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67E19CB7" w:rsidR="00EC7ED1" w:rsidRPr="00280F56" w:rsidRDefault="00EC7ED1" w:rsidP="00EC7ED1">
      <w:pPr>
        <w:pStyle w:val="Title"/>
        <w:rPr>
          <w:rFonts w:cs="Arial"/>
          <w:sz w:val="28"/>
          <w:szCs w:val="28"/>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bookmarkStart w:id="0" w:name="_Toc228688434"/>
    <w:p w14:paraId="153B7FFD" w14:textId="3028B628" w:rsidR="00401E81" w:rsidRPr="00280F56" w:rsidRDefault="001A48A0" w:rsidP="00EC7ED1">
      <w:pPr>
        <w:pStyle w:val="Title"/>
      </w:pPr>
      <w:r w:rsidRPr="00280F56">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0"/>
    </w:p>
    <w:p w14:paraId="26A9CC27" w14:textId="77777777" w:rsidR="00401E81" w:rsidRPr="00280F56" w:rsidRDefault="00401E81" w:rsidP="00330421">
      <w:pPr>
        <w:pStyle w:val="Subtitle"/>
      </w:pPr>
    </w:p>
    <w:p w14:paraId="5B09B355" w14:textId="77777777" w:rsidR="00756427" w:rsidRPr="00280F56" w:rsidRDefault="00756427" w:rsidP="00330421">
      <w:pPr>
        <w:pStyle w:val="Subtitle"/>
      </w:pPr>
      <w:r w:rsidRPr="00280F56">
        <w:t>A thesis</w:t>
      </w:r>
    </w:p>
    <w:p w14:paraId="1E31A271" w14:textId="77777777" w:rsidR="00756427" w:rsidRPr="00280F56" w:rsidRDefault="00436549" w:rsidP="00330421">
      <w:pPr>
        <w:pStyle w:val="Subtitle"/>
      </w:pPr>
      <w:r w:rsidRPr="00280F56">
        <w:t>s</w:t>
      </w:r>
      <w:r w:rsidR="00756427" w:rsidRPr="00280F56">
        <w:t xml:space="preserve">ubmitted in partial </w:t>
      </w:r>
      <w:proofErr w:type="gramStart"/>
      <w:r w:rsidR="00756427" w:rsidRPr="00280F56">
        <w:t>fulfilment</w:t>
      </w:r>
      <w:proofErr w:type="gramEnd"/>
    </w:p>
    <w:p w14:paraId="7131855E" w14:textId="77777777" w:rsidR="00CB5451" w:rsidRPr="00280F56" w:rsidRDefault="00436549" w:rsidP="00330421">
      <w:pPr>
        <w:pStyle w:val="Subtitle"/>
      </w:pPr>
      <w:r w:rsidRPr="00280F56">
        <w:t>o</w:t>
      </w:r>
      <w:r w:rsidR="00756427" w:rsidRPr="00280F56">
        <w:t>f the requirements for the Degree of</w:t>
      </w:r>
    </w:p>
    <w:p w14:paraId="13D64975" w14:textId="6677F689" w:rsidR="00CB5451" w:rsidRPr="00280F56" w:rsidRDefault="006601A7" w:rsidP="00330421">
      <w:pPr>
        <w:pStyle w:val="Subtitle"/>
      </w:pPr>
      <w:r w:rsidRPr="00280F56">
        <w:fldChar w:fldCharType="begin">
          <w:ffData>
            <w:name w:val="Text2"/>
            <w:enabled/>
            <w:calcOnExit w:val="0"/>
            <w:textInput>
              <w:default w:val="Master of Applied Science"/>
              <w:format w:val="FIRST CAPITAL"/>
            </w:textInput>
          </w:ffData>
        </w:fldChar>
      </w:r>
      <w:bookmarkStart w:id="1" w:name="Text2"/>
      <w:r w:rsidRPr="00280F56">
        <w:instrText xml:space="preserve"> FORMTEXT </w:instrText>
      </w:r>
      <w:r w:rsidRPr="00280F56">
        <w:fldChar w:fldCharType="separate"/>
      </w:r>
      <w:r w:rsidRPr="00280F56">
        <w:t>Master of Applied Science</w:t>
      </w:r>
      <w:r w:rsidRPr="00280F56">
        <w:fldChar w:fldCharType="end"/>
      </w:r>
      <w:bookmarkEnd w:id="1"/>
    </w:p>
    <w:p w14:paraId="31E01A2A" w14:textId="77777777" w:rsidR="00CB5451" w:rsidRPr="00280F56" w:rsidRDefault="00CB5451" w:rsidP="00330421">
      <w:pPr>
        <w:pStyle w:val="Subtitle"/>
      </w:pPr>
      <w:r w:rsidRPr="00280F56">
        <w:t>at</w:t>
      </w:r>
    </w:p>
    <w:p w14:paraId="7D588F73"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498438F2" w14:textId="77777777" w:rsidR="00CB5451" w:rsidRPr="00280F56" w:rsidRDefault="00CB5451" w:rsidP="00330421">
      <w:pPr>
        <w:pStyle w:val="Subtitle"/>
      </w:pPr>
      <w:r w:rsidRPr="00280F56">
        <w:t>by</w:t>
      </w:r>
    </w:p>
    <w:bookmarkStart w:id="2" w:name="Text3"/>
    <w:p w14:paraId="708973A7" w14:textId="42326719" w:rsidR="00CB5451" w:rsidRPr="00280F56" w:rsidRDefault="003F2E4C" w:rsidP="00330421">
      <w:pPr>
        <w:pStyle w:val="Subtitle"/>
      </w:pPr>
      <w:r w:rsidRPr="00280F56">
        <w:fldChar w:fldCharType="begin">
          <w:ffData>
            <w:name w:val="Text3"/>
            <w:enabled/>
            <w:calcOnExit w:val="0"/>
            <w:textInput>
              <w:default w:val="Brenda Irene Lord"/>
            </w:textInput>
          </w:ffData>
        </w:fldChar>
      </w:r>
      <w:r w:rsidR="00D932D7" w:rsidRPr="00280F56">
        <w:instrText xml:space="preserve"> FORMTEXT </w:instrText>
      </w:r>
      <w:r w:rsidRPr="00280F56">
        <w:fldChar w:fldCharType="separate"/>
      </w:r>
      <w:r w:rsidR="00D932D7" w:rsidRPr="00280F56">
        <w:t>Bre</w:t>
      </w:r>
      <w:r w:rsidR="006601A7" w:rsidRPr="00280F56">
        <w:t>tt Malcolm Davidson</w:t>
      </w:r>
      <w:r w:rsidRPr="00280F56">
        <w:fldChar w:fldCharType="end"/>
      </w:r>
      <w:bookmarkEnd w:id="2"/>
    </w:p>
    <w:p w14:paraId="6426C268" w14:textId="77777777" w:rsidR="00CB5451" w:rsidRPr="00280F56" w:rsidRDefault="00CB5451" w:rsidP="00330421">
      <w:pPr>
        <w:pStyle w:val="Subtitle"/>
      </w:pPr>
    </w:p>
    <w:bookmarkStart w:id="3" w:name="_Toc228688443"/>
    <w:p w14:paraId="3DFCE99F" w14:textId="77777777" w:rsidR="00CB5451" w:rsidRPr="00280F56" w:rsidRDefault="001A48A0" w:rsidP="00330421">
      <w:pPr>
        <w:pStyle w:val="Subtitle"/>
      </w:pPr>
      <w:r w:rsidRPr="00280F56">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3"/>
    </w:p>
    <w:p w14:paraId="2A9B4A6F" w14:textId="77777777" w:rsidR="00CB5451" w:rsidRPr="00280F56" w:rsidRDefault="00CB5451" w:rsidP="00330421">
      <w:pPr>
        <w:pStyle w:val="Subtitle"/>
      </w:pPr>
    </w:p>
    <w:p w14:paraId="22835DB7" w14:textId="77777777" w:rsidR="00CB5451" w:rsidRPr="00280F56" w:rsidRDefault="00CB5451" w:rsidP="00330421">
      <w:pPr>
        <w:pStyle w:val="Subtitle"/>
      </w:pPr>
    </w:p>
    <w:p w14:paraId="24AF03B5" w14:textId="77777777" w:rsidR="00CB5451" w:rsidRPr="00280F56" w:rsidRDefault="00CB5451" w:rsidP="00330421">
      <w:pPr>
        <w:pStyle w:val="Subtitle"/>
      </w:pPr>
      <w:smartTag w:uri="urn:schemas-microsoft-com:office:smarttags" w:element="place">
        <w:smartTag w:uri="urn:schemas-microsoft-com:office:smarttags" w:element="PlaceName">
          <w:r w:rsidRPr="00280F56">
            <w:t>Lincoln</w:t>
          </w:r>
        </w:smartTag>
        <w:r w:rsidRPr="00280F56">
          <w:t xml:space="preserve"> </w:t>
        </w:r>
        <w:smartTag w:uri="urn:schemas-microsoft-com:office:smarttags" w:element="PlaceType">
          <w:r w:rsidRPr="00280F56">
            <w:t>University</w:t>
          </w:r>
        </w:smartTag>
      </w:smartTag>
    </w:p>
    <w:p w14:paraId="692E0281" w14:textId="5DDC3805" w:rsidR="00CB5451" w:rsidRPr="00280F56" w:rsidRDefault="006A0E9E" w:rsidP="00330421">
      <w:pPr>
        <w:pStyle w:val="Subtitle"/>
      </w:pPr>
      <w:r w:rsidRPr="00280F56">
        <w:t>20</w:t>
      </w:r>
      <w:r w:rsidR="006601A7" w:rsidRPr="00280F56">
        <w:t>23</w:t>
      </w:r>
    </w:p>
    <w:p w14:paraId="25230135" w14:textId="77777777" w:rsidR="00330FCB" w:rsidRPr="00280F56" w:rsidRDefault="00330FCB" w:rsidP="00667C2A">
      <w:pPr>
        <w:pStyle w:val="AbstractPage"/>
      </w:pPr>
    </w:p>
    <w:p w14:paraId="4AF208C6" w14:textId="77777777" w:rsidR="00330421" w:rsidRPr="00280F56" w:rsidRDefault="00330421" w:rsidP="00330FCB">
      <w:pPr>
        <w:pStyle w:val="BodyText"/>
        <w:sectPr w:rsidR="00330421" w:rsidRPr="00280F56"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280F56" w:rsidRDefault="00EC70B9" w:rsidP="00667C2A">
      <w:pPr>
        <w:pStyle w:val="AbstractPage"/>
      </w:pPr>
      <w:r w:rsidRPr="00280F56">
        <w:lastRenderedPageBreak/>
        <w:t>Abstract of a thesis submitted in partial fulfilment of the</w:t>
      </w:r>
    </w:p>
    <w:p w14:paraId="487ED96C" w14:textId="222E56D1" w:rsidR="00EC70B9" w:rsidRPr="00280F56" w:rsidRDefault="00EC70B9" w:rsidP="00667C2A">
      <w:pPr>
        <w:pStyle w:val="AbstractPage"/>
      </w:pPr>
      <w:r w:rsidRPr="00280F56">
        <w:t xml:space="preserve">requirements for the Degree of </w:t>
      </w:r>
      <w:bookmarkStart w:id="4" w:name="Text4"/>
      <w:r w:rsidR="003F2E4C" w:rsidRPr="00280F56">
        <w:fldChar w:fldCharType="begin">
          <w:ffData>
            <w:name w:val="Text4"/>
            <w:enabled/>
            <w:calcOnExit w:val="0"/>
            <w:textInput>
              <w:default w:val="Master of Landscape Architecture"/>
            </w:textInput>
          </w:ffData>
        </w:fldChar>
      </w:r>
      <w:r w:rsidR="0031478C" w:rsidRPr="00280F56">
        <w:instrText xml:space="preserve"> FORMTEXT </w:instrText>
      </w:r>
      <w:r w:rsidR="003F2E4C" w:rsidRPr="00280F56">
        <w:fldChar w:fldCharType="separate"/>
      </w:r>
      <w:r w:rsidR="0031478C" w:rsidRPr="00280F56">
        <w:t xml:space="preserve">Master of </w:t>
      </w:r>
      <w:r w:rsidR="006601A7" w:rsidRPr="00280F56">
        <w:t>Applied Science</w:t>
      </w:r>
      <w:r w:rsidR="003F2E4C" w:rsidRPr="00280F56">
        <w:fldChar w:fldCharType="end"/>
      </w:r>
      <w:bookmarkEnd w:id="4"/>
      <w:r w:rsidR="00AE04CF" w:rsidRPr="00280F56">
        <w:t>.</w:t>
      </w:r>
    </w:p>
    <w:p w14:paraId="4567CF50" w14:textId="77777777" w:rsidR="00EC70B9" w:rsidRPr="00280F56" w:rsidRDefault="006B21D7" w:rsidP="00AC242C">
      <w:pPr>
        <w:pStyle w:val="HeadingMyL1"/>
        <w:rPr>
          <w:color w:val="FFFFFF" w:themeColor="background1"/>
        </w:rPr>
      </w:pPr>
      <w:bookmarkStart w:id="5" w:name="_Toc146552323"/>
      <w:r w:rsidRPr="00280F56">
        <w:rPr>
          <w:color w:val="FFFFFF" w:themeColor="background1"/>
        </w:rPr>
        <w:t>Abstract</w:t>
      </w:r>
      <w:bookmarkEnd w:id="5"/>
    </w:p>
    <w:p w14:paraId="633C047F" w14:textId="09B2D3BE" w:rsidR="00EC7ED1" w:rsidRPr="00280F56" w:rsidRDefault="00EC7ED1" w:rsidP="00EC7ED1">
      <w:pPr>
        <w:pStyle w:val="AbstractPage"/>
        <w:rPr>
          <w:rFonts w:cs="Arial"/>
        </w:rPr>
      </w:pPr>
      <w:r w:rsidRPr="00280F56">
        <w:t xml:space="preserve">Investigate feasibility of utilising a neural-networked set of </w:t>
      </w:r>
      <w:r w:rsidR="003F37B5">
        <w:t>Inertial measurement units</w:t>
      </w:r>
      <w:r w:rsidRPr="00280F56">
        <w:t xml:space="preserve"> to compensate for variations in motion of a COTS RC vehicle in a dryland agricultural context.</w:t>
      </w:r>
    </w:p>
    <w:p w14:paraId="0E948585" w14:textId="77777777" w:rsidR="00336B1C" w:rsidRPr="00280F56" w:rsidRDefault="00336B1C" w:rsidP="00667C2A">
      <w:pPr>
        <w:pStyle w:val="AbstractPage"/>
      </w:pPr>
    </w:p>
    <w:p w14:paraId="72D30406" w14:textId="77777777" w:rsidR="00336B1C" w:rsidRPr="00280F56" w:rsidRDefault="00336B1C" w:rsidP="00667C2A">
      <w:pPr>
        <w:pStyle w:val="AbstractPage"/>
      </w:pPr>
      <w:r w:rsidRPr="00280F56">
        <w:t>by</w:t>
      </w:r>
    </w:p>
    <w:bookmarkStart w:id="6" w:name="Text5"/>
    <w:p w14:paraId="244E49AD" w14:textId="73154C29" w:rsidR="00336B1C" w:rsidRPr="00280F56" w:rsidRDefault="003F2E4C" w:rsidP="00667C2A">
      <w:pPr>
        <w:pStyle w:val="AbstractPage"/>
      </w:pPr>
      <w:r w:rsidRPr="00280F56">
        <w:fldChar w:fldCharType="begin">
          <w:ffData>
            <w:name w:val="Text5"/>
            <w:enabled/>
            <w:calcOnExit w:val="0"/>
            <w:textInput>
              <w:default w:val="Brenda Irene Lord"/>
            </w:textInput>
          </w:ffData>
        </w:fldChar>
      </w:r>
      <w:r w:rsidR="00594FDA" w:rsidRPr="00280F56">
        <w:instrText xml:space="preserve"> FORMTEXT </w:instrText>
      </w:r>
      <w:r w:rsidRPr="00280F56">
        <w:fldChar w:fldCharType="separate"/>
      </w:r>
      <w:r w:rsidR="00594FDA" w:rsidRPr="00280F56">
        <w:t>Bre</w:t>
      </w:r>
      <w:r w:rsidR="006601A7" w:rsidRPr="00280F56">
        <w:t>tt Malcolm Davidson</w:t>
      </w:r>
      <w:r w:rsidRPr="00280F56">
        <w:fldChar w:fldCharType="end"/>
      </w:r>
      <w:bookmarkEnd w:id="6"/>
    </w:p>
    <w:p w14:paraId="6A6D301C" w14:textId="77777777" w:rsidR="00336B1C" w:rsidRPr="00280F56" w:rsidRDefault="00336B1C" w:rsidP="00336B1C">
      <w:pPr>
        <w:pStyle w:val="BodyText"/>
        <w:rPr>
          <w:rFonts w:cstheme="minorHAnsi"/>
          <w:szCs w:val="22"/>
        </w:rPr>
      </w:pPr>
    </w:p>
    <w:p w14:paraId="79DBA033" w14:textId="2D5E5B7E" w:rsidR="00535804" w:rsidRPr="00280F56" w:rsidRDefault="000D1B4C" w:rsidP="006601A7">
      <w:pPr>
        <w:pStyle w:val="BodyText"/>
      </w:pPr>
      <w:r w:rsidRPr="00280F56">
        <w:t xml:space="preserve">Image stabilisation is desired for efficient identification of objects in the path of a self-driving vehicle. The gyroscope and accelerometer of an inertial </w:t>
      </w:r>
      <w:r w:rsidR="003F37B5">
        <w:t xml:space="preserve">measurement </w:t>
      </w:r>
      <w:r w:rsidRPr="00280F56">
        <w:t>unit (</w:t>
      </w:r>
      <w:r w:rsidR="00C97540">
        <w:t>IMU</w:t>
      </w:r>
      <w:r w:rsidRPr="00280F56">
        <w:t>) can be used to derive the movement of a vehicle, which can then be used by a rotation matrix to co</w:t>
      </w:r>
      <w:r w:rsidR="005275F2">
        <w:t xml:space="preserve">mpensate for this </w:t>
      </w:r>
      <w:proofErr w:type="gramStart"/>
      <w:r w:rsidRPr="00280F56">
        <w:t>movement</w:t>
      </w:r>
      <w:proofErr w:type="gramEnd"/>
      <w:r w:rsidRPr="00280F56">
        <w:t xml:space="preserve"> but a gyroscope has inherent “drift” errors</w:t>
      </w:r>
      <w:r w:rsidR="005275F2">
        <w:t>, and while t</w:t>
      </w:r>
      <w:r w:rsidRPr="00280F56">
        <w:t xml:space="preserve">he accelerometer of an </w:t>
      </w:r>
      <w:r w:rsidR="00C97540">
        <w:t>IMU</w:t>
      </w:r>
      <w:r w:rsidRPr="00280F56">
        <w:t xml:space="preserve"> is more accurate</w:t>
      </w:r>
      <w:r w:rsidR="005275F2">
        <w:t xml:space="preserve">, it has a slower response time </w:t>
      </w:r>
      <w:r w:rsidRPr="00280F56">
        <w:t xml:space="preserve">which reduces </w:t>
      </w:r>
      <w:r w:rsidR="005275F2">
        <w:t xml:space="preserve">the </w:t>
      </w:r>
      <w:r w:rsidRPr="00280F56">
        <w:t xml:space="preserve">detection </w:t>
      </w:r>
      <w:r w:rsidR="005275F2">
        <w:t>rate</w:t>
      </w:r>
      <w:r w:rsidRPr="00280F56">
        <w:t xml:space="preserve">. </w:t>
      </w:r>
      <w:r w:rsidRPr="00280F56">
        <w:br/>
        <w:t xml:space="preserve">Kalman filters are often used to fuse the gyroscope and accelerometer data to reduce the effects of drift, </w:t>
      </w:r>
      <w:proofErr w:type="gramStart"/>
      <w:r w:rsidRPr="00280F56">
        <w:t>noise</w:t>
      </w:r>
      <w:proofErr w:type="gramEnd"/>
      <w:r w:rsidRPr="00280F56">
        <w:t xml:space="preserve"> and other gaussian-based errors but these are computationally intensive for the sort of lightweight processor that a radio</w:t>
      </w:r>
      <w:r w:rsidR="005275F2">
        <w:t>-</w:t>
      </w:r>
      <w:r w:rsidRPr="00280F56">
        <w:t xml:space="preserve">controlled car could be expected to power. A complementary filter is a simpler and less processor-intensive solution. </w:t>
      </w:r>
      <w:r w:rsidRPr="00280F56">
        <w:br/>
      </w:r>
      <w:r w:rsidRPr="00280F56">
        <w:br/>
        <w:t>This project co</w:t>
      </w:r>
      <w:r w:rsidR="005275F2">
        <w:t xml:space="preserve">mpares </w:t>
      </w:r>
      <w:r w:rsidRPr="00280F56">
        <w:t>complementary and Kalman filter</w:t>
      </w:r>
      <w:r w:rsidR="005275F2">
        <w:t xml:space="preserve"> operation </w:t>
      </w:r>
      <w:r w:rsidRPr="00280F56">
        <w:t xml:space="preserve">with a neural network </w:t>
      </w:r>
      <w:r w:rsidR="005275F2">
        <w:t xml:space="preserve">when </w:t>
      </w:r>
      <w:r w:rsidRPr="00280F56">
        <w:t>perform</w:t>
      </w:r>
      <w:r w:rsidR="005275F2">
        <w:t>ing</w:t>
      </w:r>
      <w:r w:rsidRPr="00280F56">
        <w:t xml:space="preserve"> sensor fusion</w:t>
      </w:r>
      <w:r w:rsidR="005275F2">
        <w:t xml:space="preserve"> and investigates </w:t>
      </w:r>
      <w:r w:rsidRPr="00280F56">
        <w:t xml:space="preserve">if using a neural network of multiple </w:t>
      </w:r>
      <w:r w:rsidR="00C645EE">
        <w:t>IMUs</w:t>
      </w:r>
      <w:r w:rsidRPr="00280F56">
        <w:t xml:space="preserve"> </w:t>
      </w:r>
      <w:r w:rsidR="006601A7" w:rsidRPr="00280F56">
        <w:t xml:space="preserve">reduces errors and enhances performance compared to a single </w:t>
      </w:r>
      <w:r w:rsidR="00C97540">
        <w:t>IMU</w:t>
      </w:r>
      <w:r w:rsidR="006601A7" w:rsidRPr="00280F56">
        <w:t xml:space="preserve"> in the context of stabilising a video feed</w:t>
      </w:r>
      <w:r w:rsidR="00B361FB" w:rsidRPr="00280F56">
        <w:t xml:space="preserve"> of a consumer-level camera on a moving commercial off-the-shelf radio control vehicle. </w:t>
      </w:r>
    </w:p>
    <w:p w14:paraId="799DB24B" w14:textId="77777777" w:rsidR="00C709CE" w:rsidRPr="00280F56" w:rsidRDefault="00C709CE" w:rsidP="00535804">
      <w:pPr>
        <w:pStyle w:val="BodyText"/>
        <w:rPr>
          <w:rFonts w:cstheme="minorHAnsi"/>
          <w:szCs w:val="22"/>
        </w:rPr>
      </w:pPr>
    </w:p>
    <w:p w14:paraId="31CDEB7F" w14:textId="268070F6" w:rsidR="00380CC6" w:rsidRPr="00280F56" w:rsidRDefault="00380CC6" w:rsidP="00861963">
      <w:pPr>
        <w:pStyle w:val="BodyText"/>
        <w:rPr>
          <w:rFonts w:cstheme="minorHAnsi"/>
          <w:szCs w:val="22"/>
        </w:rPr>
      </w:pPr>
      <w:r w:rsidRPr="00280F56">
        <w:rPr>
          <w:rFonts w:cstheme="minorHAnsi"/>
          <w:b/>
          <w:szCs w:val="22"/>
        </w:rPr>
        <w:t>Keywords:</w:t>
      </w:r>
      <w:r w:rsidR="00DD5162" w:rsidRPr="00280F56">
        <w:rPr>
          <w:rFonts w:cstheme="minorHAnsi"/>
          <w:szCs w:val="22"/>
        </w:rPr>
        <w:t xml:space="preserve"> </w:t>
      </w:r>
      <w:bookmarkStart w:id="7" w:name="Text6"/>
      <w:r w:rsidR="00C97540">
        <w:rPr>
          <w:rFonts w:cstheme="minorHAnsi"/>
          <w:szCs w:val="22"/>
        </w:rPr>
        <w:t>IMU</w:t>
      </w:r>
      <w:r w:rsidR="006601A7" w:rsidRPr="00280F56">
        <w:rPr>
          <w:rFonts w:cstheme="minorHAnsi"/>
          <w:szCs w:val="22"/>
        </w:rPr>
        <w:t>, image stabilisation, neural network</w:t>
      </w:r>
      <w:r w:rsidR="002337A6" w:rsidRPr="00280F56">
        <w:rPr>
          <w:rFonts w:cstheme="minorHAnsi"/>
          <w:szCs w:val="22"/>
        </w:rPr>
        <w:t>, translational sensor drift</w:t>
      </w:r>
      <w:r w:rsidR="00BB22B0" w:rsidRPr="00280F56">
        <w:rPr>
          <w:rFonts w:cstheme="minorHAnsi"/>
          <w:szCs w:val="22"/>
        </w:rPr>
        <w:t>.</w:t>
      </w:r>
      <w:bookmarkEnd w:id="7"/>
      <w:r w:rsidR="00BB22B0" w:rsidRPr="00280F56">
        <w:rPr>
          <w:rFonts w:cstheme="minorHAnsi"/>
          <w:szCs w:val="22"/>
        </w:rPr>
        <w:t xml:space="preserve"> </w:t>
      </w:r>
    </w:p>
    <w:p w14:paraId="43D0318A" w14:textId="77777777" w:rsidR="00436549" w:rsidRPr="00280F56" w:rsidRDefault="00436549" w:rsidP="00667C2A">
      <w:pPr>
        <w:pStyle w:val="HeadingMyL1"/>
      </w:pPr>
      <w:r w:rsidRPr="00280F56">
        <w:br w:type="page"/>
      </w:r>
      <w:bookmarkStart w:id="8" w:name="_Toc146552324"/>
      <w:r w:rsidRPr="00280F56">
        <w:lastRenderedPageBreak/>
        <w:t>Acknowledgements</w:t>
      </w:r>
      <w:bookmarkEnd w:id="8"/>
    </w:p>
    <w:p w14:paraId="25096323" w14:textId="435F4CC9" w:rsidR="00F2620F" w:rsidRPr="00280F56" w:rsidRDefault="00B361FB" w:rsidP="00F2620F">
      <w:pPr>
        <w:pStyle w:val="BodyText"/>
        <w:rPr>
          <w:rFonts w:cstheme="minorHAnsi"/>
          <w:szCs w:val="22"/>
        </w:rPr>
      </w:pPr>
      <w:r w:rsidRPr="00280F56">
        <w:t xml:space="preserve">I would like to thank </w:t>
      </w:r>
      <w:r w:rsidR="00CF3CE4" w:rsidRPr="00280F56">
        <w:t xml:space="preserve">my </w:t>
      </w:r>
      <w:r w:rsidRPr="00280F56">
        <w:t xml:space="preserve">supervisors, Stuart </w:t>
      </w:r>
      <w:proofErr w:type="gramStart"/>
      <w:r w:rsidRPr="00280F56">
        <w:t>Charters</w:t>
      </w:r>
      <w:proofErr w:type="gramEnd"/>
      <w:r w:rsidRPr="00280F56">
        <w:t xml:space="preserve"> and Mos </w:t>
      </w:r>
      <w:r w:rsidR="000C6E60" w:rsidRPr="00280F56">
        <w:t xml:space="preserve">Sharifi, for their </w:t>
      </w:r>
      <w:r w:rsidR="00CF3CE4" w:rsidRPr="00280F56">
        <w:t xml:space="preserve">expertise and </w:t>
      </w:r>
      <w:r w:rsidR="000C6E60" w:rsidRPr="00280F56">
        <w:t xml:space="preserve">guidance throughout this project. </w:t>
      </w:r>
      <w:r w:rsidR="00CF3CE4" w:rsidRPr="00280F56">
        <w:t xml:space="preserve">I would also like to acknowledge the support of Shane Dye </w:t>
      </w:r>
      <w:r w:rsidR="006E5A34" w:rsidRPr="00280F56">
        <w:t>of Ara Institu</w:t>
      </w:r>
      <w:r w:rsidR="005275F2">
        <w:t>t</w:t>
      </w:r>
      <w:r w:rsidR="006E5A34" w:rsidRPr="00280F56">
        <w:t xml:space="preserve">e of Canterbury </w:t>
      </w:r>
      <w:r w:rsidR="00CF3CE4" w:rsidRPr="00280F56">
        <w:t xml:space="preserve">for his assistance in </w:t>
      </w:r>
      <w:r w:rsidR="006E5A34" w:rsidRPr="00280F56">
        <w:t xml:space="preserve">helping </w:t>
      </w:r>
      <w:r w:rsidR="00CF3CE4" w:rsidRPr="00280F56">
        <w:t>me understand the mathematical concepts in this project.</w:t>
      </w:r>
    </w:p>
    <w:p w14:paraId="75477DBC" w14:textId="4F7CFC85" w:rsidR="00F861F9" w:rsidRPr="00280F56" w:rsidRDefault="00F861F9" w:rsidP="00F861F9">
      <w:pPr>
        <w:pStyle w:val="HeadingMyL1"/>
      </w:pPr>
      <w:r w:rsidRPr="00280F56">
        <w:rPr>
          <w:rFonts w:ascii="Arial" w:hAnsi="Arial" w:cs="Arial"/>
          <w:sz w:val="46"/>
          <w:szCs w:val="46"/>
          <w:lang w:eastAsia="zh-CN"/>
        </w:rPr>
        <w:br/>
      </w:r>
      <w:bookmarkStart w:id="9" w:name="_Toc146552325"/>
      <w:r w:rsidRPr="00280F56">
        <w:t>Declaration</w:t>
      </w:r>
      <w:bookmarkEnd w:id="9"/>
    </w:p>
    <w:p w14:paraId="2FE46571" w14:textId="77777777" w:rsidR="00F861F9" w:rsidRPr="00280F56" w:rsidRDefault="00F861F9" w:rsidP="00F861F9">
      <w:pPr>
        <w:pStyle w:val="BodyText"/>
        <w:rPr>
          <w:lang w:eastAsia="zh-CN"/>
        </w:rPr>
      </w:pPr>
      <w:r w:rsidRPr="00280F56">
        <w:rPr>
          <w:lang w:eastAsia="zh-CN"/>
        </w:rPr>
        <w:t>I declare that this thesis was composed by myself, that the work contained herein is</w:t>
      </w:r>
      <w:r w:rsidRPr="00280F56">
        <w:rPr>
          <w:rFonts w:ascii="Times New Roman" w:hAnsi="Times New Roman"/>
          <w:sz w:val="24"/>
          <w:lang w:eastAsia="zh-CN"/>
        </w:rPr>
        <w:br/>
      </w:r>
      <w:r w:rsidRPr="00280F56">
        <w:rPr>
          <w:lang w:eastAsia="zh-CN"/>
        </w:rPr>
        <w:t>my own except where explicitly stated otherwise in the text, and that this work has not</w:t>
      </w:r>
      <w:r w:rsidRPr="00280F56">
        <w:rPr>
          <w:rFonts w:ascii="Times New Roman" w:hAnsi="Times New Roman"/>
          <w:sz w:val="24"/>
          <w:lang w:eastAsia="zh-CN"/>
        </w:rPr>
        <w:br/>
      </w:r>
      <w:r w:rsidRPr="00280F56">
        <w:rPr>
          <w:lang w:eastAsia="zh-CN"/>
        </w:rPr>
        <w:t>been submitted for any other degree or professional qualification except as specified.</w:t>
      </w:r>
      <w:r w:rsidRPr="00280F56">
        <w:rPr>
          <w:rFonts w:ascii="Times New Roman" w:hAnsi="Times New Roman"/>
          <w:sz w:val="24"/>
          <w:lang w:eastAsia="zh-CN"/>
        </w:rPr>
        <w:br/>
      </w:r>
    </w:p>
    <w:p w14:paraId="757AE727" w14:textId="05A24E58" w:rsidR="00F861F9" w:rsidRPr="00280F56" w:rsidRDefault="00F861F9" w:rsidP="00F861F9">
      <w:pPr>
        <w:pStyle w:val="BodyText"/>
        <w:jc w:val="right"/>
        <w:rPr>
          <w:i/>
          <w:iCs/>
          <w:lang w:eastAsia="zh-CN"/>
        </w:rPr>
      </w:pPr>
      <w:r w:rsidRPr="00280F56">
        <w:rPr>
          <w:i/>
          <w:iCs/>
          <w:lang w:eastAsia="zh-CN"/>
        </w:rPr>
        <w:t xml:space="preserve">(Brett </w:t>
      </w:r>
      <w:r w:rsidR="00750B8C">
        <w:rPr>
          <w:i/>
          <w:iCs/>
          <w:lang w:eastAsia="zh-CN"/>
        </w:rPr>
        <w:t xml:space="preserve">Malcolm </w:t>
      </w:r>
      <w:r w:rsidRPr="00280F56">
        <w:rPr>
          <w:i/>
          <w:iCs/>
          <w:lang w:eastAsia="zh-CN"/>
        </w:rPr>
        <w:t>Davidson)</w:t>
      </w:r>
    </w:p>
    <w:p w14:paraId="6DE92EEB" w14:textId="68147FE2" w:rsidR="00F861F9" w:rsidRPr="00280F56" w:rsidRDefault="00F861F9" w:rsidP="00F861F9">
      <w:pPr>
        <w:pStyle w:val="BodyText"/>
        <w:rPr>
          <w:rFonts w:ascii="Times New Roman" w:hAnsi="Times New Roman"/>
          <w:sz w:val="24"/>
          <w:lang w:eastAsia="zh-CN"/>
        </w:rPr>
      </w:pPr>
      <w:r w:rsidRPr="00280F56">
        <w:rPr>
          <w:rFonts w:ascii="Times New Roman" w:hAnsi="Times New Roman"/>
          <w:sz w:val="24"/>
          <w:lang w:eastAsia="zh-CN"/>
        </w:rPr>
        <w:br/>
      </w:r>
    </w:p>
    <w:p w14:paraId="742CEDAF" w14:textId="77777777" w:rsidR="00380CC6" w:rsidRPr="00280F56" w:rsidRDefault="00380CC6" w:rsidP="00380CC6">
      <w:pPr>
        <w:pStyle w:val="BodyText"/>
      </w:pPr>
    </w:p>
    <w:p w14:paraId="7AA746B6" w14:textId="77777777" w:rsidR="00452E46" w:rsidRPr="00280F56" w:rsidRDefault="00452E46" w:rsidP="00667C2A">
      <w:pPr>
        <w:pStyle w:val="HeadingMyL1"/>
      </w:pPr>
      <w:r w:rsidRPr="00280F56">
        <w:br w:type="page"/>
      </w:r>
      <w:bookmarkStart w:id="10" w:name="_Toc146552326"/>
      <w:r w:rsidRPr="00280F56">
        <w:lastRenderedPageBreak/>
        <w:t>Table of Contents</w:t>
      </w:r>
      <w:bookmarkEnd w:id="10"/>
    </w:p>
    <w:p w14:paraId="5679B17A" w14:textId="79FA639E" w:rsidR="002F218C" w:rsidRDefault="003F2E4C">
      <w:pPr>
        <w:pStyle w:val="TOC9"/>
        <w:rPr>
          <w:rFonts w:asciiTheme="minorHAnsi" w:eastAsiaTheme="minorEastAsia" w:hAnsiTheme="minorHAnsi" w:cstheme="minorBidi"/>
          <w:b w:val="0"/>
          <w:kern w:val="2"/>
          <w:szCs w:val="22"/>
          <w:lang w:eastAsia="zh-CN"/>
          <w14:ligatures w14:val="standardContextual"/>
        </w:rPr>
      </w:pPr>
      <w:r w:rsidRPr="00280F56">
        <w:rPr>
          <w:noProof w:val="0"/>
        </w:rPr>
        <w:fldChar w:fldCharType="begin"/>
      </w:r>
      <w:r w:rsidR="00E2006E" w:rsidRPr="00280F56">
        <w:rPr>
          <w:noProof w:val="0"/>
        </w:rPr>
        <w:instrText xml:space="preserve"> TOC \h \z \t "Heading 1,1,Heading 2,2,Heading 3,3,Heading MyL1,9,Heading MyL2,8,App1,1,App2,2" </w:instrText>
      </w:r>
      <w:r w:rsidRPr="00280F56">
        <w:rPr>
          <w:noProof w:val="0"/>
        </w:rPr>
        <w:fldChar w:fldCharType="separate"/>
      </w:r>
      <w:hyperlink w:anchor="_Toc146552323" w:history="1">
        <w:r w:rsidR="002F218C" w:rsidRPr="00267B17">
          <w:rPr>
            <w:rStyle w:val="Hyperlink"/>
          </w:rPr>
          <w:t>Abstract</w:t>
        </w:r>
        <w:r w:rsidR="002F218C">
          <w:rPr>
            <w:webHidden/>
          </w:rPr>
          <w:tab/>
        </w:r>
        <w:r w:rsidR="002F218C">
          <w:rPr>
            <w:webHidden/>
          </w:rPr>
          <w:fldChar w:fldCharType="begin"/>
        </w:r>
        <w:r w:rsidR="002F218C">
          <w:rPr>
            <w:webHidden/>
          </w:rPr>
          <w:instrText xml:space="preserve"> PAGEREF _Toc146552323 \h </w:instrText>
        </w:r>
        <w:r w:rsidR="002F218C">
          <w:rPr>
            <w:webHidden/>
          </w:rPr>
        </w:r>
        <w:r w:rsidR="002F218C">
          <w:rPr>
            <w:webHidden/>
          </w:rPr>
          <w:fldChar w:fldCharType="separate"/>
        </w:r>
        <w:r w:rsidR="002F218C">
          <w:rPr>
            <w:webHidden/>
          </w:rPr>
          <w:t>1</w:t>
        </w:r>
        <w:r w:rsidR="002F218C">
          <w:rPr>
            <w:webHidden/>
          </w:rPr>
          <w:fldChar w:fldCharType="end"/>
        </w:r>
      </w:hyperlink>
    </w:p>
    <w:p w14:paraId="159A68F1" w14:textId="03786B44"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4" w:history="1">
        <w:r w:rsidR="002F218C" w:rsidRPr="00267B17">
          <w:rPr>
            <w:rStyle w:val="Hyperlink"/>
          </w:rPr>
          <w:t>Acknowledgements</w:t>
        </w:r>
        <w:r w:rsidR="002F218C">
          <w:rPr>
            <w:webHidden/>
          </w:rPr>
          <w:tab/>
        </w:r>
        <w:r w:rsidR="002F218C">
          <w:rPr>
            <w:webHidden/>
          </w:rPr>
          <w:fldChar w:fldCharType="begin"/>
        </w:r>
        <w:r w:rsidR="002F218C">
          <w:rPr>
            <w:webHidden/>
          </w:rPr>
          <w:instrText xml:space="preserve"> PAGEREF _Toc146552324 \h </w:instrText>
        </w:r>
        <w:r w:rsidR="002F218C">
          <w:rPr>
            <w:webHidden/>
          </w:rPr>
        </w:r>
        <w:r w:rsidR="002F218C">
          <w:rPr>
            <w:webHidden/>
          </w:rPr>
          <w:fldChar w:fldCharType="separate"/>
        </w:r>
        <w:r w:rsidR="002F218C">
          <w:rPr>
            <w:webHidden/>
          </w:rPr>
          <w:t>2</w:t>
        </w:r>
        <w:r w:rsidR="002F218C">
          <w:rPr>
            <w:webHidden/>
          </w:rPr>
          <w:fldChar w:fldCharType="end"/>
        </w:r>
      </w:hyperlink>
    </w:p>
    <w:p w14:paraId="5FB8B44C" w14:textId="3111DBA4"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5" w:history="1">
        <w:r w:rsidR="002F218C" w:rsidRPr="00267B17">
          <w:rPr>
            <w:rStyle w:val="Hyperlink"/>
          </w:rPr>
          <w:t>Declaration</w:t>
        </w:r>
        <w:r w:rsidR="002F218C">
          <w:rPr>
            <w:webHidden/>
          </w:rPr>
          <w:tab/>
        </w:r>
        <w:r w:rsidR="002F218C">
          <w:rPr>
            <w:webHidden/>
          </w:rPr>
          <w:fldChar w:fldCharType="begin"/>
        </w:r>
        <w:r w:rsidR="002F218C">
          <w:rPr>
            <w:webHidden/>
          </w:rPr>
          <w:instrText xml:space="preserve"> PAGEREF _Toc146552325 \h </w:instrText>
        </w:r>
        <w:r w:rsidR="002F218C">
          <w:rPr>
            <w:webHidden/>
          </w:rPr>
        </w:r>
        <w:r w:rsidR="002F218C">
          <w:rPr>
            <w:webHidden/>
          </w:rPr>
          <w:fldChar w:fldCharType="separate"/>
        </w:r>
        <w:r w:rsidR="002F218C">
          <w:rPr>
            <w:webHidden/>
          </w:rPr>
          <w:t>2</w:t>
        </w:r>
        <w:r w:rsidR="002F218C">
          <w:rPr>
            <w:webHidden/>
          </w:rPr>
          <w:fldChar w:fldCharType="end"/>
        </w:r>
      </w:hyperlink>
    </w:p>
    <w:p w14:paraId="4BE9C424" w14:textId="4BFDAF1D"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6" w:history="1">
        <w:r w:rsidR="002F218C" w:rsidRPr="00267B17">
          <w:rPr>
            <w:rStyle w:val="Hyperlink"/>
          </w:rPr>
          <w:t>Table of Contents</w:t>
        </w:r>
        <w:r w:rsidR="002F218C">
          <w:rPr>
            <w:webHidden/>
          </w:rPr>
          <w:tab/>
        </w:r>
        <w:r w:rsidR="002F218C">
          <w:rPr>
            <w:webHidden/>
          </w:rPr>
          <w:fldChar w:fldCharType="begin"/>
        </w:r>
        <w:r w:rsidR="002F218C">
          <w:rPr>
            <w:webHidden/>
          </w:rPr>
          <w:instrText xml:space="preserve"> PAGEREF _Toc146552326 \h </w:instrText>
        </w:r>
        <w:r w:rsidR="002F218C">
          <w:rPr>
            <w:webHidden/>
          </w:rPr>
        </w:r>
        <w:r w:rsidR="002F218C">
          <w:rPr>
            <w:webHidden/>
          </w:rPr>
          <w:fldChar w:fldCharType="separate"/>
        </w:r>
        <w:r w:rsidR="002F218C">
          <w:rPr>
            <w:webHidden/>
          </w:rPr>
          <w:t>3</w:t>
        </w:r>
        <w:r w:rsidR="002F218C">
          <w:rPr>
            <w:webHidden/>
          </w:rPr>
          <w:fldChar w:fldCharType="end"/>
        </w:r>
      </w:hyperlink>
    </w:p>
    <w:p w14:paraId="62166E92" w14:textId="606F9862"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7" w:history="1">
        <w:r w:rsidR="002F218C" w:rsidRPr="00267B17">
          <w:rPr>
            <w:rStyle w:val="Hyperlink"/>
          </w:rPr>
          <w:t>List of Tables</w:t>
        </w:r>
        <w:r w:rsidR="002F218C">
          <w:rPr>
            <w:webHidden/>
          </w:rPr>
          <w:tab/>
        </w:r>
        <w:r w:rsidR="002F218C">
          <w:rPr>
            <w:webHidden/>
          </w:rPr>
          <w:fldChar w:fldCharType="begin"/>
        </w:r>
        <w:r w:rsidR="002F218C">
          <w:rPr>
            <w:webHidden/>
          </w:rPr>
          <w:instrText xml:space="preserve"> PAGEREF _Toc146552327 \h </w:instrText>
        </w:r>
        <w:r w:rsidR="002F218C">
          <w:rPr>
            <w:webHidden/>
          </w:rPr>
        </w:r>
        <w:r w:rsidR="002F218C">
          <w:rPr>
            <w:webHidden/>
          </w:rPr>
          <w:fldChar w:fldCharType="separate"/>
        </w:r>
        <w:r w:rsidR="002F218C">
          <w:rPr>
            <w:webHidden/>
          </w:rPr>
          <w:t>6</w:t>
        </w:r>
        <w:r w:rsidR="002F218C">
          <w:rPr>
            <w:webHidden/>
          </w:rPr>
          <w:fldChar w:fldCharType="end"/>
        </w:r>
      </w:hyperlink>
    </w:p>
    <w:p w14:paraId="119CBA8C" w14:textId="48F12E2E"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8" w:history="1">
        <w:r w:rsidR="002F218C" w:rsidRPr="00267B17">
          <w:rPr>
            <w:rStyle w:val="Hyperlink"/>
          </w:rPr>
          <w:t>List of Code</w:t>
        </w:r>
        <w:r w:rsidR="002F218C">
          <w:rPr>
            <w:webHidden/>
          </w:rPr>
          <w:tab/>
        </w:r>
        <w:r w:rsidR="002F218C">
          <w:rPr>
            <w:webHidden/>
          </w:rPr>
          <w:fldChar w:fldCharType="begin"/>
        </w:r>
        <w:r w:rsidR="002F218C">
          <w:rPr>
            <w:webHidden/>
          </w:rPr>
          <w:instrText xml:space="preserve"> PAGEREF _Toc146552328 \h </w:instrText>
        </w:r>
        <w:r w:rsidR="002F218C">
          <w:rPr>
            <w:webHidden/>
          </w:rPr>
        </w:r>
        <w:r w:rsidR="002F218C">
          <w:rPr>
            <w:webHidden/>
          </w:rPr>
          <w:fldChar w:fldCharType="separate"/>
        </w:r>
        <w:r w:rsidR="002F218C">
          <w:rPr>
            <w:webHidden/>
          </w:rPr>
          <w:t>6</w:t>
        </w:r>
        <w:r w:rsidR="002F218C">
          <w:rPr>
            <w:webHidden/>
          </w:rPr>
          <w:fldChar w:fldCharType="end"/>
        </w:r>
      </w:hyperlink>
    </w:p>
    <w:p w14:paraId="44AD48BA" w14:textId="394FE06D"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29" w:history="1">
        <w:r w:rsidR="002F218C" w:rsidRPr="00267B17">
          <w:rPr>
            <w:rStyle w:val="Hyperlink"/>
          </w:rPr>
          <w:t>List of Equations</w:t>
        </w:r>
        <w:r w:rsidR="002F218C">
          <w:rPr>
            <w:webHidden/>
          </w:rPr>
          <w:tab/>
        </w:r>
        <w:r w:rsidR="002F218C">
          <w:rPr>
            <w:webHidden/>
          </w:rPr>
          <w:fldChar w:fldCharType="begin"/>
        </w:r>
        <w:r w:rsidR="002F218C">
          <w:rPr>
            <w:webHidden/>
          </w:rPr>
          <w:instrText xml:space="preserve"> PAGEREF _Toc146552329 \h </w:instrText>
        </w:r>
        <w:r w:rsidR="002F218C">
          <w:rPr>
            <w:webHidden/>
          </w:rPr>
        </w:r>
        <w:r w:rsidR="002F218C">
          <w:rPr>
            <w:webHidden/>
          </w:rPr>
          <w:fldChar w:fldCharType="separate"/>
        </w:r>
        <w:r w:rsidR="002F218C">
          <w:rPr>
            <w:webHidden/>
          </w:rPr>
          <w:t>6</w:t>
        </w:r>
        <w:r w:rsidR="002F218C">
          <w:rPr>
            <w:webHidden/>
          </w:rPr>
          <w:fldChar w:fldCharType="end"/>
        </w:r>
      </w:hyperlink>
    </w:p>
    <w:p w14:paraId="46CBE66E" w14:textId="798455FB" w:rsidR="002F218C" w:rsidRDefault="00000000">
      <w:pPr>
        <w:pStyle w:val="TOC9"/>
        <w:rPr>
          <w:rFonts w:asciiTheme="minorHAnsi" w:eastAsiaTheme="minorEastAsia" w:hAnsiTheme="minorHAnsi" w:cstheme="minorBidi"/>
          <w:b w:val="0"/>
          <w:kern w:val="2"/>
          <w:szCs w:val="22"/>
          <w:lang w:eastAsia="zh-CN"/>
          <w14:ligatures w14:val="standardContextual"/>
        </w:rPr>
      </w:pPr>
      <w:hyperlink w:anchor="_Toc146552330" w:history="1">
        <w:r w:rsidR="002F218C" w:rsidRPr="00267B17">
          <w:rPr>
            <w:rStyle w:val="Hyperlink"/>
          </w:rPr>
          <w:t>List of Figures</w:t>
        </w:r>
        <w:r w:rsidR="002F218C">
          <w:rPr>
            <w:webHidden/>
          </w:rPr>
          <w:tab/>
        </w:r>
        <w:r w:rsidR="002F218C">
          <w:rPr>
            <w:webHidden/>
          </w:rPr>
          <w:fldChar w:fldCharType="begin"/>
        </w:r>
        <w:r w:rsidR="002F218C">
          <w:rPr>
            <w:webHidden/>
          </w:rPr>
          <w:instrText xml:space="preserve"> PAGEREF _Toc146552330 \h </w:instrText>
        </w:r>
        <w:r w:rsidR="002F218C">
          <w:rPr>
            <w:webHidden/>
          </w:rPr>
        </w:r>
        <w:r w:rsidR="002F218C">
          <w:rPr>
            <w:webHidden/>
          </w:rPr>
          <w:fldChar w:fldCharType="separate"/>
        </w:r>
        <w:r w:rsidR="002F218C">
          <w:rPr>
            <w:webHidden/>
          </w:rPr>
          <w:t>7</w:t>
        </w:r>
        <w:r w:rsidR="002F218C">
          <w:rPr>
            <w:webHidden/>
          </w:rPr>
          <w:fldChar w:fldCharType="end"/>
        </w:r>
      </w:hyperlink>
    </w:p>
    <w:p w14:paraId="1753E228" w14:textId="59220549"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31" w:history="1">
        <w:r w:rsidR="002F218C" w:rsidRPr="00267B17">
          <w:rPr>
            <w:rStyle w:val="Hyperlink"/>
          </w:rPr>
          <w:t>Chapter 1 Introduction</w:t>
        </w:r>
        <w:r w:rsidR="002F218C">
          <w:rPr>
            <w:webHidden/>
          </w:rPr>
          <w:tab/>
        </w:r>
        <w:r w:rsidR="002F218C">
          <w:rPr>
            <w:webHidden/>
          </w:rPr>
          <w:fldChar w:fldCharType="begin"/>
        </w:r>
        <w:r w:rsidR="002F218C">
          <w:rPr>
            <w:webHidden/>
          </w:rPr>
          <w:instrText xml:space="preserve"> PAGEREF _Toc146552331 \h </w:instrText>
        </w:r>
        <w:r w:rsidR="002F218C">
          <w:rPr>
            <w:webHidden/>
          </w:rPr>
        </w:r>
        <w:r w:rsidR="002F218C">
          <w:rPr>
            <w:webHidden/>
          </w:rPr>
          <w:fldChar w:fldCharType="separate"/>
        </w:r>
        <w:r w:rsidR="002F218C">
          <w:rPr>
            <w:webHidden/>
          </w:rPr>
          <w:t>9</w:t>
        </w:r>
        <w:r w:rsidR="002F218C">
          <w:rPr>
            <w:webHidden/>
          </w:rPr>
          <w:fldChar w:fldCharType="end"/>
        </w:r>
      </w:hyperlink>
    </w:p>
    <w:p w14:paraId="0817C3FE" w14:textId="0DB0BC28"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32" w:history="1">
        <w:r w:rsidR="002F218C" w:rsidRPr="00267B17">
          <w:rPr>
            <w:rStyle w:val="Hyperlink"/>
          </w:rPr>
          <w:t>1.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Motivation</w:t>
        </w:r>
        <w:r w:rsidR="002F218C">
          <w:rPr>
            <w:webHidden/>
          </w:rPr>
          <w:tab/>
        </w:r>
        <w:r w:rsidR="002F218C">
          <w:rPr>
            <w:webHidden/>
          </w:rPr>
          <w:fldChar w:fldCharType="begin"/>
        </w:r>
        <w:r w:rsidR="002F218C">
          <w:rPr>
            <w:webHidden/>
          </w:rPr>
          <w:instrText xml:space="preserve"> PAGEREF _Toc146552332 \h </w:instrText>
        </w:r>
        <w:r w:rsidR="002F218C">
          <w:rPr>
            <w:webHidden/>
          </w:rPr>
        </w:r>
        <w:r w:rsidR="002F218C">
          <w:rPr>
            <w:webHidden/>
          </w:rPr>
          <w:fldChar w:fldCharType="separate"/>
        </w:r>
        <w:r w:rsidR="002F218C">
          <w:rPr>
            <w:webHidden/>
          </w:rPr>
          <w:t>9</w:t>
        </w:r>
        <w:r w:rsidR="002F218C">
          <w:rPr>
            <w:webHidden/>
          </w:rPr>
          <w:fldChar w:fldCharType="end"/>
        </w:r>
      </w:hyperlink>
    </w:p>
    <w:p w14:paraId="12C6A83D" w14:textId="737D6990"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3" w:history="1">
        <w:r w:rsidR="002F218C" w:rsidRPr="00267B17">
          <w:rPr>
            <w:rStyle w:val="Hyperlink"/>
          </w:rPr>
          <w:t>1.1.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NZ Farm information and desired data</w:t>
        </w:r>
        <w:r w:rsidR="002F218C">
          <w:rPr>
            <w:webHidden/>
          </w:rPr>
          <w:tab/>
        </w:r>
        <w:r w:rsidR="002F218C">
          <w:rPr>
            <w:webHidden/>
          </w:rPr>
          <w:fldChar w:fldCharType="begin"/>
        </w:r>
        <w:r w:rsidR="002F218C">
          <w:rPr>
            <w:webHidden/>
          </w:rPr>
          <w:instrText xml:space="preserve"> PAGEREF _Toc146552333 \h </w:instrText>
        </w:r>
        <w:r w:rsidR="002F218C">
          <w:rPr>
            <w:webHidden/>
          </w:rPr>
        </w:r>
        <w:r w:rsidR="002F218C">
          <w:rPr>
            <w:webHidden/>
          </w:rPr>
          <w:fldChar w:fldCharType="separate"/>
        </w:r>
        <w:r w:rsidR="002F218C">
          <w:rPr>
            <w:webHidden/>
          </w:rPr>
          <w:t>9</w:t>
        </w:r>
        <w:r w:rsidR="002F218C">
          <w:rPr>
            <w:webHidden/>
          </w:rPr>
          <w:fldChar w:fldCharType="end"/>
        </w:r>
      </w:hyperlink>
    </w:p>
    <w:p w14:paraId="6A30F224" w14:textId="7A32D3E1"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4" w:history="1">
        <w:r w:rsidR="002F218C" w:rsidRPr="00267B17">
          <w:rPr>
            <w:rStyle w:val="Hyperlink"/>
          </w:rPr>
          <w:t>1.1.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Data Gathering Methods</w:t>
        </w:r>
        <w:r w:rsidR="002F218C">
          <w:rPr>
            <w:webHidden/>
          </w:rPr>
          <w:tab/>
        </w:r>
        <w:r w:rsidR="002F218C">
          <w:rPr>
            <w:webHidden/>
          </w:rPr>
          <w:fldChar w:fldCharType="begin"/>
        </w:r>
        <w:r w:rsidR="002F218C">
          <w:rPr>
            <w:webHidden/>
          </w:rPr>
          <w:instrText xml:space="preserve"> PAGEREF _Toc146552334 \h </w:instrText>
        </w:r>
        <w:r w:rsidR="002F218C">
          <w:rPr>
            <w:webHidden/>
          </w:rPr>
        </w:r>
        <w:r w:rsidR="002F218C">
          <w:rPr>
            <w:webHidden/>
          </w:rPr>
          <w:fldChar w:fldCharType="separate"/>
        </w:r>
        <w:r w:rsidR="002F218C">
          <w:rPr>
            <w:webHidden/>
          </w:rPr>
          <w:t>10</w:t>
        </w:r>
        <w:r w:rsidR="002F218C">
          <w:rPr>
            <w:webHidden/>
          </w:rPr>
          <w:fldChar w:fldCharType="end"/>
        </w:r>
      </w:hyperlink>
    </w:p>
    <w:p w14:paraId="72C641F1" w14:textId="7102446D"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5" w:history="1">
        <w:r w:rsidR="002F218C" w:rsidRPr="00267B17">
          <w:rPr>
            <w:rStyle w:val="Hyperlink"/>
          </w:rPr>
          <w:t>1.1.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Utilising a rover as a data mule</w:t>
        </w:r>
        <w:r w:rsidR="002F218C">
          <w:rPr>
            <w:webHidden/>
          </w:rPr>
          <w:tab/>
        </w:r>
        <w:r w:rsidR="002F218C">
          <w:rPr>
            <w:webHidden/>
          </w:rPr>
          <w:fldChar w:fldCharType="begin"/>
        </w:r>
        <w:r w:rsidR="002F218C">
          <w:rPr>
            <w:webHidden/>
          </w:rPr>
          <w:instrText xml:space="preserve"> PAGEREF _Toc146552335 \h </w:instrText>
        </w:r>
        <w:r w:rsidR="002F218C">
          <w:rPr>
            <w:webHidden/>
          </w:rPr>
        </w:r>
        <w:r w:rsidR="002F218C">
          <w:rPr>
            <w:webHidden/>
          </w:rPr>
          <w:fldChar w:fldCharType="separate"/>
        </w:r>
        <w:r w:rsidR="002F218C">
          <w:rPr>
            <w:webHidden/>
          </w:rPr>
          <w:t>18</w:t>
        </w:r>
        <w:r w:rsidR="002F218C">
          <w:rPr>
            <w:webHidden/>
          </w:rPr>
          <w:fldChar w:fldCharType="end"/>
        </w:r>
      </w:hyperlink>
    </w:p>
    <w:p w14:paraId="3ADCA5D9" w14:textId="166F0817"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6" w:history="1">
        <w:r w:rsidR="002F218C" w:rsidRPr="00267B17">
          <w:rPr>
            <w:rStyle w:val="Hyperlink"/>
          </w:rPr>
          <w:t>1.1.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Obstacle Avoidance</w:t>
        </w:r>
        <w:r w:rsidR="002F218C">
          <w:rPr>
            <w:webHidden/>
          </w:rPr>
          <w:tab/>
        </w:r>
        <w:r w:rsidR="002F218C">
          <w:rPr>
            <w:webHidden/>
          </w:rPr>
          <w:fldChar w:fldCharType="begin"/>
        </w:r>
        <w:r w:rsidR="002F218C">
          <w:rPr>
            <w:webHidden/>
          </w:rPr>
          <w:instrText xml:space="preserve"> PAGEREF _Toc146552336 \h </w:instrText>
        </w:r>
        <w:r w:rsidR="002F218C">
          <w:rPr>
            <w:webHidden/>
          </w:rPr>
        </w:r>
        <w:r w:rsidR="002F218C">
          <w:rPr>
            <w:webHidden/>
          </w:rPr>
          <w:fldChar w:fldCharType="separate"/>
        </w:r>
        <w:r w:rsidR="002F218C">
          <w:rPr>
            <w:webHidden/>
          </w:rPr>
          <w:t>19</w:t>
        </w:r>
        <w:r w:rsidR="002F218C">
          <w:rPr>
            <w:webHidden/>
          </w:rPr>
          <w:fldChar w:fldCharType="end"/>
        </w:r>
      </w:hyperlink>
    </w:p>
    <w:p w14:paraId="3DD353DE" w14:textId="0F2D485E"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37" w:history="1">
        <w:r w:rsidR="002F218C" w:rsidRPr="00267B17">
          <w:rPr>
            <w:rStyle w:val="Hyperlink"/>
          </w:rPr>
          <w:t>1.1.5</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mage stabilisation</w:t>
        </w:r>
        <w:r w:rsidR="002F218C">
          <w:rPr>
            <w:webHidden/>
          </w:rPr>
          <w:tab/>
        </w:r>
        <w:r w:rsidR="002F218C">
          <w:rPr>
            <w:webHidden/>
          </w:rPr>
          <w:fldChar w:fldCharType="begin"/>
        </w:r>
        <w:r w:rsidR="002F218C">
          <w:rPr>
            <w:webHidden/>
          </w:rPr>
          <w:instrText xml:space="preserve"> PAGEREF _Toc146552337 \h </w:instrText>
        </w:r>
        <w:r w:rsidR="002F218C">
          <w:rPr>
            <w:webHidden/>
          </w:rPr>
        </w:r>
        <w:r w:rsidR="002F218C">
          <w:rPr>
            <w:webHidden/>
          </w:rPr>
          <w:fldChar w:fldCharType="separate"/>
        </w:r>
        <w:r w:rsidR="002F218C">
          <w:rPr>
            <w:webHidden/>
          </w:rPr>
          <w:t>27</w:t>
        </w:r>
        <w:r w:rsidR="002F218C">
          <w:rPr>
            <w:webHidden/>
          </w:rPr>
          <w:fldChar w:fldCharType="end"/>
        </w:r>
      </w:hyperlink>
    </w:p>
    <w:p w14:paraId="6F4543E9" w14:textId="28995DB3"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38" w:history="1">
        <w:r w:rsidR="002F218C" w:rsidRPr="00267B17">
          <w:rPr>
            <w:rStyle w:val="Hyperlink"/>
          </w:rPr>
          <w:t>1.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Research Objective</w:t>
        </w:r>
        <w:r w:rsidR="002F218C">
          <w:rPr>
            <w:webHidden/>
          </w:rPr>
          <w:tab/>
        </w:r>
        <w:r w:rsidR="002F218C">
          <w:rPr>
            <w:webHidden/>
          </w:rPr>
          <w:fldChar w:fldCharType="begin"/>
        </w:r>
        <w:r w:rsidR="002F218C">
          <w:rPr>
            <w:webHidden/>
          </w:rPr>
          <w:instrText xml:space="preserve"> PAGEREF _Toc146552338 \h </w:instrText>
        </w:r>
        <w:r w:rsidR="002F218C">
          <w:rPr>
            <w:webHidden/>
          </w:rPr>
        </w:r>
        <w:r w:rsidR="002F218C">
          <w:rPr>
            <w:webHidden/>
          </w:rPr>
          <w:fldChar w:fldCharType="separate"/>
        </w:r>
        <w:r w:rsidR="002F218C">
          <w:rPr>
            <w:webHidden/>
          </w:rPr>
          <w:t>39</w:t>
        </w:r>
        <w:r w:rsidR="002F218C">
          <w:rPr>
            <w:webHidden/>
          </w:rPr>
          <w:fldChar w:fldCharType="end"/>
        </w:r>
      </w:hyperlink>
    </w:p>
    <w:p w14:paraId="4F4B40CC" w14:textId="207D5FE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39" w:history="1">
        <w:r w:rsidR="002F218C" w:rsidRPr="00267B17">
          <w:rPr>
            <w:rStyle w:val="Hyperlink"/>
          </w:rPr>
          <w:t>1.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Thesis Outline</w:t>
        </w:r>
        <w:r w:rsidR="002F218C">
          <w:rPr>
            <w:webHidden/>
          </w:rPr>
          <w:tab/>
        </w:r>
        <w:r w:rsidR="002F218C">
          <w:rPr>
            <w:webHidden/>
          </w:rPr>
          <w:fldChar w:fldCharType="begin"/>
        </w:r>
        <w:r w:rsidR="002F218C">
          <w:rPr>
            <w:webHidden/>
          </w:rPr>
          <w:instrText xml:space="preserve"> PAGEREF _Toc146552339 \h </w:instrText>
        </w:r>
        <w:r w:rsidR="002F218C">
          <w:rPr>
            <w:webHidden/>
          </w:rPr>
        </w:r>
        <w:r w:rsidR="002F218C">
          <w:rPr>
            <w:webHidden/>
          </w:rPr>
          <w:fldChar w:fldCharType="separate"/>
        </w:r>
        <w:r w:rsidR="002F218C">
          <w:rPr>
            <w:webHidden/>
          </w:rPr>
          <w:t>39</w:t>
        </w:r>
        <w:r w:rsidR="002F218C">
          <w:rPr>
            <w:webHidden/>
          </w:rPr>
          <w:fldChar w:fldCharType="end"/>
        </w:r>
      </w:hyperlink>
    </w:p>
    <w:p w14:paraId="1501B564" w14:textId="5E13ED06"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40" w:history="1">
        <w:r w:rsidR="002F218C" w:rsidRPr="00267B17">
          <w:rPr>
            <w:rStyle w:val="Hyperlink"/>
          </w:rPr>
          <w:t>Chapter 2 Literature Review</w:t>
        </w:r>
        <w:r w:rsidR="002F218C">
          <w:rPr>
            <w:webHidden/>
          </w:rPr>
          <w:tab/>
        </w:r>
        <w:r w:rsidR="002F218C">
          <w:rPr>
            <w:webHidden/>
          </w:rPr>
          <w:fldChar w:fldCharType="begin"/>
        </w:r>
        <w:r w:rsidR="002F218C">
          <w:rPr>
            <w:webHidden/>
          </w:rPr>
          <w:instrText xml:space="preserve"> PAGEREF _Toc146552340 \h </w:instrText>
        </w:r>
        <w:r w:rsidR="002F218C">
          <w:rPr>
            <w:webHidden/>
          </w:rPr>
        </w:r>
        <w:r w:rsidR="002F218C">
          <w:rPr>
            <w:webHidden/>
          </w:rPr>
          <w:fldChar w:fldCharType="separate"/>
        </w:r>
        <w:r w:rsidR="002F218C">
          <w:rPr>
            <w:webHidden/>
          </w:rPr>
          <w:t>40</w:t>
        </w:r>
        <w:r w:rsidR="002F218C">
          <w:rPr>
            <w:webHidden/>
          </w:rPr>
          <w:fldChar w:fldCharType="end"/>
        </w:r>
      </w:hyperlink>
    </w:p>
    <w:p w14:paraId="7D988AA7" w14:textId="1253D848"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41" w:history="1">
        <w:r w:rsidR="002F218C" w:rsidRPr="00267B17">
          <w:rPr>
            <w:rStyle w:val="Hyperlink"/>
          </w:rPr>
          <w:t>Chapter 3 Method</w:t>
        </w:r>
        <w:r w:rsidR="002F218C">
          <w:rPr>
            <w:webHidden/>
          </w:rPr>
          <w:tab/>
        </w:r>
        <w:r w:rsidR="002F218C">
          <w:rPr>
            <w:webHidden/>
          </w:rPr>
          <w:fldChar w:fldCharType="begin"/>
        </w:r>
        <w:r w:rsidR="002F218C">
          <w:rPr>
            <w:webHidden/>
          </w:rPr>
          <w:instrText xml:space="preserve"> PAGEREF _Toc146552341 \h </w:instrText>
        </w:r>
        <w:r w:rsidR="002F218C">
          <w:rPr>
            <w:webHidden/>
          </w:rPr>
        </w:r>
        <w:r w:rsidR="002F218C">
          <w:rPr>
            <w:webHidden/>
          </w:rPr>
          <w:fldChar w:fldCharType="separate"/>
        </w:r>
        <w:r w:rsidR="002F218C">
          <w:rPr>
            <w:webHidden/>
          </w:rPr>
          <w:t>43</w:t>
        </w:r>
        <w:r w:rsidR="002F218C">
          <w:rPr>
            <w:webHidden/>
          </w:rPr>
          <w:fldChar w:fldCharType="end"/>
        </w:r>
      </w:hyperlink>
    </w:p>
    <w:p w14:paraId="600C13E4" w14:textId="0E4C615D"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2" w:history="1">
        <w:r w:rsidR="002F218C" w:rsidRPr="00267B17">
          <w:rPr>
            <w:rStyle w:val="Hyperlink"/>
          </w:rPr>
          <w:t>3.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System Design</w:t>
        </w:r>
        <w:r w:rsidR="002F218C">
          <w:rPr>
            <w:webHidden/>
          </w:rPr>
          <w:tab/>
        </w:r>
        <w:r w:rsidR="002F218C">
          <w:rPr>
            <w:webHidden/>
          </w:rPr>
          <w:fldChar w:fldCharType="begin"/>
        </w:r>
        <w:r w:rsidR="002F218C">
          <w:rPr>
            <w:webHidden/>
          </w:rPr>
          <w:instrText xml:space="preserve"> PAGEREF _Toc146552342 \h </w:instrText>
        </w:r>
        <w:r w:rsidR="002F218C">
          <w:rPr>
            <w:webHidden/>
          </w:rPr>
        </w:r>
        <w:r w:rsidR="002F218C">
          <w:rPr>
            <w:webHidden/>
          </w:rPr>
          <w:fldChar w:fldCharType="separate"/>
        </w:r>
        <w:r w:rsidR="002F218C">
          <w:rPr>
            <w:webHidden/>
          </w:rPr>
          <w:t>43</w:t>
        </w:r>
        <w:r w:rsidR="002F218C">
          <w:rPr>
            <w:webHidden/>
          </w:rPr>
          <w:fldChar w:fldCharType="end"/>
        </w:r>
      </w:hyperlink>
    </w:p>
    <w:p w14:paraId="4A63E8F8" w14:textId="36A562EC"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3" w:history="1">
        <w:r w:rsidR="002F218C" w:rsidRPr="00267B17">
          <w:rPr>
            <w:rStyle w:val="Hyperlink"/>
          </w:rPr>
          <w:t>3.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Method Employed</w:t>
        </w:r>
        <w:r w:rsidR="002F218C">
          <w:rPr>
            <w:webHidden/>
          </w:rPr>
          <w:tab/>
        </w:r>
        <w:r w:rsidR="002F218C">
          <w:rPr>
            <w:webHidden/>
          </w:rPr>
          <w:fldChar w:fldCharType="begin"/>
        </w:r>
        <w:r w:rsidR="002F218C">
          <w:rPr>
            <w:webHidden/>
          </w:rPr>
          <w:instrText xml:space="preserve"> PAGEREF _Toc146552343 \h </w:instrText>
        </w:r>
        <w:r w:rsidR="002F218C">
          <w:rPr>
            <w:webHidden/>
          </w:rPr>
        </w:r>
        <w:r w:rsidR="002F218C">
          <w:rPr>
            <w:webHidden/>
          </w:rPr>
          <w:fldChar w:fldCharType="separate"/>
        </w:r>
        <w:r w:rsidR="002F218C">
          <w:rPr>
            <w:webHidden/>
          </w:rPr>
          <w:t>43</w:t>
        </w:r>
        <w:r w:rsidR="002F218C">
          <w:rPr>
            <w:webHidden/>
          </w:rPr>
          <w:fldChar w:fldCharType="end"/>
        </w:r>
      </w:hyperlink>
    </w:p>
    <w:p w14:paraId="75ED5572" w14:textId="6A422F6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4" w:history="1">
        <w:r w:rsidR="002F218C" w:rsidRPr="00267B17">
          <w:rPr>
            <w:rStyle w:val="Hyperlink"/>
          </w:rPr>
          <w:t>3.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Equipment utilised</w:t>
        </w:r>
        <w:r w:rsidR="002F218C">
          <w:rPr>
            <w:webHidden/>
          </w:rPr>
          <w:tab/>
        </w:r>
        <w:r w:rsidR="002F218C">
          <w:rPr>
            <w:webHidden/>
          </w:rPr>
          <w:fldChar w:fldCharType="begin"/>
        </w:r>
        <w:r w:rsidR="002F218C">
          <w:rPr>
            <w:webHidden/>
          </w:rPr>
          <w:instrText xml:space="preserve"> PAGEREF _Toc146552344 \h </w:instrText>
        </w:r>
        <w:r w:rsidR="002F218C">
          <w:rPr>
            <w:webHidden/>
          </w:rPr>
        </w:r>
        <w:r w:rsidR="002F218C">
          <w:rPr>
            <w:webHidden/>
          </w:rPr>
          <w:fldChar w:fldCharType="separate"/>
        </w:r>
        <w:r w:rsidR="002F218C">
          <w:rPr>
            <w:webHidden/>
          </w:rPr>
          <w:t>44</w:t>
        </w:r>
        <w:r w:rsidR="002F218C">
          <w:rPr>
            <w:webHidden/>
          </w:rPr>
          <w:fldChar w:fldCharType="end"/>
        </w:r>
      </w:hyperlink>
    </w:p>
    <w:p w14:paraId="2CF3F113" w14:textId="1E2AA1E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5" w:history="1">
        <w:r w:rsidR="002F218C" w:rsidRPr="00267B17">
          <w:rPr>
            <w:rStyle w:val="Hyperlink"/>
          </w:rPr>
          <w:t>3.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nitial baseline configuration</w:t>
        </w:r>
        <w:r w:rsidR="002F218C">
          <w:rPr>
            <w:webHidden/>
          </w:rPr>
          <w:tab/>
        </w:r>
        <w:r w:rsidR="002F218C">
          <w:rPr>
            <w:webHidden/>
          </w:rPr>
          <w:fldChar w:fldCharType="begin"/>
        </w:r>
        <w:r w:rsidR="002F218C">
          <w:rPr>
            <w:webHidden/>
          </w:rPr>
          <w:instrText xml:space="preserve"> PAGEREF _Toc146552345 \h </w:instrText>
        </w:r>
        <w:r w:rsidR="002F218C">
          <w:rPr>
            <w:webHidden/>
          </w:rPr>
        </w:r>
        <w:r w:rsidR="002F218C">
          <w:rPr>
            <w:webHidden/>
          </w:rPr>
          <w:fldChar w:fldCharType="separate"/>
        </w:r>
        <w:r w:rsidR="002F218C">
          <w:rPr>
            <w:webHidden/>
          </w:rPr>
          <w:t>46</w:t>
        </w:r>
        <w:r w:rsidR="002F218C">
          <w:rPr>
            <w:webHidden/>
          </w:rPr>
          <w:fldChar w:fldCharType="end"/>
        </w:r>
      </w:hyperlink>
    </w:p>
    <w:p w14:paraId="257426B8" w14:textId="45E1A5A7"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46" w:history="1">
        <w:r w:rsidR="002F218C" w:rsidRPr="00267B17">
          <w:rPr>
            <w:rStyle w:val="Hyperlink"/>
          </w:rPr>
          <w:t>Chapter 4 Results</w:t>
        </w:r>
        <w:r w:rsidR="002F218C">
          <w:rPr>
            <w:webHidden/>
          </w:rPr>
          <w:tab/>
        </w:r>
        <w:r w:rsidR="002F218C">
          <w:rPr>
            <w:webHidden/>
          </w:rPr>
          <w:fldChar w:fldCharType="begin"/>
        </w:r>
        <w:r w:rsidR="002F218C">
          <w:rPr>
            <w:webHidden/>
          </w:rPr>
          <w:instrText xml:space="preserve"> PAGEREF _Toc146552346 \h </w:instrText>
        </w:r>
        <w:r w:rsidR="002F218C">
          <w:rPr>
            <w:webHidden/>
          </w:rPr>
        </w:r>
        <w:r w:rsidR="002F218C">
          <w:rPr>
            <w:webHidden/>
          </w:rPr>
          <w:fldChar w:fldCharType="separate"/>
        </w:r>
        <w:r w:rsidR="002F218C">
          <w:rPr>
            <w:webHidden/>
          </w:rPr>
          <w:t>51</w:t>
        </w:r>
        <w:r w:rsidR="002F218C">
          <w:rPr>
            <w:webHidden/>
          </w:rPr>
          <w:fldChar w:fldCharType="end"/>
        </w:r>
      </w:hyperlink>
    </w:p>
    <w:p w14:paraId="73FE18E3" w14:textId="185426A9"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7" w:history="1">
        <w:r w:rsidR="002F218C" w:rsidRPr="00267B17">
          <w:rPr>
            <w:rStyle w:val="Hyperlink"/>
          </w:rPr>
          <w:t>4.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Initial data capture and calibration</w:t>
        </w:r>
        <w:r w:rsidR="002F218C">
          <w:rPr>
            <w:webHidden/>
          </w:rPr>
          <w:tab/>
        </w:r>
        <w:r w:rsidR="002F218C">
          <w:rPr>
            <w:webHidden/>
          </w:rPr>
          <w:fldChar w:fldCharType="begin"/>
        </w:r>
        <w:r w:rsidR="002F218C">
          <w:rPr>
            <w:webHidden/>
          </w:rPr>
          <w:instrText xml:space="preserve"> PAGEREF _Toc146552347 \h </w:instrText>
        </w:r>
        <w:r w:rsidR="002F218C">
          <w:rPr>
            <w:webHidden/>
          </w:rPr>
        </w:r>
        <w:r w:rsidR="002F218C">
          <w:rPr>
            <w:webHidden/>
          </w:rPr>
          <w:fldChar w:fldCharType="separate"/>
        </w:r>
        <w:r w:rsidR="002F218C">
          <w:rPr>
            <w:webHidden/>
          </w:rPr>
          <w:t>51</w:t>
        </w:r>
        <w:r w:rsidR="002F218C">
          <w:rPr>
            <w:webHidden/>
          </w:rPr>
          <w:fldChar w:fldCharType="end"/>
        </w:r>
      </w:hyperlink>
    </w:p>
    <w:p w14:paraId="760DB792" w14:textId="0E83C87A"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8" w:history="1">
        <w:r w:rsidR="002F218C" w:rsidRPr="00267B17">
          <w:rPr>
            <w:rStyle w:val="Hyperlink"/>
          </w:rPr>
          <w:t>4.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stationary vehicle</w:t>
        </w:r>
        <w:r w:rsidR="002F218C">
          <w:rPr>
            <w:webHidden/>
          </w:rPr>
          <w:tab/>
        </w:r>
        <w:r w:rsidR="002F218C">
          <w:rPr>
            <w:webHidden/>
          </w:rPr>
          <w:fldChar w:fldCharType="begin"/>
        </w:r>
        <w:r w:rsidR="002F218C">
          <w:rPr>
            <w:webHidden/>
          </w:rPr>
          <w:instrText xml:space="preserve"> PAGEREF _Toc146552348 \h </w:instrText>
        </w:r>
        <w:r w:rsidR="002F218C">
          <w:rPr>
            <w:webHidden/>
          </w:rPr>
        </w:r>
        <w:r w:rsidR="002F218C">
          <w:rPr>
            <w:webHidden/>
          </w:rPr>
          <w:fldChar w:fldCharType="separate"/>
        </w:r>
        <w:r w:rsidR="002F218C">
          <w:rPr>
            <w:webHidden/>
          </w:rPr>
          <w:t>54</w:t>
        </w:r>
        <w:r w:rsidR="002F218C">
          <w:rPr>
            <w:webHidden/>
          </w:rPr>
          <w:fldChar w:fldCharType="end"/>
        </w:r>
      </w:hyperlink>
    </w:p>
    <w:p w14:paraId="074846AA" w14:textId="23C51206"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49" w:history="1">
        <w:r w:rsidR="002F218C" w:rsidRPr="00267B17">
          <w:rPr>
            <w:rStyle w:val="Hyperlink"/>
          </w:rPr>
          <w:t>4.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rolling vehicle.</w:t>
        </w:r>
        <w:r w:rsidR="002F218C">
          <w:rPr>
            <w:webHidden/>
          </w:rPr>
          <w:tab/>
        </w:r>
        <w:r w:rsidR="002F218C">
          <w:rPr>
            <w:webHidden/>
          </w:rPr>
          <w:fldChar w:fldCharType="begin"/>
        </w:r>
        <w:r w:rsidR="002F218C">
          <w:rPr>
            <w:webHidden/>
          </w:rPr>
          <w:instrText xml:space="preserve"> PAGEREF _Toc146552349 \h </w:instrText>
        </w:r>
        <w:r w:rsidR="002F218C">
          <w:rPr>
            <w:webHidden/>
          </w:rPr>
        </w:r>
        <w:r w:rsidR="002F218C">
          <w:rPr>
            <w:webHidden/>
          </w:rPr>
          <w:fldChar w:fldCharType="separate"/>
        </w:r>
        <w:r w:rsidR="002F218C">
          <w:rPr>
            <w:webHidden/>
          </w:rPr>
          <w:t>56</w:t>
        </w:r>
        <w:r w:rsidR="002F218C">
          <w:rPr>
            <w:webHidden/>
          </w:rPr>
          <w:fldChar w:fldCharType="end"/>
        </w:r>
      </w:hyperlink>
    </w:p>
    <w:p w14:paraId="7ACBAD83" w14:textId="30374DEA"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0" w:history="1">
        <w:r w:rsidR="002F218C" w:rsidRPr="00267B17">
          <w:rPr>
            <w:rStyle w:val="Hyperlink"/>
          </w:rPr>
          <w:t>4.4</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pitching vehicle</w:t>
        </w:r>
        <w:r w:rsidR="002F218C">
          <w:rPr>
            <w:webHidden/>
          </w:rPr>
          <w:tab/>
        </w:r>
        <w:r w:rsidR="002F218C">
          <w:rPr>
            <w:webHidden/>
          </w:rPr>
          <w:fldChar w:fldCharType="begin"/>
        </w:r>
        <w:r w:rsidR="002F218C">
          <w:rPr>
            <w:webHidden/>
          </w:rPr>
          <w:instrText xml:space="preserve"> PAGEREF _Toc146552350 \h </w:instrText>
        </w:r>
        <w:r w:rsidR="002F218C">
          <w:rPr>
            <w:webHidden/>
          </w:rPr>
        </w:r>
        <w:r w:rsidR="002F218C">
          <w:rPr>
            <w:webHidden/>
          </w:rPr>
          <w:fldChar w:fldCharType="separate"/>
        </w:r>
        <w:r w:rsidR="002F218C">
          <w:rPr>
            <w:webHidden/>
          </w:rPr>
          <w:t>61</w:t>
        </w:r>
        <w:r w:rsidR="002F218C">
          <w:rPr>
            <w:webHidden/>
          </w:rPr>
          <w:fldChar w:fldCharType="end"/>
        </w:r>
      </w:hyperlink>
    </w:p>
    <w:p w14:paraId="72CC7EE9" w14:textId="730406B6"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1" w:history="1">
        <w:r w:rsidR="002F218C" w:rsidRPr="00267B17">
          <w:rPr>
            <w:rStyle w:val="Hyperlink"/>
          </w:rPr>
          <w:t>4.5</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Performance on a varied roll and pitch vehicle</w:t>
        </w:r>
        <w:r w:rsidR="002F218C">
          <w:rPr>
            <w:webHidden/>
          </w:rPr>
          <w:tab/>
        </w:r>
        <w:r w:rsidR="002F218C">
          <w:rPr>
            <w:webHidden/>
          </w:rPr>
          <w:fldChar w:fldCharType="begin"/>
        </w:r>
        <w:r w:rsidR="002F218C">
          <w:rPr>
            <w:webHidden/>
          </w:rPr>
          <w:instrText xml:space="preserve"> PAGEREF _Toc146552351 \h </w:instrText>
        </w:r>
        <w:r w:rsidR="002F218C">
          <w:rPr>
            <w:webHidden/>
          </w:rPr>
        </w:r>
        <w:r w:rsidR="002F218C">
          <w:rPr>
            <w:webHidden/>
          </w:rPr>
          <w:fldChar w:fldCharType="separate"/>
        </w:r>
        <w:r w:rsidR="002F218C">
          <w:rPr>
            <w:webHidden/>
          </w:rPr>
          <w:t>63</w:t>
        </w:r>
        <w:r w:rsidR="002F218C">
          <w:rPr>
            <w:webHidden/>
          </w:rPr>
          <w:fldChar w:fldCharType="end"/>
        </w:r>
      </w:hyperlink>
    </w:p>
    <w:p w14:paraId="2A2DA875" w14:textId="3F8F7B5F"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2" w:history="1">
        <w:r w:rsidR="002F218C" w:rsidRPr="00267B17">
          <w:rPr>
            <w:rStyle w:val="Hyperlink"/>
          </w:rPr>
          <w:t>4.6</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Neural network using a single IMU.</w:t>
        </w:r>
        <w:r w:rsidR="002F218C">
          <w:rPr>
            <w:webHidden/>
          </w:rPr>
          <w:tab/>
        </w:r>
        <w:r w:rsidR="002F218C">
          <w:rPr>
            <w:webHidden/>
          </w:rPr>
          <w:fldChar w:fldCharType="begin"/>
        </w:r>
        <w:r w:rsidR="002F218C">
          <w:rPr>
            <w:webHidden/>
          </w:rPr>
          <w:instrText xml:space="preserve"> PAGEREF _Toc146552352 \h </w:instrText>
        </w:r>
        <w:r w:rsidR="002F218C">
          <w:rPr>
            <w:webHidden/>
          </w:rPr>
        </w:r>
        <w:r w:rsidR="002F218C">
          <w:rPr>
            <w:webHidden/>
          </w:rPr>
          <w:fldChar w:fldCharType="separate"/>
        </w:r>
        <w:r w:rsidR="002F218C">
          <w:rPr>
            <w:webHidden/>
          </w:rPr>
          <w:t>67</w:t>
        </w:r>
        <w:r w:rsidR="002F218C">
          <w:rPr>
            <w:webHidden/>
          </w:rPr>
          <w:fldChar w:fldCharType="end"/>
        </w:r>
      </w:hyperlink>
    </w:p>
    <w:p w14:paraId="34A45510" w14:textId="5883BCC6"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53" w:history="1">
        <w:r w:rsidR="002F218C" w:rsidRPr="00267B17">
          <w:rPr>
            <w:rStyle w:val="Hyperlink"/>
          </w:rPr>
          <w:t>4.6.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 xml:space="preserve">Neural network of a varied-motion vehicle: Three Front </w:t>
        </w:r>
        <w:r w:rsidR="00C645EE">
          <w:rPr>
            <w:rStyle w:val="Hyperlink"/>
          </w:rPr>
          <w:t>IMUs</w:t>
        </w:r>
        <w:r w:rsidR="002F218C">
          <w:rPr>
            <w:webHidden/>
          </w:rPr>
          <w:tab/>
        </w:r>
        <w:r w:rsidR="002F218C">
          <w:rPr>
            <w:webHidden/>
          </w:rPr>
          <w:fldChar w:fldCharType="begin"/>
        </w:r>
        <w:r w:rsidR="002F218C">
          <w:rPr>
            <w:webHidden/>
          </w:rPr>
          <w:instrText xml:space="preserve"> PAGEREF _Toc146552353 \h </w:instrText>
        </w:r>
        <w:r w:rsidR="002F218C">
          <w:rPr>
            <w:webHidden/>
          </w:rPr>
        </w:r>
        <w:r w:rsidR="002F218C">
          <w:rPr>
            <w:webHidden/>
          </w:rPr>
          <w:fldChar w:fldCharType="separate"/>
        </w:r>
        <w:r w:rsidR="002F218C">
          <w:rPr>
            <w:webHidden/>
          </w:rPr>
          <w:t>78</w:t>
        </w:r>
        <w:r w:rsidR="002F218C">
          <w:rPr>
            <w:webHidden/>
          </w:rPr>
          <w:fldChar w:fldCharType="end"/>
        </w:r>
      </w:hyperlink>
    </w:p>
    <w:p w14:paraId="1F60285F" w14:textId="52A5D56C"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54" w:history="1">
        <w:r w:rsidR="002F218C" w:rsidRPr="00267B17">
          <w:rPr>
            <w:rStyle w:val="Hyperlink"/>
          </w:rPr>
          <w:t>4.6.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 xml:space="preserve">Neural network of a varied-motion vehicle: All </w:t>
        </w:r>
        <w:r w:rsidR="00C645EE">
          <w:rPr>
            <w:rStyle w:val="Hyperlink"/>
          </w:rPr>
          <w:t>IMUs</w:t>
        </w:r>
        <w:r w:rsidR="002F218C">
          <w:rPr>
            <w:webHidden/>
          </w:rPr>
          <w:tab/>
        </w:r>
        <w:r w:rsidR="002F218C">
          <w:rPr>
            <w:webHidden/>
          </w:rPr>
          <w:fldChar w:fldCharType="begin"/>
        </w:r>
        <w:r w:rsidR="002F218C">
          <w:rPr>
            <w:webHidden/>
          </w:rPr>
          <w:instrText xml:space="preserve"> PAGEREF _Toc146552354 \h </w:instrText>
        </w:r>
        <w:r w:rsidR="002F218C">
          <w:rPr>
            <w:webHidden/>
          </w:rPr>
        </w:r>
        <w:r w:rsidR="002F218C">
          <w:rPr>
            <w:webHidden/>
          </w:rPr>
          <w:fldChar w:fldCharType="separate"/>
        </w:r>
        <w:r w:rsidR="002F218C">
          <w:rPr>
            <w:webHidden/>
          </w:rPr>
          <w:t>78</w:t>
        </w:r>
        <w:r w:rsidR="002F218C">
          <w:rPr>
            <w:webHidden/>
          </w:rPr>
          <w:fldChar w:fldCharType="end"/>
        </w:r>
      </w:hyperlink>
    </w:p>
    <w:p w14:paraId="46F98B05" w14:textId="01FCA5DA" w:rsidR="002F218C" w:rsidRDefault="00000000">
      <w:pPr>
        <w:pStyle w:val="TOC3"/>
        <w:rPr>
          <w:rFonts w:asciiTheme="minorHAnsi" w:eastAsiaTheme="minorEastAsia" w:hAnsiTheme="minorHAnsi" w:cstheme="minorBidi"/>
          <w:kern w:val="2"/>
          <w:szCs w:val="22"/>
          <w:lang w:eastAsia="zh-CN"/>
          <w14:ligatures w14:val="standardContextual"/>
        </w:rPr>
      </w:pPr>
      <w:hyperlink w:anchor="_Toc146552355" w:history="1">
        <w:r w:rsidR="002F218C" w:rsidRPr="00267B17">
          <w:rPr>
            <w:rStyle w:val="Hyperlink"/>
          </w:rPr>
          <w:t>4.6.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 xml:space="preserve">Evaluating differing orientations of </w:t>
        </w:r>
        <w:r w:rsidR="00C645EE">
          <w:rPr>
            <w:rStyle w:val="Hyperlink"/>
          </w:rPr>
          <w:t>IMUs</w:t>
        </w:r>
        <w:r w:rsidR="002F218C">
          <w:rPr>
            <w:webHidden/>
          </w:rPr>
          <w:tab/>
        </w:r>
        <w:r w:rsidR="002F218C">
          <w:rPr>
            <w:webHidden/>
          </w:rPr>
          <w:fldChar w:fldCharType="begin"/>
        </w:r>
        <w:r w:rsidR="002F218C">
          <w:rPr>
            <w:webHidden/>
          </w:rPr>
          <w:instrText xml:space="preserve"> PAGEREF _Toc146552355 \h </w:instrText>
        </w:r>
        <w:r w:rsidR="002F218C">
          <w:rPr>
            <w:webHidden/>
          </w:rPr>
        </w:r>
        <w:r w:rsidR="002F218C">
          <w:rPr>
            <w:webHidden/>
          </w:rPr>
          <w:fldChar w:fldCharType="separate"/>
        </w:r>
        <w:r w:rsidR="002F218C">
          <w:rPr>
            <w:webHidden/>
          </w:rPr>
          <w:t>78</w:t>
        </w:r>
        <w:r w:rsidR="002F218C">
          <w:rPr>
            <w:webHidden/>
          </w:rPr>
          <w:fldChar w:fldCharType="end"/>
        </w:r>
      </w:hyperlink>
    </w:p>
    <w:p w14:paraId="6E5715BB" w14:textId="7A84F6F3"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56" w:history="1">
        <w:r w:rsidR="002F218C" w:rsidRPr="00267B17">
          <w:rPr>
            <w:rStyle w:val="Hyperlink"/>
          </w:rPr>
          <w:t>Chapter 5 Discussion and Analysis</w:t>
        </w:r>
        <w:r w:rsidR="002F218C">
          <w:rPr>
            <w:webHidden/>
          </w:rPr>
          <w:tab/>
        </w:r>
        <w:r w:rsidR="002F218C">
          <w:rPr>
            <w:webHidden/>
          </w:rPr>
          <w:fldChar w:fldCharType="begin"/>
        </w:r>
        <w:r w:rsidR="002F218C">
          <w:rPr>
            <w:webHidden/>
          </w:rPr>
          <w:instrText xml:space="preserve"> PAGEREF _Toc146552356 \h </w:instrText>
        </w:r>
        <w:r w:rsidR="002F218C">
          <w:rPr>
            <w:webHidden/>
          </w:rPr>
        </w:r>
        <w:r w:rsidR="002F218C">
          <w:rPr>
            <w:webHidden/>
          </w:rPr>
          <w:fldChar w:fldCharType="separate"/>
        </w:r>
        <w:r w:rsidR="002F218C">
          <w:rPr>
            <w:webHidden/>
          </w:rPr>
          <w:t>80</w:t>
        </w:r>
        <w:r w:rsidR="002F218C">
          <w:rPr>
            <w:webHidden/>
          </w:rPr>
          <w:fldChar w:fldCharType="end"/>
        </w:r>
      </w:hyperlink>
    </w:p>
    <w:p w14:paraId="1DE99BC0" w14:textId="4E63A90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7" w:history="1">
        <w:r w:rsidR="002F218C" w:rsidRPr="00267B17">
          <w:rPr>
            <w:rStyle w:val="Hyperlink"/>
          </w:rPr>
          <w:t>5.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Experimental Design</w:t>
        </w:r>
        <w:r w:rsidR="002F218C">
          <w:rPr>
            <w:webHidden/>
          </w:rPr>
          <w:tab/>
        </w:r>
        <w:r w:rsidR="002F218C">
          <w:rPr>
            <w:webHidden/>
          </w:rPr>
          <w:fldChar w:fldCharType="begin"/>
        </w:r>
        <w:r w:rsidR="002F218C">
          <w:rPr>
            <w:webHidden/>
          </w:rPr>
          <w:instrText xml:space="preserve"> PAGEREF _Toc146552357 \h </w:instrText>
        </w:r>
        <w:r w:rsidR="002F218C">
          <w:rPr>
            <w:webHidden/>
          </w:rPr>
        </w:r>
        <w:r w:rsidR="002F218C">
          <w:rPr>
            <w:webHidden/>
          </w:rPr>
          <w:fldChar w:fldCharType="separate"/>
        </w:r>
        <w:r w:rsidR="002F218C">
          <w:rPr>
            <w:webHidden/>
          </w:rPr>
          <w:t>80</w:t>
        </w:r>
        <w:r w:rsidR="002F218C">
          <w:rPr>
            <w:webHidden/>
          </w:rPr>
          <w:fldChar w:fldCharType="end"/>
        </w:r>
      </w:hyperlink>
    </w:p>
    <w:p w14:paraId="2608CF1F" w14:textId="3C2CE9AE"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58" w:history="1">
        <w:r w:rsidR="002F218C" w:rsidRPr="00267B17">
          <w:rPr>
            <w:rStyle w:val="Hyperlink"/>
          </w:rPr>
          <w:t>5.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Filter results.</w:t>
        </w:r>
        <w:r w:rsidR="002F218C">
          <w:rPr>
            <w:webHidden/>
          </w:rPr>
          <w:tab/>
        </w:r>
        <w:r w:rsidR="002F218C">
          <w:rPr>
            <w:webHidden/>
          </w:rPr>
          <w:fldChar w:fldCharType="begin"/>
        </w:r>
        <w:r w:rsidR="002F218C">
          <w:rPr>
            <w:webHidden/>
          </w:rPr>
          <w:instrText xml:space="preserve"> PAGEREF _Toc146552358 \h </w:instrText>
        </w:r>
        <w:r w:rsidR="002F218C">
          <w:rPr>
            <w:webHidden/>
          </w:rPr>
        </w:r>
        <w:r w:rsidR="002F218C">
          <w:rPr>
            <w:webHidden/>
          </w:rPr>
          <w:fldChar w:fldCharType="separate"/>
        </w:r>
        <w:r w:rsidR="002F218C">
          <w:rPr>
            <w:webHidden/>
          </w:rPr>
          <w:t>81</w:t>
        </w:r>
        <w:r w:rsidR="002F218C">
          <w:rPr>
            <w:webHidden/>
          </w:rPr>
          <w:fldChar w:fldCharType="end"/>
        </w:r>
      </w:hyperlink>
    </w:p>
    <w:p w14:paraId="3AFE9ED8" w14:textId="4BD7B2A2"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59" w:history="1">
        <w:r w:rsidR="002F218C" w:rsidRPr="00267B17">
          <w:rPr>
            <w:rStyle w:val="Hyperlink"/>
          </w:rPr>
          <w:t>Chapter 6 Conclusion and Future Works</w:t>
        </w:r>
        <w:r w:rsidR="002F218C">
          <w:rPr>
            <w:webHidden/>
          </w:rPr>
          <w:tab/>
        </w:r>
        <w:r w:rsidR="002F218C">
          <w:rPr>
            <w:webHidden/>
          </w:rPr>
          <w:fldChar w:fldCharType="begin"/>
        </w:r>
        <w:r w:rsidR="002F218C">
          <w:rPr>
            <w:webHidden/>
          </w:rPr>
          <w:instrText xml:space="preserve"> PAGEREF _Toc146552359 \h </w:instrText>
        </w:r>
        <w:r w:rsidR="002F218C">
          <w:rPr>
            <w:webHidden/>
          </w:rPr>
        </w:r>
        <w:r w:rsidR="002F218C">
          <w:rPr>
            <w:webHidden/>
          </w:rPr>
          <w:fldChar w:fldCharType="separate"/>
        </w:r>
        <w:r w:rsidR="002F218C">
          <w:rPr>
            <w:webHidden/>
          </w:rPr>
          <w:t>82</w:t>
        </w:r>
        <w:r w:rsidR="002F218C">
          <w:rPr>
            <w:webHidden/>
          </w:rPr>
          <w:fldChar w:fldCharType="end"/>
        </w:r>
      </w:hyperlink>
    </w:p>
    <w:p w14:paraId="5520A25A" w14:textId="3625DC88"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60" w:history="1">
        <w:r w:rsidR="002F218C" w:rsidRPr="00267B17">
          <w:rPr>
            <w:rStyle w:val="Hyperlink"/>
          </w:rPr>
          <w:t>Chapter 7 Appendices</w:t>
        </w:r>
        <w:r w:rsidR="002F218C">
          <w:rPr>
            <w:webHidden/>
          </w:rPr>
          <w:tab/>
        </w:r>
        <w:r w:rsidR="002F218C">
          <w:rPr>
            <w:webHidden/>
          </w:rPr>
          <w:fldChar w:fldCharType="begin"/>
        </w:r>
        <w:r w:rsidR="002F218C">
          <w:rPr>
            <w:webHidden/>
          </w:rPr>
          <w:instrText xml:space="preserve"> PAGEREF _Toc146552360 \h </w:instrText>
        </w:r>
        <w:r w:rsidR="002F218C">
          <w:rPr>
            <w:webHidden/>
          </w:rPr>
        </w:r>
        <w:r w:rsidR="002F218C">
          <w:rPr>
            <w:webHidden/>
          </w:rPr>
          <w:fldChar w:fldCharType="separate"/>
        </w:r>
        <w:r w:rsidR="002F218C">
          <w:rPr>
            <w:webHidden/>
          </w:rPr>
          <w:t>84</w:t>
        </w:r>
        <w:r w:rsidR="002F218C">
          <w:rPr>
            <w:webHidden/>
          </w:rPr>
          <w:fldChar w:fldCharType="end"/>
        </w:r>
      </w:hyperlink>
    </w:p>
    <w:p w14:paraId="60014763" w14:textId="59F5FFBB"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61" w:history="1">
        <w:r w:rsidR="002F218C" w:rsidRPr="00267B17">
          <w:rPr>
            <w:rStyle w:val="Hyperlink"/>
          </w:rPr>
          <w:t>7.1</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1. Code</w:t>
        </w:r>
        <w:r w:rsidR="002F218C">
          <w:rPr>
            <w:webHidden/>
          </w:rPr>
          <w:tab/>
        </w:r>
        <w:r w:rsidR="002F218C">
          <w:rPr>
            <w:webHidden/>
          </w:rPr>
          <w:fldChar w:fldCharType="begin"/>
        </w:r>
        <w:r w:rsidR="002F218C">
          <w:rPr>
            <w:webHidden/>
          </w:rPr>
          <w:instrText xml:space="preserve"> PAGEREF _Toc146552361 \h </w:instrText>
        </w:r>
        <w:r w:rsidR="002F218C">
          <w:rPr>
            <w:webHidden/>
          </w:rPr>
        </w:r>
        <w:r w:rsidR="002F218C">
          <w:rPr>
            <w:webHidden/>
          </w:rPr>
          <w:fldChar w:fldCharType="separate"/>
        </w:r>
        <w:r w:rsidR="002F218C">
          <w:rPr>
            <w:webHidden/>
          </w:rPr>
          <w:t>84</w:t>
        </w:r>
        <w:r w:rsidR="002F218C">
          <w:rPr>
            <w:webHidden/>
          </w:rPr>
          <w:fldChar w:fldCharType="end"/>
        </w:r>
      </w:hyperlink>
    </w:p>
    <w:p w14:paraId="2C1C8200" w14:textId="6F5DB477"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62" w:history="1">
        <w:r w:rsidR="002F218C" w:rsidRPr="00267B17">
          <w:rPr>
            <w:rStyle w:val="Hyperlink"/>
          </w:rPr>
          <w:t>7.2</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2. Calibration results.</w:t>
        </w:r>
        <w:r w:rsidR="002F218C">
          <w:rPr>
            <w:webHidden/>
          </w:rPr>
          <w:tab/>
        </w:r>
        <w:r w:rsidR="002F218C">
          <w:rPr>
            <w:webHidden/>
          </w:rPr>
          <w:fldChar w:fldCharType="begin"/>
        </w:r>
        <w:r w:rsidR="002F218C">
          <w:rPr>
            <w:webHidden/>
          </w:rPr>
          <w:instrText xml:space="preserve"> PAGEREF _Toc146552362 \h </w:instrText>
        </w:r>
        <w:r w:rsidR="002F218C">
          <w:rPr>
            <w:webHidden/>
          </w:rPr>
        </w:r>
        <w:r w:rsidR="002F218C">
          <w:rPr>
            <w:webHidden/>
          </w:rPr>
          <w:fldChar w:fldCharType="separate"/>
        </w:r>
        <w:r w:rsidR="002F218C">
          <w:rPr>
            <w:webHidden/>
          </w:rPr>
          <w:t>84</w:t>
        </w:r>
        <w:r w:rsidR="002F218C">
          <w:rPr>
            <w:webHidden/>
          </w:rPr>
          <w:fldChar w:fldCharType="end"/>
        </w:r>
      </w:hyperlink>
    </w:p>
    <w:p w14:paraId="5CB3F617" w14:textId="524844D6" w:rsidR="002F218C" w:rsidRDefault="00000000">
      <w:pPr>
        <w:pStyle w:val="TOC2"/>
        <w:rPr>
          <w:rFonts w:asciiTheme="minorHAnsi" w:eastAsiaTheme="minorEastAsia" w:hAnsiTheme="minorHAnsi" w:cstheme="minorBidi"/>
          <w:kern w:val="2"/>
          <w:szCs w:val="22"/>
          <w:lang w:eastAsia="zh-CN"/>
          <w14:ligatures w14:val="standardContextual"/>
        </w:rPr>
      </w:pPr>
      <w:hyperlink w:anchor="_Toc146552363" w:history="1">
        <w:r w:rsidR="002F218C" w:rsidRPr="00267B17">
          <w:rPr>
            <w:rStyle w:val="Hyperlink"/>
            <w:lang w:eastAsia="zh-CN"/>
          </w:rPr>
          <w:t>7.3</w:t>
        </w:r>
        <w:r w:rsidR="002F218C">
          <w:rPr>
            <w:rFonts w:asciiTheme="minorHAnsi" w:eastAsiaTheme="minorEastAsia" w:hAnsiTheme="minorHAnsi" w:cstheme="minorBidi"/>
            <w:kern w:val="2"/>
            <w:szCs w:val="22"/>
            <w:lang w:eastAsia="zh-CN"/>
            <w14:ligatures w14:val="standardContextual"/>
          </w:rPr>
          <w:tab/>
        </w:r>
        <w:r w:rsidR="002F218C" w:rsidRPr="00267B17">
          <w:rPr>
            <w:rStyle w:val="Hyperlink"/>
          </w:rPr>
          <w:t>Appendix 3. Electrical Characteristics of IMU-29048 IMU</w:t>
        </w:r>
        <w:r w:rsidR="002F218C">
          <w:rPr>
            <w:webHidden/>
          </w:rPr>
          <w:tab/>
        </w:r>
        <w:r w:rsidR="002F218C">
          <w:rPr>
            <w:webHidden/>
          </w:rPr>
          <w:fldChar w:fldCharType="begin"/>
        </w:r>
        <w:r w:rsidR="002F218C">
          <w:rPr>
            <w:webHidden/>
          </w:rPr>
          <w:instrText xml:space="preserve"> PAGEREF _Toc146552363 \h </w:instrText>
        </w:r>
        <w:r w:rsidR="002F218C">
          <w:rPr>
            <w:webHidden/>
          </w:rPr>
        </w:r>
        <w:r w:rsidR="002F218C">
          <w:rPr>
            <w:webHidden/>
          </w:rPr>
          <w:fldChar w:fldCharType="separate"/>
        </w:r>
        <w:r w:rsidR="002F218C">
          <w:rPr>
            <w:webHidden/>
          </w:rPr>
          <w:t>86</w:t>
        </w:r>
        <w:r w:rsidR="002F218C">
          <w:rPr>
            <w:webHidden/>
          </w:rPr>
          <w:fldChar w:fldCharType="end"/>
        </w:r>
      </w:hyperlink>
    </w:p>
    <w:p w14:paraId="7EF4C41E" w14:textId="333C36EE" w:rsidR="002F218C" w:rsidRDefault="00000000">
      <w:pPr>
        <w:pStyle w:val="TOC1"/>
        <w:rPr>
          <w:rFonts w:asciiTheme="minorHAnsi" w:eastAsiaTheme="minorEastAsia" w:hAnsiTheme="minorHAnsi" w:cstheme="minorBidi"/>
          <w:b w:val="0"/>
          <w:kern w:val="2"/>
          <w:szCs w:val="22"/>
          <w:lang w:eastAsia="zh-CN"/>
          <w14:ligatures w14:val="standardContextual"/>
        </w:rPr>
      </w:pPr>
      <w:hyperlink w:anchor="_Toc146552364" w:history="1">
        <w:r w:rsidR="002F218C" w:rsidRPr="00267B17">
          <w:rPr>
            <w:rStyle w:val="Hyperlink"/>
          </w:rPr>
          <w:t>Chapter 8. References</w:t>
        </w:r>
        <w:r w:rsidR="002F218C">
          <w:rPr>
            <w:webHidden/>
          </w:rPr>
          <w:tab/>
        </w:r>
        <w:r w:rsidR="002F218C">
          <w:rPr>
            <w:webHidden/>
          </w:rPr>
          <w:fldChar w:fldCharType="begin"/>
        </w:r>
        <w:r w:rsidR="002F218C">
          <w:rPr>
            <w:webHidden/>
          </w:rPr>
          <w:instrText xml:space="preserve"> PAGEREF _Toc146552364 \h </w:instrText>
        </w:r>
        <w:r w:rsidR="002F218C">
          <w:rPr>
            <w:webHidden/>
          </w:rPr>
        </w:r>
        <w:r w:rsidR="002F218C">
          <w:rPr>
            <w:webHidden/>
          </w:rPr>
          <w:fldChar w:fldCharType="separate"/>
        </w:r>
        <w:r w:rsidR="002F218C">
          <w:rPr>
            <w:webHidden/>
          </w:rPr>
          <w:t>87</w:t>
        </w:r>
        <w:r w:rsidR="002F218C">
          <w:rPr>
            <w:webHidden/>
          </w:rPr>
          <w:fldChar w:fldCharType="end"/>
        </w:r>
      </w:hyperlink>
    </w:p>
    <w:p w14:paraId="736CA53E" w14:textId="5235554C" w:rsidR="00D03434" w:rsidRPr="00280F56" w:rsidRDefault="003F2E4C" w:rsidP="00951044">
      <w:pPr>
        <w:pStyle w:val="HeadingMyL1"/>
        <w:jc w:val="left"/>
        <w:rPr>
          <w:b w:val="0"/>
        </w:rPr>
      </w:pPr>
      <w:r w:rsidRPr="00280F56">
        <w:fldChar w:fldCharType="end"/>
      </w:r>
    </w:p>
    <w:p w14:paraId="77BF431D" w14:textId="77777777" w:rsidR="00842CFB" w:rsidRPr="00280F56" w:rsidRDefault="00842CFB">
      <w:pPr>
        <w:rPr>
          <w:rFonts w:ascii="Calibri" w:hAnsi="Calibri" w:cs="Calibri"/>
          <w:b/>
          <w:sz w:val="32"/>
        </w:rPr>
      </w:pPr>
      <w:r w:rsidRPr="00280F56">
        <w:br w:type="page"/>
      </w:r>
    </w:p>
    <w:p w14:paraId="73B1168B" w14:textId="77777777" w:rsidR="00841042" w:rsidRDefault="00452E46" w:rsidP="00841042">
      <w:pPr>
        <w:pStyle w:val="HeadingMyL1"/>
      </w:pPr>
      <w:bookmarkStart w:id="11" w:name="_Toc146552327"/>
      <w:r w:rsidRPr="00280F56">
        <w:lastRenderedPageBreak/>
        <w:t>List of Tables</w:t>
      </w:r>
      <w:bookmarkEnd w:id="11"/>
    </w:p>
    <w:p w14:paraId="3288397B" w14:textId="77777777" w:rsidR="00744898" w:rsidRDefault="00866BAC">
      <w:pPr>
        <w:pStyle w:val="TableofFigures"/>
      </w:pPr>
      <w:r w:rsidRPr="00280F56">
        <w:fldChar w:fldCharType="begin"/>
      </w:r>
      <w:r w:rsidRPr="00280F56">
        <w:instrText xml:space="preserve"> TOC \c "Table" </w:instrText>
      </w:r>
      <w:r w:rsidR="00000000">
        <w:fldChar w:fldCharType="separate"/>
      </w:r>
      <w:r w:rsidRPr="00280F56">
        <w:fldChar w:fldCharType="end"/>
      </w:r>
      <w:r w:rsidR="00841042">
        <w:fldChar w:fldCharType="begin"/>
      </w:r>
      <w:r w:rsidR="00841042">
        <w:instrText xml:space="preserve"> TOC \c "Table" </w:instrText>
      </w:r>
      <w:r w:rsidR="00841042">
        <w:fldChar w:fldCharType="separate"/>
      </w:r>
    </w:p>
    <w:p w14:paraId="2F11EE04" w14:textId="495B0400" w:rsidR="00744898" w:rsidRDefault="00744898">
      <w:pPr>
        <w:pStyle w:val="TableofFigures"/>
        <w:rPr>
          <w:rFonts w:asciiTheme="minorHAnsi" w:eastAsiaTheme="minorEastAsia" w:hAnsiTheme="minorHAnsi" w:cstheme="minorBidi"/>
          <w:kern w:val="2"/>
          <w:szCs w:val="22"/>
          <w:lang w:eastAsia="zh-CN"/>
          <w14:ligatures w14:val="standardContextual"/>
        </w:rPr>
      </w:pPr>
      <w:r>
        <w:t>Table 1.1 Backhaul (long range) communication protocols compared.</w:t>
      </w:r>
      <w:r>
        <w:tab/>
      </w:r>
      <w:r>
        <w:fldChar w:fldCharType="begin"/>
      </w:r>
      <w:r>
        <w:instrText xml:space="preserve"> PAGEREF _Toc147143025 \h </w:instrText>
      </w:r>
      <w:r>
        <w:fldChar w:fldCharType="separate"/>
      </w:r>
      <w:r>
        <w:t>14</w:t>
      </w:r>
      <w:r>
        <w:fldChar w:fldCharType="end"/>
      </w:r>
    </w:p>
    <w:p w14:paraId="5DE4CA1F" w14:textId="7AF38F9C" w:rsidR="00744898" w:rsidRDefault="00744898">
      <w:pPr>
        <w:pStyle w:val="TableofFigures"/>
        <w:rPr>
          <w:rFonts w:asciiTheme="minorHAnsi" w:eastAsiaTheme="minorEastAsia" w:hAnsiTheme="minorHAnsi" w:cstheme="minorBidi"/>
          <w:kern w:val="2"/>
          <w:szCs w:val="22"/>
          <w:lang w:eastAsia="zh-CN"/>
          <w14:ligatures w14:val="standardContextual"/>
        </w:rPr>
      </w:pPr>
      <w:r>
        <w:t>Table 1.2  Short range communication protocols compared</w:t>
      </w:r>
      <w:r>
        <w:tab/>
      </w:r>
      <w:r>
        <w:fldChar w:fldCharType="begin"/>
      </w:r>
      <w:r>
        <w:instrText xml:space="preserve"> PAGEREF _Toc147143026 \h </w:instrText>
      </w:r>
      <w:r>
        <w:fldChar w:fldCharType="separate"/>
      </w:r>
      <w:r>
        <w:t>15</w:t>
      </w:r>
      <w:r>
        <w:fldChar w:fldCharType="end"/>
      </w:r>
    </w:p>
    <w:p w14:paraId="2D2AE9B8" w14:textId="4EFE0C77" w:rsidR="00744898" w:rsidRDefault="00744898">
      <w:pPr>
        <w:pStyle w:val="TableofFigures"/>
        <w:rPr>
          <w:rFonts w:asciiTheme="minorHAnsi" w:eastAsiaTheme="minorEastAsia" w:hAnsiTheme="minorHAnsi" w:cstheme="minorBidi"/>
          <w:kern w:val="2"/>
          <w:szCs w:val="22"/>
          <w:lang w:eastAsia="zh-CN"/>
          <w14:ligatures w14:val="standardContextual"/>
        </w:rPr>
      </w:pPr>
      <w:r>
        <w:t>Table 1.3  Communication protocol options available on a range of microcomputers</w:t>
      </w:r>
      <w:r>
        <w:tab/>
      </w:r>
      <w:r>
        <w:fldChar w:fldCharType="begin"/>
      </w:r>
      <w:r>
        <w:instrText xml:space="preserve"> PAGEREF _Toc147143027 \h </w:instrText>
      </w:r>
      <w:r>
        <w:fldChar w:fldCharType="separate"/>
      </w:r>
      <w:r>
        <w:t>17</w:t>
      </w:r>
      <w:r>
        <w:fldChar w:fldCharType="end"/>
      </w:r>
    </w:p>
    <w:p w14:paraId="6255053E" w14:textId="7D4639FF" w:rsidR="00744898" w:rsidRDefault="00744898">
      <w:pPr>
        <w:pStyle w:val="TableofFigures"/>
        <w:rPr>
          <w:rFonts w:asciiTheme="minorHAnsi" w:eastAsiaTheme="minorEastAsia" w:hAnsiTheme="minorHAnsi" w:cstheme="minorBidi"/>
          <w:kern w:val="2"/>
          <w:szCs w:val="22"/>
          <w:lang w:eastAsia="zh-CN"/>
          <w14:ligatures w14:val="standardContextual"/>
        </w:rPr>
      </w:pPr>
      <w:r>
        <w:t>Table 1.4  Single obstacle-avoiding Sensor Summary</w:t>
      </w:r>
      <w:r>
        <w:tab/>
      </w:r>
      <w:r>
        <w:fldChar w:fldCharType="begin"/>
      </w:r>
      <w:r>
        <w:instrText xml:space="preserve"> PAGEREF _Toc147143028 \h </w:instrText>
      </w:r>
      <w:r>
        <w:fldChar w:fldCharType="separate"/>
      </w:r>
      <w:r>
        <w:t>24</w:t>
      </w:r>
      <w:r>
        <w:fldChar w:fldCharType="end"/>
      </w:r>
    </w:p>
    <w:p w14:paraId="72B70DB6" w14:textId="6DB0FCB8" w:rsidR="00744898" w:rsidRDefault="00744898">
      <w:pPr>
        <w:pStyle w:val="TableofFigures"/>
        <w:rPr>
          <w:rFonts w:asciiTheme="minorHAnsi" w:eastAsiaTheme="minorEastAsia" w:hAnsiTheme="minorHAnsi" w:cstheme="minorBidi"/>
          <w:kern w:val="2"/>
          <w:szCs w:val="22"/>
          <w:lang w:eastAsia="zh-CN"/>
          <w14:ligatures w14:val="standardContextual"/>
        </w:rPr>
      </w:pPr>
      <w:r>
        <w:t>Table 1.5 Simple representation of a single video image.</w:t>
      </w:r>
      <w:r>
        <w:tab/>
      </w:r>
      <w:r>
        <w:fldChar w:fldCharType="begin"/>
      </w:r>
      <w:r>
        <w:instrText xml:space="preserve"> PAGEREF _Toc147143029 \h </w:instrText>
      </w:r>
      <w:r>
        <w:fldChar w:fldCharType="separate"/>
      </w:r>
      <w:r>
        <w:t>26</w:t>
      </w:r>
      <w:r>
        <w:fldChar w:fldCharType="end"/>
      </w:r>
    </w:p>
    <w:p w14:paraId="7395F86C" w14:textId="22CAFAA3" w:rsidR="00744898" w:rsidRDefault="00744898">
      <w:pPr>
        <w:pStyle w:val="TableofFigures"/>
        <w:rPr>
          <w:rFonts w:asciiTheme="minorHAnsi" w:eastAsiaTheme="minorEastAsia" w:hAnsiTheme="minorHAnsi" w:cstheme="minorBidi"/>
          <w:kern w:val="2"/>
          <w:szCs w:val="22"/>
          <w:lang w:eastAsia="zh-CN"/>
          <w14:ligatures w14:val="standardContextual"/>
        </w:rPr>
      </w:pPr>
      <w:r>
        <w:t>Table 3.1 Experiments</w:t>
      </w:r>
      <w:r>
        <w:tab/>
      </w:r>
      <w:r>
        <w:fldChar w:fldCharType="begin"/>
      </w:r>
      <w:r>
        <w:instrText xml:space="preserve"> PAGEREF _Toc147143030 \h </w:instrText>
      </w:r>
      <w:r>
        <w:fldChar w:fldCharType="separate"/>
      </w:r>
      <w:r>
        <w:t>53</w:t>
      </w:r>
      <w:r>
        <w:fldChar w:fldCharType="end"/>
      </w:r>
    </w:p>
    <w:p w14:paraId="5B684A6F" w14:textId="1DC1492A" w:rsidR="00744898" w:rsidRDefault="00744898">
      <w:pPr>
        <w:pStyle w:val="TableofFigures"/>
        <w:rPr>
          <w:rFonts w:asciiTheme="minorHAnsi" w:eastAsiaTheme="minorEastAsia" w:hAnsiTheme="minorHAnsi" w:cstheme="minorBidi"/>
          <w:kern w:val="2"/>
          <w:szCs w:val="22"/>
          <w:lang w:eastAsia="zh-CN"/>
          <w14:ligatures w14:val="standardContextual"/>
        </w:rPr>
      </w:pPr>
      <w:r>
        <w:t>Table 3.2 Robot Movement Program – Roll (Steps 3 and 4 are repeated)</w:t>
      </w:r>
      <w:r>
        <w:tab/>
      </w:r>
      <w:r>
        <w:fldChar w:fldCharType="begin"/>
      </w:r>
      <w:r>
        <w:instrText xml:space="preserve"> PAGEREF _Toc147143031 \h </w:instrText>
      </w:r>
      <w:r>
        <w:fldChar w:fldCharType="separate"/>
      </w:r>
      <w:r>
        <w:t>53</w:t>
      </w:r>
      <w:r>
        <w:fldChar w:fldCharType="end"/>
      </w:r>
    </w:p>
    <w:p w14:paraId="4AFC6043" w14:textId="53C33600" w:rsidR="00744898" w:rsidRDefault="00744898">
      <w:pPr>
        <w:pStyle w:val="TableofFigures"/>
        <w:rPr>
          <w:rFonts w:asciiTheme="minorHAnsi" w:eastAsiaTheme="minorEastAsia" w:hAnsiTheme="minorHAnsi" w:cstheme="minorBidi"/>
          <w:kern w:val="2"/>
          <w:szCs w:val="22"/>
          <w:lang w:eastAsia="zh-CN"/>
          <w14:ligatures w14:val="standardContextual"/>
        </w:rPr>
      </w:pPr>
      <w:r>
        <w:t>Table 3.3 Robot Movement Program - Pitch</w:t>
      </w:r>
      <w:r>
        <w:tab/>
      </w:r>
      <w:r>
        <w:fldChar w:fldCharType="begin"/>
      </w:r>
      <w:r>
        <w:instrText xml:space="preserve"> PAGEREF _Toc147143032 \h </w:instrText>
      </w:r>
      <w:r>
        <w:fldChar w:fldCharType="separate"/>
      </w:r>
      <w:r>
        <w:t>54</w:t>
      </w:r>
      <w:r>
        <w:fldChar w:fldCharType="end"/>
      </w:r>
    </w:p>
    <w:p w14:paraId="4F05BF4F" w14:textId="52ED6B3B" w:rsidR="00744898" w:rsidRDefault="00744898">
      <w:pPr>
        <w:pStyle w:val="TableofFigures"/>
        <w:rPr>
          <w:rFonts w:asciiTheme="minorHAnsi" w:eastAsiaTheme="minorEastAsia" w:hAnsiTheme="minorHAnsi" w:cstheme="minorBidi"/>
          <w:kern w:val="2"/>
          <w:szCs w:val="22"/>
          <w:lang w:eastAsia="zh-CN"/>
          <w14:ligatures w14:val="standardContextual"/>
        </w:rPr>
      </w:pPr>
      <w:r>
        <w:t>Table 3.4 Robot Movement Program - Varied</w:t>
      </w:r>
      <w:r>
        <w:tab/>
      </w:r>
      <w:r>
        <w:fldChar w:fldCharType="begin"/>
      </w:r>
      <w:r>
        <w:instrText xml:space="preserve"> PAGEREF _Toc147143033 \h </w:instrText>
      </w:r>
      <w:r>
        <w:fldChar w:fldCharType="separate"/>
      </w:r>
      <w:r>
        <w:t>54</w:t>
      </w:r>
      <w:r>
        <w:fldChar w:fldCharType="end"/>
      </w:r>
    </w:p>
    <w:p w14:paraId="2A8912CA" w14:textId="2BC199AE" w:rsidR="00744898" w:rsidRDefault="00744898">
      <w:pPr>
        <w:pStyle w:val="TableofFigures"/>
        <w:rPr>
          <w:rFonts w:asciiTheme="minorHAnsi" w:eastAsiaTheme="minorEastAsia" w:hAnsiTheme="minorHAnsi" w:cstheme="minorBidi"/>
          <w:kern w:val="2"/>
          <w:szCs w:val="22"/>
          <w:lang w:eastAsia="zh-CN"/>
          <w14:ligatures w14:val="standardContextual"/>
        </w:rPr>
      </w:pPr>
      <w:r>
        <w:t>Table 3.5 Robot Movement Program – nnlive</w:t>
      </w:r>
      <w:r>
        <w:tab/>
      </w:r>
      <w:r>
        <w:fldChar w:fldCharType="begin"/>
      </w:r>
      <w:r>
        <w:instrText xml:space="preserve"> PAGEREF _Toc147143034 \h </w:instrText>
      </w:r>
      <w:r>
        <w:fldChar w:fldCharType="separate"/>
      </w:r>
      <w:r>
        <w:t>54</w:t>
      </w:r>
      <w:r>
        <w:fldChar w:fldCharType="end"/>
      </w:r>
    </w:p>
    <w:p w14:paraId="67A2A819" w14:textId="6B6ACEFC" w:rsidR="00744898" w:rsidRDefault="00744898">
      <w:pPr>
        <w:pStyle w:val="TableofFigures"/>
        <w:rPr>
          <w:rFonts w:asciiTheme="minorHAnsi" w:eastAsiaTheme="minorEastAsia" w:hAnsiTheme="minorHAnsi" w:cstheme="minorBidi"/>
          <w:kern w:val="2"/>
          <w:szCs w:val="22"/>
          <w:lang w:eastAsia="zh-CN"/>
          <w14:ligatures w14:val="standardContextual"/>
        </w:rPr>
      </w:pPr>
      <w:r>
        <w:t>Table 3.6 Robot Movement Program - Rotation</w:t>
      </w:r>
      <w:r>
        <w:tab/>
      </w:r>
      <w:r>
        <w:fldChar w:fldCharType="begin"/>
      </w:r>
      <w:r>
        <w:instrText xml:space="preserve"> PAGEREF _Toc147143035 \h </w:instrText>
      </w:r>
      <w:r>
        <w:fldChar w:fldCharType="separate"/>
      </w:r>
      <w:r>
        <w:t>55</w:t>
      </w:r>
      <w:r>
        <w:fldChar w:fldCharType="end"/>
      </w:r>
    </w:p>
    <w:p w14:paraId="6617A351" w14:textId="3E2DA81F" w:rsidR="00744898" w:rsidRDefault="00744898">
      <w:pPr>
        <w:pStyle w:val="TableofFigures"/>
        <w:rPr>
          <w:rFonts w:asciiTheme="minorHAnsi" w:eastAsiaTheme="minorEastAsia" w:hAnsiTheme="minorHAnsi" w:cstheme="minorBidi"/>
          <w:kern w:val="2"/>
          <w:szCs w:val="22"/>
          <w:lang w:eastAsia="zh-CN"/>
          <w14:ligatures w14:val="standardContextual"/>
        </w:rPr>
      </w:pPr>
      <w:r>
        <w:t>Table 3.7 Robot Movement Program – Rotation-Untrained</w:t>
      </w:r>
      <w:r>
        <w:tab/>
      </w:r>
      <w:r>
        <w:fldChar w:fldCharType="begin"/>
      </w:r>
      <w:r>
        <w:instrText xml:space="preserve"> PAGEREF _Toc147143036 \h </w:instrText>
      </w:r>
      <w:r>
        <w:fldChar w:fldCharType="separate"/>
      </w:r>
      <w:r>
        <w:t>55</w:t>
      </w:r>
      <w:r>
        <w:fldChar w:fldCharType="end"/>
      </w:r>
    </w:p>
    <w:p w14:paraId="33E14B45" w14:textId="2FAD96FB" w:rsidR="00744898" w:rsidRDefault="00744898">
      <w:pPr>
        <w:pStyle w:val="TableofFigures"/>
        <w:rPr>
          <w:rFonts w:asciiTheme="minorHAnsi" w:eastAsiaTheme="minorEastAsia" w:hAnsiTheme="minorHAnsi" w:cstheme="minorBidi"/>
          <w:kern w:val="2"/>
          <w:szCs w:val="22"/>
          <w:lang w:eastAsia="zh-CN"/>
          <w14:ligatures w14:val="standardContextual"/>
        </w:rPr>
      </w:pPr>
      <w:r>
        <w:t>Table 4.1 First three lines of data from the Camera IMU</w:t>
      </w:r>
      <w:r>
        <w:tab/>
      </w:r>
      <w:r>
        <w:fldChar w:fldCharType="begin"/>
      </w:r>
      <w:r>
        <w:instrText xml:space="preserve"> PAGEREF _Toc147143037 \h </w:instrText>
      </w:r>
      <w:r>
        <w:fldChar w:fldCharType="separate"/>
      </w:r>
      <w:r>
        <w:t>56</w:t>
      </w:r>
      <w:r>
        <w:fldChar w:fldCharType="end"/>
      </w:r>
    </w:p>
    <w:p w14:paraId="65115EAC" w14:textId="3156FE67" w:rsidR="00744898" w:rsidRDefault="00744898">
      <w:pPr>
        <w:pStyle w:val="TableofFigures"/>
        <w:rPr>
          <w:rFonts w:asciiTheme="minorHAnsi" w:eastAsiaTheme="minorEastAsia" w:hAnsiTheme="minorHAnsi" w:cstheme="minorBidi"/>
          <w:kern w:val="2"/>
          <w:szCs w:val="22"/>
          <w:lang w:eastAsia="zh-CN"/>
          <w14:ligatures w14:val="standardContextual"/>
        </w:rPr>
      </w:pPr>
      <w:r>
        <w:t>Table 4.2 Initial Camera IMU Gyroscope Offsets</w:t>
      </w:r>
      <w:r>
        <w:tab/>
      </w:r>
      <w:r>
        <w:fldChar w:fldCharType="begin"/>
      </w:r>
      <w:r>
        <w:instrText xml:space="preserve"> PAGEREF _Toc147143038 \h </w:instrText>
      </w:r>
      <w:r>
        <w:fldChar w:fldCharType="separate"/>
      </w:r>
      <w:r>
        <w:t>57</w:t>
      </w:r>
      <w:r>
        <w:fldChar w:fldCharType="end"/>
      </w:r>
    </w:p>
    <w:p w14:paraId="6669C6B2" w14:textId="36B2F9B8" w:rsidR="00744898" w:rsidRDefault="00744898">
      <w:pPr>
        <w:pStyle w:val="TableofFigures"/>
        <w:rPr>
          <w:rFonts w:asciiTheme="minorHAnsi" w:eastAsiaTheme="minorEastAsia" w:hAnsiTheme="minorHAnsi" w:cstheme="minorBidi"/>
          <w:kern w:val="2"/>
          <w:szCs w:val="22"/>
          <w:lang w:eastAsia="zh-CN"/>
          <w14:ligatures w14:val="standardContextual"/>
        </w:rPr>
      </w:pPr>
      <w:r>
        <w:t>Table 4.3 Accelerometer Slope and Offset Table</w:t>
      </w:r>
      <w:r>
        <w:tab/>
      </w:r>
      <w:r>
        <w:fldChar w:fldCharType="begin"/>
      </w:r>
      <w:r>
        <w:instrText xml:space="preserve"> PAGEREF _Toc147143039 \h </w:instrText>
      </w:r>
      <w:r>
        <w:fldChar w:fldCharType="separate"/>
      </w:r>
      <w:r>
        <w:t>57</w:t>
      </w:r>
      <w:r>
        <w:fldChar w:fldCharType="end"/>
      </w:r>
    </w:p>
    <w:p w14:paraId="02F88F2E" w14:textId="68E8DC3F" w:rsidR="00744898" w:rsidRDefault="00744898">
      <w:pPr>
        <w:pStyle w:val="TableofFigures"/>
        <w:rPr>
          <w:rFonts w:asciiTheme="minorHAnsi" w:eastAsiaTheme="minorEastAsia" w:hAnsiTheme="minorHAnsi" w:cstheme="minorBidi"/>
          <w:kern w:val="2"/>
          <w:szCs w:val="22"/>
          <w:lang w:eastAsia="zh-CN"/>
          <w14:ligatures w14:val="standardContextual"/>
        </w:rPr>
      </w:pPr>
      <w:r>
        <w:t>Table 4.4 Sample of Euler angle results using tool arm sensors while at rest.</w:t>
      </w:r>
      <w:r>
        <w:tab/>
      </w:r>
      <w:r>
        <w:fldChar w:fldCharType="begin"/>
      </w:r>
      <w:r>
        <w:instrText xml:space="preserve"> PAGEREF _Toc147143040 \h </w:instrText>
      </w:r>
      <w:r>
        <w:fldChar w:fldCharType="separate"/>
      </w:r>
      <w:r>
        <w:t>58</w:t>
      </w:r>
      <w:r>
        <w:fldChar w:fldCharType="end"/>
      </w:r>
    </w:p>
    <w:p w14:paraId="14999C80" w14:textId="12E96BCD" w:rsidR="00744898" w:rsidRDefault="00744898">
      <w:pPr>
        <w:pStyle w:val="TableofFigures"/>
        <w:rPr>
          <w:rFonts w:asciiTheme="minorHAnsi" w:eastAsiaTheme="minorEastAsia" w:hAnsiTheme="minorHAnsi" w:cstheme="minorBidi"/>
          <w:kern w:val="2"/>
          <w:szCs w:val="22"/>
          <w:lang w:eastAsia="zh-CN"/>
          <w14:ligatures w14:val="standardContextual"/>
        </w:rPr>
      </w:pPr>
      <w:r>
        <w:t>Table 4.5 Joint angles of Robot at rest</w:t>
      </w:r>
      <w:r>
        <w:tab/>
      </w:r>
      <w:r>
        <w:fldChar w:fldCharType="begin"/>
      </w:r>
      <w:r>
        <w:instrText xml:space="preserve"> PAGEREF _Toc147143041 \h </w:instrText>
      </w:r>
      <w:r>
        <w:fldChar w:fldCharType="separate"/>
      </w:r>
      <w:r>
        <w:t>58</w:t>
      </w:r>
      <w:r>
        <w:fldChar w:fldCharType="end"/>
      </w:r>
    </w:p>
    <w:p w14:paraId="6415843C" w14:textId="34DA0800" w:rsidR="00744898" w:rsidRDefault="00744898">
      <w:pPr>
        <w:pStyle w:val="TableofFigures"/>
        <w:rPr>
          <w:rFonts w:asciiTheme="minorHAnsi" w:eastAsiaTheme="minorEastAsia" w:hAnsiTheme="minorHAnsi" w:cstheme="minorBidi"/>
          <w:kern w:val="2"/>
          <w:szCs w:val="22"/>
          <w:lang w:eastAsia="zh-CN"/>
          <w14:ligatures w14:val="standardContextual"/>
        </w:rPr>
      </w:pPr>
      <w:r>
        <w:t>Table 4.6 Madgwick filter results from a stationary vehicle.</w:t>
      </w:r>
      <w:r>
        <w:tab/>
      </w:r>
      <w:r>
        <w:fldChar w:fldCharType="begin"/>
      </w:r>
      <w:r>
        <w:instrText xml:space="preserve"> PAGEREF _Toc147143042 \h </w:instrText>
      </w:r>
      <w:r>
        <w:fldChar w:fldCharType="separate"/>
      </w:r>
      <w:r>
        <w:t>58</w:t>
      </w:r>
      <w:r>
        <w:fldChar w:fldCharType="end"/>
      </w:r>
    </w:p>
    <w:p w14:paraId="287EE94F" w14:textId="2DA5910C" w:rsidR="00744898" w:rsidRDefault="00744898">
      <w:pPr>
        <w:pStyle w:val="TableofFigures"/>
        <w:rPr>
          <w:rFonts w:asciiTheme="minorHAnsi" w:eastAsiaTheme="minorEastAsia" w:hAnsiTheme="minorHAnsi" w:cstheme="minorBidi"/>
          <w:kern w:val="2"/>
          <w:szCs w:val="22"/>
          <w:lang w:eastAsia="zh-CN"/>
          <w14:ligatures w14:val="standardContextual"/>
        </w:rPr>
      </w:pPr>
      <w:r>
        <w:t>Table 4.7 Initial Neural Network training results with default layer size of 10</w:t>
      </w:r>
      <w:r>
        <w:tab/>
      </w:r>
      <w:r>
        <w:fldChar w:fldCharType="begin"/>
      </w:r>
      <w:r>
        <w:instrText xml:space="preserve"> PAGEREF _Toc147143043 \h </w:instrText>
      </w:r>
      <w:r>
        <w:fldChar w:fldCharType="separate"/>
      </w:r>
      <w:r>
        <w:t>72</w:t>
      </w:r>
      <w:r>
        <w:fldChar w:fldCharType="end"/>
      </w:r>
    </w:p>
    <w:p w14:paraId="27C94AAD" w14:textId="275A36BB" w:rsidR="00744898" w:rsidRDefault="00744898">
      <w:pPr>
        <w:pStyle w:val="TableofFigures"/>
        <w:rPr>
          <w:rFonts w:asciiTheme="minorHAnsi" w:eastAsiaTheme="minorEastAsia" w:hAnsiTheme="minorHAnsi" w:cstheme="minorBidi"/>
          <w:kern w:val="2"/>
          <w:szCs w:val="22"/>
          <w:lang w:eastAsia="zh-CN"/>
          <w14:ligatures w14:val="standardContextual"/>
        </w:rPr>
      </w:pPr>
      <w:r>
        <w:t>Table 4.8 Training results of initial neural network with a layer size of 20.</w:t>
      </w:r>
      <w:r>
        <w:tab/>
      </w:r>
      <w:r>
        <w:fldChar w:fldCharType="begin"/>
      </w:r>
      <w:r>
        <w:instrText xml:space="preserve"> PAGEREF _Toc147143044 \h </w:instrText>
      </w:r>
      <w:r>
        <w:fldChar w:fldCharType="separate"/>
      </w:r>
      <w:r>
        <w:t>73</w:t>
      </w:r>
      <w:r>
        <w:fldChar w:fldCharType="end"/>
      </w:r>
    </w:p>
    <w:p w14:paraId="7042938E" w14:textId="663EED6B" w:rsidR="00744898" w:rsidRDefault="00744898">
      <w:pPr>
        <w:pStyle w:val="TableofFigures"/>
        <w:rPr>
          <w:rFonts w:asciiTheme="minorHAnsi" w:eastAsiaTheme="minorEastAsia" w:hAnsiTheme="minorHAnsi" w:cstheme="minorBidi"/>
          <w:kern w:val="2"/>
          <w:szCs w:val="22"/>
          <w:lang w:eastAsia="zh-CN"/>
          <w14:ligatures w14:val="standardContextual"/>
        </w:rPr>
      </w:pPr>
      <w:r>
        <w:t>Table 4.9 Training Results</w:t>
      </w:r>
      <w:r>
        <w:tab/>
      </w:r>
      <w:r>
        <w:fldChar w:fldCharType="begin"/>
      </w:r>
      <w:r>
        <w:instrText xml:space="preserve"> PAGEREF _Toc147143045 \h </w:instrText>
      </w:r>
      <w:r>
        <w:fldChar w:fldCharType="separate"/>
      </w:r>
      <w:r>
        <w:t>74</w:t>
      </w:r>
      <w:r>
        <w:fldChar w:fldCharType="end"/>
      </w:r>
    </w:p>
    <w:p w14:paraId="45239E14" w14:textId="761B0235" w:rsidR="00744898" w:rsidRDefault="00744898">
      <w:pPr>
        <w:pStyle w:val="TableofFigures"/>
        <w:rPr>
          <w:rFonts w:asciiTheme="minorHAnsi" w:eastAsiaTheme="minorEastAsia" w:hAnsiTheme="minorHAnsi" w:cstheme="minorBidi"/>
          <w:kern w:val="2"/>
          <w:szCs w:val="22"/>
          <w:lang w:eastAsia="zh-CN"/>
          <w14:ligatures w14:val="standardContextual"/>
        </w:rPr>
      </w:pPr>
      <w:r>
        <w:t>Table 4.10 Neural Network training progress on Camera IMU after optimised alignment</w:t>
      </w:r>
      <w:r>
        <w:tab/>
      </w:r>
      <w:r>
        <w:fldChar w:fldCharType="begin"/>
      </w:r>
      <w:r>
        <w:instrText xml:space="preserve"> PAGEREF _Toc147143046 \h </w:instrText>
      </w:r>
      <w:r>
        <w:fldChar w:fldCharType="separate"/>
      </w:r>
      <w:r>
        <w:t>76</w:t>
      </w:r>
      <w:r>
        <w:fldChar w:fldCharType="end"/>
      </w:r>
    </w:p>
    <w:p w14:paraId="027449E6" w14:textId="25367AA9" w:rsidR="00744898" w:rsidRDefault="00744898">
      <w:pPr>
        <w:pStyle w:val="TableofFigures"/>
        <w:rPr>
          <w:rFonts w:asciiTheme="minorHAnsi" w:eastAsiaTheme="minorEastAsia" w:hAnsiTheme="minorHAnsi" w:cstheme="minorBidi"/>
          <w:kern w:val="2"/>
          <w:szCs w:val="22"/>
          <w:lang w:eastAsia="zh-CN"/>
          <w14:ligatures w14:val="standardContextual"/>
        </w:rPr>
      </w:pPr>
      <w:r>
        <w:t>Table 4.11 Training results of Neural Network after optimised alignment.</w:t>
      </w:r>
      <w:r>
        <w:tab/>
      </w:r>
      <w:r>
        <w:fldChar w:fldCharType="begin"/>
      </w:r>
      <w:r>
        <w:instrText xml:space="preserve"> PAGEREF _Toc147143047 \h </w:instrText>
      </w:r>
      <w:r>
        <w:fldChar w:fldCharType="separate"/>
      </w:r>
      <w:r>
        <w:t>76</w:t>
      </w:r>
      <w:r>
        <w:fldChar w:fldCharType="end"/>
      </w:r>
    </w:p>
    <w:p w14:paraId="4243ADDC" w14:textId="43788040" w:rsidR="00744898" w:rsidRDefault="00744898">
      <w:pPr>
        <w:pStyle w:val="TableofFigures"/>
        <w:rPr>
          <w:rFonts w:asciiTheme="minorHAnsi" w:eastAsiaTheme="minorEastAsia" w:hAnsiTheme="minorHAnsi" w:cstheme="minorBidi"/>
          <w:kern w:val="2"/>
          <w:szCs w:val="22"/>
          <w:lang w:eastAsia="zh-CN"/>
          <w14:ligatures w14:val="standardContextual"/>
        </w:rPr>
      </w:pPr>
      <w:r>
        <w:t>Table 4.12 Training progress on a 5 layer Neural network using the Camera IMU</w:t>
      </w:r>
      <w:r>
        <w:tab/>
      </w:r>
      <w:r>
        <w:fldChar w:fldCharType="begin"/>
      </w:r>
      <w:r>
        <w:instrText xml:space="preserve"> PAGEREF _Toc147143048 \h </w:instrText>
      </w:r>
      <w:r>
        <w:fldChar w:fldCharType="separate"/>
      </w:r>
      <w:r>
        <w:t>79</w:t>
      </w:r>
      <w:r>
        <w:fldChar w:fldCharType="end"/>
      </w:r>
    </w:p>
    <w:p w14:paraId="39719855" w14:textId="35C59C4A" w:rsidR="00744898" w:rsidRDefault="00744898">
      <w:pPr>
        <w:pStyle w:val="TableofFigures"/>
        <w:rPr>
          <w:rFonts w:asciiTheme="minorHAnsi" w:eastAsiaTheme="minorEastAsia" w:hAnsiTheme="minorHAnsi" w:cstheme="minorBidi"/>
          <w:kern w:val="2"/>
          <w:szCs w:val="22"/>
          <w:lang w:eastAsia="zh-CN"/>
          <w14:ligatures w14:val="standardContextual"/>
        </w:rPr>
      </w:pPr>
      <w:r>
        <w:t>Table 4.13 Training results on a 5-layer Neural Network</w:t>
      </w:r>
      <w:r>
        <w:tab/>
      </w:r>
      <w:r>
        <w:fldChar w:fldCharType="begin"/>
      </w:r>
      <w:r>
        <w:instrText xml:space="preserve"> PAGEREF _Toc147143049 \h </w:instrText>
      </w:r>
      <w:r>
        <w:fldChar w:fldCharType="separate"/>
      </w:r>
      <w:r>
        <w:t>79</w:t>
      </w:r>
      <w:r>
        <w:fldChar w:fldCharType="end"/>
      </w:r>
    </w:p>
    <w:p w14:paraId="55EDC354" w14:textId="301BB729" w:rsidR="00744898" w:rsidRDefault="00744898">
      <w:pPr>
        <w:pStyle w:val="TableofFigures"/>
        <w:rPr>
          <w:rFonts w:asciiTheme="minorHAnsi" w:eastAsiaTheme="minorEastAsia" w:hAnsiTheme="minorHAnsi" w:cstheme="minorBidi"/>
          <w:kern w:val="2"/>
          <w:szCs w:val="22"/>
          <w:lang w:eastAsia="zh-CN"/>
          <w14:ligatures w14:val="standardContextual"/>
        </w:rPr>
      </w:pPr>
      <w:r>
        <w:t>Table 4.14 LM Training progress on 3 IMUs with 10-layer NN</w:t>
      </w:r>
      <w:r>
        <w:tab/>
      </w:r>
      <w:r>
        <w:fldChar w:fldCharType="begin"/>
      </w:r>
      <w:r>
        <w:instrText xml:space="preserve"> PAGEREF _Toc147143050 \h </w:instrText>
      </w:r>
      <w:r>
        <w:fldChar w:fldCharType="separate"/>
      </w:r>
      <w:r>
        <w:t>79</w:t>
      </w:r>
      <w:r>
        <w:fldChar w:fldCharType="end"/>
      </w:r>
    </w:p>
    <w:p w14:paraId="1D6B4E2D" w14:textId="07AE7DCC" w:rsidR="00744898" w:rsidRDefault="00744898">
      <w:pPr>
        <w:pStyle w:val="TableofFigures"/>
        <w:rPr>
          <w:rFonts w:asciiTheme="minorHAnsi" w:eastAsiaTheme="minorEastAsia" w:hAnsiTheme="minorHAnsi" w:cstheme="minorBidi"/>
          <w:kern w:val="2"/>
          <w:szCs w:val="22"/>
          <w:lang w:eastAsia="zh-CN"/>
          <w14:ligatures w14:val="standardContextual"/>
        </w:rPr>
      </w:pPr>
      <w:r>
        <w:t>Table 4.15 LM Training results on 3 IMUs with 10-layer NN</w:t>
      </w:r>
      <w:r>
        <w:tab/>
      </w:r>
      <w:r>
        <w:fldChar w:fldCharType="begin"/>
      </w:r>
      <w:r>
        <w:instrText xml:space="preserve"> PAGEREF _Toc147143051 \h </w:instrText>
      </w:r>
      <w:r>
        <w:fldChar w:fldCharType="separate"/>
      </w:r>
      <w:r>
        <w:t>79</w:t>
      </w:r>
      <w:r>
        <w:fldChar w:fldCharType="end"/>
      </w:r>
    </w:p>
    <w:p w14:paraId="38A2D3F6" w14:textId="0CD4DB2A" w:rsidR="00744898" w:rsidRDefault="00744898">
      <w:pPr>
        <w:pStyle w:val="TableofFigures"/>
        <w:rPr>
          <w:rFonts w:asciiTheme="minorHAnsi" w:eastAsiaTheme="minorEastAsia" w:hAnsiTheme="minorHAnsi" w:cstheme="minorBidi"/>
          <w:kern w:val="2"/>
          <w:szCs w:val="22"/>
          <w:lang w:eastAsia="zh-CN"/>
          <w14:ligatures w14:val="standardContextual"/>
        </w:rPr>
      </w:pPr>
      <w:r>
        <w:t>Table 4.16 LM Training progress on 3 IMUs with 5-layer NN</w:t>
      </w:r>
      <w:r>
        <w:tab/>
      </w:r>
      <w:r>
        <w:fldChar w:fldCharType="begin"/>
      </w:r>
      <w:r>
        <w:instrText xml:space="preserve"> PAGEREF _Toc147143052 \h </w:instrText>
      </w:r>
      <w:r>
        <w:fldChar w:fldCharType="separate"/>
      </w:r>
      <w:r>
        <w:t>80</w:t>
      </w:r>
      <w:r>
        <w:fldChar w:fldCharType="end"/>
      </w:r>
    </w:p>
    <w:p w14:paraId="59AA665F" w14:textId="2655D750" w:rsidR="00744898" w:rsidRDefault="00744898">
      <w:pPr>
        <w:pStyle w:val="TableofFigures"/>
        <w:rPr>
          <w:rFonts w:asciiTheme="minorHAnsi" w:eastAsiaTheme="minorEastAsia" w:hAnsiTheme="minorHAnsi" w:cstheme="minorBidi"/>
          <w:kern w:val="2"/>
          <w:szCs w:val="22"/>
          <w:lang w:eastAsia="zh-CN"/>
          <w14:ligatures w14:val="standardContextual"/>
        </w:rPr>
      </w:pPr>
      <w:r>
        <w:t>Table 4.17 LM Training results on 3 IMUs with 5-layer NN</w:t>
      </w:r>
      <w:r>
        <w:tab/>
      </w:r>
      <w:r>
        <w:fldChar w:fldCharType="begin"/>
      </w:r>
      <w:r>
        <w:instrText xml:space="preserve"> PAGEREF _Toc147143053 \h </w:instrText>
      </w:r>
      <w:r>
        <w:fldChar w:fldCharType="separate"/>
      </w:r>
      <w:r>
        <w:t>80</w:t>
      </w:r>
      <w:r>
        <w:fldChar w:fldCharType="end"/>
      </w:r>
    </w:p>
    <w:p w14:paraId="79263AD3" w14:textId="4C0208B2" w:rsidR="00744898" w:rsidRDefault="00744898">
      <w:pPr>
        <w:pStyle w:val="TableofFigures"/>
        <w:rPr>
          <w:rFonts w:asciiTheme="minorHAnsi" w:eastAsiaTheme="minorEastAsia" w:hAnsiTheme="minorHAnsi" w:cstheme="minorBidi"/>
          <w:kern w:val="2"/>
          <w:szCs w:val="22"/>
          <w:lang w:eastAsia="zh-CN"/>
          <w14:ligatures w14:val="standardContextual"/>
        </w:rPr>
      </w:pPr>
      <w:r>
        <w:t>Table 4.18 LM Training progress on 5 IMUs with 10-layer NN</w:t>
      </w:r>
      <w:r>
        <w:tab/>
      </w:r>
      <w:r>
        <w:fldChar w:fldCharType="begin"/>
      </w:r>
      <w:r>
        <w:instrText xml:space="preserve"> PAGEREF _Toc147143054 \h </w:instrText>
      </w:r>
      <w:r>
        <w:fldChar w:fldCharType="separate"/>
      </w:r>
      <w:r>
        <w:t>80</w:t>
      </w:r>
      <w:r>
        <w:fldChar w:fldCharType="end"/>
      </w:r>
    </w:p>
    <w:p w14:paraId="4AABBB92" w14:textId="3098CE58" w:rsidR="00744898" w:rsidRDefault="00744898">
      <w:pPr>
        <w:pStyle w:val="TableofFigures"/>
        <w:rPr>
          <w:rFonts w:asciiTheme="minorHAnsi" w:eastAsiaTheme="minorEastAsia" w:hAnsiTheme="minorHAnsi" w:cstheme="minorBidi"/>
          <w:kern w:val="2"/>
          <w:szCs w:val="22"/>
          <w:lang w:eastAsia="zh-CN"/>
          <w14:ligatures w14:val="standardContextual"/>
        </w:rPr>
      </w:pPr>
      <w:r>
        <w:t>Table 7.1  IMU Error Coefficients produced from initial calibration (rounded to 8 decimal places)</w:t>
      </w:r>
      <w:r>
        <w:tab/>
      </w:r>
      <w:r>
        <w:fldChar w:fldCharType="begin"/>
      </w:r>
      <w:r>
        <w:instrText xml:space="preserve"> PAGEREF _Toc147143055 \h </w:instrText>
      </w:r>
      <w:r>
        <w:fldChar w:fldCharType="separate"/>
      </w:r>
      <w:r>
        <w:t>89</w:t>
      </w:r>
      <w:r>
        <w:fldChar w:fldCharType="end"/>
      </w:r>
    </w:p>
    <w:p w14:paraId="35594CB7" w14:textId="0F242EFC" w:rsidR="00452E46" w:rsidRPr="00280F56" w:rsidRDefault="00841042" w:rsidP="00841042">
      <w:pPr>
        <w:pStyle w:val="BodyText"/>
      </w:pPr>
      <w:r>
        <w:fldChar w:fldCharType="end"/>
      </w:r>
    </w:p>
    <w:p w14:paraId="5C32FC20" w14:textId="3244BBDC" w:rsidR="00352936" w:rsidRDefault="00352936" w:rsidP="00352936">
      <w:pPr>
        <w:pStyle w:val="HeadingMyL1"/>
      </w:pPr>
      <w:bookmarkStart w:id="12" w:name="_Toc146552328"/>
      <w:r w:rsidRPr="00280F56">
        <w:t>List of Code</w:t>
      </w:r>
      <w:bookmarkEnd w:id="12"/>
    </w:p>
    <w:p w14:paraId="45F162B9" w14:textId="79FFCBEE" w:rsidR="00352936" w:rsidRPr="00280F56" w:rsidRDefault="00B928F2" w:rsidP="00352936">
      <w:pPr>
        <w:pStyle w:val="BodyText"/>
      </w:pPr>
      <w:r>
        <w:t xml:space="preserve">All code can be found at the project </w:t>
      </w:r>
      <w:proofErr w:type="spellStart"/>
      <w:r>
        <w:t>github</w:t>
      </w:r>
      <w:proofErr w:type="spellEnd"/>
      <w:r>
        <w:t xml:space="preserve"> location, https://github.com/BratNZ/Thesis</w:t>
      </w:r>
    </w:p>
    <w:p w14:paraId="58652028" w14:textId="77777777" w:rsidR="00352936" w:rsidRPr="00280F56" w:rsidRDefault="00352936" w:rsidP="00352936">
      <w:pPr>
        <w:pStyle w:val="HeadingMyL1"/>
      </w:pPr>
      <w:bookmarkStart w:id="13" w:name="_Toc146552329"/>
      <w:r w:rsidRPr="00280F56">
        <w:t>List of Equations</w:t>
      </w:r>
      <w:bookmarkEnd w:id="13"/>
    </w:p>
    <w:p w14:paraId="2458CB3A" w14:textId="5827F578" w:rsidR="005D128A" w:rsidRDefault="00352936">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Equation" </w:instrText>
      </w:r>
      <w:r w:rsidRPr="00280F56">
        <w:fldChar w:fldCharType="separate"/>
      </w:r>
      <w:r w:rsidR="005D128A">
        <w:t>Equation 1.1 Acceleration at rest where g=9.81m/s</w:t>
      </w:r>
      <w:r w:rsidR="005D128A" w:rsidRPr="00474D17">
        <w:rPr>
          <w:vertAlign w:val="superscript"/>
        </w:rPr>
        <w:t>2</w:t>
      </w:r>
      <w:r w:rsidR="005D128A">
        <w:t>.</w:t>
      </w:r>
      <w:r w:rsidR="005D128A">
        <w:tab/>
      </w:r>
      <w:r w:rsidR="005D128A">
        <w:fldChar w:fldCharType="begin"/>
      </w:r>
      <w:r w:rsidR="005D128A">
        <w:instrText xml:space="preserve"> PAGEREF _Toc146549494 \h </w:instrText>
      </w:r>
      <w:r w:rsidR="005D128A">
        <w:fldChar w:fldCharType="separate"/>
      </w:r>
      <w:r w:rsidR="005D128A">
        <w:t>37</w:t>
      </w:r>
      <w:r w:rsidR="005D128A">
        <w:fldChar w:fldCharType="end"/>
      </w:r>
    </w:p>
    <w:p w14:paraId="7D7945C9" w14:textId="653B1029"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2 Acceleration on a tilted frame</w:t>
      </w:r>
      <w:r>
        <w:tab/>
      </w:r>
      <w:r>
        <w:fldChar w:fldCharType="begin"/>
      </w:r>
      <w:r>
        <w:instrText xml:space="preserve"> PAGEREF _Toc146549495 \h </w:instrText>
      </w:r>
      <w:r>
        <w:fldChar w:fldCharType="separate"/>
      </w:r>
      <w:r>
        <w:t>37</w:t>
      </w:r>
      <w:r>
        <w:fldChar w:fldCharType="end"/>
      </w:r>
    </w:p>
    <w:p w14:paraId="3077286E" w14:textId="6382FD11"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3 The mathematical relationship between level and tilted frames.</w:t>
      </w:r>
      <w:r>
        <w:tab/>
      </w:r>
      <w:r>
        <w:fldChar w:fldCharType="begin"/>
      </w:r>
      <w:r>
        <w:instrText xml:space="preserve"> PAGEREF _Toc146549496 \h </w:instrText>
      </w:r>
      <w:r>
        <w:fldChar w:fldCharType="separate"/>
      </w:r>
      <w:r>
        <w:t>37</w:t>
      </w:r>
      <w:r>
        <w:fldChar w:fldCharType="end"/>
      </w:r>
    </w:p>
    <w:p w14:paraId="6656D9E7" w14:textId="50E342DC" w:rsidR="005D128A" w:rsidRDefault="005D128A">
      <w:pPr>
        <w:pStyle w:val="TableofFigures"/>
        <w:rPr>
          <w:rFonts w:asciiTheme="minorHAnsi" w:eastAsiaTheme="minorEastAsia" w:hAnsiTheme="minorHAnsi" w:cstheme="minorBidi"/>
          <w:kern w:val="2"/>
          <w:szCs w:val="22"/>
          <w:lang w:eastAsia="zh-CN"/>
          <w14:ligatures w14:val="standardContextual"/>
        </w:rPr>
      </w:pPr>
      <w:r>
        <w:t>Equation 1.4 Mathematical equations for pitch and roll</w:t>
      </w:r>
      <w:r>
        <w:tab/>
      </w:r>
      <w:r>
        <w:fldChar w:fldCharType="begin"/>
      </w:r>
      <w:r>
        <w:instrText xml:space="preserve"> PAGEREF _Toc146549497 \h </w:instrText>
      </w:r>
      <w:r>
        <w:fldChar w:fldCharType="separate"/>
      </w:r>
      <w:r>
        <w:t>37</w:t>
      </w:r>
      <w:r>
        <w:fldChar w:fldCharType="end"/>
      </w:r>
    </w:p>
    <w:p w14:paraId="63D7A9CD" w14:textId="7A54A1E3" w:rsidR="00352936" w:rsidRPr="00280F56" w:rsidRDefault="00352936" w:rsidP="00744898">
      <w:pPr>
        <w:pStyle w:val="HeadingMyL1"/>
        <w:rPr>
          <w:b w:val="0"/>
        </w:rPr>
      </w:pPr>
      <w:r w:rsidRPr="00280F56">
        <w:rPr>
          <w:b w:val="0"/>
          <w:bCs/>
        </w:rPr>
        <w:fldChar w:fldCharType="end"/>
      </w:r>
      <w:r w:rsidRPr="00280F56">
        <w:br w:type="page"/>
      </w:r>
    </w:p>
    <w:p w14:paraId="65E3024C" w14:textId="484A4220" w:rsidR="00452E46" w:rsidRPr="00280F56" w:rsidRDefault="00452E46" w:rsidP="00667C2A">
      <w:pPr>
        <w:pStyle w:val="HeadingMyL1"/>
      </w:pPr>
      <w:bookmarkStart w:id="14" w:name="_Toc146552330"/>
      <w:r w:rsidRPr="00280F56">
        <w:lastRenderedPageBreak/>
        <w:t>List of Figures</w:t>
      </w:r>
      <w:bookmarkEnd w:id="14"/>
    </w:p>
    <w:p w14:paraId="004B5EF0" w14:textId="7D0F3765" w:rsidR="00A90348" w:rsidRDefault="00D03434">
      <w:pPr>
        <w:pStyle w:val="TableofFigures"/>
        <w:rPr>
          <w:rFonts w:asciiTheme="minorHAnsi" w:eastAsiaTheme="minorEastAsia" w:hAnsiTheme="minorHAnsi" w:cstheme="minorBidi"/>
          <w:kern w:val="2"/>
          <w:szCs w:val="22"/>
          <w:lang w:eastAsia="zh-CN"/>
          <w14:ligatures w14:val="standardContextual"/>
        </w:rPr>
      </w:pPr>
      <w:r w:rsidRPr="00280F56">
        <w:fldChar w:fldCharType="begin"/>
      </w:r>
      <w:r w:rsidRPr="00280F56">
        <w:instrText xml:space="preserve"> TOC \c "Figure" </w:instrText>
      </w:r>
      <w:r w:rsidRPr="00280F56">
        <w:fldChar w:fldCharType="separate"/>
      </w:r>
      <w:r w:rsidR="00A90348">
        <w:t>Figure 1.1  Differentiating Cat-M1 and NB-IoT technologies. Image from (</w:t>
      </w:r>
      <w:r w:rsidR="00A90348" w:rsidRPr="00005675">
        <w:rPr>
          <w:i/>
        </w:rPr>
        <w:t>Standards for the IoT</w:t>
      </w:r>
      <w:r w:rsidR="00A90348">
        <w:t>, 2016)</w:t>
      </w:r>
      <w:r w:rsidR="00A90348">
        <w:tab/>
      </w:r>
      <w:r w:rsidR="00A90348">
        <w:fldChar w:fldCharType="begin"/>
      </w:r>
      <w:r w:rsidR="00A90348">
        <w:instrText xml:space="preserve"> PAGEREF _Toc147143646 \h </w:instrText>
      </w:r>
      <w:r w:rsidR="00A90348">
        <w:fldChar w:fldCharType="separate"/>
      </w:r>
      <w:r w:rsidR="00A90348">
        <w:t>11</w:t>
      </w:r>
      <w:r w:rsidR="00A90348">
        <w:fldChar w:fldCharType="end"/>
      </w:r>
    </w:p>
    <w:p w14:paraId="6685BAA2" w14:textId="66A91E22" w:rsidR="00A90348" w:rsidRDefault="00A90348">
      <w:pPr>
        <w:pStyle w:val="TableofFigures"/>
        <w:rPr>
          <w:rFonts w:asciiTheme="minorHAnsi" w:eastAsiaTheme="minorEastAsia" w:hAnsiTheme="minorHAnsi" w:cstheme="minorBidi"/>
          <w:kern w:val="2"/>
          <w:szCs w:val="22"/>
          <w:lang w:eastAsia="zh-CN"/>
          <w14:ligatures w14:val="standardContextual"/>
        </w:rPr>
      </w:pPr>
      <w:r>
        <w:t>Figure 1.2  Obstacle detecting Sensor Types</w:t>
      </w:r>
      <w:r>
        <w:tab/>
      </w:r>
      <w:r>
        <w:fldChar w:fldCharType="begin"/>
      </w:r>
      <w:r>
        <w:instrText xml:space="preserve"> PAGEREF _Toc147143647 \h </w:instrText>
      </w:r>
      <w:r>
        <w:fldChar w:fldCharType="separate"/>
      </w:r>
      <w:r>
        <w:t>19</w:t>
      </w:r>
      <w:r>
        <w:fldChar w:fldCharType="end"/>
      </w:r>
    </w:p>
    <w:p w14:paraId="3355C174" w14:textId="2F23F14C" w:rsidR="00A90348" w:rsidRDefault="00A90348">
      <w:pPr>
        <w:pStyle w:val="TableofFigures"/>
        <w:rPr>
          <w:rFonts w:asciiTheme="minorHAnsi" w:eastAsiaTheme="minorEastAsia" w:hAnsiTheme="minorHAnsi" w:cstheme="minorBidi"/>
          <w:kern w:val="2"/>
          <w:szCs w:val="22"/>
          <w:lang w:eastAsia="zh-CN"/>
          <w14:ligatures w14:val="standardContextual"/>
        </w:rPr>
      </w:pPr>
      <w:r>
        <w:t>Figure 1.3   Diagram of roll, pitch and yaw angles. Image from (Fang et al., 2013)</w:t>
      </w:r>
      <w:r>
        <w:tab/>
      </w:r>
      <w:r>
        <w:fldChar w:fldCharType="begin"/>
      </w:r>
      <w:r>
        <w:instrText xml:space="preserve"> PAGEREF _Toc147143648 \h </w:instrText>
      </w:r>
      <w:r>
        <w:fldChar w:fldCharType="separate"/>
      </w:r>
      <w:r>
        <w:t>29</w:t>
      </w:r>
      <w:r>
        <w:fldChar w:fldCharType="end"/>
      </w:r>
    </w:p>
    <w:p w14:paraId="7BEB56E1" w14:textId="441B6CDA" w:rsidR="00A90348" w:rsidRDefault="00A90348">
      <w:pPr>
        <w:pStyle w:val="TableofFigures"/>
        <w:rPr>
          <w:rFonts w:asciiTheme="minorHAnsi" w:eastAsiaTheme="minorEastAsia" w:hAnsiTheme="minorHAnsi" w:cstheme="minorBidi"/>
          <w:kern w:val="2"/>
          <w:szCs w:val="22"/>
          <w:lang w:eastAsia="zh-CN"/>
          <w14:ligatures w14:val="standardContextual"/>
        </w:rPr>
      </w:pPr>
      <w:r>
        <w:t>Figure 1.4  Fisheye Lens capture example. Image from (BHPhotoVideo.com, n.d.)</w:t>
      </w:r>
      <w:r>
        <w:tab/>
      </w:r>
      <w:r>
        <w:fldChar w:fldCharType="begin"/>
      </w:r>
      <w:r>
        <w:instrText xml:space="preserve"> PAGEREF _Toc147143649 \h </w:instrText>
      </w:r>
      <w:r>
        <w:fldChar w:fldCharType="separate"/>
      </w:r>
      <w:r>
        <w:t>32</w:t>
      </w:r>
      <w:r>
        <w:fldChar w:fldCharType="end"/>
      </w:r>
    </w:p>
    <w:p w14:paraId="0E70EA7B" w14:textId="6C138465" w:rsidR="00A90348" w:rsidRDefault="00A90348">
      <w:pPr>
        <w:pStyle w:val="TableofFigures"/>
        <w:rPr>
          <w:rFonts w:asciiTheme="minorHAnsi" w:eastAsiaTheme="minorEastAsia" w:hAnsiTheme="minorHAnsi" w:cstheme="minorBidi"/>
          <w:kern w:val="2"/>
          <w:szCs w:val="22"/>
          <w:lang w:eastAsia="zh-CN"/>
          <w14:ligatures w14:val="standardContextual"/>
        </w:rPr>
      </w:pPr>
      <w:r>
        <w:t>Figure 1.5 Neuron construction (unit part of the diagram). Image from (Samarasinghe, 2006).</w:t>
      </w:r>
      <w:r>
        <w:tab/>
      </w:r>
      <w:r>
        <w:fldChar w:fldCharType="begin"/>
      </w:r>
      <w:r>
        <w:instrText xml:space="preserve"> PAGEREF _Toc147143650 \h </w:instrText>
      </w:r>
      <w:r>
        <w:fldChar w:fldCharType="separate"/>
      </w:r>
      <w:r>
        <w:t>33</w:t>
      </w:r>
      <w:r>
        <w:fldChar w:fldCharType="end"/>
      </w:r>
    </w:p>
    <w:p w14:paraId="1CE02429" w14:textId="25FC0E25" w:rsidR="00A90348" w:rsidRDefault="00A90348">
      <w:pPr>
        <w:pStyle w:val="TableofFigures"/>
        <w:rPr>
          <w:rFonts w:asciiTheme="minorHAnsi" w:eastAsiaTheme="minorEastAsia" w:hAnsiTheme="minorHAnsi" w:cstheme="minorBidi"/>
          <w:kern w:val="2"/>
          <w:szCs w:val="22"/>
          <w:lang w:eastAsia="zh-CN"/>
          <w14:ligatures w14:val="standardContextual"/>
        </w:rPr>
      </w:pPr>
      <w:r>
        <w:t>Figure 1.6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7143651 \h </w:instrText>
      </w:r>
      <w:r>
        <w:fldChar w:fldCharType="separate"/>
      </w:r>
      <w:r>
        <w:t>35</w:t>
      </w:r>
      <w:r>
        <w:fldChar w:fldCharType="end"/>
      </w:r>
    </w:p>
    <w:p w14:paraId="5DD80A91" w14:textId="41FA0510" w:rsidR="00A90348" w:rsidRDefault="00A90348">
      <w:pPr>
        <w:pStyle w:val="TableofFigures"/>
        <w:rPr>
          <w:rFonts w:asciiTheme="minorHAnsi" w:eastAsiaTheme="minorEastAsia" w:hAnsiTheme="minorHAnsi" w:cstheme="minorBidi"/>
          <w:kern w:val="2"/>
          <w:szCs w:val="22"/>
          <w:lang w:eastAsia="zh-CN"/>
          <w14:ligatures w14:val="standardContextual"/>
        </w:rPr>
      </w:pPr>
      <w:r>
        <w:t>Figure 1.7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7143652 \h </w:instrText>
      </w:r>
      <w:r>
        <w:fldChar w:fldCharType="separate"/>
      </w:r>
      <w:r>
        <w:t>35</w:t>
      </w:r>
      <w:r>
        <w:fldChar w:fldCharType="end"/>
      </w:r>
    </w:p>
    <w:p w14:paraId="441A3611" w14:textId="234C6539" w:rsidR="00A90348" w:rsidRDefault="00A90348">
      <w:pPr>
        <w:pStyle w:val="TableofFigures"/>
        <w:rPr>
          <w:rFonts w:asciiTheme="minorHAnsi" w:eastAsiaTheme="minorEastAsia" w:hAnsiTheme="minorHAnsi" w:cstheme="minorBidi"/>
          <w:kern w:val="2"/>
          <w:szCs w:val="22"/>
          <w:lang w:eastAsia="zh-CN"/>
          <w14:ligatures w14:val="standardContextual"/>
        </w:rPr>
      </w:pPr>
      <w:r>
        <w:t>Figure 3.1 Baseboard chassis showing layout of the IMUs and supporting hardware.</w:t>
      </w:r>
      <w:r>
        <w:tab/>
      </w:r>
      <w:r>
        <w:fldChar w:fldCharType="begin"/>
      </w:r>
      <w:r>
        <w:instrText xml:space="preserve"> PAGEREF _Toc147143653 \h </w:instrText>
      </w:r>
      <w:r>
        <w:fldChar w:fldCharType="separate"/>
      </w:r>
      <w:r>
        <w:t>42</w:t>
      </w:r>
      <w:r>
        <w:fldChar w:fldCharType="end"/>
      </w:r>
    </w:p>
    <w:p w14:paraId="3C98F867" w14:textId="244EA9EC" w:rsidR="00A90348" w:rsidRDefault="00A90348">
      <w:pPr>
        <w:pStyle w:val="TableofFigures"/>
        <w:rPr>
          <w:rFonts w:asciiTheme="minorHAnsi" w:eastAsiaTheme="minorEastAsia" w:hAnsiTheme="minorHAnsi" w:cstheme="minorBidi"/>
          <w:kern w:val="2"/>
          <w:szCs w:val="22"/>
          <w:lang w:eastAsia="zh-CN"/>
          <w14:ligatures w14:val="standardContextual"/>
        </w:rPr>
      </w:pPr>
      <w:r>
        <w:t>Figure 3.2 Side view of baseboard chassis</w:t>
      </w:r>
      <w:r>
        <w:tab/>
      </w:r>
      <w:r>
        <w:fldChar w:fldCharType="begin"/>
      </w:r>
      <w:r>
        <w:instrText xml:space="preserve"> PAGEREF _Toc147143654 \h </w:instrText>
      </w:r>
      <w:r>
        <w:fldChar w:fldCharType="separate"/>
      </w:r>
      <w:r>
        <w:t>42</w:t>
      </w:r>
      <w:r>
        <w:fldChar w:fldCharType="end"/>
      </w:r>
    </w:p>
    <w:p w14:paraId="537E532B" w14:textId="305014EE" w:rsidR="00A90348" w:rsidRDefault="00A90348">
      <w:pPr>
        <w:pStyle w:val="TableofFigures"/>
        <w:rPr>
          <w:rFonts w:asciiTheme="minorHAnsi" w:eastAsiaTheme="minorEastAsia" w:hAnsiTheme="minorHAnsi" w:cstheme="minorBidi"/>
          <w:kern w:val="2"/>
          <w:szCs w:val="22"/>
          <w:lang w:eastAsia="zh-CN"/>
          <w14:ligatures w14:val="standardContextual"/>
        </w:rPr>
      </w:pPr>
      <w:r>
        <w:t>Figure 3.3 Initial Design of Neural Network using nnstart</w:t>
      </w:r>
      <w:r>
        <w:tab/>
      </w:r>
      <w:r>
        <w:fldChar w:fldCharType="begin"/>
      </w:r>
      <w:r>
        <w:instrText xml:space="preserve"> PAGEREF _Toc147143655 \h </w:instrText>
      </w:r>
      <w:r>
        <w:fldChar w:fldCharType="separate"/>
      </w:r>
      <w:r>
        <w:t>44</w:t>
      </w:r>
      <w:r>
        <w:fldChar w:fldCharType="end"/>
      </w:r>
    </w:p>
    <w:p w14:paraId="30498AF7" w14:textId="4A407CFF" w:rsidR="00A90348" w:rsidRDefault="00A90348">
      <w:pPr>
        <w:pStyle w:val="TableofFigures"/>
        <w:rPr>
          <w:rFonts w:asciiTheme="minorHAnsi" w:eastAsiaTheme="minorEastAsia" w:hAnsiTheme="minorHAnsi" w:cstheme="minorBidi"/>
          <w:kern w:val="2"/>
          <w:szCs w:val="22"/>
          <w:lang w:eastAsia="zh-CN"/>
          <w14:ligatures w14:val="standardContextual"/>
        </w:rPr>
      </w:pPr>
      <w:r>
        <w:t>Figure 3.4 Robotic Arm position showing mounted baseboard for roll and pitch experiments</w:t>
      </w:r>
      <w:r>
        <w:tab/>
      </w:r>
      <w:r>
        <w:fldChar w:fldCharType="begin"/>
      </w:r>
      <w:r>
        <w:instrText xml:space="preserve"> PAGEREF _Toc147143656 \h </w:instrText>
      </w:r>
      <w:r>
        <w:fldChar w:fldCharType="separate"/>
      </w:r>
      <w:r>
        <w:t>46</w:t>
      </w:r>
      <w:r>
        <w:fldChar w:fldCharType="end"/>
      </w:r>
    </w:p>
    <w:p w14:paraId="1064E041" w14:textId="5C578AF9" w:rsidR="00A90348" w:rsidRDefault="00A90348">
      <w:pPr>
        <w:pStyle w:val="TableofFigures"/>
        <w:rPr>
          <w:rFonts w:asciiTheme="minorHAnsi" w:eastAsiaTheme="minorEastAsia" w:hAnsiTheme="minorHAnsi" w:cstheme="minorBidi"/>
          <w:kern w:val="2"/>
          <w:szCs w:val="22"/>
          <w:lang w:eastAsia="zh-CN"/>
          <w14:ligatures w14:val="standardContextual"/>
        </w:rPr>
      </w:pPr>
      <w:r>
        <w:t>Figure 3.5 Robotic Arm position showing mounted baseboard for all other experiments</w:t>
      </w:r>
      <w:r>
        <w:tab/>
      </w:r>
      <w:r>
        <w:fldChar w:fldCharType="begin"/>
      </w:r>
      <w:r>
        <w:instrText xml:space="preserve"> PAGEREF _Toc147143657 \h </w:instrText>
      </w:r>
      <w:r>
        <w:fldChar w:fldCharType="separate"/>
      </w:r>
      <w:r>
        <w:t>46</w:t>
      </w:r>
      <w:r>
        <w:fldChar w:fldCharType="end"/>
      </w:r>
    </w:p>
    <w:p w14:paraId="08FBCBC6" w14:textId="399E76F4" w:rsidR="00A90348" w:rsidRDefault="00A90348">
      <w:pPr>
        <w:pStyle w:val="TableofFigures"/>
        <w:rPr>
          <w:rFonts w:asciiTheme="minorHAnsi" w:eastAsiaTheme="minorEastAsia" w:hAnsiTheme="minorHAnsi" w:cstheme="minorBidi"/>
          <w:kern w:val="2"/>
          <w:szCs w:val="22"/>
          <w:lang w:eastAsia="zh-CN"/>
          <w14:ligatures w14:val="standardContextual"/>
        </w:rPr>
      </w:pPr>
      <w:r>
        <w:t>Figure 3.6 Sub-optimal alignment plot from t=1000 to t=1300 from a dataset of 4999 values</w:t>
      </w:r>
      <w:r>
        <w:tab/>
      </w:r>
      <w:r>
        <w:fldChar w:fldCharType="begin"/>
      </w:r>
      <w:r>
        <w:instrText xml:space="preserve"> PAGEREF _Toc147143658 \h </w:instrText>
      </w:r>
      <w:r>
        <w:fldChar w:fldCharType="separate"/>
      </w:r>
      <w:r>
        <w:t>47</w:t>
      </w:r>
      <w:r>
        <w:fldChar w:fldCharType="end"/>
      </w:r>
    </w:p>
    <w:p w14:paraId="3EC51A36" w14:textId="0B67A76D" w:rsidR="00A90348" w:rsidRDefault="00A90348">
      <w:pPr>
        <w:pStyle w:val="TableofFigures"/>
        <w:rPr>
          <w:rFonts w:asciiTheme="minorHAnsi" w:eastAsiaTheme="minorEastAsia" w:hAnsiTheme="minorHAnsi" w:cstheme="minorBidi"/>
          <w:kern w:val="2"/>
          <w:szCs w:val="22"/>
          <w:lang w:eastAsia="zh-CN"/>
          <w14:ligatures w14:val="standardContextual"/>
        </w:rPr>
      </w:pPr>
      <w:r>
        <w:t>Figure 3.7 Overall “best-fit” alignment plot showing OK alignment at this level</w:t>
      </w:r>
      <w:r>
        <w:tab/>
      </w:r>
      <w:r>
        <w:fldChar w:fldCharType="begin"/>
      </w:r>
      <w:r>
        <w:instrText xml:space="preserve"> PAGEREF _Toc147143659 \h </w:instrText>
      </w:r>
      <w:r>
        <w:fldChar w:fldCharType="separate"/>
      </w:r>
      <w:r>
        <w:t>47</w:t>
      </w:r>
      <w:r>
        <w:fldChar w:fldCharType="end"/>
      </w:r>
    </w:p>
    <w:p w14:paraId="2A8B54B2" w14:textId="2B6620AC" w:rsidR="00A90348" w:rsidRDefault="00A90348">
      <w:pPr>
        <w:pStyle w:val="TableofFigures"/>
        <w:rPr>
          <w:rFonts w:asciiTheme="minorHAnsi" w:eastAsiaTheme="minorEastAsia" w:hAnsiTheme="minorHAnsi" w:cstheme="minorBidi"/>
          <w:kern w:val="2"/>
          <w:szCs w:val="22"/>
          <w:lang w:eastAsia="zh-CN"/>
          <w14:ligatures w14:val="standardContextual"/>
        </w:rPr>
      </w:pPr>
      <w:r>
        <w:t>Figure 3.8 “Best-fit” alignment - close up of samples from 100-300.</w:t>
      </w:r>
      <w:r>
        <w:tab/>
      </w:r>
      <w:r>
        <w:fldChar w:fldCharType="begin"/>
      </w:r>
      <w:r>
        <w:instrText xml:space="preserve"> PAGEREF _Toc147143660 \h </w:instrText>
      </w:r>
      <w:r>
        <w:fldChar w:fldCharType="separate"/>
      </w:r>
      <w:r>
        <w:t>48</w:t>
      </w:r>
      <w:r>
        <w:fldChar w:fldCharType="end"/>
      </w:r>
    </w:p>
    <w:p w14:paraId="3E3D0AA7" w14:textId="35FF415B" w:rsidR="00A90348" w:rsidRDefault="00A90348">
      <w:pPr>
        <w:pStyle w:val="TableofFigures"/>
        <w:rPr>
          <w:rFonts w:asciiTheme="minorHAnsi" w:eastAsiaTheme="minorEastAsia" w:hAnsiTheme="minorHAnsi" w:cstheme="minorBidi"/>
          <w:kern w:val="2"/>
          <w:szCs w:val="22"/>
          <w:lang w:eastAsia="zh-CN"/>
          <w14:ligatures w14:val="standardContextual"/>
        </w:rPr>
      </w:pPr>
      <w:r>
        <w:t>Figure 3.9 “Best-fit” alignment - close up of samples from 1000-3000.</w:t>
      </w:r>
      <w:r>
        <w:tab/>
      </w:r>
      <w:r>
        <w:fldChar w:fldCharType="begin"/>
      </w:r>
      <w:r>
        <w:instrText xml:space="preserve"> PAGEREF _Toc147143661 \h </w:instrText>
      </w:r>
      <w:r>
        <w:fldChar w:fldCharType="separate"/>
      </w:r>
      <w:r>
        <w:t>48</w:t>
      </w:r>
      <w:r>
        <w:fldChar w:fldCharType="end"/>
      </w:r>
    </w:p>
    <w:p w14:paraId="46CE8847" w14:textId="4DA7510D" w:rsidR="00A90348" w:rsidRDefault="00A90348">
      <w:pPr>
        <w:pStyle w:val="TableofFigures"/>
        <w:rPr>
          <w:rFonts w:asciiTheme="minorHAnsi" w:eastAsiaTheme="minorEastAsia" w:hAnsiTheme="minorHAnsi" w:cstheme="minorBidi"/>
          <w:kern w:val="2"/>
          <w:szCs w:val="22"/>
          <w:lang w:eastAsia="zh-CN"/>
          <w14:ligatures w14:val="standardContextual"/>
        </w:rPr>
      </w:pPr>
      <w:r>
        <w:t>Figure 3.10 “Best-fit” alignment - close up of samples from 3000-3300.</w:t>
      </w:r>
      <w:r>
        <w:tab/>
      </w:r>
      <w:r>
        <w:fldChar w:fldCharType="begin"/>
      </w:r>
      <w:r>
        <w:instrText xml:space="preserve"> PAGEREF _Toc147143662 \h </w:instrText>
      </w:r>
      <w:r>
        <w:fldChar w:fldCharType="separate"/>
      </w:r>
      <w:r>
        <w:t>48</w:t>
      </w:r>
      <w:r>
        <w:fldChar w:fldCharType="end"/>
      </w:r>
    </w:p>
    <w:p w14:paraId="7C4EDCF0" w14:textId="41E4DCDD" w:rsidR="00A90348" w:rsidRDefault="00A90348">
      <w:pPr>
        <w:pStyle w:val="TableofFigures"/>
        <w:rPr>
          <w:rFonts w:asciiTheme="minorHAnsi" w:eastAsiaTheme="minorEastAsia" w:hAnsiTheme="minorHAnsi" w:cstheme="minorBidi"/>
          <w:kern w:val="2"/>
          <w:szCs w:val="22"/>
          <w:lang w:eastAsia="zh-CN"/>
          <w14:ligatures w14:val="standardContextual"/>
        </w:rPr>
      </w:pPr>
      <w:r>
        <w:t>Figure 3.11 “Best-fit” alignment - close up of samples from 4500-4999.</w:t>
      </w:r>
      <w:r>
        <w:tab/>
      </w:r>
      <w:r>
        <w:fldChar w:fldCharType="begin"/>
      </w:r>
      <w:r>
        <w:instrText xml:space="preserve"> PAGEREF _Toc147143663 \h </w:instrText>
      </w:r>
      <w:r>
        <w:fldChar w:fldCharType="separate"/>
      </w:r>
      <w:r>
        <w:t>49</w:t>
      </w:r>
      <w:r>
        <w:fldChar w:fldCharType="end"/>
      </w:r>
    </w:p>
    <w:p w14:paraId="787ED886" w14:textId="11086A91" w:rsidR="00A90348" w:rsidRDefault="00A90348">
      <w:pPr>
        <w:pStyle w:val="TableofFigures"/>
        <w:rPr>
          <w:rFonts w:asciiTheme="minorHAnsi" w:eastAsiaTheme="minorEastAsia" w:hAnsiTheme="minorHAnsi" w:cstheme="minorBidi"/>
          <w:kern w:val="2"/>
          <w:szCs w:val="22"/>
          <w:lang w:eastAsia="zh-CN"/>
          <w14:ligatures w14:val="standardContextual"/>
        </w:rPr>
      </w:pPr>
      <w:r>
        <w:t>Figure 3.12 Overall alignment of IMU and robot arm</w:t>
      </w:r>
      <w:r>
        <w:tab/>
      </w:r>
      <w:r>
        <w:fldChar w:fldCharType="begin"/>
      </w:r>
      <w:r>
        <w:instrText xml:space="preserve"> PAGEREF _Toc147143664 \h </w:instrText>
      </w:r>
      <w:r>
        <w:fldChar w:fldCharType="separate"/>
      </w:r>
      <w:r>
        <w:t>49</w:t>
      </w:r>
      <w:r>
        <w:fldChar w:fldCharType="end"/>
      </w:r>
    </w:p>
    <w:p w14:paraId="354577E7" w14:textId="78256C44" w:rsidR="00A90348" w:rsidRDefault="00A90348">
      <w:pPr>
        <w:pStyle w:val="TableofFigures"/>
        <w:rPr>
          <w:rFonts w:asciiTheme="minorHAnsi" w:eastAsiaTheme="minorEastAsia" w:hAnsiTheme="minorHAnsi" w:cstheme="minorBidi"/>
          <w:kern w:val="2"/>
          <w:szCs w:val="22"/>
          <w:lang w:eastAsia="zh-CN"/>
          <w14:ligatures w14:val="standardContextual"/>
        </w:rPr>
      </w:pPr>
      <w:r>
        <w:t>Figure 3.13 Alignment of IMU and robot arm from samples 1000-1999</w:t>
      </w:r>
      <w:r>
        <w:tab/>
      </w:r>
      <w:r>
        <w:fldChar w:fldCharType="begin"/>
      </w:r>
      <w:r>
        <w:instrText xml:space="preserve"> PAGEREF _Toc147143665 \h </w:instrText>
      </w:r>
      <w:r>
        <w:fldChar w:fldCharType="separate"/>
      </w:r>
      <w:r>
        <w:t>50</w:t>
      </w:r>
      <w:r>
        <w:fldChar w:fldCharType="end"/>
      </w:r>
    </w:p>
    <w:p w14:paraId="4515B00F" w14:textId="6E7E26AB" w:rsidR="00A90348" w:rsidRDefault="00A90348">
      <w:pPr>
        <w:pStyle w:val="TableofFigures"/>
        <w:rPr>
          <w:rFonts w:asciiTheme="minorHAnsi" w:eastAsiaTheme="minorEastAsia" w:hAnsiTheme="minorHAnsi" w:cstheme="minorBidi"/>
          <w:kern w:val="2"/>
          <w:szCs w:val="22"/>
          <w:lang w:eastAsia="zh-CN"/>
          <w14:ligatures w14:val="standardContextual"/>
        </w:rPr>
      </w:pPr>
      <w:r>
        <w:t>Figure 3.14 Allignment of IMU and robot arm from samples 4000-4999</w:t>
      </w:r>
      <w:r>
        <w:tab/>
      </w:r>
      <w:r>
        <w:fldChar w:fldCharType="begin"/>
      </w:r>
      <w:r>
        <w:instrText xml:space="preserve"> PAGEREF _Toc147143666 \h </w:instrText>
      </w:r>
      <w:r>
        <w:fldChar w:fldCharType="separate"/>
      </w:r>
      <w:r>
        <w:t>50</w:t>
      </w:r>
      <w:r>
        <w:fldChar w:fldCharType="end"/>
      </w:r>
    </w:p>
    <w:p w14:paraId="6C1012CD" w14:textId="10037CDE" w:rsidR="00A90348" w:rsidRDefault="00A90348">
      <w:pPr>
        <w:pStyle w:val="TableofFigures"/>
        <w:rPr>
          <w:rFonts w:asciiTheme="minorHAnsi" w:eastAsiaTheme="minorEastAsia" w:hAnsiTheme="minorHAnsi" w:cstheme="minorBidi"/>
          <w:kern w:val="2"/>
          <w:szCs w:val="22"/>
          <w:lang w:eastAsia="zh-CN"/>
          <w14:ligatures w14:val="standardContextual"/>
        </w:rPr>
      </w:pPr>
      <w:r>
        <w:t>Figure 4.1 Madgwick filter results on stationary vehicle (Brown=Roll,Yellow=Pitch,Blue=Yaw)</w:t>
      </w:r>
      <w:r>
        <w:tab/>
      </w:r>
      <w:r>
        <w:fldChar w:fldCharType="begin"/>
      </w:r>
      <w:r>
        <w:instrText xml:space="preserve"> PAGEREF _Toc147143667 \h </w:instrText>
      </w:r>
      <w:r>
        <w:fldChar w:fldCharType="separate"/>
      </w:r>
      <w:r>
        <w:t>58</w:t>
      </w:r>
      <w:r>
        <w:fldChar w:fldCharType="end"/>
      </w:r>
    </w:p>
    <w:p w14:paraId="3FAE3D21" w14:textId="3F094038" w:rsidR="00A90348" w:rsidRDefault="00A90348">
      <w:pPr>
        <w:pStyle w:val="TableofFigures"/>
        <w:rPr>
          <w:rFonts w:asciiTheme="minorHAnsi" w:eastAsiaTheme="minorEastAsia" w:hAnsiTheme="minorHAnsi" w:cstheme="minorBidi"/>
          <w:kern w:val="2"/>
          <w:szCs w:val="22"/>
          <w:lang w:eastAsia="zh-CN"/>
          <w14:ligatures w14:val="standardContextual"/>
        </w:rPr>
      </w:pPr>
      <w:r>
        <w:t>Figure 4.2 Kalman Filter results from a stationary vehicle</w:t>
      </w:r>
      <w:r>
        <w:tab/>
      </w:r>
      <w:r>
        <w:fldChar w:fldCharType="begin"/>
      </w:r>
      <w:r>
        <w:instrText xml:space="preserve"> PAGEREF _Toc147143668 \h </w:instrText>
      </w:r>
      <w:r>
        <w:fldChar w:fldCharType="separate"/>
      </w:r>
      <w:r>
        <w:t>59</w:t>
      </w:r>
      <w:r>
        <w:fldChar w:fldCharType="end"/>
      </w:r>
    </w:p>
    <w:p w14:paraId="1A6C022B" w14:textId="365B2D95" w:rsidR="00A90348" w:rsidRDefault="00A90348">
      <w:pPr>
        <w:pStyle w:val="TableofFigures"/>
        <w:rPr>
          <w:rFonts w:asciiTheme="minorHAnsi" w:eastAsiaTheme="minorEastAsia" w:hAnsiTheme="minorHAnsi" w:cstheme="minorBidi"/>
          <w:kern w:val="2"/>
          <w:szCs w:val="22"/>
          <w:lang w:eastAsia="zh-CN"/>
          <w14:ligatures w14:val="standardContextual"/>
        </w:rPr>
      </w:pPr>
      <w:r>
        <w:t>Figure 4.3 Magnified view of Kalman filter results from a stationary vehicle.</w:t>
      </w:r>
      <w:r>
        <w:tab/>
      </w:r>
      <w:r>
        <w:fldChar w:fldCharType="begin"/>
      </w:r>
      <w:r>
        <w:instrText xml:space="preserve"> PAGEREF _Toc147143669 \h </w:instrText>
      </w:r>
      <w:r>
        <w:fldChar w:fldCharType="separate"/>
      </w:r>
      <w:r>
        <w:t>59</w:t>
      </w:r>
      <w:r>
        <w:fldChar w:fldCharType="end"/>
      </w:r>
    </w:p>
    <w:p w14:paraId="3C9BE3AB" w14:textId="03D5569D" w:rsidR="00A90348" w:rsidRDefault="00A90348">
      <w:pPr>
        <w:pStyle w:val="TableofFigures"/>
        <w:rPr>
          <w:rFonts w:asciiTheme="minorHAnsi" w:eastAsiaTheme="minorEastAsia" w:hAnsiTheme="minorHAnsi" w:cstheme="minorBidi"/>
          <w:kern w:val="2"/>
          <w:szCs w:val="22"/>
          <w:lang w:eastAsia="zh-CN"/>
          <w14:ligatures w14:val="standardContextual"/>
        </w:rPr>
      </w:pPr>
      <w:r>
        <w:t>Figure 4.4 Madgwick results from a stationary vehicle with a default gain of 0.1</w:t>
      </w:r>
      <w:r>
        <w:tab/>
      </w:r>
      <w:r>
        <w:fldChar w:fldCharType="begin"/>
      </w:r>
      <w:r>
        <w:instrText xml:space="preserve"> PAGEREF _Toc147143670 \h </w:instrText>
      </w:r>
      <w:r>
        <w:fldChar w:fldCharType="separate"/>
      </w:r>
      <w:r>
        <w:t>60</w:t>
      </w:r>
      <w:r>
        <w:fldChar w:fldCharType="end"/>
      </w:r>
    </w:p>
    <w:p w14:paraId="4379EBDD" w14:textId="594F62C1" w:rsidR="00A90348" w:rsidRDefault="00A90348">
      <w:pPr>
        <w:pStyle w:val="TableofFigures"/>
        <w:rPr>
          <w:rFonts w:asciiTheme="minorHAnsi" w:eastAsiaTheme="minorEastAsia" w:hAnsiTheme="minorHAnsi" w:cstheme="minorBidi"/>
          <w:kern w:val="2"/>
          <w:szCs w:val="22"/>
          <w:lang w:eastAsia="zh-CN"/>
          <w14:ligatures w14:val="standardContextual"/>
        </w:rPr>
      </w:pPr>
      <w:r>
        <w:t>Figure 4.5 Madgwick Filter on a rolling vehicle with a gain of 1</w:t>
      </w:r>
      <w:r>
        <w:tab/>
      </w:r>
      <w:r>
        <w:fldChar w:fldCharType="begin"/>
      </w:r>
      <w:r>
        <w:instrText xml:space="preserve"> PAGEREF _Toc147143671 \h </w:instrText>
      </w:r>
      <w:r>
        <w:fldChar w:fldCharType="separate"/>
      </w:r>
      <w:r>
        <w:t>61</w:t>
      </w:r>
      <w:r>
        <w:fldChar w:fldCharType="end"/>
      </w:r>
    </w:p>
    <w:p w14:paraId="375A67D6" w14:textId="68ACFA92" w:rsidR="00A90348" w:rsidRDefault="00A90348">
      <w:pPr>
        <w:pStyle w:val="TableofFigures"/>
        <w:rPr>
          <w:rFonts w:asciiTheme="minorHAnsi" w:eastAsiaTheme="minorEastAsia" w:hAnsiTheme="minorHAnsi" w:cstheme="minorBidi"/>
          <w:kern w:val="2"/>
          <w:szCs w:val="22"/>
          <w:lang w:eastAsia="zh-CN"/>
          <w14:ligatures w14:val="standardContextual"/>
        </w:rPr>
      </w:pPr>
      <w:r>
        <w:t>Figure 4.6 Madgwick filter on a rolling vehicle with a gain of 10</w:t>
      </w:r>
      <w:r>
        <w:tab/>
      </w:r>
      <w:r>
        <w:fldChar w:fldCharType="begin"/>
      </w:r>
      <w:r>
        <w:instrText xml:space="preserve"> PAGEREF _Toc147143672 \h </w:instrText>
      </w:r>
      <w:r>
        <w:fldChar w:fldCharType="separate"/>
      </w:r>
      <w:r>
        <w:t>61</w:t>
      </w:r>
      <w:r>
        <w:fldChar w:fldCharType="end"/>
      </w:r>
    </w:p>
    <w:p w14:paraId="224E3B76" w14:textId="0A0D590E" w:rsidR="00A90348" w:rsidRDefault="00A90348">
      <w:pPr>
        <w:pStyle w:val="TableofFigures"/>
        <w:rPr>
          <w:rFonts w:asciiTheme="minorHAnsi" w:eastAsiaTheme="minorEastAsia" w:hAnsiTheme="minorHAnsi" w:cstheme="minorBidi"/>
          <w:kern w:val="2"/>
          <w:szCs w:val="22"/>
          <w:lang w:eastAsia="zh-CN"/>
          <w14:ligatures w14:val="standardContextual"/>
        </w:rPr>
      </w:pPr>
      <w:r>
        <w:t>Figure 4.7 Madgwick filter on a rolling vehicle with a gain of 15</w:t>
      </w:r>
      <w:r>
        <w:tab/>
      </w:r>
      <w:r>
        <w:fldChar w:fldCharType="begin"/>
      </w:r>
      <w:r>
        <w:instrText xml:space="preserve"> PAGEREF _Toc147143673 \h </w:instrText>
      </w:r>
      <w:r>
        <w:fldChar w:fldCharType="separate"/>
      </w:r>
      <w:r>
        <w:t>62</w:t>
      </w:r>
      <w:r>
        <w:fldChar w:fldCharType="end"/>
      </w:r>
    </w:p>
    <w:p w14:paraId="2E4BD29E" w14:textId="6FDF5662" w:rsidR="00A90348" w:rsidRDefault="00A90348">
      <w:pPr>
        <w:pStyle w:val="TableofFigures"/>
        <w:rPr>
          <w:rFonts w:asciiTheme="minorHAnsi" w:eastAsiaTheme="minorEastAsia" w:hAnsiTheme="minorHAnsi" w:cstheme="minorBidi"/>
          <w:kern w:val="2"/>
          <w:szCs w:val="22"/>
          <w:lang w:eastAsia="zh-CN"/>
          <w14:ligatures w14:val="standardContextual"/>
        </w:rPr>
      </w:pPr>
      <w:r>
        <w:t>Figure 4.8 Filter and Robot arm data for a rolling vehicle using Camera IMU values.</w:t>
      </w:r>
      <w:r>
        <w:tab/>
      </w:r>
      <w:r>
        <w:fldChar w:fldCharType="begin"/>
      </w:r>
      <w:r>
        <w:instrText xml:space="preserve"> PAGEREF _Toc147143674 \h </w:instrText>
      </w:r>
      <w:r>
        <w:fldChar w:fldCharType="separate"/>
      </w:r>
      <w:r>
        <w:t>63</w:t>
      </w:r>
      <w:r>
        <w:fldChar w:fldCharType="end"/>
      </w:r>
    </w:p>
    <w:p w14:paraId="2DDBCC72" w14:textId="29A781B3" w:rsidR="00A90348" w:rsidRDefault="00A90348">
      <w:pPr>
        <w:pStyle w:val="TableofFigures"/>
        <w:rPr>
          <w:rFonts w:asciiTheme="minorHAnsi" w:eastAsiaTheme="minorEastAsia" w:hAnsiTheme="minorHAnsi" w:cstheme="minorBidi"/>
          <w:kern w:val="2"/>
          <w:szCs w:val="22"/>
          <w:lang w:eastAsia="zh-CN"/>
          <w14:ligatures w14:val="standardContextual"/>
        </w:rPr>
      </w:pPr>
      <w:r>
        <w:t>Figure 4.9 Averages of Filter Roll values against robot arm movements</w:t>
      </w:r>
      <w:r>
        <w:tab/>
      </w:r>
      <w:r>
        <w:fldChar w:fldCharType="begin"/>
      </w:r>
      <w:r>
        <w:instrText xml:space="preserve"> PAGEREF _Toc147143675 \h </w:instrText>
      </w:r>
      <w:r>
        <w:fldChar w:fldCharType="separate"/>
      </w:r>
      <w:r>
        <w:t>64</w:t>
      </w:r>
      <w:r>
        <w:fldChar w:fldCharType="end"/>
      </w:r>
    </w:p>
    <w:p w14:paraId="643EEB1B" w14:textId="375DCE39" w:rsidR="00A90348" w:rsidRDefault="00A90348">
      <w:pPr>
        <w:pStyle w:val="TableofFigures"/>
        <w:rPr>
          <w:rFonts w:asciiTheme="minorHAnsi" w:eastAsiaTheme="minorEastAsia" w:hAnsiTheme="minorHAnsi" w:cstheme="minorBidi"/>
          <w:kern w:val="2"/>
          <w:szCs w:val="22"/>
          <w:lang w:eastAsia="zh-CN"/>
          <w14:ligatures w14:val="standardContextual"/>
        </w:rPr>
      </w:pPr>
      <w:r>
        <w:t>Figure 4.10 Filter and robot arm data for a pitching vehicle using camera IMU values</w:t>
      </w:r>
      <w:r>
        <w:tab/>
      </w:r>
      <w:r>
        <w:fldChar w:fldCharType="begin"/>
      </w:r>
      <w:r>
        <w:instrText xml:space="preserve"> PAGEREF _Toc147143676 \h </w:instrText>
      </w:r>
      <w:r>
        <w:fldChar w:fldCharType="separate"/>
      </w:r>
      <w:r>
        <w:t>65</w:t>
      </w:r>
      <w:r>
        <w:fldChar w:fldCharType="end"/>
      </w:r>
    </w:p>
    <w:p w14:paraId="5CCE65C4" w14:textId="003BA1F5" w:rsidR="00A90348" w:rsidRDefault="00A90348">
      <w:pPr>
        <w:pStyle w:val="TableofFigures"/>
        <w:rPr>
          <w:rFonts w:asciiTheme="minorHAnsi" w:eastAsiaTheme="minorEastAsia" w:hAnsiTheme="minorHAnsi" w:cstheme="minorBidi"/>
          <w:kern w:val="2"/>
          <w:szCs w:val="22"/>
          <w:lang w:eastAsia="zh-CN"/>
          <w14:ligatures w14:val="standardContextual"/>
        </w:rPr>
      </w:pPr>
      <w:r>
        <w:t>Figure 4.11 Averages of Filter Roll values against pitching robot arm movements</w:t>
      </w:r>
      <w:r>
        <w:tab/>
      </w:r>
      <w:r>
        <w:fldChar w:fldCharType="begin"/>
      </w:r>
      <w:r>
        <w:instrText xml:space="preserve"> PAGEREF _Toc147143677 \h </w:instrText>
      </w:r>
      <w:r>
        <w:fldChar w:fldCharType="separate"/>
      </w:r>
      <w:r>
        <w:t>65</w:t>
      </w:r>
      <w:r>
        <w:fldChar w:fldCharType="end"/>
      </w:r>
    </w:p>
    <w:p w14:paraId="7522ECD0" w14:textId="0914D290" w:rsidR="00A90348" w:rsidRDefault="00A90348">
      <w:pPr>
        <w:pStyle w:val="TableofFigures"/>
        <w:rPr>
          <w:rFonts w:asciiTheme="minorHAnsi" w:eastAsiaTheme="minorEastAsia" w:hAnsiTheme="minorHAnsi" w:cstheme="minorBidi"/>
          <w:kern w:val="2"/>
          <w:szCs w:val="22"/>
          <w:lang w:eastAsia="zh-CN"/>
          <w14:ligatures w14:val="standardContextual"/>
        </w:rPr>
      </w:pPr>
      <w:r>
        <w:t>Figure 4.12 Filter and robot arm varied-motion data using a Madgwick sample rate of 8.33</w:t>
      </w:r>
      <w:r>
        <w:tab/>
      </w:r>
      <w:r>
        <w:fldChar w:fldCharType="begin"/>
      </w:r>
      <w:r>
        <w:instrText xml:space="preserve"> PAGEREF _Toc147143678 \h </w:instrText>
      </w:r>
      <w:r>
        <w:fldChar w:fldCharType="separate"/>
      </w:r>
      <w:r>
        <w:t>66</w:t>
      </w:r>
      <w:r>
        <w:fldChar w:fldCharType="end"/>
      </w:r>
    </w:p>
    <w:p w14:paraId="57E3D4E2" w14:textId="31297778" w:rsidR="00A90348" w:rsidRDefault="00A90348">
      <w:pPr>
        <w:pStyle w:val="TableofFigures"/>
        <w:rPr>
          <w:rFonts w:asciiTheme="minorHAnsi" w:eastAsiaTheme="minorEastAsia" w:hAnsiTheme="minorHAnsi" w:cstheme="minorBidi"/>
          <w:kern w:val="2"/>
          <w:szCs w:val="22"/>
          <w:lang w:eastAsia="zh-CN"/>
          <w14:ligatures w14:val="standardContextual"/>
        </w:rPr>
      </w:pPr>
      <w:r>
        <w:t>Figure 4.13 Filter and robot arm varied-motion data using a Madgwick sample rate of 4998.</w:t>
      </w:r>
      <w:r>
        <w:tab/>
      </w:r>
      <w:r>
        <w:fldChar w:fldCharType="begin"/>
      </w:r>
      <w:r>
        <w:instrText xml:space="preserve"> PAGEREF _Toc147143679 \h </w:instrText>
      </w:r>
      <w:r>
        <w:fldChar w:fldCharType="separate"/>
      </w:r>
      <w:r>
        <w:t>67</w:t>
      </w:r>
      <w:r>
        <w:fldChar w:fldCharType="end"/>
      </w:r>
    </w:p>
    <w:p w14:paraId="5A6ABC8A" w14:textId="60897623" w:rsidR="00A90348" w:rsidRDefault="00A90348">
      <w:pPr>
        <w:pStyle w:val="TableofFigures"/>
        <w:rPr>
          <w:rFonts w:asciiTheme="minorHAnsi" w:eastAsiaTheme="minorEastAsia" w:hAnsiTheme="minorHAnsi" w:cstheme="minorBidi"/>
          <w:kern w:val="2"/>
          <w:szCs w:val="22"/>
          <w:lang w:eastAsia="zh-CN"/>
          <w14:ligatures w14:val="standardContextual"/>
        </w:rPr>
      </w:pPr>
      <w:r>
        <w:t>Figure 4.14 Madgwick and Kalman values with a sample rate of 100</w:t>
      </w:r>
      <w:r>
        <w:tab/>
      </w:r>
      <w:r>
        <w:fldChar w:fldCharType="begin"/>
      </w:r>
      <w:r>
        <w:instrText xml:space="preserve"> PAGEREF _Toc147143680 \h </w:instrText>
      </w:r>
      <w:r>
        <w:fldChar w:fldCharType="separate"/>
      </w:r>
      <w:r>
        <w:t>68</w:t>
      </w:r>
      <w:r>
        <w:fldChar w:fldCharType="end"/>
      </w:r>
    </w:p>
    <w:p w14:paraId="4BCFDD30" w14:textId="7FFE26DE" w:rsidR="00A90348" w:rsidRDefault="00A90348">
      <w:pPr>
        <w:pStyle w:val="TableofFigures"/>
        <w:rPr>
          <w:rFonts w:asciiTheme="minorHAnsi" w:eastAsiaTheme="minorEastAsia" w:hAnsiTheme="minorHAnsi" w:cstheme="minorBidi"/>
          <w:kern w:val="2"/>
          <w:szCs w:val="22"/>
          <w:lang w:eastAsia="zh-CN"/>
          <w14:ligatures w14:val="standardContextual"/>
        </w:rPr>
      </w:pPr>
      <w:r>
        <w:t>Figure 4.15 Averages of Madgwick and Kalman values with a sample rate of 100</w:t>
      </w:r>
      <w:r>
        <w:tab/>
      </w:r>
      <w:r>
        <w:fldChar w:fldCharType="begin"/>
      </w:r>
      <w:r>
        <w:instrText xml:space="preserve"> PAGEREF _Toc147143681 \h </w:instrText>
      </w:r>
      <w:r>
        <w:fldChar w:fldCharType="separate"/>
      </w:r>
      <w:r>
        <w:t>68</w:t>
      </w:r>
      <w:r>
        <w:fldChar w:fldCharType="end"/>
      </w:r>
    </w:p>
    <w:p w14:paraId="0065593A" w14:textId="0F289943" w:rsidR="00A90348" w:rsidRDefault="00A90348">
      <w:pPr>
        <w:pStyle w:val="TableofFigures"/>
        <w:rPr>
          <w:rFonts w:asciiTheme="minorHAnsi" w:eastAsiaTheme="minorEastAsia" w:hAnsiTheme="minorHAnsi" w:cstheme="minorBidi"/>
          <w:kern w:val="2"/>
          <w:szCs w:val="22"/>
          <w:lang w:eastAsia="zh-CN"/>
          <w14:ligatures w14:val="standardContextual"/>
        </w:rPr>
      </w:pPr>
      <w:r>
        <w:t>Figure 4.16 Madgwick and Kalman values with a sample rate of 50</w:t>
      </w:r>
      <w:r>
        <w:tab/>
      </w:r>
      <w:r>
        <w:fldChar w:fldCharType="begin"/>
      </w:r>
      <w:r>
        <w:instrText xml:space="preserve"> PAGEREF _Toc147143682 \h </w:instrText>
      </w:r>
      <w:r>
        <w:fldChar w:fldCharType="separate"/>
      </w:r>
      <w:r>
        <w:t>69</w:t>
      </w:r>
      <w:r>
        <w:fldChar w:fldCharType="end"/>
      </w:r>
    </w:p>
    <w:p w14:paraId="4B1CB0EE" w14:textId="50C75DA8" w:rsidR="00A90348" w:rsidRDefault="00A90348">
      <w:pPr>
        <w:pStyle w:val="TableofFigures"/>
        <w:rPr>
          <w:rFonts w:asciiTheme="minorHAnsi" w:eastAsiaTheme="minorEastAsia" w:hAnsiTheme="minorHAnsi" w:cstheme="minorBidi"/>
          <w:kern w:val="2"/>
          <w:szCs w:val="22"/>
          <w:lang w:eastAsia="zh-CN"/>
          <w14:ligatures w14:val="standardContextual"/>
        </w:rPr>
      </w:pPr>
      <w:r>
        <w:t>Figure 4.17 Madgwick and Kalman values with a sample rate of 500</w:t>
      </w:r>
      <w:r>
        <w:tab/>
      </w:r>
      <w:r>
        <w:fldChar w:fldCharType="begin"/>
      </w:r>
      <w:r>
        <w:instrText xml:space="preserve"> PAGEREF _Toc147143683 \h </w:instrText>
      </w:r>
      <w:r>
        <w:fldChar w:fldCharType="separate"/>
      </w:r>
      <w:r>
        <w:t>69</w:t>
      </w:r>
      <w:r>
        <w:fldChar w:fldCharType="end"/>
      </w:r>
    </w:p>
    <w:p w14:paraId="26BC7068" w14:textId="795E855B" w:rsidR="00A90348" w:rsidRDefault="00A90348">
      <w:pPr>
        <w:pStyle w:val="TableofFigures"/>
        <w:rPr>
          <w:rFonts w:asciiTheme="minorHAnsi" w:eastAsiaTheme="minorEastAsia" w:hAnsiTheme="minorHAnsi" w:cstheme="minorBidi"/>
          <w:kern w:val="2"/>
          <w:szCs w:val="22"/>
          <w:lang w:eastAsia="zh-CN"/>
          <w14:ligatures w14:val="standardContextual"/>
        </w:rPr>
      </w:pPr>
      <w:r>
        <w:t>Figure 4.18 Madgwick filter beta value set to 0.5 with a sample rate of 100</w:t>
      </w:r>
      <w:r>
        <w:tab/>
      </w:r>
      <w:r>
        <w:fldChar w:fldCharType="begin"/>
      </w:r>
      <w:r>
        <w:instrText xml:space="preserve"> PAGEREF _Toc147143684 \h </w:instrText>
      </w:r>
      <w:r>
        <w:fldChar w:fldCharType="separate"/>
      </w:r>
      <w:r>
        <w:t>70</w:t>
      </w:r>
      <w:r>
        <w:fldChar w:fldCharType="end"/>
      </w:r>
    </w:p>
    <w:p w14:paraId="263114C2" w14:textId="55F86440" w:rsidR="00A90348" w:rsidRDefault="00A90348">
      <w:pPr>
        <w:pStyle w:val="TableofFigures"/>
        <w:rPr>
          <w:rFonts w:asciiTheme="minorHAnsi" w:eastAsiaTheme="minorEastAsia" w:hAnsiTheme="minorHAnsi" w:cstheme="minorBidi"/>
          <w:kern w:val="2"/>
          <w:szCs w:val="22"/>
          <w:lang w:eastAsia="zh-CN"/>
          <w14:ligatures w14:val="standardContextual"/>
        </w:rPr>
      </w:pPr>
      <w:r>
        <w:t>Figure 4.19 Madgwick filter beta value set to 5.0 with a sample rate of 100</w:t>
      </w:r>
      <w:r>
        <w:tab/>
      </w:r>
      <w:r>
        <w:fldChar w:fldCharType="begin"/>
      </w:r>
      <w:r>
        <w:instrText xml:space="preserve"> PAGEREF _Toc147143685 \h </w:instrText>
      </w:r>
      <w:r>
        <w:fldChar w:fldCharType="separate"/>
      </w:r>
      <w:r>
        <w:t>70</w:t>
      </w:r>
      <w:r>
        <w:fldChar w:fldCharType="end"/>
      </w:r>
    </w:p>
    <w:p w14:paraId="43F61B30" w14:textId="4CAC916E" w:rsidR="00A90348" w:rsidRDefault="00A90348">
      <w:pPr>
        <w:pStyle w:val="TableofFigures"/>
        <w:rPr>
          <w:rFonts w:asciiTheme="minorHAnsi" w:eastAsiaTheme="minorEastAsia" w:hAnsiTheme="minorHAnsi" w:cstheme="minorBidi"/>
          <w:kern w:val="2"/>
          <w:szCs w:val="22"/>
          <w:lang w:eastAsia="zh-CN"/>
          <w14:ligatures w14:val="standardContextual"/>
        </w:rPr>
      </w:pPr>
      <w:r>
        <w:t>Figure 4.20 Neural network Model training summary</w:t>
      </w:r>
      <w:r>
        <w:tab/>
      </w:r>
      <w:r>
        <w:fldChar w:fldCharType="begin"/>
      </w:r>
      <w:r>
        <w:instrText xml:space="preserve"> PAGEREF _Toc147143686 \h </w:instrText>
      </w:r>
      <w:r>
        <w:fldChar w:fldCharType="separate"/>
      </w:r>
      <w:r>
        <w:t>71</w:t>
      </w:r>
      <w:r>
        <w:fldChar w:fldCharType="end"/>
      </w:r>
    </w:p>
    <w:p w14:paraId="537DC991" w14:textId="24FA3848" w:rsidR="00A90348" w:rsidRDefault="00A90348">
      <w:pPr>
        <w:pStyle w:val="TableofFigures"/>
        <w:rPr>
          <w:rFonts w:asciiTheme="minorHAnsi" w:eastAsiaTheme="minorEastAsia" w:hAnsiTheme="minorHAnsi" w:cstheme="minorBidi"/>
          <w:kern w:val="2"/>
          <w:szCs w:val="22"/>
          <w:lang w:eastAsia="zh-CN"/>
          <w14:ligatures w14:val="standardContextual"/>
        </w:rPr>
      </w:pPr>
      <w:r>
        <w:t>Figure 4.21 Initial Neural Network Performance plot with default layer size of 10</w:t>
      </w:r>
      <w:r>
        <w:tab/>
      </w:r>
      <w:r>
        <w:fldChar w:fldCharType="begin"/>
      </w:r>
      <w:r>
        <w:instrText xml:space="preserve"> PAGEREF _Toc147143687 \h </w:instrText>
      </w:r>
      <w:r>
        <w:fldChar w:fldCharType="separate"/>
      </w:r>
      <w:r>
        <w:t>71</w:t>
      </w:r>
      <w:r>
        <w:fldChar w:fldCharType="end"/>
      </w:r>
    </w:p>
    <w:p w14:paraId="1BAAA44F" w14:textId="1F64F34D" w:rsidR="00A90348" w:rsidRDefault="00A90348">
      <w:pPr>
        <w:pStyle w:val="TableofFigures"/>
        <w:rPr>
          <w:rFonts w:asciiTheme="minorHAnsi" w:eastAsiaTheme="minorEastAsia" w:hAnsiTheme="minorHAnsi" w:cstheme="minorBidi"/>
          <w:kern w:val="2"/>
          <w:szCs w:val="22"/>
          <w:lang w:eastAsia="zh-CN"/>
          <w14:ligatures w14:val="standardContextual"/>
        </w:rPr>
      </w:pPr>
      <w:r>
        <w:t>Figure 4.22 Initial Neural Network Error Histogram plot with default layer size of 10</w:t>
      </w:r>
      <w:r>
        <w:tab/>
      </w:r>
      <w:r>
        <w:fldChar w:fldCharType="begin"/>
      </w:r>
      <w:r>
        <w:instrText xml:space="preserve"> PAGEREF _Toc147143688 \h </w:instrText>
      </w:r>
      <w:r>
        <w:fldChar w:fldCharType="separate"/>
      </w:r>
      <w:r>
        <w:t>72</w:t>
      </w:r>
      <w:r>
        <w:fldChar w:fldCharType="end"/>
      </w:r>
    </w:p>
    <w:p w14:paraId="7C6E1C00" w14:textId="7E268041" w:rsidR="00A90348" w:rsidRDefault="00A90348">
      <w:pPr>
        <w:pStyle w:val="TableofFigures"/>
        <w:rPr>
          <w:rFonts w:asciiTheme="minorHAnsi" w:eastAsiaTheme="minorEastAsia" w:hAnsiTheme="minorHAnsi" w:cstheme="minorBidi"/>
          <w:kern w:val="2"/>
          <w:szCs w:val="22"/>
          <w:lang w:eastAsia="zh-CN"/>
          <w14:ligatures w14:val="standardContextual"/>
        </w:rPr>
      </w:pPr>
      <w:r>
        <w:t>Figure 4.23 Initial Neural Network Regression plots with default layer size of 10</w:t>
      </w:r>
      <w:r>
        <w:tab/>
      </w:r>
      <w:r>
        <w:fldChar w:fldCharType="begin"/>
      </w:r>
      <w:r>
        <w:instrText xml:space="preserve"> PAGEREF _Toc147143689 \h </w:instrText>
      </w:r>
      <w:r>
        <w:fldChar w:fldCharType="separate"/>
      </w:r>
      <w:r>
        <w:t>72</w:t>
      </w:r>
      <w:r>
        <w:fldChar w:fldCharType="end"/>
      </w:r>
    </w:p>
    <w:p w14:paraId="273519C6" w14:textId="17C17303" w:rsidR="00A90348" w:rsidRDefault="00A90348">
      <w:pPr>
        <w:pStyle w:val="TableofFigures"/>
        <w:rPr>
          <w:rFonts w:asciiTheme="minorHAnsi" w:eastAsiaTheme="minorEastAsia" w:hAnsiTheme="minorHAnsi" w:cstheme="minorBidi"/>
          <w:kern w:val="2"/>
          <w:szCs w:val="22"/>
          <w:lang w:eastAsia="zh-CN"/>
          <w14:ligatures w14:val="standardContextual"/>
        </w:rPr>
      </w:pPr>
      <w:r>
        <w:t>Figure 4.24 Initial Neural Network Performance plot with 20 layers</w:t>
      </w:r>
      <w:r>
        <w:tab/>
      </w:r>
      <w:r>
        <w:fldChar w:fldCharType="begin"/>
      </w:r>
      <w:r>
        <w:instrText xml:space="preserve"> PAGEREF _Toc147143690 \h </w:instrText>
      </w:r>
      <w:r>
        <w:fldChar w:fldCharType="separate"/>
      </w:r>
      <w:r>
        <w:t>73</w:t>
      </w:r>
      <w:r>
        <w:fldChar w:fldCharType="end"/>
      </w:r>
    </w:p>
    <w:p w14:paraId="3B2A7874" w14:textId="707DDD31" w:rsidR="00A90348" w:rsidRDefault="00A90348">
      <w:pPr>
        <w:pStyle w:val="TableofFigures"/>
        <w:rPr>
          <w:rFonts w:asciiTheme="minorHAnsi" w:eastAsiaTheme="minorEastAsia" w:hAnsiTheme="minorHAnsi" w:cstheme="minorBidi"/>
          <w:kern w:val="2"/>
          <w:szCs w:val="22"/>
          <w:lang w:eastAsia="zh-CN"/>
          <w14:ligatures w14:val="standardContextual"/>
        </w:rPr>
      </w:pPr>
      <w:r>
        <w:t>Figure 4.25 Initial Neural Network Error Histogram plot with 20 layers</w:t>
      </w:r>
      <w:r>
        <w:tab/>
      </w:r>
      <w:r>
        <w:fldChar w:fldCharType="begin"/>
      </w:r>
      <w:r>
        <w:instrText xml:space="preserve"> PAGEREF _Toc147143691 \h </w:instrText>
      </w:r>
      <w:r>
        <w:fldChar w:fldCharType="separate"/>
      </w:r>
      <w:r>
        <w:t>73</w:t>
      </w:r>
      <w:r>
        <w:fldChar w:fldCharType="end"/>
      </w:r>
    </w:p>
    <w:p w14:paraId="675BC478" w14:textId="7F7C3CB2" w:rsidR="00A90348" w:rsidRDefault="00A90348">
      <w:pPr>
        <w:pStyle w:val="TableofFigures"/>
        <w:rPr>
          <w:rFonts w:asciiTheme="minorHAnsi" w:eastAsiaTheme="minorEastAsia" w:hAnsiTheme="minorHAnsi" w:cstheme="minorBidi"/>
          <w:kern w:val="2"/>
          <w:szCs w:val="22"/>
          <w:lang w:eastAsia="zh-CN"/>
          <w14:ligatures w14:val="standardContextual"/>
        </w:rPr>
      </w:pPr>
      <w:r>
        <w:lastRenderedPageBreak/>
        <w:t>Figure 4.26 Initial Neural Network Regression plot with 20 layers</w:t>
      </w:r>
      <w:r>
        <w:tab/>
      </w:r>
      <w:r>
        <w:fldChar w:fldCharType="begin"/>
      </w:r>
      <w:r>
        <w:instrText xml:space="preserve"> PAGEREF _Toc147143692 \h </w:instrText>
      </w:r>
      <w:r>
        <w:fldChar w:fldCharType="separate"/>
      </w:r>
      <w:r>
        <w:t>74</w:t>
      </w:r>
      <w:r>
        <w:fldChar w:fldCharType="end"/>
      </w:r>
    </w:p>
    <w:p w14:paraId="468D10A0" w14:textId="38CC8A84" w:rsidR="00A90348" w:rsidRDefault="00A90348">
      <w:pPr>
        <w:pStyle w:val="TableofFigures"/>
        <w:rPr>
          <w:rFonts w:asciiTheme="minorHAnsi" w:eastAsiaTheme="minorEastAsia" w:hAnsiTheme="minorHAnsi" w:cstheme="minorBidi"/>
          <w:kern w:val="2"/>
          <w:szCs w:val="22"/>
          <w:lang w:eastAsia="zh-CN"/>
          <w14:ligatures w14:val="standardContextual"/>
        </w:rPr>
      </w:pPr>
      <w:r>
        <w:t>Figure 4.27 Initial Neural Network Training State plot with 20 layers</w:t>
      </w:r>
      <w:r>
        <w:tab/>
      </w:r>
      <w:r>
        <w:fldChar w:fldCharType="begin"/>
      </w:r>
      <w:r>
        <w:instrText xml:space="preserve"> PAGEREF _Toc147143693 \h </w:instrText>
      </w:r>
      <w:r>
        <w:fldChar w:fldCharType="separate"/>
      </w:r>
      <w:r>
        <w:t>74</w:t>
      </w:r>
      <w:r>
        <w:fldChar w:fldCharType="end"/>
      </w:r>
    </w:p>
    <w:p w14:paraId="2CC3AC95" w14:textId="7377A892" w:rsidR="00A90348" w:rsidRDefault="00A90348">
      <w:pPr>
        <w:pStyle w:val="TableofFigures"/>
        <w:rPr>
          <w:rFonts w:asciiTheme="minorHAnsi" w:eastAsiaTheme="minorEastAsia" w:hAnsiTheme="minorHAnsi" w:cstheme="minorBidi"/>
          <w:kern w:val="2"/>
          <w:szCs w:val="22"/>
          <w:lang w:eastAsia="zh-CN"/>
          <w14:ligatures w14:val="standardContextual"/>
        </w:rPr>
      </w:pPr>
      <w:r>
        <w:t>Figure 4.28 Training state plot after alignment optimisation</w:t>
      </w:r>
      <w:r>
        <w:tab/>
      </w:r>
      <w:r>
        <w:fldChar w:fldCharType="begin"/>
      </w:r>
      <w:r>
        <w:instrText xml:space="preserve"> PAGEREF _Toc147143694 \h </w:instrText>
      </w:r>
      <w:r>
        <w:fldChar w:fldCharType="separate"/>
      </w:r>
      <w:r>
        <w:t>76</w:t>
      </w:r>
      <w:r>
        <w:fldChar w:fldCharType="end"/>
      </w:r>
    </w:p>
    <w:p w14:paraId="69C09D87" w14:textId="173BE313" w:rsidR="00A90348" w:rsidRDefault="00A90348">
      <w:pPr>
        <w:pStyle w:val="TableofFigures"/>
        <w:rPr>
          <w:rFonts w:asciiTheme="minorHAnsi" w:eastAsiaTheme="minorEastAsia" w:hAnsiTheme="minorHAnsi" w:cstheme="minorBidi"/>
          <w:kern w:val="2"/>
          <w:szCs w:val="22"/>
          <w:lang w:eastAsia="zh-CN"/>
          <w14:ligatures w14:val="standardContextual"/>
        </w:rPr>
      </w:pPr>
      <w:r>
        <w:t>Figure 4.29 Performance plot after alignment optimisation</w:t>
      </w:r>
      <w:r>
        <w:tab/>
      </w:r>
      <w:r>
        <w:fldChar w:fldCharType="begin"/>
      </w:r>
      <w:r>
        <w:instrText xml:space="preserve"> PAGEREF _Toc147143695 \h </w:instrText>
      </w:r>
      <w:r>
        <w:fldChar w:fldCharType="separate"/>
      </w:r>
      <w:r>
        <w:t>76</w:t>
      </w:r>
      <w:r>
        <w:fldChar w:fldCharType="end"/>
      </w:r>
    </w:p>
    <w:p w14:paraId="1D68363C" w14:textId="45E1B083" w:rsidR="00A90348" w:rsidRDefault="00A90348">
      <w:pPr>
        <w:pStyle w:val="TableofFigures"/>
        <w:rPr>
          <w:rFonts w:asciiTheme="minorHAnsi" w:eastAsiaTheme="minorEastAsia" w:hAnsiTheme="minorHAnsi" w:cstheme="minorBidi"/>
          <w:kern w:val="2"/>
          <w:szCs w:val="22"/>
          <w:lang w:eastAsia="zh-CN"/>
          <w14:ligatures w14:val="standardContextual"/>
        </w:rPr>
      </w:pPr>
      <w:r>
        <w:t>Figure 4.30 Error Histogram plot after alignment optimisation</w:t>
      </w:r>
      <w:r>
        <w:tab/>
      </w:r>
      <w:r>
        <w:fldChar w:fldCharType="begin"/>
      </w:r>
      <w:r>
        <w:instrText xml:space="preserve"> PAGEREF _Toc147143696 \h </w:instrText>
      </w:r>
      <w:r>
        <w:fldChar w:fldCharType="separate"/>
      </w:r>
      <w:r>
        <w:t>77</w:t>
      </w:r>
      <w:r>
        <w:fldChar w:fldCharType="end"/>
      </w:r>
    </w:p>
    <w:p w14:paraId="41F56EBE" w14:textId="78412B7B" w:rsidR="00A90348" w:rsidRDefault="00A90348">
      <w:pPr>
        <w:pStyle w:val="TableofFigures"/>
        <w:rPr>
          <w:rFonts w:asciiTheme="minorHAnsi" w:eastAsiaTheme="minorEastAsia" w:hAnsiTheme="minorHAnsi" w:cstheme="minorBidi"/>
          <w:kern w:val="2"/>
          <w:szCs w:val="22"/>
          <w:lang w:eastAsia="zh-CN"/>
          <w14:ligatures w14:val="standardContextual"/>
        </w:rPr>
      </w:pPr>
      <w:r>
        <w:t>Figure 4.31 Regression plot after alignment optimisation</w:t>
      </w:r>
      <w:r>
        <w:tab/>
      </w:r>
      <w:r>
        <w:fldChar w:fldCharType="begin"/>
      </w:r>
      <w:r>
        <w:instrText xml:space="preserve"> PAGEREF _Toc147143697 \h </w:instrText>
      </w:r>
      <w:r>
        <w:fldChar w:fldCharType="separate"/>
      </w:r>
      <w:r>
        <w:t>77</w:t>
      </w:r>
      <w:r>
        <w:fldChar w:fldCharType="end"/>
      </w:r>
    </w:p>
    <w:p w14:paraId="7FA64BC8" w14:textId="667679CE" w:rsidR="00A90348" w:rsidRDefault="00A90348">
      <w:pPr>
        <w:pStyle w:val="TableofFigures"/>
        <w:rPr>
          <w:rFonts w:asciiTheme="minorHAnsi" w:eastAsiaTheme="minorEastAsia" w:hAnsiTheme="minorHAnsi" w:cstheme="minorBidi"/>
          <w:kern w:val="2"/>
          <w:szCs w:val="22"/>
          <w:lang w:eastAsia="zh-CN"/>
          <w14:ligatures w14:val="standardContextual"/>
        </w:rPr>
      </w:pPr>
      <w:r>
        <w:t>Figure 4.32 Kalman and Madgwick filter results using Magnetometer</w:t>
      </w:r>
      <w:r>
        <w:tab/>
      </w:r>
      <w:r>
        <w:fldChar w:fldCharType="begin"/>
      </w:r>
      <w:r>
        <w:instrText xml:space="preserve"> PAGEREF _Toc147143698 \h </w:instrText>
      </w:r>
      <w:r>
        <w:fldChar w:fldCharType="separate"/>
      </w:r>
      <w:r>
        <w:t>81</w:t>
      </w:r>
      <w:r>
        <w:fldChar w:fldCharType="end"/>
      </w:r>
    </w:p>
    <w:p w14:paraId="29B632EA" w14:textId="5DF646B3" w:rsidR="00A90348" w:rsidRDefault="00A90348">
      <w:pPr>
        <w:pStyle w:val="TableofFigures"/>
        <w:rPr>
          <w:rFonts w:asciiTheme="minorHAnsi" w:eastAsiaTheme="minorEastAsia" w:hAnsiTheme="minorHAnsi" w:cstheme="minorBidi"/>
          <w:kern w:val="2"/>
          <w:szCs w:val="22"/>
          <w:lang w:eastAsia="zh-CN"/>
          <w14:ligatures w14:val="standardContextual"/>
        </w:rPr>
      </w:pPr>
      <w:r>
        <w:t>Figure 4.33 Kalman and robot arm angles compared while robot arm rotates</w:t>
      </w:r>
      <w:r>
        <w:tab/>
      </w:r>
      <w:r>
        <w:fldChar w:fldCharType="begin"/>
      </w:r>
      <w:r>
        <w:instrText xml:space="preserve"> PAGEREF _Toc147143699 \h </w:instrText>
      </w:r>
      <w:r>
        <w:fldChar w:fldCharType="separate"/>
      </w:r>
      <w:r>
        <w:t>82</w:t>
      </w:r>
      <w:r>
        <w:fldChar w:fldCharType="end"/>
      </w:r>
    </w:p>
    <w:p w14:paraId="4DCC0D34" w14:textId="28281212" w:rsidR="00A90348" w:rsidRDefault="00A90348">
      <w:pPr>
        <w:pStyle w:val="TableofFigures"/>
        <w:rPr>
          <w:rFonts w:asciiTheme="minorHAnsi" w:eastAsiaTheme="minorEastAsia" w:hAnsiTheme="minorHAnsi" w:cstheme="minorBidi"/>
          <w:kern w:val="2"/>
          <w:szCs w:val="22"/>
          <w:lang w:eastAsia="zh-CN"/>
          <w14:ligatures w14:val="standardContextual"/>
        </w:rPr>
      </w:pPr>
      <w:r>
        <w:t>Figure 4.34 Madgwick filter and robot arm angles compared while robot arm rotates</w:t>
      </w:r>
      <w:r>
        <w:tab/>
      </w:r>
      <w:r>
        <w:fldChar w:fldCharType="begin"/>
      </w:r>
      <w:r>
        <w:instrText xml:space="preserve"> PAGEREF _Toc147143700 \h </w:instrText>
      </w:r>
      <w:r>
        <w:fldChar w:fldCharType="separate"/>
      </w:r>
      <w:r>
        <w:t>83</w:t>
      </w:r>
      <w:r>
        <w:fldChar w:fldCharType="end"/>
      </w:r>
    </w:p>
    <w:p w14:paraId="282367B2" w14:textId="7B0D2159" w:rsidR="00A90348" w:rsidRDefault="00A90348">
      <w:pPr>
        <w:pStyle w:val="TableofFigures"/>
        <w:rPr>
          <w:rFonts w:asciiTheme="minorHAnsi" w:eastAsiaTheme="minorEastAsia" w:hAnsiTheme="minorHAnsi" w:cstheme="minorBidi"/>
          <w:kern w:val="2"/>
          <w:szCs w:val="22"/>
          <w:lang w:eastAsia="zh-CN"/>
          <w14:ligatures w14:val="standardContextual"/>
        </w:rPr>
      </w:pPr>
      <w:r>
        <w:t>Figure 7.1  IMU Calibration graphs for Central Camera IMU</w:t>
      </w:r>
      <w:r>
        <w:tab/>
      </w:r>
      <w:r>
        <w:fldChar w:fldCharType="begin"/>
      </w:r>
      <w:r>
        <w:instrText xml:space="preserve"> PAGEREF _Toc147143701 \h </w:instrText>
      </w:r>
      <w:r>
        <w:fldChar w:fldCharType="separate"/>
      </w:r>
      <w:r>
        <w:t>90</w:t>
      </w:r>
      <w:r>
        <w:fldChar w:fldCharType="end"/>
      </w:r>
    </w:p>
    <w:p w14:paraId="714DEF67" w14:textId="5C4C5DE5" w:rsidR="00A90348" w:rsidRDefault="00A90348">
      <w:pPr>
        <w:pStyle w:val="TableofFigures"/>
        <w:rPr>
          <w:rFonts w:asciiTheme="minorHAnsi" w:eastAsiaTheme="minorEastAsia" w:hAnsiTheme="minorHAnsi" w:cstheme="minorBidi"/>
          <w:kern w:val="2"/>
          <w:szCs w:val="22"/>
          <w:lang w:eastAsia="zh-CN"/>
          <w14:ligatures w14:val="standardContextual"/>
        </w:rPr>
      </w:pPr>
      <w:r>
        <w:t>Figure 7.2  IMU Calibration graphs for Front Left IMU</w:t>
      </w:r>
      <w:r>
        <w:tab/>
      </w:r>
      <w:r>
        <w:fldChar w:fldCharType="begin"/>
      </w:r>
      <w:r>
        <w:instrText xml:space="preserve"> PAGEREF _Toc147143702 \h </w:instrText>
      </w:r>
      <w:r>
        <w:fldChar w:fldCharType="separate"/>
      </w:r>
      <w:r>
        <w:t>91</w:t>
      </w:r>
      <w:r>
        <w:fldChar w:fldCharType="end"/>
      </w:r>
    </w:p>
    <w:p w14:paraId="55E63728" w14:textId="13A89640" w:rsidR="00A90348" w:rsidRDefault="00A90348">
      <w:pPr>
        <w:pStyle w:val="TableofFigures"/>
        <w:rPr>
          <w:rFonts w:asciiTheme="minorHAnsi" w:eastAsiaTheme="minorEastAsia" w:hAnsiTheme="minorHAnsi" w:cstheme="minorBidi"/>
          <w:kern w:val="2"/>
          <w:szCs w:val="22"/>
          <w:lang w:eastAsia="zh-CN"/>
          <w14:ligatures w14:val="standardContextual"/>
        </w:rPr>
      </w:pPr>
      <w:r>
        <w:t>Figure 7.3  IMU Calibration graphs for Front Right IMU</w:t>
      </w:r>
      <w:r>
        <w:tab/>
      </w:r>
      <w:r>
        <w:fldChar w:fldCharType="begin"/>
      </w:r>
      <w:r>
        <w:instrText xml:space="preserve"> PAGEREF _Toc147143703 \h </w:instrText>
      </w:r>
      <w:r>
        <w:fldChar w:fldCharType="separate"/>
      </w:r>
      <w:r>
        <w:t>91</w:t>
      </w:r>
      <w:r>
        <w:fldChar w:fldCharType="end"/>
      </w:r>
    </w:p>
    <w:p w14:paraId="7BDED35E" w14:textId="77FF2638" w:rsidR="00A90348" w:rsidRDefault="00A90348">
      <w:pPr>
        <w:pStyle w:val="TableofFigures"/>
        <w:rPr>
          <w:rFonts w:asciiTheme="minorHAnsi" w:eastAsiaTheme="minorEastAsia" w:hAnsiTheme="minorHAnsi" w:cstheme="minorBidi"/>
          <w:kern w:val="2"/>
          <w:szCs w:val="22"/>
          <w:lang w:eastAsia="zh-CN"/>
          <w14:ligatures w14:val="standardContextual"/>
        </w:rPr>
      </w:pPr>
      <w:r>
        <w:t>Figure 7.4  IMU Calibration graphs for Rear Left IMU</w:t>
      </w:r>
      <w:r>
        <w:tab/>
      </w:r>
      <w:r>
        <w:fldChar w:fldCharType="begin"/>
      </w:r>
      <w:r>
        <w:instrText xml:space="preserve"> PAGEREF _Toc147143704 \h </w:instrText>
      </w:r>
      <w:r>
        <w:fldChar w:fldCharType="separate"/>
      </w:r>
      <w:r>
        <w:t>91</w:t>
      </w:r>
      <w:r>
        <w:fldChar w:fldCharType="end"/>
      </w:r>
    </w:p>
    <w:p w14:paraId="2E5FB52F" w14:textId="37156619" w:rsidR="00A90348" w:rsidRDefault="00A90348">
      <w:pPr>
        <w:pStyle w:val="TableofFigures"/>
        <w:rPr>
          <w:rFonts w:asciiTheme="minorHAnsi" w:eastAsiaTheme="minorEastAsia" w:hAnsiTheme="minorHAnsi" w:cstheme="minorBidi"/>
          <w:kern w:val="2"/>
          <w:szCs w:val="22"/>
          <w:lang w:eastAsia="zh-CN"/>
          <w14:ligatures w14:val="standardContextual"/>
        </w:rPr>
      </w:pPr>
      <w:r>
        <w:t>Figure 7.5 Figure  IMU Calibration graphs for Right Rear IMU</w:t>
      </w:r>
      <w:r>
        <w:tab/>
      </w:r>
      <w:r>
        <w:fldChar w:fldCharType="begin"/>
      </w:r>
      <w:r>
        <w:instrText xml:space="preserve"> PAGEREF _Toc147143705 \h </w:instrText>
      </w:r>
      <w:r>
        <w:fldChar w:fldCharType="separate"/>
      </w:r>
      <w:r>
        <w:t>92</w:t>
      </w:r>
      <w:r>
        <w:fldChar w:fldCharType="end"/>
      </w:r>
    </w:p>
    <w:p w14:paraId="24729754" w14:textId="28B6A59E" w:rsidR="00951044" w:rsidRPr="00280F56" w:rsidRDefault="00D03434" w:rsidP="00252943">
      <w:r w:rsidRPr="00280F56">
        <w:fldChar w:fldCharType="end"/>
      </w:r>
      <w:r w:rsidRPr="00280F56">
        <w:br/>
      </w:r>
      <w:r w:rsidRPr="00280F56">
        <w:br/>
      </w:r>
      <w:r w:rsidRPr="00280F56">
        <w:br/>
      </w:r>
    </w:p>
    <w:p w14:paraId="185ACB87" w14:textId="77777777" w:rsidR="00951044" w:rsidRPr="00280F56" w:rsidRDefault="00951044">
      <w:r w:rsidRPr="00280F56">
        <w:br w:type="page"/>
      </w:r>
    </w:p>
    <w:p w14:paraId="7AF56657" w14:textId="7CF933EE" w:rsidR="009E25F6" w:rsidRPr="00280F56" w:rsidRDefault="00842CFB" w:rsidP="00C0493D">
      <w:pPr>
        <w:pStyle w:val="Heading1"/>
      </w:pPr>
      <w:r w:rsidRPr="00280F56">
        <w:lastRenderedPageBreak/>
        <w:t xml:space="preserve"> </w:t>
      </w:r>
      <w:bookmarkStart w:id="15" w:name="_Toc146552331"/>
      <w:r w:rsidR="00586617" w:rsidRPr="00280F56">
        <w:t>Introduction</w:t>
      </w:r>
      <w:bookmarkEnd w:id="15"/>
    </w:p>
    <w:p w14:paraId="47B6B725" w14:textId="63390EA1" w:rsidR="009E25F6" w:rsidRPr="00280F56" w:rsidRDefault="003B7727" w:rsidP="00C0493D">
      <w:pPr>
        <w:pStyle w:val="Heading2"/>
        <w:rPr>
          <w:noProof w:val="0"/>
        </w:rPr>
      </w:pPr>
      <w:bookmarkStart w:id="16" w:name="_Toc146552332"/>
      <w:r w:rsidRPr="00280F56">
        <w:rPr>
          <w:noProof w:val="0"/>
        </w:rPr>
        <w:t>Motivation</w:t>
      </w:r>
      <w:bookmarkEnd w:id="16"/>
    </w:p>
    <w:p w14:paraId="17DEBCE0" w14:textId="1C037452" w:rsidR="00B719FB" w:rsidRPr="00280F56" w:rsidRDefault="00B719FB" w:rsidP="00382D74">
      <w:pPr>
        <w:pStyle w:val="BodyText"/>
      </w:pPr>
      <w:r w:rsidRPr="00280F56">
        <w:t xml:space="preserve">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w:t>
      </w:r>
      <w:r w:rsidR="00461337" w:rsidRPr="00280F56">
        <w:t xml:space="preserve">ground </w:t>
      </w:r>
      <w:r w:rsidRPr="00280F56">
        <w:t>vehicle (</w:t>
      </w:r>
      <w:r w:rsidR="00461337" w:rsidRPr="00280F56">
        <w:t>UGV</w:t>
      </w:r>
      <w:r w:rsidRPr="00280F56">
        <w:t xml:space="preserve"> or </w:t>
      </w:r>
      <w:r w:rsidR="00461337" w:rsidRPr="00280F56">
        <w:t>r</w:t>
      </w:r>
      <w:r w:rsidRPr="00280F56">
        <w:t xml:space="preserve">over) is </w:t>
      </w:r>
      <w:r w:rsidR="001513DF">
        <w:t>required</w:t>
      </w:r>
      <w:r w:rsidRPr="00280F56">
        <w:t>, various obstacle detection methods are discussed (including choices of sensors) and an overview of camera-based avoidance techniques is presented.</w:t>
      </w:r>
      <w:r w:rsidRPr="00280F56">
        <w:br/>
        <w:t xml:space="preserve">The issue of image stabilisation when using camera-based systems and common techniques for mitigating this is </w:t>
      </w:r>
      <w:r w:rsidR="002F30D3" w:rsidRPr="00280F56">
        <w:t>presented and the research objective is outlined</w:t>
      </w:r>
      <w:r w:rsidRPr="00280F56">
        <w:t>.</w:t>
      </w:r>
    </w:p>
    <w:p w14:paraId="5A2E2C4E" w14:textId="184DE0C2" w:rsidR="00952362" w:rsidRPr="00280F56" w:rsidRDefault="00952362" w:rsidP="00952362">
      <w:pPr>
        <w:pStyle w:val="Heading3"/>
        <w:rPr>
          <w:noProof w:val="0"/>
        </w:rPr>
      </w:pPr>
      <w:bookmarkStart w:id="17" w:name="_Toc146552333"/>
      <w:r w:rsidRPr="00280F56">
        <w:rPr>
          <w:noProof w:val="0"/>
        </w:rPr>
        <w:t>NZ Farm information</w:t>
      </w:r>
      <w:r w:rsidR="00BD64C9" w:rsidRPr="00280F56">
        <w:rPr>
          <w:noProof w:val="0"/>
        </w:rPr>
        <w:t xml:space="preserve"> and desired data</w:t>
      </w:r>
      <w:bookmarkEnd w:id="17"/>
    </w:p>
    <w:p w14:paraId="368422D9" w14:textId="1A463FE3" w:rsidR="00615619" w:rsidRPr="00280F56" w:rsidRDefault="00F861F9" w:rsidP="004B3066">
      <w:pPr>
        <w:pStyle w:val="BodyText"/>
      </w:pPr>
      <w:r w:rsidRPr="00280F56">
        <w:t>T</w:t>
      </w:r>
      <w:r w:rsidR="00681012" w:rsidRPr="00280F56">
        <w:t>o maintain animal welfare and to obtain the best possible pr</w:t>
      </w:r>
      <w:r w:rsidR="00615619" w:rsidRPr="00280F56">
        <w:t>ofit</w:t>
      </w:r>
      <w:r w:rsidRPr="00280F56">
        <w:t>, beef cattle farmers in rural New Zealand need to acquire accurate and timely data on the state of their livestock</w:t>
      </w:r>
      <w:r w:rsidR="0033683C" w:rsidRPr="00280F56">
        <w:t xml:space="preserve"> </w:t>
      </w:r>
      <w:r w:rsidR="006E5D54"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6E5D54" w:rsidRPr="00280F56">
        <w:fldChar w:fldCharType="separate"/>
      </w:r>
      <w:r w:rsidR="00F24F35" w:rsidRPr="00F24F35">
        <w:rPr>
          <w:noProof/>
        </w:rPr>
        <w:t>(Swain et al., 2013)</w:t>
      </w:r>
      <w:r w:rsidR="006E5D54" w:rsidRPr="00280F56">
        <w:fldChar w:fldCharType="end"/>
      </w:r>
      <w:r w:rsidR="006E5D54" w:rsidRPr="00280F56">
        <w:t xml:space="preserve"> </w:t>
      </w:r>
      <w:r w:rsidR="00461337" w:rsidRPr="00280F56">
        <w:t xml:space="preserve">. </w:t>
      </w:r>
      <w:r w:rsidR="00811DC8" w:rsidRPr="00280F56">
        <w:t xml:space="preserve">In New Zealand, </w:t>
      </w:r>
      <w:r w:rsidR="0033683C" w:rsidRPr="00280F56">
        <w:t xml:space="preserve">80% of beef production is exported and international importers wish to purchase pasture-fed healthy beef </w:t>
      </w:r>
      <w:r w:rsidR="00D45040"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rsidRPr="00280F56">
        <w:fldChar w:fldCharType="separate"/>
      </w:r>
      <w:r w:rsidR="00D40BA6" w:rsidRPr="00280F56">
        <w:rPr>
          <w:noProof/>
        </w:rPr>
        <w:t>(Beef and Lamb NZ, 2017)</w:t>
      </w:r>
      <w:r w:rsidR="00D45040" w:rsidRPr="00280F56">
        <w:fldChar w:fldCharType="end"/>
      </w:r>
      <w:r w:rsidR="00461337" w:rsidRPr="00280F56">
        <w:t>.</w:t>
      </w:r>
      <w:r w:rsidR="00D45040" w:rsidRPr="00280F56">
        <w:br/>
        <w:t xml:space="preserve">The total area of New Zealand </w:t>
      </w:r>
      <w:r w:rsidR="0033683C" w:rsidRPr="00280F56">
        <w:t>comprises</w:t>
      </w:r>
      <w:r w:rsidR="00D45040" w:rsidRPr="00280F56">
        <w:t xml:space="preserve"> 26.8 million hectares with approximately three quarters of th</w:t>
      </w:r>
      <w:r w:rsidR="0033683C" w:rsidRPr="00280F56">
        <w:t xml:space="preserve">is </w:t>
      </w:r>
      <w:r w:rsidR="00D45040" w:rsidRPr="00280F56">
        <w:t>area above 200 metres in altitude. In 20</w:t>
      </w:r>
      <w:r w:rsidR="000E2EBF" w:rsidRPr="00280F56">
        <w:t>17</w:t>
      </w:r>
      <w:r w:rsidR="00D45040" w:rsidRPr="00280F56">
        <w:t xml:space="preserve">, </w:t>
      </w:r>
      <w:r w:rsidR="000E2EBF" w:rsidRPr="00280F56">
        <w:t>8.765</w:t>
      </w:r>
      <w:r w:rsidR="00D45040" w:rsidRPr="00280F56">
        <w:t xml:space="preserve"> million hectares </w:t>
      </w:r>
      <w:r w:rsidR="000E2EBF" w:rsidRPr="00280F56">
        <w:t>were</w:t>
      </w:r>
      <w:r w:rsidR="00D45040" w:rsidRPr="00280F56">
        <w:t xml:space="preserve"> used for </w:t>
      </w:r>
      <w:r w:rsidR="000E2EBF" w:rsidRPr="00280F56">
        <w:t xml:space="preserve">beef and sheep </w:t>
      </w:r>
      <w:r w:rsidR="00D45040" w:rsidRPr="00280F56">
        <w:t xml:space="preserve">farming spread across </w:t>
      </w:r>
      <w:r w:rsidR="000E2EBF" w:rsidRPr="00280F56">
        <w:t>23,403</w:t>
      </w:r>
      <w:r w:rsidR="00D45040" w:rsidRPr="00280F56">
        <w:t xml:space="preserve"> holdings, averaging </w:t>
      </w:r>
      <w:r w:rsidR="000E2EBF" w:rsidRPr="00280F56">
        <w:t>374.5</w:t>
      </w:r>
      <w:r w:rsidR="00D45040" w:rsidRPr="00280F56">
        <w:t xml:space="preserve"> hectares per farm. 92% of the</w:t>
      </w:r>
      <w:r w:rsidR="000E2EBF" w:rsidRPr="00280F56">
        <w:t>se</w:t>
      </w:r>
      <w:r w:rsidR="00D45040" w:rsidRPr="00280F56">
        <w:t xml:space="preserve"> commercial sheep and beef farms </w:t>
      </w:r>
      <w:r w:rsidR="000E2EBF" w:rsidRPr="00280F56">
        <w:t>were</w:t>
      </w:r>
      <w:r w:rsidR="00D45040" w:rsidRPr="00280F56">
        <w:t xml:space="preserve"> owner-operated</w:t>
      </w:r>
      <w:r w:rsidR="00615619" w:rsidRPr="00280F56">
        <w:t xml:space="preserve"> and most farmers farm both sheep and beef cattle</w:t>
      </w:r>
      <w:r w:rsidR="0033683C" w:rsidRPr="00280F56">
        <w:t xml:space="preserve"> as these are complementary for pasture management</w:t>
      </w:r>
      <w:r w:rsidR="00615619" w:rsidRPr="00280F56">
        <w:t xml:space="preserve">. </w:t>
      </w:r>
      <w:r w:rsidR="000E2EBF" w:rsidRPr="00280F56">
        <w:t xml:space="preserve">In 2020, these farms hosted 26 million sheep and 3.9 million beef cattle, averaging </w:t>
      </w:r>
      <w:r w:rsidR="00615619" w:rsidRPr="00280F56">
        <w:t>1,110 sheep and 166 beef cattle per farm.</w:t>
      </w:r>
      <w:r w:rsidR="008A12AF" w:rsidRPr="00280F56">
        <w:t xml:space="preserve"> The average figures are somewhat skewed as approximately </w:t>
      </w:r>
      <w:r w:rsidR="00312595" w:rsidRPr="00280F56">
        <w:t>4</w:t>
      </w:r>
      <w:r w:rsidR="008A12AF" w:rsidRPr="00280F56">
        <w:t xml:space="preserve">5% of the total stock </w:t>
      </w:r>
      <w:r w:rsidR="00312595" w:rsidRPr="00280F56">
        <w:t xml:space="preserve">are </w:t>
      </w:r>
      <w:r w:rsidR="008A12AF" w:rsidRPr="00280F56">
        <w:t>on farms holding more than 500 cattle</w:t>
      </w:r>
      <w:r w:rsidR="00615619" w:rsidRPr="00280F56">
        <w:t xml:space="preserve"> </w:t>
      </w:r>
      <w:r w:rsidR="00615619" w:rsidRPr="00280F56">
        <w:fldChar w:fldCharType="begin" w:fldLock="1"/>
      </w:r>
      <w:r w:rsidR="00D40BA6" w:rsidRPr="00280F5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rsidRPr="00280F56">
        <w:fldChar w:fldCharType="separate"/>
      </w:r>
      <w:r w:rsidR="00D40BA6" w:rsidRPr="00280F56">
        <w:rPr>
          <w:noProof/>
        </w:rPr>
        <w:t>(Beef &amp; Lamb NZ, 2021)</w:t>
      </w:r>
      <w:r w:rsidR="00615619" w:rsidRPr="00280F56">
        <w:fldChar w:fldCharType="end"/>
      </w:r>
      <w:r w:rsidR="00461337" w:rsidRPr="00280F56">
        <w:t>.</w:t>
      </w:r>
    </w:p>
    <w:p w14:paraId="76B7A5A5" w14:textId="6C7C1C5C" w:rsidR="00710A5E" w:rsidRPr="00280F56" w:rsidRDefault="008A12AF" w:rsidP="00710A5E">
      <w:pPr>
        <w:pStyle w:val="BodyText"/>
      </w:pPr>
      <w:r w:rsidRPr="00280F56">
        <w:t>E</w:t>
      </w:r>
      <w:r w:rsidR="0033683C" w:rsidRPr="00280F56">
        <w:t>xample</w:t>
      </w:r>
      <w:r w:rsidRPr="00280F56">
        <w:t>s</w:t>
      </w:r>
      <w:r w:rsidR="0033683C" w:rsidRPr="00280F56">
        <w:t xml:space="preserve"> of the </w:t>
      </w:r>
      <w:r w:rsidR="00312595" w:rsidRPr="00280F56">
        <w:t xml:space="preserve">type of </w:t>
      </w:r>
      <w:r w:rsidR="0033683C" w:rsidRPr="00280F56">
        <w:t xml:space="preserve">data collected </w:t>
      </w:r>
      <w:r w:rsidRPr="00280F56">
        <w:t xml:space="preserve">on a particular animal might include </w:t>
      </w:r>
      <w:r w:rsidR="0033683C" w:rsidRPr="00280F56">
        <w:t>animal movement (to determine most visited feeding and watering areas</w:t>
      </w:r>
      <w:r w:rsidR="00630224" w:rsidRPr="00280F56">
        <w:t xml:space="preserve"> and </w:t>
      </w:r>
      <w:r w:rsidR="0033683C" w:rsidRPr="00280F56">
        <w:t xml:space="preserve">to </w:t>
      </w:r>
      <w:r w:rsidR="007F1BA8" w:rsidRPr="00280F56">
        <w:t>track cattle movement in case of disease</w:t>
      </w:r>
      <w:r w:rsidR="00630224" w:rsidRPr="00280F56">
        <w:t>)</w:t>
      </w:r>
      <w:r w:rsidR="0033683C" w:rsidRPr="00280F56">
        <w:t xml:space="preserve">, </w:t>
      </w:r>
      <w:r w:rsidRPr="00280F56">
        <w:t>weight</w:t>
      </w:r>
      <w:r w:rsidR="00764C05" w:rsidRPr="00280F56">
        <w:t xml:space="preserve">, as </w:t>
      </w:r>
      <w:r w:rsidRPr="00280F56">
        <w:t>this is the main measurement used to determine price</w:t>
      </w:r>
      <w:r w:rsidR="00764C05" w:rsidRPr="00280F56">
        <w:t xml:space="preserve">, </w:t>
      </w:r>
      <w:r w:rsidR="00710A5E" w:rsidRPr="00280F56">
        <w:t xml:space="preserve">along with </w:t>
      </w:r>
      <w:r w:rsidRPr="00280F56">
        <w:t>animal health</w:t>
      </w:r>
      <w:r w:rsidR="003A47B3" w:rsidRPr="00280F56">
        <w:t xml:space="preserve"> </w:t>
      </w:r>
      <w:r w:rsidR="0035760E" w:rsidRPr="00280F56">
        <w:t xml:space="preserve">and </w:t>
      </w:r>
      <w:r w:rsidR="003A47B3" w:rsidRPr="00280F56">
        <w:t>fat percentage</w:t>
      </w:r>
      <w:r w:rsidRPr="00280F56">
        <w:t>.</w:t>
      </w:r>
      <w:r w:rsidR="00BD64C9" w:rsidRPr="00280F56">
        <w:t xml:space="preserve"> </w:t>
      </w:r>
      <w:r w:rsidR="00710A5E" w:rsidRPr="00280F56">
        <w:t>Monitoring of farm and pasture conditions (weather, pasture quality, water quality,</w:t>
      </w:r>
      <w:r w:rsidR="00416E6A" w:rsidRPr="00280F56">
        <w:t xml:space="preserve"> feed and water levels, images, </w:t>
      </w:r>
      <w:r w:rsidR="00710A5E" w:rsidRPr="00280F56">
        <w:t xml:space="preserve">etc) is also desirable as these have an impact on cattle quality </w:t>
      </w:r>
      <w:r w:rsidR="00BD64C9" w:rsidRPr="00280F56">
        <w:fldChar w:fldCharType="begin" w:fldLock="1"/>
      </w:r>
      <w:r w:rsidR="0029296F">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Swain","given":"Dave","non-dropping-particle":"","parse-names":false,"suffix":""},{"dropping-particle":"","family":"Gregg","given":"Daniel","non-dropping-particle":"","parse-names":false,"suffix":""},{"dropping-particle":"","family":"Bishop-Hurley","given":"Greg","non-dropping-particle":"","parse-names":false,"suffix":""},{"dropping-particle":"","family":"Trotter","given":"Mark","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Swain et al., 2013)","plainTextFormattedCitation":"(Swain et al., 2013)","previouslyFormattedCitation":"(Swain et al., 2013)"},"properties":{"noteIndex":0},"schema":"https://github.com/citation-style-language/schema/raw/master/csl-citation.json"}</w:instrText>
      </w:r>
      <w:r w:rsidR="00BD64C9" w:rsidRPr="00280F56">
        <w:fldChar w:fldCharType="separate"/>
      </w:r>
      <w:r w:rsidR="00F24F35" w:rsidRPr="00F24F35">
        <w:rPr>
          <w:noProof/>
        </w:rPr>
        <w:t>(Swain et al., 2013)</w:t>
      </w:r>
      <w:r w:rsidR="00BD64C9" w:rsidRPr="00280F56">
        <w:fldChar w:fldCharType="end"/>
      </w:r>
      <w:r w:rsidR="00461337" w:rsidRPr="00280F56">
        <w:t>.</w:t>
      </w:r>
      <w:r w:rsidR="00BD64C9" w:rsidRPr="00280F56">
        <w:t xml:space="preserve"> </w:t>
      </w:r>
      <w:r w:rsidR="00D255B1" w:rsidRPr="00280F56">
        <w:t>D</w:t>
      </w:r>
      <w:r w:rsidR="00215D1B" w:rsidRPr="00280F56">
        <w:t xml:space="preserve">ue to </w:t>
      </w:r>
      <w:r w:rsidR="00630224" w:rsidRPr="00280F56">
        <w:t xml:space="preserve">the higher value of cattle versus sheep, </w:t>
      </w:r>
      <w:r w:rsidR="00215D1B" w:rsidRPr="00280F56">
        <w:t xml:space="preserve">sensors are normally only </w:t>
      </w:r>
      <w:r w:rsidR="00630224" w:rsidRPr="00280F56">
        <w:t xml:space="preserve">implemented </w:t>
      </w:r>
      <w:r w:rsidR="00BD64C9" w:rsidRPr="00280F56">
        <w:t xml:space="preserve">on </w:t>
      </w:r>
      <w:r w:rsidR="00215D1B" w:rsidRPr="00280F56">
        <w:t xml:space="preserve">cattle </w:t>
      </w:r>
      <w:r w:rsidR="00225639" w:rsidRPr="00280F56">
        <w:fldChar w:fldCharType="begin" w:fldLock="1"/>
      </w:r>
      <w:r w:rsidR="00D40BA6" w:rsidRPr="00280F5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rsidRPr="00280F56">
        <w:fldChar w:fldCharType="separate"/>
      </w:r>
      <w:r w:rsidR="00D40BA6" w:rsidRPr="00280F56">
        <w:rPr>
          <w:noProof/>
        </w:rPr>
        <w:t>(Beef and Lamb NZ, 2017)</w:t>
      </w:r>
      <w:r w:rsidR="00225639" w:rsidRPr="00280F56">
        <w:fldChar w:fldCharType="end"/>
      </w:r>
      <w:r w:rsidR="00461337" w:rsidRPr="00280F56">
        <w:t>.</w:t>
      </w:r>
      <w:r w:rsidR="00BD64C9" w:rsidRPr="00280F56">
        <w:t xml:space="preserve"> Optionally, data on the activity of each animal (often obtained by accelerometers around the animal’s neck) could be used to determine if an animal is in distress compared to resting or sleeping</w:t>
      </w:r>
      <w:r w:rsidR="003F68CD" w:rsidRPr="00280F56">
        <w:t xml:space="preserve"> </w:t>
      </w:r>
      <w:r w:rsidR="003F68CD" w:rsidRPr="00280F56">
        <w:fldChar w:fldCharType="begin" w:fldLock="1"/>
      </w:r>
      <w:r w:rsidR="00D40BA6" w:rsidRPr="00280F5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rsidRPr="00280F56">
        <w:fldChar w:fldCharType="separate"/>
      </w:r>
      <w:r w:rsidR="00D40BA6" w:rsidRPr="00280F56">
        <w:rPr>
          <w:noProof/>
        </w:rPr>
        <w:t>(Derek W. Bailey, Mark G. Trotter, Colt W. Knight, 2018)</w:t>
      </w:r>
      <w:r w:rsidR="003F68CD" w:rsidRPr="00280F56">
        <w:fldChar w:fldCharType="end"/>
      </w:r>
      <w:r w:rsidR="00461337" w:rsidRPr="00280F56">
        <w:t>.</w:t>
      </w:r>
      <w:r w:rsidR="00C65974" w:rsidRPr="00280F56">
        <w:br/>
      </w:r>
      <w:r w:rsidR="00C65974" w:rsidRPr="00280F56">
        <w:lastRenderedPageBreak/>
        <w:br/>
        <w:t xml:space="preserve">To track animal movement, a Global Positioning System </w:t>
      </w:r>
      <w:r w:rsidR="00A125C7" w:rsidRPr="00280F56">
        <w:t>(</w:t>
      </w:r>
      <w:r w:rsidR="00C65974" w:rsidRPr="00280F56">
        <w:t>GPS</w:t>
      </w:r>
      <w:r w:rsidR="00A125C7" w:rsidRPr="00280F56">
        <w:t>)</w:t>
      </w:r>
      <w:r w:rsidR="00C65974" w:rsidRPr="00280F56">
        <w:t xml:space="preserve"> sensor with data logging can be attached to the animal </w:t>
      </w:r>
      <w:r w:rsidR="00C65974" w:rsidRPr="00280F56">
        <w:fldChar w:fldCharType="begin" w:fldLock="1"/>
      </w:r>
      <w:r w:rsidR="00C65974" w:rsidRPr="00280F5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C65974" w:rsidRPr="00280F56">
        <w:fldChar w:fldCharType="separate"/>
      </w:r>
      <w:r w:rsidR="00C65974" w:rsidRPr="00280F56">
        <w:rPr>
          <w:noProof/>
        </w:rPr>
        <w:t>(Y Ropert-Coudert, 2005)</w:t>
      </w:r>
      <w:r w:rsidR="00C65974" w:rsidRPr="00280F56">
        <w:fldChar w:fldCharType="end"/>
      </w:r>
      <w:r w:rsidR="000D1B4C" w:rsidRPr="00280F56">
        <w:t>.</w:t>
      </w:r>
      <w:r w:rsidR="00C65974" w:rsidRPr="00280F56">
        <w:t xml:space="preserve"> To gather weight statistics, the animal must walk over some form of weight scale or via estimation (hoisting an animal to weigh it is impractical) </w:t>
      </w:r>
      <w:r w:rsidR="00C65974" w:rsidRPr="00280F56">
        <w:fldChar w:fldCharType="begin" w:fldLock="1"/>
      </w:r>
      <w:r w:rsidR="00C65974" w:rsidRPr="00280F5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C65974" w:rsidRPr="00280F56">
        <w:fldChar w:fldCharType="separate"/>
      </w:r>
      <w:r w:rsidR="00C65974" w:rsidRPr="00280F56">
        <w:rPr>
          <w:noProof/>
        </w:rPr>
        <w:t>(Wangchuk et al., 2017)</w:t>
      </w:r>
      <w:r w:rsidR="00C65974" w:rsidRPr="00280F56">
        <w:fldChar w:fldCharType="end"/>
      </w:r>
      <w:r w:rsidR="00461337" w:rsidRPr="00280F56">
        <w:t>.</w:t>
      </w:r>
      <w:r w:rsidR="00C65974" w:rsidRPr="00280F56">
        <w:t xml:space="preserve"> Gathering weighbridge data where a farmer is not present to ensure the animal stays still (to ensure an accurate measurement) may introduce </w:t>
      </w:r>
      <w:proofErr w:type="gramStart"/>
      <w:r w:rsidR="00C65974" w:rsidRPr="00280F56">
        <w:t>errors</w:t>
      </w:r>
      <w:proofErr w:type="gramEnd"/>
      <w:r w:rsidR="00C65974" w:rsidRPr="00280F56">
        <w:t xml:space="preserve"> but this project will not explore these further.</w:t>
      </w:r>
    </w:p>
    <w:p w14:paraId="683B8F2D" w14:textId="0A4FA7D0" w:rsidR="00983782" w:rsidRPr="00280F56" w:rsidRDefault="002F30D3" w:rsidP="00710A5E">
      <w:pPr>
        <w:pStyle w:val="BodyText"/>
      </w:pPr>
      <w:r w:rsidRPr="00280F56">
        <w:t xml:space="preserve">The main problem with gathering data from an animal that moves is efficiently transmitting that data back to the farmer. In </w:t>
      </w:r>
      <w:r w:rsidR="00C65974" w:rsidRPr="00280F56">
        <w:t xml:space="preserve">the following </w:t>
      </w:r>
      <w:r w:rsidRPr="00280F56">
        <w:t>section</w:t>
      </w:r>
      <w:r w:rsidR="00C65974" w:rsidRPr="00280F56">
        <w:t>s</w:t>
      </w:r>
      <w:r w:rsidRPr="00280F56">
        <w:t xml:space="preserve"> various data gathering methods are discussed</w:t>
      </w:r>
      <w:r w:rsidR="00C65974" w:rsidRPr="00280F56">
        <w:t xml:space="preserve"> and the rationale for using a rover for data capture is outlined. Besides battery life and route planning, the next major issue of using a rover on alpine terrain is object avoidance, and various sensor types are presented and the reason for using a camera as the main sensor (with assistance from others) is presented. One issue effecting the use of a camera is image stabilisation, especially when a rover could be travelling at high speeds. Various image stabilisation methodologies are presented and the utilisation of </w:t>
      </w:r>
      <w:r w:rsidR="00A125C7" w:rsidRPr="00280F56">
        <w:t>IMU</w:t>
      </w:r>
      <w:r w:rsidR="00C65974" w:rsidRPr="00280F56">
        <w:t>s is outlined.</w:t>
      </w:r>
    </w:p>
    <w:p w14:paraId="0FBAB2B1" w14:textId="77777777" w:rsidR="00983782" w:rsidRPr="00280F56" w:rsidRDefault="00983782" w:rsidP="00710A5E">
      <w:pPr>
        <w:pStyle w:val="BodyText"/>
      </w:pPr>
    </w:p>
    <w:p w14:paraId="01A0BC04" w14:textId="44CDF5F2" w:rsidR="008A12AF" w:rsidRPr="00280F56" w:rsidRDefault="00952362" w:rsidP="00710A5E">
      <w:pPr>
        <w:pStyle w:val="Heading3"/>
        <w:rPr>
          <w:noProof w:val="0"/>
        </w:rPr>
      </w:pPr>
      <w:bookmarkStart w:id="18" w:name="_Toc146552334"/>
      <w:r w:rsidRPr="00280F56">
        <w:rPr>
          <w:noProof w:val="0"/>
        </w:rPr>
        <w:t xml:space="preserve">Data </w:t>
      </w:r>
      <w:r w:rsidR="002337A6" w:rsidRPr="00280F56">
        <w:rPr>
          <w:noProof w:val="0"/>
        </w:rPr>
        <w:t>G</w:t>
      </w:r>
      <w:r w:rsidRPr="00280F56">
        <w:rPr>
          <w:noProof w:val="0"/>
        </w:rPr>
        <w:t xml:space="preserve">athering </w:t>
      </w:r>
      <w:r w:rsidR="002337A6" w:rsidRPr="00280F56">
        <w:rPr>
          <w:noProof w:val="0"/>
        </w:rPr>
        <w:t>Methods</w:t>
      </w:r>
      <w:bookmarkEnd w:id="18"/>
    </w:p>
    <w:p w14:paraId="3054FED3" w14:textId="108F8329" w:rsidR="0094417A" w:rsidRPr="00280F56" w:rsidRDefault="009675CC" w:rsidP="0094417A">
      <w:pPr>
        <w:pStyle w:val="BodyText"/>
      </w:pPr>
      <w:bookmarkStart w:id="19" w:name="_Toc137371629"/>
      <w:r w:rsidRPr="00280F56">
        <w:t>There are three main methods available</w:t>
      </w:r>
      <w:r w:rsidR="00461337" w:rsidRPr="00280F56">
        <w:t xml:space="preserve"> to collect data from a remote location</w:t>
      </w:r>
      <w:r w:rsidRPr="00280F56">
        <w:t>.</w:t>
      </w:r>
      <w:r w:rsidR="00225639" w:rsidRPr="00280F56">
        <w:t xml:space="preserve"> </w:t>
      </w:r>
      <w:r w:rsidR="00713165">
        <w:br/>
        <w:t>Radio Frequency (RF), a data mule (autonomous device travels to sensors to collect data)</w:t>
      </w:r>
      <w:r w:rsidR="006009DB">
        <w:t xml:space="preserve"> and a hybrid solution of these.</w:t>
      </w:r>
    </w:p>
    <w:p w14:paraId="0F724EDC" w14:textId="24D5B411" w:rsidR="000D1B4C" w:rsidRPr="00280F56" w:rsidRDefault="000D1B4C" w:rsidP="000D1B4C">
      <w:pPr>
        <w:pStyle w:val="Heading4"/>
        <w:rPr>
          <w:noProof w:val="0"/>
        </w:rPr>
      </w:pPr>
      <w:r w:rsidRPr="00280F56">
        <w:rPr>
          <w:rStyle w:val="Heading4Char"/>
          <w:b/>
          <w:bCs/>
          <w:noProof w:val="0"/>
        </w:rPr>
        <w:t xml:space="preserve">1.1.2.1 </w:t>
      </w:r>
      <w:r w:rsidR="00030A9C" w:rsidRPr="00280F56">
        <w:rPr>
          <w:rStyle w:val="Heading4Char"/>
          <w:b/>
          <w:bCs/>
          <w:noProof w:val="0"/>
        </w:rPr>
        <w:t>Radio</w:t>
      </w:r>
      <w:r w:rsidR="00030A9C" w:rsidRPr="00280F56">
        <w:rPr>
          <w:rStyle w:val="Heading4Char"/>
          <w:noProof w:val="0"/>
        </w:rPr>
        <w:t xml:space="preserve"> </w:t>
      </w:r>
      <w:r w:rsidR="00030A9C" w:rsidRPr="00280F56">
        <w:rPr>
          <w:noProof w:val="0"/>
        </w:rPr>
        <w:t>frequency</w:t>
      </w:r>
      <w:r w:rsidRPr="00280F56">
        <w:rPr>
          <w:noProof w:val="0"/>
        </w:rPr>
        <w:t xml:space="preserve"> data collection.</w:t>
      </w:r>
    </w:p>
    <w:p w14:paraId="360DC0B7" w14:textId="167088FC" w:rsidR="00F446C9" w:rsidRPr="00280F56" w:rsidRDefault="000D1B4C" w:rsidP="000D1B4C">
      <w:pPr>
        <w:pStyle w:val="BodyText"/>
      </w:pPr>
      <w:r w:rsidRPr="00280F56">
        <w:br/>
      </w:r>
      <w:r w:rsidRPr="00280F56">
        <w:rPr>
          <w:rStyle w:val="BodyTextChar"/>
        </w:rPr>
        <w:t xml:space="preserve">Possible </w:t>
      </w:r>
      <w:r w:rsidR="00A125C7" w:rsidRPr="00280F56">
        <w:rPr>
          <w:rStyle w:val="BodyTextChar"/>
        </w:rPr>
        <w:t>radio frequency (</w:t>
      </w:r>
      <w:r w:rsidR="009675CC" w:rsidRPr="00280F56">
        <w:rPr>
          <w:rStyle w:val="BodyTextChar"/>
        </w:rPr>
        <w:t>RF</w:t>
      </w:r>
      <w:r w:rsidR="00A125C7" w:rsidRPr="00280F56">
        <w:rPr>
          <w:rStyle w:val="BodyTextChar"/>
        </w:rPr>
        <w:t>)</w:t>
      </w:r>
      <w:r w:rsidR="009675CC" w:rsidRPr="00280F56">
        <w:rPr>
          <w:rStyle w:val="BodyTextChar"/>
        </w:rPr>
        <w:t xml:space="preserve"> implementation</w:t>
      </w:r>
      <w:r w:rsidRPr="00280F56">
        <w:rPr>
          <w:rStyle w:val="BodyTextChar"/>
        </w:rPr>
        <w:t xml:space="preserve">s include </w:t>
      </w:r>
      <w:r w:rsidR="009675CC" w:rsidRPr="00280F56">
        <w:rPr>
          <w:rStyle w:val="BodyTextChar"/>
        </w:rPr>
        <w:t>satellite</w:t>
      </w:r>
      <w:r w:rsidR="00A76C12" w:rsidRPr="00280F56">
        <w:rPr>
          <w:rStyle w:val="BodyTextChar"/>
        </w:rPr>
        <w:t xml:space="preserve"> </w:t>
      </w:r>
      <w:r w:rsidR="00A76C12" w:rsidRPr="00280F56">
        <w:rPr>
          <w:rStyle w:val="BodyTextChar"/>
        </w:rPr>
        <w:fldChar w:fldCharType="begin" w:fldLock="1"/>
      </w:r>
      <w:r w:rsidR="00D40BA6" w:rsidRPr="00280F56">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280F56">
        <w:rPr>
          <w:rStyle w:val="BodyTextChar"/>
        </w:rPr>
        <w:fldChar w:fldCharType="separate"/>
      </w:r>
      <w:r w:rsidR="00D40BA6" w:rsidRPr="00280F56">
        <w:rPr>
          <w:rStyle w:val="BodyTextChar"/>
          <w:noProof/>
        </w:rPr>
        <w:t>(De Sanctis et al., 2016)</w:t>
      </w:r>
      <w:r w:rsidR="00A76C12" w:rsidRPr="00280F56">
        <w:rPr>
          <w:rStyle w:val="BodyTextChar"/>
        </w:rPr>
        <w:fldChar w:fldCharType="end"/>
      </w:r>
      <w:r w:rsidR="006E5D54" w:rsidRPr="00280F56">
        <w:rPr>
          <w:rStyle w:val="BodyTextChar"/>
        </w:rPr>
        <w:t xml:space="preserve"> </w:t>
      </w:r>
      <w:r w:rsidR="009675CC" w:rsidRPr="00280F56">
        <w:rPr>
          <w:rStyle w:val="BodyTextChar"/>
        </w:rPr>
        <w:t>, cellular service</w:t>
      </w:r>
      <w:r w:rsidR="00A76C12"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Gaddam &amp; Rai, 2018)</w:t>
      </w:r>
      <w:r w:rsidR="00156C65" w:rsidRPr="00280F56">
        <w:rPr>
          <w:rStyle w:val="BodyTextChar"/>
        </w:rPr>
        <w:fldChar w:fldCharType="end"/>
      </w:r>
      <w:r w:rsidR="00A76C12" w:rsidRPr="00280F56">
        <w:rPr>
          <w:rStyle w:val="BodyTextChar"/>
        </w:rPr>
        <w:t xml:space="preserve"> </w:t>
      </w:r>
      <w:r w:rsidR="009675CC" w:rsidRPr="00280F56">
        <w:rPr>
          <w:rStyle w:val="BodyTextChar"/>
        </w:rPr>
        <w:t>, dedicated radio links</w:t>
      </w:r>
      <w:r w:rsidR="00CC4FAC">
        <w:rPr>
          <w:rStyle w:val="BodyTextChar"/>
        </w:rPr>
        <w:t xml:space="preserve"> such as WiMAX</w:t>
      </w:r>
      <w:r w:rsidR="00156C65" w:rsidRPr="00280F56">
        <w:rPr>
          <w:rStyle w:val="BodyTextChar"/>
        </w:rPr>
        <w:t xml:space="preserve"> </w:t>
      </w:r>
      <w:r w:rsidR="00156C65" w:rsidRPr="00280F56">
        <w:rPr>
          <w:rStyle w:val="BodyTextChar"/>
        </w:rPr>
        <w:fldChar w:fldCharType="begin" w:fldLock="1"/>
      </w:r>
      <w:r w:rsidR="00D40BA6" w:rsidRPr="00280F56">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280F56">
        <w:rPr>
          <w:rStyle w:val="BodyTextChar"/>
        </w:rPr>
        <w:fldChar w:fldCharType="separate"/>
      </w:r>
      <w:r w:rsidR="00D40BA6" w:rsidRPr="00280F56">
        <w:rPr>
          <w:rStyle w:val="BodyTextChar"/>
          <w:noProof/>
        </w:rPr>
        <w:t>(Andreev et al., 2015)</w:t>
      </w:r>
      <w:r w:rsidR="00156C65" w:rsidRPr="00280F56">
        <w:rPr>
          <w:rStyle w:val="BodyTextChar"/>
        </w:rPr>
        <w:fldChar w:fldCharType="end"/>
      </w:r>
      <w:r w:rsidR="009675CC" w:rsidRPr="00280F56">
        <w:rPr>
          <w:rStyle w:val="BodyTextChar"/>
        </w:rPr>
        <w:t xml:space="preserve">, </w:t>
      </w:r>
      <w:proofErr w:type="spellStart"/>
      <w:r w:rsidR="009675CC" w:rsidRPr="00280F56">
        <w:rPr>
          <w:rStyle w:val="BodyTextChar"/>
        </w:rPr>
        <w:t>LongRange</w:t>
      </w:r>
      <w:proofErr w:type="spellEnd"/>
      <w:r w:rsidR="004E53CB" w:rsidRPr="00280F56">
        <w:rPr>
          <w:rStyle w:val="BodyTextChar"/>
        </w:rPr>
        <w:t xml:space="preserve"> Wireless Area Network</w:t>
      </w:r>
      <w:r w:rsidR="009675CC" w:rsidRPr="00280F56">
        <w:rPr>
          <w:rStyle w:val="BodyTextChar"/>
        </w:rPr>
        <w:t xml:space="preserve"> (</w:t>
      </w:r>
      <w:proofErr w:type="spellStart"/>
      <w:r w:rsidR="009675CC" w:rsidRPr="00280F56">
        <w:rPr>
          <w:rStyle w:val="BodyTextChar"/>
        </w:rPr>
        <w:t>L</w:t>
      </w:r>
      <w:r w:rsidR="004E53CB" w:rsidRPr="00280F56">
        <w:rPr>
          <w:rStyle w:val="BodyTextChar"/>
        </w:rPr>
        <w:t>o</w:t>
      </w:r>
      <w:r w:rsidR="009675CC" w:rsidRPr="00280F56">
        <w:rPr>
          <w:rStyle w:val="BodyTextChar"/>
        </w:rPr>
        <w:t>R</w:t>
      </w:r>
      <w:r w:rsidR="004E53CB" w:rsidRPr="00280F56">
        <w:rPr>
          <w:rStyle w:val="BodyTextChar"/>
        </w:rPr>
        <w:t>aWAN</w:t>
      </w:r>
      <w:proofErr w:type="spellEnd"/>
      <w:r w:rsidR="009675CC" w:rsidRPr="00280F56">
        <w:rPr>
          <w:rStyle w:val="BodyTextChar"/>
        </w:rPr>
        <w:t>)</w:t>
      </w:r>
      <w:r w:rsidR="00156C65" w:rsidRPr="00280F56">
        <w:rPr>
          <w:rStyle w:val="BodyTextChar"/>
        </w:rPr>
        <w:t xml:space="preserve"> </w:t>
      </w:r>
      <w:r w:rsidR="00156C65" w:rsidRPr="00280F56">
        <w:rPr>
          <w:rStyle w:val="BodyTextChar"/>
        </w:rPr>
        <w:fldChar w:fldCharType="begin" w:fldLock="1"/>
      </w:r>
      <w:r w:rsidR="00DB53A4" w:rsidRPr="00280F56">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280F56">
        <w:rPr>
          <w:rStyle w:val="BodyTextChar"/>
        </w:rPr>
        <w:fldChar w:fldCharType="separate"/>
      </w:r>
      <w:r w:rsidR="00DB53A4" w:rsidRPr="00280F56">
        <w:rPr>
          <w:rStyle w:val="BodyTextChar"/>
          <w:noProof/>
        </w:rPr>
        <w:t>(Adelantado et al., 2017; P. S. Cheong et al., 2017; Haxhibeqiri et al., 2018b; Lavric &amp; Popa, 2018)</w:t>
      </w:r>
      <w:r w:rsidR="00156C65" w:rsidRPr="00280F56">
        <w:rPr>
          <w:rStyle w:val="BodyTextChar"/>
        </w:rPr>
        <w:fldChar w:fldCharType="end"/>
      </w:r>
      <w:r w:rsidR="00F446C9" w:rsidRPr="00280F56">
        <w:rPr>
          <w:rStyle w:val="BodyTextChar"/>
        </w:rPr>
        <w:t>,</w:t>
      </w:r>
      <w:proofErr w:type="spellStart"/>
      <w:r w:rsidR="009675CC" w:rsidRPr="00280F56">
        <w:t>Wifi</w:t>
      </w:r>
      <w:proofErr w:type="spellEnd"/>
      <w:r w:rsidR="00156C65" w:rsidRPr="00280F56">
        <w:t xml:space="preserve">-Halo </w:t>
      </w:r>
      <w:r w:rsidR="00156C65" w:rsidRPr="00280F56">
        <w:fldChar w:fldCharType="begin" w:fldLock="1"/>
      </w:r>
      <w:r w:rsidR="00D40BA6" w:rsidRPr="00280F5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rsidRPr="00280F56">
        <w:fldChar w:fldCharType="separate"/>
      </w:r>
      <w:r w:rsidR="00D40BA6" w:rsidRPr="00280F56">
        <w:rPr>
          <w:noProof/>
        </w:rPr>
        <w:t>(Tian et al., 2021)</w:t>
      </w:r>
      <w:r w:rsidR="00156C65" w:rsidRPr="00280F56">
        <w:fldChar w:fldCharType="end"/>
      </w:r>
      <w:r w:rsidR="009675CC" w:rsidRPr="00280F56">
        <w:t>, Bluetooth</w:t>
      </w:r>
      <w:r w:rsidR="00156C65" w:rsidRPr="00280F56">
        <w:t xml:space="preserve"> </w:t>
      </w:r>
      <w:r w:rsidR="00156C65" w:rsidRPr="00280F56">
        <w:fldChar w:fldCharType="begin" w:fldLock="1"/>
      </w:r>
      <w:r w:rsidR="00D40BA6" w:rsidRPr="00280F5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rsidRPr="00280F56">
        <w:fldChar w:fldCharType="separate"/>
      </w:r>
      <w:r w:rsidR="00D40BA6" w:rsidRPr="00280F56">
        <w:rPr>
          <w:noProof/>
        </w:rPr>
        <w:t>(Gomez et al., 2012; Team, 2019)</w:t>
      </w:r>
      <w:r w:rsidR="00156C65" w:rsidRPr="00280F56">
        <w:fldChar w:fldCharType="end"/>
      </w:r>
      <w:r w:rsidR="009675CC" w:rsidRPr="00280F56">
        <w:t xml:space="preserve">, </w:t>
      </w:r>
      <w:r w:rsidR="00156C65" w:rsidRPr="00280F56">
        <w:t xml:space="preserve">ZigBee </w:t>
      </w:r>
      <w:r w:rsidR="00156C65" w:rsidRPr="00280F56">
        <w:fldChar w:fldCharType="begin" w:fldLock="1"/>
      </w:r>
      <w:r w:rsidR="00D40BA6" w:rsidRPr="00280F5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rsidRPr="00280F56">
        <w:fldChar w:fldCharType="separate"/>
      </w:r>
      <w:r w:rsidR="00D40BA6" w:rsidRPr="00280F56">
        <w:rPr>
          <w:noProof/>
        </w:rPr>
        <w:t>(Baronti, P Pillai, P Chook, V.W.C Chessa, S Gotta, A Hu, 2007; Gheorghiu &amp; Iordache, 2018)</w:t>
      </w:r>
      <w:r w:rsidR="00156C65" w:rsidRPr="00280F56">
        <w:fldChar w:fldCharType="end"/>
      </w:r>
      <w:r w:rsidR="003D60A9" w:rsidRPr="00280F56">
        <w:t xml:space="preserve"> </w:t>
      </w:r>
      <w:r w:rsidR="009675CC" w:rsidRPr="00280F56">
        <w:t xml:space="preserve">or similar (listed in order of greatest range) </w:t>
      </w:r>
      <w:r w:rsidR="00A76C12" w:rsidRPr="00280F56">
        <w:fldChar w:fldCharType="begin" w:fldLock="1"/>
      </w:r>
      <w:r w:rsidR="00D40BA6" w:rsidRPr="00280F5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rsidRPr="00280F56">
        <w:fldChar w:fldCharType="separate"/>
      </w:r>
      <w:r w:rsidR="00D40BA6" w:rsidRPr="00280F56">
        <w:rPr>
          <w:noProof/>
        </w:rPr>
        <w:t>(Al-Sarawi et al., 2017)</w:t>
      </w:r>
      <w:r w:rsidR="00A76C12" w:rsidRPr="00280F56">
        <w:fldChar w:fldCharType="end"/>
      </w:r>
      <w:r w:rsidR="00461337" w:rsidRPr="00280F56">
        <w:t>.</w:t>
      </w:r>
      <w:r w:rsidR="00461337" w:rsidRPr="00280F56">
        <w:br/>
        <w:t xml:space="preserve">These systems </w:t>
      </w:r>
      <w:r w:rsidR="009675CC" w:rsidRPr="00280F56">
        <w:t xml:space="preserve">transmit the signals from the sensors to either a central location (this design is called “hub and spoke”) or in a form of </w:t>
      </w:r>
      <w:r w:rsidR="008145B0">
        <w:t>““</w:t>
      </w:r>
      <w:r w:rsidR="008145B0" w:rsidRPr="00280F56">
        <w:t xml:space="preserve"> </w:t>
      </w:r>
      <w:r w:rsidR="009675CC" w:rsidRPr="00280F56">
        <w:t xml:space="preserve">where sensors transmit via other sensors until they are in range of the farmer </w:t>
      </w:r>
      <w:r w:rsidR="006E5D54" w:rsidRPr="00280F56">
        <w:fldChar w:fldCharType="begin" w:fldLock="1"/>
      </w:r>
      <w:r w:rsidR="00D40BA6" w:rsidRPr="00280F5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rsidRPr="00280F56">
        <w:fldChar w:fldCharType="separate"/>
      </w:r>
      <w:r w:rsidR="00D40BA6" w:rsidRPr="00280F56">
        <w:rPr>
          <w:noProof/>
        </w:rPr>
        <w:t>(Sethi &amp; Sarangi, 2017)</w:t>
      </w:r>
      <w:r w:rsidR="006E5D54" w:rsidRPr="00280F56">
        <w:fldChar w:fldCharType="end"/>
      </w:r>
      <w:r w:rsidR="006E5D54" w:rsidRPr="00280F56">
        <w:t xml:space="preserve"> </w:t>
      </w:r>
      <w:r w:rsidR="008145B0">
        <w:t>.</w:t>
      </w:r>
      <w:r w:rsidR="00461337" w:rsidRPr="00280F56">
        <w:br/>
      </w:r>
      <w:r w:rsidR="009E43ED" w:rsidRPr="00280F56">
        <w:t>Beef cattle are generally farmed in hill country</w:t>
      </w:r>
      <w:r w:rsidR="00215D1B" w:rsidRPr="00280F56">
        <w:t xml:space="preserve"> so </w:t>
      </w:r>
      <w:r w:rsidR="009E43ED" w:rsidRPr="00280F56">
        <w:t xml:space="preserve">a </w:t>
      </w:r>
      <w:r w:rsidR="00215D1B" w:rsidRPr="00280F56">
        <w:t xml:space="preserve">direct line of sight </w:t>
      </w:r>
      <w:r w:rsidR="009675CC" w:rsidRPr="00280F56">
        <w:t xml:space="preserve">from a sensor on the animal </w:t>
      </w:r>
      <w:r w:rsidR="00215D1B" w:rsidRPr="00280F56">
        <w:t xml:space="preserve">to a central radio (or satellite) point is not always possible </w:t>
      </w:r>
      <w:r w:rsidR="00553D8F" w:rsidRPr="00280F56">
        <w:fldChar w:fldCharType="begin" w:fldLock="1"/>
      </w:r>
      <w:r w:rsidR="00B301B7">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3; Starlink, 2022)","plainTextFormattedCitation":"(Spark NZ, 2023; Starlink, 2022)","previouslyFormattedCitation":"(Spark NZ, 2023; Starlink, 2022)"},"properties":{"noteIndex":0},"schema":"https://github.com/citation-style-language/schema/raw/master/csl-citation.json"}</w:instrText>
      </w:r>
      <w:r w:rsidR="00553D8F" w:rsidRPr="00280F56">
        <w:fldChar w:fldCharType="separate"/>
      </w:r>
      <w:r w:rsidR="00CC4FAC" w:rsidRPr="00CC4FAC">
        <w:rPr>
          <w:noProof/>
        </w:rPr>
        <w:t>(Spark NZ, 2023; Starlink, 2022)</w:t>
      </w:r>
      <w:r w:rsidR="00553D8F" w:rsidRPr="00280F56">
        <w:fldChar w:fldCharType="end"/>
      </w:r>
      <w:r w:rsidR="008145B0">
        <w:t>.</w:t>
      </w:r>
      <w:r w:rsidR="00553D8F" w:rsidRPr="00280F56">
        <w:t xml:space="preserve"> </w:t>
      </w:r>
      <w:r w:rsidR="00461337" w:rsidRPr="00280F56">
        <w:br/>
      </w:r>
      <w:r w:rsidR="00C50795" w:rsidRPr="00280F56">
        <w:lastRenderedPageBreak/>
        <w:t xml:space="preserve">Animals tend to travel in groups so a mesh configuration is not practical and </w:t>
      </w:r>
      <w:r w:rsidR="009675CC" w:rsidRPr="00280F56">
        <w:t>would be cost-prohibitive over the distances involved</w:t>
      </w:r>
      <w:r w:rsidR="00BD64C9" w:rsidRPr="00280F56">
        <w:t xml:space="preserve"> </w:t>
      </w:r>
      <w:r w:rsidR="00BD64C9" w:rsidRPr="00280F56">
        <w:fldChar w:fldCharType="begin" w:fldLock="1"/>
      </w:r>
      <w:r w:rsidR="00D40BA6" w:rsidRPr="00280F5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rsidRPr="00280F56">
        <w:fldChar w:fldCharType="separate"/>
      </w:r>
      <w:r w:rsidR="00D40BA6" w:rsidRPr="00280F56">
        <w:rPr>
          <w:noProof/>
        </w:rPr>
        <w:t>(Ramseyer et al., 2009)</w:t>
      </w:r>
      <w:r w:rsidR="00BD64C9" w:rsidRPr="00280F56">
        <w:fldChar w:fldCharType="end"/>
      </w:r>
      <w:r w:rsidR="008628F2" w:rsidRPr="00280F56">
        <w:t>.</w:t>
      </w:r>
    </w:p>
    <w:p w14:paraId="513841F8" w14:textId="77777777" w:rsidR="00F446C9" w:rsidRPr="00280F56" w:rsidRDefault="00F446C9" w:rsidP="00F446C9">
      <w:pPr>
        <w:pStyle w:val="BodyText"/>
      </w:pPr>
      <w:r w:rsidRPr="00280F56">
        <w:t>RF techniques can be split into two types; long range (backhaul) or short range.</w:t>
      </w:r>
    </w:p>
    <w:p w14:paraId="6B502E85" w14:textId="0BCA56C0" w:rsidR="00F446C9" w:rsidRPr="00280F56" w:rsidRDefault="00F446C9" w:rsidP="000D1B4C">
      <w:pPr>
        <w:pStyle w:val="Heading5"/>
      </w:pPr>
      <w:r w:rsidRPr="00280F56">
        <w:t xml:space="preserve">Long </w:t>
      </w:r>
      <w:r w:rsidR="008145B0">
        <w:t>r</w:t>
      </w:r>
      <w:r w:rsidRPr="00280F56">
        <w:t>ange or Back</w:t>
      </w:r>
      <w:r w:rsidR="008145B0">
        <w:t xml:space="preserve"> h</w:t>
      </w:r>
      <w:r w:rsidRPr="00280F56">
        <w:t>aul</w:t>
      </w:r>
    </w:p>
    <w:p w14:paraId="0B2270E2" w14:textId="6C980A55" w:rsidR="00280F56" w:rsidRDefault="008628F2" w:rsidP="00F446C9">
      <w:pPr>
        <w:pStyle w:val="BodyText"/>
      </w:pPr>
      <w:r w:rsidRPr="00280F56">
        <w:br/>
      </w:r>
      <w:r w:rsidR="00461337" w:rsidRPr="00280F56">
        <w:t xml:space="preserve">Long range radio frequency systems include satellite, </w:t>
      </w:r>
      <w:r w:rsidR="00461337" w:rsidRPr="00280F56">
        <w:rPr>
          <w:rStyle w:val="BodyTextChar"/>
        </w:rPr>
        <w:t>cellular service, dedicated radio links and Long-Range Wireless Area Network (</w:t>
      </w:r>
      <w:proofErr w:type="spellStart"/>
      <w:r w:rsidR="00461337" w:rsidRPr="00280F56">
        <w:rPr>
          <w:rStyle w:val="BodyTextChar"/>
        </w:rPr>
        <w:t>LoRaWAN</w:t>
      </w:r>
      <w:proofErr w:type="spellEnd"/>
      <w:r w:rsidR="00461337" w:rsidRPr="00280F56">
        <w:rPr>
          <w:rStyle w:val="BodyTextChar"/>
        </w:rPr>
        <w:t xml:space="preserve">). </w:t>
      </w:r>
      <w:r w:rsidR="00280F56">
        <w:rPr>
          <w:rStyle w:val="BodyTextChar"/>
        </w:rPr>
        <w:t xml:space="preserve">The </w:t>
      </w:r>
      <w:r w:rsidR="008145B0">
        <w:rPr>
          <w:rStyle w:val="BodyTextChar"/>
        </w:rPr>
        <w:t xml:space="preserve">strengths and weaknesses </w:t>
      </w:r>
      <w:r w:rsidR="00280F56">
        <w:rPr>
          <w:rStyle w:val="BodyTextChar"/>
        </w:rPr>
        <w:t xml:space="preserve">of these systems </w:t>
      </w:r>
      <w:r w:rsidR="008145B0">
        <w:rPr>
          <w:rStyle w:val="BodyTextChar"/>
        </w:rPr>
        <w:t xml:space="preserve">in an alpine farmland context </w:t>
      </w:r>
      <w:r w:rsidR="00280F56">
        <w:rPr>
          <w:rStyle w:val="BodyTextChar"/>
        </w:rPr>
        <w:t>is discussed in this section.</w:t>
      </w:r>
      <w:r w:rsidR="00A125C7" w:rsidRPr="00280F56">
        <w:br/>
      </w:r>
      <w:r w:rsidR="00A125C7" w:rsidRPr="00280F56">
        <w:br/>
      </w:r>
      <w:r w:rsidRPr="00280F56">
        <w:t xml:space="preserve">Satellite systems </w:t>
      </w:r>
      <w:r w:rsidRPr="00280F56">
        <w:rPr>
          <w:lang w:eastAsia="en-NZ"/>
        </w:rPr>
        <w:t xml:space="preserve">need </w:t>
      </w:r>
      <w:r w:rsidR="00461337" w:rsidRPr="00280F56">
        <w:rPr>
          <w:lang w:eastAsia="en-NZ"/>
        </w:rPr>
        <w:t xml:space="preserve">a </w:t>
      </w:r>
      <w:r w:rsidRPr="00280F56">
        <w:rPr>
          <w:lang w:eastAsia="en-NZ"/>
        </w:rPr>
        <w:t xml:space="preserve">clear line of sight to </w:t>
      </w:r>
      <w:r w:rsidR="00461337" w:rsidRPr="00280F56">
        <w:rPr>
          <w:lang w:eastAsia="en-NZ"/>
        </w:rPr>
        <w:t xml:space="preserve">a minimum of </w:t>
      </w:r>
      <w:r w:rsidRPr="00280F56">
        <w:rPr>
          <w:lang w:eastAsia="en-NZ"/>
        </w:rPr>
        <w:t xml:space="preserve">4 satellites greater than 15 degrees above the horizontal plane for GPS </w:t>
      </w:r>
      <w:proofErr w:type="gramStart"/>
      <w:r w:rsidR="00461337" w:rsidRPr="00280F56">
        <w:rPr>
          <w:lang w:eastAsia="en-NZ"/>
        </w:rPr>
        <w:t>location</w:t>
      </w:r>
      <w:proofErr w:type="gramEnd"/>
      <w:r w:rsidR="00461337" w:rsidRPr="00280F56">
        <w:rPr>
          <w:lang w:eastAsia="en-NZ"/>
        </w:rPr>
        <w:t xml:space="preserve"> </w:t>
      </w:r>
      <w:r w:rsidRPr="00280F56">
        <w:rPr>
          <w:lang w:eastAsia="en-NZ"/>
        </w:rPr>
        <w:t xml:space="preserve">but </w:t>
      </w:r>
      <w:r w:rsidR="008533DA" w:rsidRPr="00280F56">
        <w:rPr>
          <w:lang w:eastAsia="en-NZ"/>
        </w:rPr>
        <w:t xml:space="preserve">data </w:t>
      </w:r>
      <w:r w:rsidRPr="00280F56">
        <w:rPr>
          <w:lang w:eastAsia="en-NZ"/>
        </w:rPr>
        <w:t>communication can be achieved with one</w:t>
      </w:r>
      <w:r w:rsidR="008533DA" w:rsidRPr="00280F56">
        <w:rPr>
          <w:lang w:eastAsia="en-NZ"/>
        </w:rPr>
        <w:t xml:space="preserve"> satellite</w:t>
      </w:r>
      <w:r w:rsidRPr="00280F56">
        <w:rPr>
          <w:lang w:eastAsia="en-NZ"/>
        </w:rPr>
        <w:t xml:space="preserve">. While GPS is a free service, satellite data is expensive, location-restrained, </w:t>
      </w:r>
      <w:proofErr w:type="gramStart"/>
      <w:r w:rsidRPr="00280F56">
        <w:rPr>
          <w:lang w:eastAsia="en-NZ"/>
        </w:rPr>
        <w:t>power-hungry</w:t>
      </w:r>
      <w:proofErr w:type="gramEnd"/>
      <w:r w:rsidRPr="00280F56">
        <w:rPr>
          <w:lang w:eastAsia="en-NZ"/>
        </w:rPr>
        <w:t xml:space="preserve"> and generally slow although companies such as Iridium are improving their 1.4kbs links to 512kbs and </w:t>
      </w:r>
      <w:proofErr w:type="spellStart"/>
      <w:r w:rsidRPr="00280F56">
        <w:rPr>
          <w:lang w:eastAsia="en-NZ"/>
        </w:rPr>
        <w:t>StarLink</w:t>
      </w:r>
      <w:proofErr w:type="spellEnd"/>
      <w:r w:rsidRPr="00280F56">
        <w:rPr>
          <w:lang w:eastAsia="en-NZ"/>
        </w:rPr>
        <w:t xml:space="preserve"> has recently expanded its operations in New Zealand with promises of greater than 50Mb/s upload speeds. </w:t>
      </w:r>
      <w:proofErr w:type="spellStart"/>
      <w:r w:rsidRPr="00280F56">
        <w:rPr>
          <w:lang w:eastAsia="en-NZ"/>
        </w:rPr>
        <w:t>Starlink</w:t>
      </w:r>
      <w:proofErr w:type="spellEnd"/>
      <w:r w:rsidR="00A125C7" w:rsidRPr="00280F56">
        <w:rPr>
          <w:lang w:eastAsia="en-NZ"/>
        </w:rPr>
        <w:t>,</w:t>
      </w:r>
      <w:r w:rsidRPr="00280F56">
        <w:rPr>
          <w:lang w:eastAsia="en-NZ"/>
        </w:rPr>
        <w:t xml:space="preserve"> as of writing</w:t>
      </w:r>
      <w:r w:rsidR="00A125C7" w:rsidRPr="00280F56">
        <w:rPr>
          <w:lang w:eastAsia="en-NZ"/>
        </w:rPr>
        <w:t>,</w:t>
      </w:r>
      <w:r w:rsidRPr="00280F56">
        <w:rPr>
          <w:lang w:eastAsia="en-NZ"/>
        </w:rPr>
        <w:t xml:space="preserve"> costs $370 to install and $160 per month and has extensive coverage</w:t>
      </w:r>
      <w:r w:rsidR="00F83ED1" w:rsidRPr="00280F56">
        <w:rPr>
          <w:lang w:eastAsia="en-NZ"/>
        </w:rPr>
        <w:t xml:space="preserve"> </w:t>
      </w:r>
      <w:r w:rsidR="00F83ED1" w:rsidRPr="00280F56">
        <w:rPr>
          <w:lang w:eastAsia="en-NZ"/>
        </w:rPr>
        <w:fldChar w:fldCharType="begin" w:fldLock="1"/>
      </w:r>
      <w:r w:rsidR="00A66325" w:rsidRPr="00280F56">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sidRPr="00280F56">
        <w:rPr>
          <w:lang w:eastAsia="en-NZ"/>
        </w:rPr>
        <w:fldChar w:fldCharType="separate"/>
      </w:r>
      <w:r w:rsidR="00F83ED1" w:rsidRPr="00280F56">
        <w:rPr>
          <w:noProof/>
          <w:lang w:eastAsia="en-NZ"/>
        </w:rPr>
        <w:t>(Starlink, 2023)</w:t>
      </w:r>
      <w:r w:rsidR="00F83ED1" w:rsidRPr="00280F56">
        <w:rPr>
          <w:lang w:eastAsia="en-NZ"/>
        </w:rPr>
        <w:fldChar w:fldCharType="end"/>
      </w:r>
      <w:r w:rsidR="00A125C7" w:rsidRPr="00280F56">
        <w:rPr>
          <w:lang w:eastAsia="en-NZ"/>
        </w:rPr>
        <w:t>.</w:t>
      </w:r>
      <w:r w:rsidRPr="00280F56">
        <w:rPr>
          <w:lang w:eastAsia="en-NZ"/>
        </w:rPr>
        <w:t xml:space="preserve"> </w:t>
      </w:r>
      <w:r w:rsidR="00283CB1" w:rsidRPr="00280F56">
        <w:t xml:space="preserve">The main advantage of using </w:t>
      </w:r>
      <w:r w:rsidR="00461337" w:rsidRPr="00280F56">
        <w:t>s</w:t>
      </w:r>
      <w:r w:rsidR="00283CB1" w:rsidRPr="00280F56">
        <w:t xml:space="preserve">atellite communications is that the architecture can be flattened to just sensors and </w:t>
      </w:r>
      <w:r w:rsidR="00F83ED1" w:rsidRPr="00280F56">
        <w:t xml:space="preserve">a </w:t>
      </w:r>
      <w:r w:rsidR="00283CB1" w:rsidRPr="00280F56">
        <w:t xml:space="preserve">back-end infrastructure, which aids simplicity. </w:t>
      </w:r>
      <w:r w:rsidR="00A125C7" w:rsidRPr="00280F56">
        <w:br/>
      </w:r>
      <w:r w:rsidR="00283CB1" w:rsidRPr="00280F56">
        <w:t xml:space="preserve">Disadvantages are that </w:t>
      </w:r>
      <w:r w:rsidR="00A125C7" w:rsidRPr="00280F56">
        <w:t xml:space="preserve">satellite data transmission is expensive as each animal would need a satellite transmitter and data plan. Confidentiality of data would also need to be considered. </w:t>
      </w:r>
      <w:r w:rsidR="00A125C7" w:rsidRPr="00280F56">
        <w:br/>
        <w:t xml:space="preserve">The use of GPS is </w:t>
      </w:r>
      <w:proofErr w:type="gramStart"/>
      <w:r w:rsidR="00A125C7" w:rsidRPr="00280F56">
        <w:t>free</w:t>
      </w:r>
      <w:proofErr w:type="gramEnd"/>
      <w:r w:rsidR="00A125C7" w:rsidRPr="00280F56">
        <w:t xml:space="preserve"> and transmitters are ubiquitous and are low-cost so satellite transmission should be reserved for GPS location data only.</w:t>
      </w:r>
    </w:p>
    <w:p w14:paraId="294BE947" w14:textId="1F25E081" w:rsidR="00280F56" w:rsidRPr="00CC4FAC" w:rsidRDefault="00280F56" w:rsidP="00F446C9">
      <w:pPr>
        <w:pStyle w:val="BodyText"/>
        <w:rPr>
          <w:u w:val="single"/>
        </w:rPr>
      </w:pPr>
      <w:r w:rsidRPr="00CC4FAC">
        <w:rPr>
          <w:u w:val="single"/>
        </w:rPr>
        <w:t>Cellular systems.</w:t>
      </w:r>
    </w:p>
    <w:p w14:paraId="798B1857" w14:textId="3D4C1A10" w:rsidR="00283CB1" w:rsidRPr="00280F56" w:rsidRDefault="00283CB1" w:rsidP="00F446C9">
      <w:pPr>
        <w:pStyle w:val="BodyText"/>
      </w:pPr>
      <w:r w:rsidRPr="00280F56">
        <w:t>Cellular technologies (4G</w:t>
      </w:r>
      <w:r w:rsidR="00280F56">
        <w:t>, 5G</w:t>
      </w:r>
      <w:r w:rsidRPr="00280F56">
        <w:t>). Public cellular technology support in the high country is sparse</w:t>
      </w:r>
      <w:r w:rsidR="00A125C7" w:rsidRPr="00280F56">
        <w:t xml:space="preserve"> although recent </w:t>
      </w:r>
      <w:proofErr w:type="spellStart"/>
      <w:r w:rsidR="00A125C7" w:rsidRPr="00280F56">
        <w:t>OneNZ</w:t>
      </w:r>
      <w:proofErr w:type="spellEnd"/>
      <w:r w:rsidR="00A125C7" w:rsidRPr="00280F56">
        <w:t xml:space="preserve"> announcements are supplementing cellular support with the use of </w:t>
      </w:r>
      <w:proofErr w:type="spellStart"/>
      <w:r w:rsidR="00A125C7" w:rsidRPr="00280F56">
        <w:t>Starlink</w:t>
      </w:r>
      <w:proofErr w:type="spellEnd"/>
      <w:r w:rsidR="00A125C7" w:rsidRPr="00280F56">
        <w:t xml:space="preserve"> satellites, to be released in 2025 </w:t>
      </w:r>
      <w:r w:rsidR="00A125C7" w:rsidRPr="00280F56">
        <w:fldChar w:fldCharType="begin" w:fldLock="1"/>
      </w:r>
      <w:r w:rsidR="00CC4FAC">
        <w:instrText>ADDIN CSL_CITATION {"citationItems":[{"id":"ITEM-1","itemData":{"URL":"https://one.nz/why-choose-us/spacex/","author":[{"dropping-particle":"","family":"OneNZ","given":"","non-dropping-particle":"","parse-names":false,"suffix":""}],"id":"ITEM-1","issued":{"date-parts":[["2023"]]},"title":"OneNZ and Starlink","type":"webpage"},"uris":["http://www.mendeley.com/documents/?uuid=242dcd39-5a37-4a99-8682-f64753eb12cb"]}],"mendeley":{"formattedCitation":"(OneNZ, 2023a)","plainTextFormattedCitation":"(OneNZ, 2023a)","previouslyFormattedCitation":"(OneNZ, 2023a)"},"properties":{"noteIndex":0},"schema":"https://github.com/citation-style-language/schema/raw/master/csl-citation.json"}</w:instrText>
      </w:r>
      <w:r w:rsidR="00A125C7" w:rsidRPr="00280F56">
        <w:fldChar w:fldCharType="separate"/>
      </w:r>
      <w:r w:rsidR="00280F56" w:rsidRPr="00280F56">
        <w:rPr>
          <w:noProof/>
        </w:rPr>
        <w:t>(OneNZ, 2023a)</w:t>
      </w:r>
      <w:r w:rsidR="00A125C7" w:rsidRPr="00280F56">
        <w:fldChar w:fldCharType="end"/>
      </w:r>
      <w:r w:rsidR="00A125C7" w:rsidRPr="00280F56">
        <w:t xml:space="preserve">. </w:t>
      </w:r>
      <w:r w:rsidRPr="00280F56">
        <w:t xml:space="preserve"> </w:t>
      </w:r>
      <w:r w:rsidR="00280F56">
        <w:br/>
      </w:r>
      <w:r w:rsidR="00280F56">
        <w:br/>
        <w:t>Current f</w:t>
      </w:r>
      <w:r w:rsidR="00A125C7" w:rsidRPr="00280F56">
        <w:t>ourth generation (</w:t>
      </w:r>
      <w:r w:rsidRPr="00280F56">
        <w:t>4G</w:t>
      </w:r>
      <w:r w:rsidR="00A125C7" w:rsidRPr="00280F56">
        <w:t>)</w:t>
      </w:r>
      <w:r w:rsidRPr="00280F56">
        <w:t xml:space="preserve"> </w:t>
      </w:r>
      <w:r w:rsidR="00A125C7" w:rsidRPr="00280F56">
        <w:t xml:space="preserve">coverage </w:t>
      </w:r>
      <w:r w:rsidRPr="00280F56">
        <w:t xml:space="preserve">is possible </w:t>
      </w:r>
      <w:r w:rsidR="00F83ED1" w:rsidRPr="00280F56">
        <w:t xml:space="preserve">in rural high country </w:t>
      </w:r>
      <w:r w:rsidRPr="00280F56">
        <w:t xml:space="preserve">but there are pockets of no coverage from commercial providers </w:t>
      </w:r>
      <w:r w:rsidRPr="00280F56">
        <w:fldChar w:fldCharType="begin" w:fldLock="1"/>
      </w:r>
      <w:r w:rsidR="00CC4FAC">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URL":"https://one.nz/network/coverage/","abstract":"Web page outlining OneNZ network coverage","author":[{"dropping-particle":"","family":"OneNZ","given":"","non-dropping-particle":"","parse-names":false,"suffix":""}],"id":"ITEM-2","issued":{"date-parts":[["2023"]]},"title":"OneNZ Network coverage","type":"webpage"},"uris":["http://www.mendeley.com/documents/?uuid=b39ef899-2969-4196-98ba-b74f172c1130"]}],"mendeley":{"formattedCitation":"(OneNZ, 2023b; Spark, 2021)","plainTextFormattedCitation":"(OneNZ, 2023b; Spark, 2021)","previouslyFormattedCitation":"(OneNZ, 2023b; Spark, 2021)"},"properties":{"noteIndex":0},"schema":"https://github.com/citation-style-language/schema/raw/master/csl-citation.json"}</w:instrText>
      </w:r>
      <w:r w:rsidRPr="00280F56">
        <w:fldChar w:fldCharType="separate"/>
      </w:r>
      <w:r w:rsidR="00280F56" w:rsidRPr="00280F56">
        <w:rPr>
          <w:noProof/>
        </w:rPr>
        <w:t>(OneNZ, 2023b; Spark, 2021)</w:t>
      </w:r>
      <w:r w:rsidRPr="00280F56">
        <w:fldChar w:fldCharType="end"/>
      </w:r>
      <w:r w:rsidRPr="00280F56">
        <w:t xml:space="preserve">. </w:t>
      </w:r>
      <w:r w:rsidR="00F83ED1" w:rsidRPr="00280F56">
        <w:t xml:space="preserve">Coverage </w:t>
      </w:r>
      <w:r w:rsidRPr="00280F56">
        <w:t>would need to be evaluated and confirmed on each site.</w:t>
      </w:r>
      <w:r w:rsidRPr="00280F56">
        <w:br/>
        <w:t xml:space="preserve">Purchasing a </w:t>
      </w:r>
      <w:r w:rsidR="00280F56" w:rsidRPr="00280F56">
        <w:t>subscriber identity module (</w:t>
      </w:r>
      <w:r w:rsidRPr="00280F56">
        <w:t>SIM</w:t>
      </w:r>
      <w:r w:rsidR="00280F56" w:rsidRPr="00280F56">
        <w:t>)</w:t>
      </w:r>
      <w:r w:rsidRPr="00280F56">
        <w:t xml:space="preserve"> card for each animal would quickly become expensive, even without considering </w:t>
      </w:r>
      <w:r w:rsidR="00280F56" w:rsidRPr="00280F56">
        <w:t xml:space="preserve">potential </w:t>
      </w:r>
      <w:r w:rsidRPr="00280F56">
        <w:t>damage</w:t>
      </w:r>
      <w:r w:rsidR="00280F56" w:rsidRPr="00280F56">
        <w:t xml:space="preserve"> from animal activity</w:t>
      </w:r>
      <w:r w:rsidRPr="00280F56">
        <w:t xml:space="preserve">, but like GPS data, does </w:t>
      </w:r>
      <w:r w:rsidR="00280F56" w:rsidRPr="00280F56">
        <w:t xml:space="preserve">reduce </w:t>
      </w:r>
      <w:r w:rsidRPr="00280F56">
        <w:t xml:space="preserve">the architecture down to </w:t>
      </w:r>
      <w:r w:rsidR="00280F56" w:rsidRPr="00280F56">
        <w:t xml:space="preserve">sensor </w:t>
      </w:r>
      <w:r w:rsidRPr="00280F56">
        <w:t>devices and the cloud.</w:t>
      </w:r>
      <w:r w:rsidRPr="00280F56">
        <w:br/>
        <w:t>It is possible to utili</w:t>
      </w:r>
      <w:r w:rsidR="00280F56" w:rsidRPr="00280F56">
        <w:t>s</w:t>
      </w:r>
      <w:r w:rsidRPr="00280F56">
        <w:t xml:space="preserve">e </w:t>
      </w:r>
      <w:r w:rsidR="00F83ED1" w:rsidRPr="00280F56">
        <w:t xml:space="preserve">generic </w:t>
      </w:r>
      <w:r w:rsidR="00280F56" w:rsidRPr="00280F56">
        <w:t xml:space="preserve">consumer </w:t>
      </w:r>
      <w:r w:rsidR="00F83ED1" w:rsidRPr="00280F56">
        <w:t xml:space="preserve">SIM </w:t>
      </w:r>
      <w:r w:rsidRPr="00280F56">
        <w:t>technology to perform connectivity but the customer would be paying for voice capability where that is not required.</w:t>
      </w:r>
      <w:r w:rsidRPr="00280F56">
        <w:br/>
      </w:r>
      <w:r w:rsidR="00030A9C" w:rsidRPr="00280F56">
        <w:lastRenderedPageBreak/>
        <w:br/>
      </w:r>
      <w:r w:rsidR="00280F56">
        <w:t>Fifth generation (</w:t>
      </w:r>
      <w:r w:rsidRPr="00280F56">
        <w:t>5G</w:t>
      </w:r>
      <w:r w:rsidR="00280F56">
        <w:t>)</w:t>
      </w:r>
      <w:r w:rsidRPr="00280F56">
        <w:t xml:space="preserve"> </w:t>
      </w:r>
      <w:r w:rsidR="00280F56">
        <w:t>c</w:t>
      </w:r>
      <w:r w:rsidRPr="00280F56">
        <w:t xml:space="preserve">ellular </w:t>
      </w:r>
      <w:r w:rsidR="00280F56">
        <w:t>t</w:t>
      </w:r>
      <w:r w:rsidRPr="00280F56">
        <w:t>echnologies (Cat-M1, LTE-M, Narrowband-IoT)</w:t>
      </w:r>
      <w:r w:rsidR="00280F56">
        <w:t xml:space="preserve"> </w:t>
      </w:r>
      <w:r w:rsidRPr="00280F56">
        <w:t xml:space="preserve">chipsets are cheaper than 4G chips but due to limited demand, costs are still somewhat high. This will most likely change as demand increases. </w:t>
      </w:r>
      <w:r w:rsidRPr="00280F56">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4G </w:t>
      </w:r>
      <w:r w:rsidR="00F83ED1" w:rsidRPr="00280F56">
        <w:t xml:space="preserve">(10-15km) </w:t>
      </w:r>
      <w:r w:rsidRPr="00280F56">
        <w:t xml:space="preserve">since it extends the same LTE-based cellular technology underpinning these.  </w:t>
      </w:r>
      <w:r w:rsidRPr="00280F56">
        <w:br/>
        <w:t>LTE-M is a competitive system to Cat-M1</w:t>
      </w:r>
      <w:r w:rsidR="00F83ED1" w:rsidRPr="00280F56">
        <w:t xml:space="preserve"> with similar features.</w:t>
      </w:r>
      <w:r w:rsidRPr="00280F56">
        <w:br/>
        <w:t>Narrowband-</w:t>
      </w:r>
      <w:r w:rsidR="00280F56">
        <w:t xml:space="preserve">Internet of Things </w:t>
      </w:r>
      <w:r w:rsidRPr="00280F56">
        <w:t>(</w:t>
      </w:r>
      <w:proofErr w:type="spellStart"/>
      <w:r w:rsidRPr="00280F56">
        <w:t>NbIoT</w:t>
      </w:r>
      <w:proofErr w:type="spellEnd"/>
      <w:r w:rsidRPr="00280F56">
        <w:t xml:space="preserve">) sacrifices throughput (250kbs maximum upload with a payload size of up to 1600 bytes) for extended range and improved power usage. </w:t>
      </w:r>
      <w:r w:rsidRPr="00280F56">
        <w:br/>
        <w:t xml:space="preserve">All </w:t>
      </w:r>
      <w:r w:rsidR="008533DA" w:rsidRPr="00280F56">
        <w:t xml:space="preserve">5G </w:t>
      </w:r>
      <w:r w:rsidRPr="00280F56">
        <w:t xml:space="preserve">technologies mentioned here can support more than 55,000 simultaneous clients. </w:t>
      </w:r>
      <w:r w:rsidRPr="00280F56">
        <w:br/>
      </w:r>
      <w:r w:rsidRPr="00280F56">
        <w:rPr>
          <w:noProof/>
        </w:rPr>
        <w:drawing>
          <wp:inline distT="0" distB="0" distL="0" distR="0" wp14:anchorId="6FDDDEA9" wp14:editId="2DB3EC09">
            <wp:extent cx="5731510" cy="2865755"/>
            <wp:effectExtent l="0" t="0" r="2540" b="0"/>
            <wp:docPr id="1" name="Picture 1" descr="Differentiating Cat-M1, NB-IoT and GSM-IoT.&#10;Sour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fferentiating Cat-M1, NB-IoT and GSM-IoT.&#10;Source: "/>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0BE87EE" w14:textId="60FEBEB9" w:rsidR="00283CB1" w:rsidRPr="00280F56" w:rsidRDefault="00283CB1" w:rsidP="00352A0E">
      <w:pPr>
        <w:pStyle w:val="Caption"/>
      </w:pPr>
      <w:bookmarkStart w:id="20" w:name="_Toc146547280"/>
      <w:bookmarkStart w:id="21" w:name="_Toc147143646"/>
      <w:r w:rsidRPr="00280F56">
        <w:t xml:space="preserve">Figure </w:t>
      </w:r>
      <w:r w:rsidR="00607AE2">
        <w:fldChar w:fldCharType="begin"/>
      </w:r>
      <w:r w:rsidR="00607AE2">
        <w:instrText xml:space="preserve"> STYLEREF 1 \s </w:instrText>
      </w:r>
      <w:r w:rsidR="00607AE2">
        <w:fldChar w:fldCharType="separate"/>
      </w:r>
      <w:r w:rsidR="00607AE2">
        <w:t>1</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w:t>
      </w:r>
      <w:r w:rsidR="00607AE2">
        <w:fldChar w:fldCharType="end"/>
      </w:r>
      <w:r w:rsidRPr="00280F56">
        <w:t xml:space="preserve">  Differentiating Cat-M1 and NB-IoT technologies. Image from </w:t>
      </w:r>
      <w:r w:rsidR="0068564C" w:rsidRPr="00280F56">
        <w:fldChar w:fldCharType="begin" w:fldLock="1"/>
      </w:r>
      <w:r w:rsidR="0003482D" w:rsidRPr="00280F56">
        <w:instrText>ADDIN CSL_CITATION {"citationItems":[{"id":"ITEM-1","itemData":{"URL":"https://www.3gpp.org/news-events/1805-iot_r14","accessed":{"date-parts":[["2021","1","5"]]},"id":"ITEM-1","issued":{"date-parts":[["2016"]]},"title":"Standards for the IoT","type":"webpage"},"uris":["http://www.mendeley.com/documents/?uuid=157ab496-ecad-301f-9337-27cad56dd4b6"]}],"mendeley":{"formattedCitation":"(&lt;i&gt;Standards for the IoT&lt;/i&gt;, 2016)","plainTextFormattedCitation":"(Standards for the IoT, 2016)","previouslyFormattedCitation":"(&lt;i&gt;Standards for the IoT&lt;/i&gt;, 2016)"},"properties":{"noteIndex":0},"schema":"https://github.com/citation-style-language/schema/raw/master/csl-citation.json"}</w:instrText>
      </w:r>
      <w:r w:rsidR="0068564C" w:rsidRPr="00280F56">
        <w:fldChar w:fldCharType="separate"/>
      </w:r>
      <w:r w:rsidR="0068564C" w:rsidRPr="00280F56">
        <w:t>(</w:t>
      </w:r>
      <w:r w:rsidR="0068564C" w:rsidRPr="00280F56">
        <w:rPr>
          <w:i/>
        </w:rPr>
        <w:t>Standards for the IoT</w:t>
      </w:r>
      <w:r w:rsidR="0068564C" w:rsidRPr="00280F56">
        <w:t>, 2016)</w:t>
      </w:r>
      <w:bookmarkEnd w:id="20"/>
      <w:bookmarkEnd w:id="21"/>
      <w:r w:rsidR="0068564C" w:rsidRPr="00280F56">
        <w:fldChar w:fldCharType="end"/>
      </w:r>
    </w:p>
    <w:p w14:paraId="064B92A3" w14:textId="0FBCF1E7" w:rsidR="00280F56" w:rsidRPr="00CC4FAC" w:rsidRDefault="00CC4FAC" w:rsidP="00C90D24">
      <w:pPr>
        <w:pStyle w:val="BodyText"/>
        <w:rPr>
          <w:u w:val="single"/>
        </w:rPr>
      </w:pPr>
      <w:r w:rsidRPr="00CC4FAC">
        <w:rPr>
          <w:u w:val="single"/>
        </w:rPr>
        <w:t>Dedicated link RF options</w:t>
      </w:r>
    </w:p>
    <w:p w14:paraId="4CFD6041" w14:textId="1E245889" w:rsidR="00DB53A4" w:rsidRPr="00280F56" w:rsidRDefault="0068564C" w:rsidP="00C90D24">
      <w:pPr>
        <w:pStyle w:val="BodyText"/>
        <w:rPr>
          <w:rFonts w:asciiTheme="minorHAnsi" w:hAnsiTheme="minorHAnsi"/>
          <w:szCs w:val="22"/>
          <w:lang w:eastAsia="en-NZ"/>
        </w:rPr>
      </w:pPr>
      <w:r w:rsidRPr="00280F56">
        <w:rPr>
          <w:lang w:eastAsia="en-NZ"/>
        </w:rPr>
        <w:t>WiMAX (</w:t>
      </w:r>
      <w:proofErr w:type="spellStart"/>
      <w:r w:rsidRPr="00280F56">
        <w:rPr>
          <w:lang w:eastAsia="en-NZ"/>
        </w:rPr>
        <w:t>WorldwIde</w:t>
      </w:r>
      <w:proofErr w:type="spellEnd"/>
      <w:r w:rsidRPr="00280F56">
        <w:rPr>
          <w:lang w:eastAsia="en-NZ"/>
        </w:rPr>
        <w:t xml:space="preserve"> operability over </w:t>
      </w:r>
      <w:proofErr w:type="spellStart"/>
      <w:r w:rsidRPr="00280F56">
        <w:rPr>
          <w:lang w:eastAsia="en-NZ"/>
        </w:rPr>
        <w:t>MicrowAve</w:t>
      </w:r>
      <w:proofErr w:type="spellEnd"/>
      <w:r w:rsidRPr="00280F56">
        <w:rPr>
          <w:lang w:eastAsia="en-NZ"/>
        </w:rPr>
        <w:t>) is a technology using Microwave links.</w:t>
      </w:r>
      <w:r w:rsidRPr="00280F56">
        <w:rPr>
          <w:lang w:eastAsia="en-NZ"/>
        </w:rPr>
        <w:br/>
        <w:t xml:space="preserve">WiMAX does not require line of sight to operate and has further range than conventional </w:t>
      </w:r>
      <w:proofErr w:type="spellStart"/>
      <w:r w:rsidRPr="00280F56">
        <w:rPr>
          <w:lang w:eastAsia="en-NZ"/>
        </w:rPr>
        <w:t>Wifi</w:t>
      </w:r>
      <w:proofErr w:type="spellEnd"/>
      <w:r w:rsidRPr="00280F56">
        <w:rPr>
          <w:lang w:eastAsia="en-NZ"/>
        </w:rPr>
        <w:t xml:space="preserve"> (30-50km maximum limit for line of sight).  Power usage is very good compared to cellular networks</w:t>
      </w:r>
      <w:r w:rsidR="0003482D" w:rsidRPr="00280F56">
        <w:rPr>
          <w:lang w:eastAsia="en-NZ"/>
        </w:rPr>
        <w:t xml:space="preserve"> </w:t>
      </w:r>
      <w:r w:rsidR="0003482D" w:rsidRPr="00280F56">
        <w:rPr>
          <w:lang w:eastAsia="en-NZ"/>
        </w:rPr>
        <w:fldChar w:fldCharType="begin" w:fldLock="1"/>
      </w:r>
      <w:r w:rsidR="0003482D" w:rsidRPr="00280F56">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sidRPr="00280F56">
        <w:rPr>
          <w:lang w:eastAsia="en-NZ"/>
        </w:rPr>
        <w:fldChar w:fldCharType="separate"/>
      </w:r>
      <w:r w:rsidR="0003482D" w:rsidRPr="00280F56">
        <w:rPr>
          <w:noProof/>
          <w:lang w:eastAsia="en-NZ"/>
        </w:rPr>
        <w:t>(Deruyck et al., 2010)</w:t>
      </w:r>
      <w:r w:rsidR="0003482D" w:rsidRPr="00280F56">
        <w:rPr>
          <w:lang w:eastAsia="en-NZ"/>
        </w:rPr>
        <w:fldChar w:fldCharType="end"/>
      </w:r>
      <w:r w:rsidRPr="00280F56">
        <w:rPr>
          <w:lang w:eastAsia="en-NZ"/>
        </w:rPr>
        <w:t xml:space="preserve">. There are two main types of </w:t>
      </w:r>
      <w:proofErr w:type="gramStart"/>
      <w:r w:rsidRPr="00280F56">
        <w:rPr>
          <w:lang w:eastAsia="en-NZ"/>
        </w:rPr>
        <w:t>WiMAX</w:t>
      </w:r>
      <w:proofErr w:type="gramEnd"/>
      <w:r w:rsidRPr="00280F56">
        <w:rPr>
          <w:lang w:eastAsia="en-NZ"/>
        </w:rPr>
        <w:t>; fixed and mobile and these are very different</w:t>
      </w:r>
      <w:r w:rsidR="00F83ED1" w:rsidRPr="00280F56">
        <w:rPr>
          <w:lang w:eastAsia="en-NZ"/>
        </w:rPr>
        <w:t xml:space="preserve"> in infrastructure</w:t>
      </w:r>
      <w:r w:rsidRPr="00280F56">
        <w:rPr>
          <w:lang w:eastAsia="en-NZ"/>
        </w:rPr>
        <w:t>. There are few public WiMAX deployments in NZ and none in rural spaces so the farmer would need to invest in WiMAX infrastructure and deploy stations in the appropriate places to get coverage to and from the remote areas. Wi</w:t>
      </w:r>
      <w:r w:rsidR="00CC4FAC">
        <w:rPr>
          <w:lang w:eastAsia="en-NZ"/>
        </w:rPr>
        <w:t>MAX</w:t>
      </w:r>
      <w:r w:rsidRPr="00280F56">
        <w:rPr>
          <w:lang w:eastAsia="en-NZ"/>
        </w:rPr>
        <w:t xml:space="preserve"> appears to be losing the battle for spectrum to cellular providers and a “recent” (2017) spectrum analysis report indicates there is little </w:t>
      </w:r>
      <w:r w:rsidRPr="00280F56">
        <w:rPr>
          <w:lang w:eastAsia="en-NZ"/>
        </w:rPr>
        <w:lastRenderedPageBreak/>
        <w:t xml:space="preserve">intention for WiMAX to be implemented in a large scale in NZ </w:t>
      </w:r>
      <w:r w:rsidR="0003482D" w:rsidRPr="00280F56">
        <w:rPr>
          <w:lang w:eastAsia="en-NZ"/>
        </w:rPr>
        <w:fldChar w:fldCharType="begin" w:fldLock="1"/>
      </w:r>
      <w:r w:rsidR="00DB53A4" w:rsidRPr="00280F56">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sidRPr="00280F56">
        <w:rPr>
          <w:lang w:eastAsia="en-NZ"/>
        </w:rPr>
        <w:fldChar w:fldCharType="separate"/>
      </w:r>
      <w:r w:rsidR="0003482D" w:rsidRPr="00280F56">
        <w:rPr>
          <w:noProof/>
          <w:lang w:eastAsia="en-NZ"/>
        </w:rPr>
        <w:t>(New Zealand IoT Alliance, 2019)</w:t>
      </w:r>
      <w:r w:rsidR="0003482D" w:rsidRPr="00280F56">
        <w:rPr>
          <w:lang w:eastAsia="en-NZ"/>
        </w:rPr>
        <w:fldChar w:fldCharType="end"/>
      </w:r>
      <w:r w:rsidR="0003482D" w:rsidRPr="00280F56">
        <w:rPr>
          <w:lang w:eastAsia="en-NZ"/>
        </w:rPr>
        <w:t xml:space="preserve">. </w:t>
      </w:r>
      <w:r w:rsidRPr="00280F56">
        <w:rPr>
          <w:lang w:eastAsia="en-NZ"/>
        </w:rPr>
        <w:t xml:space="preserve">As such, for futureproofing rationales, WiMAX </w:t>
      </w:r>
      <w:r w:rsidR="00F83ED1" w:rsidRPr="00280F56">
        <w:rPr>
          <w:lang w:eastAsia="en-NZ"/>
        </w:rPr>
        <w:t xml:space="preserve">Is not recommended for use. </w:t>
      </w:r>
      <w:r w:rsidRPr="00280F56">
        <w:rPr>
          <w:lang w:eastAsia="en-NZ"/>
        </w:rPr>
        <w:br/>
      </w:r>
      <w:r w:rsidR="00030A9C" w:rsidRPr="00280F56">
        <w:br/>
      </w:r>
      <w:proofErr w:type="spellStart"/>
      <w:r w:rsidR="0003482D" w:rsidRPr="00280F56">
        <w:rPr>
          <w:lang w:eastAsia="en-NZ"/>
        </w:rPr>
        <w:t>SigFox</w:t>
      </w:r>
      <w:proofErr w:type="spellEnd"/>
      <w:r w:rsidR="0003482D" w:rsidRPr="00280F56">
        <w:rPr>
          <w:lang w:eastAsia="en-NZ"/>
        </w:rPr>
        <w:t xml:space="preserve"> is a proprietary system where devices connect to base stations which connect to each other via point-point links (max</w:t>
      </w:r>
      <w:r w:rsidR="00CC4FAC">
        <w:rPr>
          <w:lang w:eastAsia="en-NZ"/>
        </w:rPr>
        <w:t>imum</w:t>
      </w:r>
      <w:r w:rsidR="0003482D" w:rsidRPr="00280F56">
        <w:rPr>
          <w:lang w:eastAsia="en-NZ"/>
        </w:rPr>
        <w:t xml:space="preserve"> </w:t>
      </w:r>
      <w:r w:rsidR="00CC4FAC">
        <w:rPr>
          <w:lang w:eastAsia="en-NZ"/>
        </w:rPr>
        <w:t xml:space="preserve">range of </w:t>
      </w:r>
      <w:r w:rsidR="0003482D" w:rsidRPr="00280F56">
        <w:rPr>
          <w:lang w:eastAsia="en-NZ"/>
        </w:rPr>
        <w:t xml:space="preserve">50km) back to the </w:t>
      </w:r>
      <w:proofErr w:type="spellStart"/>
      <w:r w:rsidR="0003482D" w:rsidRPr="00280F56">
        <w:rPr>
          <w:lang w:eastAsia="en-NZ"/>
        </w:rPr>
        <w:t>SigFox</w:t>
      </w:r>
      <w:proofErr w:type="spellEnd"/>
      <w:r w:rsidR="0003482D" w:rsidRPr="00280F56">
        <w:rPr>
          <w:lang w:eastAsia="en-NZ"/>
        </w:rPr>
        <w:t xml:space="preserve"> cloud. Each sensor can report up to 12 bytes in a message (26 bytes in a frame), with a maximum of 140 messages per day. Transmission speed is either 100 or 600 bits per second </w:t>
      </w:r>
      <w:r w:rsidR="00DB53A4" w:rsidRPr="00280F56">
        <w:rPr>
          <w:lang w:eastAsia="en-NZ"/>
        </w:rPr>
        <w:fldChar w:fldCharType="begin" w:fldLock="1"/>
      </w:r>
      <w:r w:rsidR="00477B51" w:rsidRPr="00280F56">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sidRPr="00280F56">
        <w:rPr>
          <w:lang w:eastAsia="en-NZ"/>
        </w:rPr>
        <w:fldChar w:fldCharType="separate"/>
      </w:r>
      <w:r w:rsidR="008533DA" w:rsidRPr="00280F56">
        <w:rPr>
          <w:noProof/>
          <w:lang w:eastAsia="en-NZ"/>
        </w:rPr>
        <w:t>(SigFox, 2023b)</w:t>
      </w:r>
      <w:r w:rsidR="00DB53A4" w:rsidRPr="00280F56">
        <w:rPr>
          <w:lang w:eastAsia="en-NZ"/>
        </w:rPr>
        <w:fldChar w:fldCharType="end"/>
      </w:r>
      <w:r w:rsidR="00DB53A4" w:rsidRPr="00280F56">
        <w:rPr>
          <w:lang w:eastAsia="en-NZ"/>
        </w:rPr>
        <w:t>.</w:t>
      </w:r>
      <w:r w:rsidR="0003482D" w:rsidRPr="00280F56">
        <w:rPr>
          <w:lang w:eastAsia="en-NZ"/>
        </w:rPr>
        <w:br/>
        <w:t xml:space="preserve">Coverage of </w:t>
      </w:r>
      <w:r w:rsidR="00DB53A4" w:rsidRPr="00280F56">
        <w:rPr>
          <w:lang w:eastAsia="en-NZ"/>
        </w:rPr>
        <w:t xml:space="preserve">some areas in New Zealand </w:t>
      </w:r>
      <w:r w:rsidR="0003482D" w:rsidRPr="00280F56">
        <w:rPr>
          <w:lang w:eastAsia="en-NZ"/>
        </w:rPr>
        <w:t xml:space="preserve">is suggested at Sigfox’s commercial website </w:t>
      </w:r>
      <w:r w:rsidR="008533DA" w:rsidRPr="00280F56">
        <w:rPr>
          <w:lang w:eastAsia="en-NZ"/>
        </w:rPr>
        <w:fldChar w:fldCharType="begin" w:fldLock="1"/>
      </w:r>
      <w:r w:rsidR="00477B51" w:rsidRPr="00280F56">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sidRPr="00280F56">
        <w:rPr>
          <w:lang w:eastAsia="en-NZ"/>
        </w:rPr>
        <w:fldChar w:fldCharType="separate"/>
      </w:r>
      <w:r w:rsidR="008533DA" w:rsidRPr="00280F56">
        <w:rPr>
          <w:noProof/>
          <w:lang w:eastAsia="en-NZ"/>
        </w:rPr>
        <w:t>(SigFox, 2023a)</w:t>
      </w:r>
      <w:r w:rsidR="008533DA" w:rsidRPr="00280F56">
        <w:rPr>
          <w:lang w:eastAsia="en-NZ"/>
        </w:rPr>
        <w:fldChar w:fldCharType="end"/>
      </w:r>
      <w:r w:rsidR="008533DA" w:rsidRPr="00280F56">
        <w:rPr>
          <w:lang w:eastAsia="en-NZ"/>
        </w:rPr>
        <w:t xml:space="preserve"> </w:t>
      </w:r>
      <w:r w:rsidR="0003482D" w:rsidRPr="00280F56">
        <w:rPr>
          <w:lang w:eastAsia="en-NZ"/>
        </w:rPr>
        <w:t xml:space="preserve">however both the proprietary nature of </w:t>
      </w:r>
      <w:proofErr w:type="spellStart"/>
      <w:r w:rsidR="0003482D" w:rsidRPr="00280F56">
        <w:rPr>
          <w:lang w:eastAsia="en-NZ"/>
        </w:rPr>
        <w:t>SigFox</w:t>
      </w:r>
      <w:proofErr w:type="spellEnd"/>
      <w:r w:rsidR="0003482D" w:rsidRPr="00280F56">
        <w:rPr>
          <w:lang w:eastAsia="en-NZ"/>
        </w:rPr>
        <w:t xml:space="preserve"> and it’s low transmission rates, make it unappealing as a solution, and </w:t>
      </w:r>
      <w:proofErr w:type="spellStart"/>
      <w:r w:rsidR="0003482D" w:rsidRPr="00280F56">
        <w:rPr>
          <w:lang w:eastAsia="en-NZ"/>
        </w:rPr>
        <w:t>SigFox</w:t>
      </w:r>
      <w:proofErr w:type="spellEnd"/>
      <w:r w:rsidR="0003482D" w:rsidRPr="00280F56">
        <w:rPr>
          <w:lang w:eastAsia="en-NZ"/>
        </w:rPr>
        <w:t xml:space="preserve"> </w:t>
      </w:r>
      <w:r w:rsidR="008533DA" w:rsidRPr="00280F56">
        <w:rPr>
          <w:lang w:eastAsia="en-NZ"/>
        </w:rPr>
        <w:t>is not recommended for use</w:t>
      </w:r>
      <w:r w:rsidR="0003482D" w:rsidRPr="00280F56">
        <w:rPr>
          <w:lang w:eastAsia="en-NZ"/>
        </w:rPr>
        <w:t>.</w:t>
      </w:r>
      <w:r w:rsidR="00DB53A4" w:rsidRPr="00280F56">
        <w:rPr>
          <w:lang w:eastAsia="en-NZ"/>
        </w:rPr>
        <w:br/>
      </w:r>
      <w:r w:rsidR="00030A9C" w:rsidRPr="00280F56">
        <w:rPr>
          <w:rFonts w:asciiTheme="minorHAnsi" w:hAnsiTheme="minorHAnsi"/>
          <w:szCs w:val="22"/>
          <w:lang w:eastAsia="en-NZ"/>
        </w:rPr>
        <w:br/>
      </w:r>
      <w:r w:rsidR="00DB53A4" w:rsidRPr="00280F56">
        <w:t>Lo</w:t>
      </w:r>
      <w:r w:rsidR="00CC4FAC">
        <w:t>R</w:t>
      </w:r>
      <w:r w:rsidR="00DB53A4" w:rsidRPr="00280F56">
        <w:t xml:space="preserve">a is a competitor to </w:t>
      </w:r>
      <w:proofErr w:type="spellStart"/>
      <w:r w:rsidR="00DB53A4" w:rsidRPr="00280F56">
        <w:t>SigFox</w:t>
      </w:r>
      <w:proofErr w:type="spellEnd"/>
      <w:r w:rsidR="00DB53A4" w:rsidRPr="00280F56">
        <w:t>. This is a low power communications protocol designed to send small packets of data at regular intervals with low-power usage. It</w:t>
      </w:r>
      <w:r w:rsidR="00CC4FAC">
        <w:t xml:space="preserve"> is</w:t>
      </w:r>
      <w:r w:rsidR="00DB53A4" w:rsidRPr="00280F56">
        <w:t xml:space="preserve"> a proprietary protocol owned by </w:t>
      </w:r>
      <w:proofErr w:type="spellStart"/>
      <w:r w:rsidR="00DB53A4" w:rsidRPr="00280F56">
        <w:t>Semtech</w:t>
      </w:r>
      <w:proofErr w:type="spellEnd"/>
      <w:r w:rsidR="00CC4FAC">
        <w:t xml:space="preserve">. </w:t>
      </w:r>
      <w:proofErr w:type="spellStart"/>
      <w:r w:rsidR="00DB53A4" w:rsidRPr="00280F56">
        <w:t>LoRaWAN</w:t>
      </w:r>
      <w:proofErr w:type="spellEnd"/>
      <w:r w:rsidR="00DB53A4" w:rsidRPr="00280F56">
        <w:t xml:space="preserve"> is an open source point to multipoint messaging protocol built to utilise the Lora communications protocol </w:t>
      </w:r>
      <w:r w:rsidR="00DB53A4" w:rsidRPr="00280F56">
        <w:fldChar w:fldCharType="begin" w:fldLock="1"/>
      </w:r>
      <w:r w:rsidR="00DB53A4" w:rsidRPr="00280F56">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sidRPr="00280F56">
        <w:fldChar w:fldCharType="separate"/>
      </w:r>
      <w:r w:rsidR="00DB53A4" w:rsidRPr="00280F56">
        <w:rPr>
          <w:noProof/>
        </w:rPr>
        <w:t>(</w:t>
      </w:r>
      <w:r w:rsidR="00DB53A4" w:rsidRPr="00280F56">
        <w:rPr>
          <w:i/>
          <w:noProof/>
        </w:rPr>
        <w:t>What Is LoRaWAN® | LoRa Alliance®</w:t>
      </w:r>
      <w:r w:rsidR="00DB53A4" w:rsidRPr="00280F56">
        <w:rPr>
          <w:noProof/>
        </w:rPr>
        <w:t>, n.d.)</w:t>
      </w:r>
      <w:r w:rsidR="00DB53A4" w:rsidRPr="00280F56">
        <w:fldChar w:fldCharType="end"/>
      </w:r>
      <w:r w:rsidR="00CC4FAC">
        <w:t>.</w:t>
      </w:r>
      <w:r w:rsidR="00DB53A4" w:rsidRPr="00280F56">
        <w:br/>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very low power requirements and a practical range of up to 3km in an urban environment </w:t>
      </w:r>
      <w:r w:rsidR="00DB53A4" w:rsidRPr="00280F56">
        <w:rPr>
          <w:lang w:eastAsia="en-NZ"/>
        </w:rPr>
        <w:fldChar w:fldCharType="begin" w:fldLock="1"/>
      </w:r>
      <w:r w:rsidR="00DB53A4" w:rsidRPr="00280F56">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sidRPr="00280F56">
        <w:rPr>
          <w:lang w:eastAsia="en-NZ"/>
        </w:rPr>
        <w:fldChar w:fldCharType="separate"/>
      </w:r>
      <w:r w:rsidR="00DB53A4" w:rsidRPr="00280F56">
        <w:rPr>
          <w:noProof/>
          <w:lang w:eastAsia="en-NZ"/>
        </w:rPr>
        <w:t>(Augustin et al., 2016)</w:t>
      </w:r>
      <w:r w:rsidR="00DB53A4" w:rsidRPr="00280F56">
        <w:rPr>
          <w:lang w:eastAsia="en-NZ"/>
        </w:rPr>
        <w:fldChar w:fldCharType="end"/>
      </w:r>
      <w:r w:rsidR="00DB53A4" w:rsidRPr="00280F56">
        <w:rPr>
          <w:lang w:eastAsia="en-NZ"/>
        </w:rPr>
        <w:t xml:space="preserve"> and up to 15km in an rural environment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but has a duty cycle limit (1% duty equals 36 seconds of communications time per hour for each device). It prefers line-of-sight communication to perform well </w:t>
      </w:r>
      <w:r w:rsidR="00DB53A4" w:rsidRPr="00280F56">
        <w:rPr>
          <w:lang w:eastAsia="en-NZ"/>
        </w:rPr>
        <w:fldChar w:fldCharType="begin" w:fldLock="1"/>
      </w:r>
      <w:r w:rsidR="00DB53A4" w:rsidRPr="00280F56">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sidRPr="00280F56">
        <w:rPr>
          <w:lang w:eastAsia="en-NZ"/>
        </w:rPr>
        <w:fldChar w:fldCharType="separate"/>
      </w:r>
      <w:r w:rsidR="00DB53A4" w:rsidRPr="00280F56">
        <w:rPr>
          <w:noProof/>
          <w:lang w:eastAsia="en-NZ"/>
        </w:rPr>
        <w:t>(Haxhibeqiri et al., 2018a)</w:t>
      </w:r>
      <w:r w:rsidR="00DB53A4" w:rsidRPr="00280F56">
        <w:rPr>
          <w:lang w:eastAsia="en-NZ"/>
        </w:rPr>
        <w:fldChar w:fldCharType="end"/>
      </w:r>
      <w:r w:rsidR="00DB53A4" w:rsidRPr="00280F56">
        <w:rPr>
          <w:lang w:eastAsia="en-NZ"/>
        </w:rPr>
        <w:t xml:space="preserve">. Transmission speed varies from 300bps to 37.5kbps with a maximum payload of 246 bytes. </w:t>
      </w:r>
      <w:r w:rsidR="00DB53A4" w:rsidRPr="00280F56">
        <w:rPr>
          <w:lang w:eastAsia="en-NZ"/>
        </w:rPr>
        <w:br/>
        <w:t>The theoretical maximum nodes in a Lo</w:t>
      </w:r>
      <w:r w:rsidR="00CC4FAC">
        <w:rPr>
          <w:lang w:eastAsia="en-NZ"/>
        </w:rPr>
        <w:t>R</w:t>
      </w:r>
      <w:r w:rsidR="00DB53A4" w:rsidRPr="00280F56">
        <w:rPr>
          <w:lang w:eastAsia="en-NZ"/>
        </w:rPr>
        <w:t xml:space="preserve">a system are 10,000 but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has scaling issues of a maximum of 8,000 devices (1000 nodes per channel with 8 channels) at a collision rate of 95%  </w:t>
      </w:r>
      <w:r w:rsidR="00DB53A4" w:rsidRPr="00280F56">
        <w:rPr>
          <w:lang w:eastAsia="en-NZ"/>
        </w:rPr>
        <w:fldChar w:fldCharType="begin" w:fldLock="1"/>
      </w:r>
      <w:r w:rsidR="00DB53A4" w:rsidRPr="00280F56">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sidRPr="00280F56">
        <w:rPr>
          <w:lang w:eastAsia="en-NZ"/>
        </w:rPr>
        <w:fldChar w:fldCharType="separate"/>
      </w:r>
      <w:r w:rsidR="00DB53A4" w:rsidRPr="00280F56">
        <w:rPr>
          <w:noProof/>
          <w:lang w:eastAsia="en-NZ"/>
        </w:rPr>
        <w:t>(Lavric &amp; Popa, 2018)</w:t>
      </w:r>
      <w:r w:rsidR="00DB53A4" w:rsidRPr="00280F56">
        <w:rPr>
          <w:lang w:eastAsia="en-NZ"/>
        </w:rPr>
        <w:fldChar w:fldCharType="end"/>
      </w:r>
      <w:r w:rsidR="00DB53A4" w:rsidRPr="00280F56">
        <w:rPr>
          <w:lang w:eastAsia="en-NZ"/>
        </w:rPr>
        <w:t xml:space="preserve">. More stations are required </w:t>
      </w:r>
      <w:proofErr w:type="gramStart"/>
      <w:r w:rsidR="00DB53A4" w:rsidRPr="00280F56">
        <w:rPr>
          <w:lang w:eastAsia="en-NZ"/>
        </w:rPr>
        <w:t>in order to</w:t>
      </w:r>
      <w:proofErr w:type="gramEnd"/>
      <w:r w:rsidR="00DB53A4" w:rsidRPr="00280F56">
        <w:rPr>
          <w:lang w:eastAsia="en-NZ"/>
        </w:rPr>
        <w:t xml:space="preserve"> alleviate this, which is possible as </w:t>
      </w:r>
      <w:proofErr w:type="spellStart"/>
      <w:r w:rsidR="00DB53A4" w:rsidRPr="00280F56">
        <w:rPr>
          <w:lang w:eastAsia="en-NZ"/>
        </w:rPr>
        <w:t>Lo</w:t>
      </w:r>
      <w:r w:rsidR="00CC4FAC">
        <w:rPr>
          <w:lang w:eastAsia="en-NZ"/>
        </w:rPr>
        <w:t>r</w:t>
      </w:r>
      <w:r w:rsidR="00DB53A4" w:rsidRPr="00280F56">
        <w:rPr>
          <w:lang w:eastAsia="en-NZ"/>
        </w:rPr>
        <w:t>aWAN</w:t>
      </w:r>
      <w:proofErr w:type="spellEnd"/>
      <w:r w:rsidR="00DB53A4" w:rsidRPr="00280F56">
        <w:rPr>
          <w:lang w:eastAsia="en-NZ"/>
        </w:rPr>
        <w:t xml:space="preserve"> operates in a star of stars fashion where every station receives the transmissions of all devices around it. </w:t>
      </w:r>
    </w:p>
    <w:p w14:paraId="2F626E2A" w14:textId="44C483CE" w:rsidR="00DB53A4" w:rsidRPr="00280F56" w:rsidRDefault="00DB53A4" w:rsidP="00C90D24">
      <w:pPr>
        <w:pStyle w:val="BodyText"/>
        <w:rPr>
          <w:lang w:eastAsia="en-NZ"/>
        </w:rPr>
      </w:pPr>
      <w:r w:rsidRPr="00280F56">
        <w:rPr>
          <w:lang w:eastAsia="en-NZ"/>
        </w:rPr>
        <w:t xml:space="preserve">In NZ, </w:t>
      </w:r>
      <w:r w:rsidR="00CC4FAC">
        <w:rPr>
          <w:lang w:eastAsia="en-NZ"/>
        </w:rPr>
        <w:t xml:space="preserve">Spark concentrate </w:t>
      </w:r>
      <w:proofErr w:type="spellStart"/>
      <w:r w:rsidR="00CC4FAC">
        <w:rPr>
          <w:lang w:eastAsia="en-NZ"/>
        </w:rPr>
        <w:t>LoRaWAN</w:t>
      </w:r>
      <w:proofErr w:type="spellEnd"/>
      <w:r w:rsidR="00CC4FAC">
        <w:rPr>
          <w:lang w:eastAsia="en-NZ"/>
        </w:rPr>
        <w:t xml:space="preserve"> in the main urban centres </w:t>
      </w:r>
      <w:r w:rsidR="00CC4FAC">
        <w:rPr>
          <w:lang w:eastAsia="en-NZ"/>
        </w:rPr>
        <w:fldChar w:fldCharType="begin" w:fldLock="1"/>
      </w:r>
      <w:r w:rsidR="00B301B7">
        <w:rPr>
          <w:lang w:eastAsia="en-NZ"/>
        </w:rPr>
        <w:instrText>ADDIN CSL_CITATION {"citationItems":[{"id":"ITEM-1","itemData":{"URL":"https://www.spark.co.nz/shop/mobile/network.html","abstract":"Spark NZ Mobile coverage map of NZ","accessed":{"date-parts":[["2020","12","7"]]},"author":[{"dropping-particle":"","family":"Spark NZ","given":"","non-dropping-particle":"","parse-names":false,"suffix":""}],"id":"ITEM-1","issued":{"date-parts":[["2023"]]},"title":"Spark NZ network coverage","type":"webpage"},"uris":["http://www.mendeley.com/documents/?uuid=e2559884-cfed-31d4-a86d-d2fdb93e5913"]}],"mendeley":{"formattedCitation":"(Spark NZ, 2023)","plainTextFormattedCitation":"(Spark NZ, 2023)","previouslyFormattedCitation":"(Spark NZ, 2023)"},"properties":{"noteIndex":0},"schema":"https://github.com/citation-style-language/schema/raw/master/csl-citation.json"}</w:instrText>
      </w:r>
      <w:r w:rsidR="00CC4FAC">
        <w:rPr>
          <w:lang w:eastAsia="en-NZ"/>
        </w:rPr>
        <w:fldChar w:fldCharType="separate"/>
      </w:r>
      <w:r w:rsidR="00CC4FAC" w:rsidRPr="00CC4FAC">
        <w:rPr>
          <w:noProof/>
          <w:lang w:eastAsia="en-NZ"/>
        </w:rPr>
        <w:t>(Spark NZ, 2023)</w:t>
      </w:r>
      <w:r w:rsidR="00CC4FAC">
        <w:rPr>
          <w:lang w:eastAsia="en-NZ"/>
        </w:rPr>
        <w:fldChar w:fldCharType="end"/>
      </w:r>
      <w:r w:rsidR="000C5E07">
        <w:rPr>
          <w:lang w:eastAsia="en-NZ"/>
        </w:rPr>
        <w:t xml:space="preserve">, so </w:t>
      </w:r>
      <w:r w:rsidR="00CC4FAC">
        <w:rPr>
          <w:lang w:eastAsia="en-NZ"/>
        </w:rPr>
        <w:t xml:space="preserve"> </w:t>
      </w:r>
      <w:r w:rsidRPr="00280F56">
        <w:rPr>
          <w:lang w:eastAsia="en-NZ"/>
        </w:rPr>
        <w:t>in</w:t>
      </w:r>
      <w:r w:rsidR="00F83ED1" w:rsidRPr="00280F56">
        <w:rPr>
          <w:lang w:eastAsia="en-NZ"/>
        </w:rPr>
        <w:t xml:space="preserve"> many sites</w:t>
      </w:r>
      <w:r w:rsidRPr="00280F56">
        <w:rPr>
          <w:lang w:eastAsia="en-NZ"/>
        </w:rPr>
        <w:t xml:space="preserve">, the farmer would need to invest in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infrastructure and deploy stations in the appropriate places to get coverage to and from the </w:t>
      </w:r>
      <w:r w:rsidR="00F83ED1" w:rsidRPr="00280F56">
        <w:rPr>
          <w:lang w:eastAsia="en-NZ"/>
        </w:rPr>
        <w:t xml:space="preserve">back-end </w:t>
      </w:r>
      <w:r w:rsidRPr="00280F56">
        <w:rPr>
          <w:lang w:eastAsia="en-NZ"/>
        </w:rPr>
        <w:t xml:space="preserve">stations. </w:t>
      </w:r>
      <w:r w:rsidRPr="00280F56">
        <w:rPr>
          <w:lang w:eastAsia="en-NZ"/>
        </w:rPr>
        <w:br/>
        <w:t xml:space="preserve">There are no fees at present for operating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systems but a license is required. </w:t>
      </w:r>
      <w:r w:rsidRPr="00280F56">
        <w:rPr>
          <w:lang w:eastAsia="en-NZ"/>
        </w:rPr>
        <w:fldChar w:fldCharType="begin" w:fldLock="1"/>
      </w:r>
      <w:r w:rsidRPr="00280F56">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Short Range Devices GURL | Radio Spectrum Management New Zealand</w:t>
      </w:r>
      <w:r w:rsidRPr="00280F56">
        <w:rPr>
          <w:noProof/>
          <w:lang w:eastAsia="en-NZ"/>
        </w:rPr>
        <w:t>, n.d.)</w:t>
      </w:r>
      <w:r w:rsidRPr="00280F56">
        <w:rPr>
          <w:lang w:eastAsia="en-NZ"/>
        </w:rPr>
        <w:fldChar w:fldCharType="end"/>
      </w:r>
      <w:r w:rsidRPr="00280F56">
        <w:rPr>
          <w:lang w:eastAsia="en-NZ"/>
        </w:rPr>
        <w:br/>
        <w:t xml:space="preserve">Each </w:t>
      </w:r>
      <w:proofErr w:type="spellStart"/>
      <w:r w:rsidRPr="00280F56">
        <w:rPr>
          <w:lang w:eastAsia="en-NZ"/>
        </w:rPr>
        <w:t>Lo</w:t>
      </w:r>
      <w:r w:rsidR="000C5E07">
        <w:rPr>
          <w:lang w:eastAsia="en-NZ"/>
        </w:rPr>
        <w:t>R</w:t>
      </w:r>
      <w:r w:rsidRPr="00280F56">
        <w:rPr>
          <w:lang w:eastAsia="en-NZ"/>
        </w:rPr>
        <w:t>aWan</w:t>
      </w:r>
      <w:proofErr w:type="spellEnd"/>
      <w:r w:rsidRPr="00280F56">
        <w:rPr>
          <w:lang w:eastAsia="en-NZ"/>
        </w:rPr>
        <w:t xml:space="preserve"> edge station requires a TCP/IP-based backhaul protocol to deliver content to the cloud. This could be possible within an area covered by one of the </w:t>
      </w:r>
      <w:r w:rsidR="000C5E07">
        <w:rPr>
          <w:lang w:eastAsia="en-NZ"/>
        </w:rPr>
        <w:t xml:space="preserve">4G or </w:t>
      </w:r>
      <w:r w:rsidRPr="00280F56">
        <w:rPr>
          <w:lang w:eastAsia="en-NZ"/>
        </w:rPr>
        <w:t xml:space="preserve">5G </w:t>
      </w:r>
      <w:r w:rsidR="000C5E07">
        <w:rPr>
          <w:lang w:eastAsia="en-NZ"/>
        </w:rPr>
        <w:t xml:space="preserve">satellite </w:t>
      </w:r>
      <w:r w:rsidRPr="00280F56">
        <w:rPr>
          <w:lang w:eastAsia="en-NZ"/>
        </w:rPr>
        <w:t>protocols</w:t>
      </w:r>
      <w:r w:rsidR="000C5E07">
        <w:rPr>
          <w:lang w:eastAsia="en-NZ"/>
        </w:rPr>
        <w:t xml:space="preserve"> at an additional cost and complexity</w:t>
      </w:r>
      <w:r w:rsidRPr="00280F56">
        <w:rPr>
          <w:lang w:eastAsia="en-NZ"/>
        </w:rPr>
        <w:t>.</w:t>
      </w:r>
    </w:p>
    <w:p w14:paraId="398283C0" w14:textId="77777777" w:rsidR="000C5E07" w:rsidRDefault="00DB53A4" w:rsidP="000C5E07">
      <w:pPr>
        <w:rPr>
          <w:lang w:eastAsia="en-NZ"/>
        </w:rPr>
      </w:pPr>
      <w:r w:rsidRPr="00280F56">
        <w:rPr>
          <w:lang w:eastAsia="en-NZ"/>
        </w:rPr>
        <w:t xml:space="preserve">Dedicated radio links are a possible solution but would require specific designs for each station. Annual licensing costs also apply </w:t>
      </w:r>
      <w:r w:rsidRPr="00280F56">
        <w:rPr>
          <w:lang w:eastAsia="en-NZ"/>
        </w:rPr>
        <w:fldChar w:fldCharType="begin" w:fldLock="1"/>
      </w:r>
      <w:r w:rsidRPr="00280F56">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sidRPr="00280F56">
        <w:rPr>
          <w:lang w:eastAsia="en-NZ"/>
        </w:rPr>
        <w:fldChar w:fldCharType="separate"/>
      </w:r>
      <w:r w:rsidRPr="00280F56">
        <w:rPr>
          <w:noProof/>
          <w:lang w:eastAsia="en-NZ"/>
        </w:rPr>
        <w:t>(</w:t>
      </w:r>
      <w:r w:rsidRPr="00280F56">
        <w:rPr>
          <w:i/>
          <w:noProof/>
          <w:lang w:eastAsia="en-NZ"/>
        </w:rPr>
        <w:t>Fixed Link Licence | Radio Spectrum Management New Zealand</w:t>
      </w:r>
      <w:r w:rsidRPr="00280F56">
        <w:rPr>
          <w:noProof/>
          <w:lang w:eastAsia="en-NZ"/>
        </w:rPr>
        <w:t xml:space="preserve">, </w:t>
      </w:r>
      <w:r w:rsidRPr="00280F56">
        <w:rPr>
          <w:noProof/>
          <w:lang w:eastAsia="en-NZ"/>
        </w:rPr>
        <w:lastRenderedPageBreak/>
        <w:t>n.d.)</w:t>
      </w:r>
      <w:r w:rsidRPr="00280F56">
        <w:rPr>
          <w:lang w:eastAsia="en-NZ"/>
        </w:rPr>
        <w:fldChar w:fldCharType="end"/>
      </w:r>
      <w:r w:rsidR="006247D2" w:rsidRPr="00280F56">
        <w:rPr>
          <w:lang w:eastAsia="en-NZ"/>
        </w:rPr>
        <w:t xml:space="preserve"> </w:t>
      </w:r>
      <w:r w:rsidRPr="00280F56">
        <w:rPr>
          <w:lang w:eastAsia="en-NZ"/>
        </w:rPr>
        <w:t>Depending on the distances it might be more cost-effective to implement direct links but this technology implementation would be site-specific and costly, and will not be evaluated in this review.</w:t>
      </w:r>
    </w:p>
    <w:p w14:paraId="21639C2A" w14:textId="77777777" w:rsidR="000C5E07" w:rsidRDefault="000C5E07" w:rsidP="000C5E07"/>
    <w:p w14:paraId="696CF11C" w14:textId="27439709" w:rsidR="00F446C9" w:rsidRPr="00280F56" w:rsidRDefault="00F446C9" w:rsidP="00352A0E">
      <w:pPr>
        <w:pStyle w:val="Caption"/>
      </w:pPr>
      <w:bookmarkStart w:id="22" w:name="_Toc146546614"/>
      <w:bookmarkStart w:id="23" w:name="_Toc146547281"/>
      <w:bookmarkStart w:id="24" w:name="_Toc147143025"/>
      <w:r w:rsidRPr="00280F56">
        <w:t xml:space="preserve">Table </w:t>
      </w:r>
      <w:r w:rsidR="001D6978">
        <w:fldChar w:fldCharType="begin"/>
      </w:r>
      <w:r w:rsidR="001D6978">
        <w:instrText xml:space="preserve"> STYLEREF 1 \s </w:instrText>
      </w:r>
      <w:r w:rsidR="001D6978">
        <w:fldChar w:fldCharType="separate"/>
      </w:r>
      <w:r w:rsidR="001D6978">
        <w:t>1</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w:t>
      </w:r>
      <w:r w:rsidR="001D6978">
        <w:fldChar w:fldCharType="end"/>
      </w:r>
      <w:r w:rsidRPr="00280F56">
        <w:t xml:space="preserve"> </w:t>
      </w:r>
      <w:r w:rsidRPr="000C5E07">
        <w:rPr>
          <w:rStyle w:val="CaptionChar"/>
        </w:rPr>
        <w:t>Backhaul (long range) communication protocols compared.</w:t>
      </w:r>
      <w:bookmarkEnd w:id="22"/>
      <w:bookmarkEnd w:id="23"/>
      <w:bookmarkEnd w:id="24"/>
    </w:p>
    <w:tbl>
      <w:tblPr>
        <w:tblStyle w:val="TableGrid"/>
        <w:tblW w:w="9923" w:type="dxa"/>
        <w:tblInd w:w="-289" w:type="dxa"/>
        <w:tblLook w:val="04A0" w:firstRow="1" w:lastRow="0" w:firstColumn="1" w:lastColumn="0" w:noHBand="0" w:noVBand="1"/>
      </w:tblPr>
      <w:tblGrid>
        <w:gridCol w:w="1572"/>
        <w:gridCol w:w="2265"/>
        <w:gridCol w:w="2179"/>
        <w:gridCol w:w="1904"/>
        <w:gridCol w:w="2003"/>
      </w:tblGrid>
      <w:tr w:rsidR="00F446C9" w:rsidRPr="00280F56" w14:paraId="005075E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Pr="00280F56" w:rsidRDefault="00F446C9" w:rsidP="00C347A7">
            <w:pPr>
              <w:jc w:val="center"/>
              <w:rPr>
                <w:szCs w:val="22"/>
                <w:lang w:eastAsia="en-US"/>
              </w:rPr>
            </w:pPr>
            <w:r w:rsidRPr="00280F56">
              <w:t>Protocol</w:t>
            </w:r>
          </w:p>
        </w:tc>
        <w:tc>
          <w:tcPr>
            <w:tcW w:w="2268" w:type="dxa"/>
            <w:tcBorders>
              <w:top w:val="single" w:sz="4" w:space="0" w:color="auto"/>
              <w:left w:val="single" w:sz="4" w:space="0" w:color="auto"/>
              <w:bottom w:val="single" w:sz="4" w:space="0" w:color="auto"/>
              <w:right w:val="single" w:sz="4" w:space="0" w:color="auto"/>
            </w:tcBorders>
            <w:hideMark/>
          </w:tcPr>
          <w:p w14:paraId="7E59D8C8" w14:textId="77777777" w:rsidR="00F446C9" w:rsidRPr="00280F56" w:rsidRDefault="00F446C9" w:rsidP="00C347A7">
            <w:pPr>
              <w:jc w:val="center"/>
            </w:pPr>
            <w:r w:rsidRPr="00280F56">
              <w:t>4G</w:t>
            </w:r>
          </w:p>
        </w:tc>
        <w:tc>
          <w:tcPr>
            <w:tcW w:w="2182" w:type="dxa"/>
            <w:tcBorders>
              <w:top w:val="single" w:sz="4" w:space="0" w:color="auto"/>
              <w:left w:val="single" w:sz="4" w:space="0" w:color="auto"/>
              <w:bottom w:val="single" w:sz="4" w:space="0" w:color="auto"/>
              <w:right w:val="single" w:sz="4" w:space="0" w:color="auto"/>
            </w:tcBorders>
            <w:hideMark/>
          </w:tcPr>
          <w:p w14:paraId="57DE6159" w14:textId="77777777" w:rsidR="00F446C9" w:rsidRPr="00280F56" w:rsidRDefault="00F446C9" w:rsidP="00C347A7">
            <w:pPr>
              <w:jc w:val="center"/>
            </w:pPr>
            <w:r w:rsidRPr="00280F56">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77777777" w:rsidR="00F446C9" w:rsidRPr="00280F56" w:rsidRDefault="00F446C9" w:rsidP="00C347A7">
            <w:pPr>
              <w:jc w:val="center"/>
            </w:pPr>
            <w:proofErr w:type="spellStart"/>
            <w:r w:rsidRPr="00280F56">
              <w:t>Nb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Pr="00280F56" w:rsidRDefault="00F446C9" w:rsidP="00C347A7">
            <w:pPr>
              <w:jc w:val="center"/>
            </w:pPr>
            <w:proofErr w:type="spellStart"/>
            <w:r w:rsidRPr="00280F56">
              <w:t>LoraWan</w:t>
            </w:r>
            <w:proofErr w:type="spellEnd"/>
          </w:p>
        </w:tc>
      </w:tr>
      <w:tr w:rsidR="00F446C9" w:rsidRPr="00280F56" w14:paraId="1DB3E09F"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Pr="00280F56" w:rsidRDefault="00F446C9" w:rsidP="00C347A7">
            <w:pPr>
              <w:jc w:val="center"/>
            </w:pPr>
            <w:r w:rsidRPr="00280F56">
              <w:t>Standard</w:t>
            </w:r>
          </w:p>
        </w:tc>
        <w:tc>
          <w:tcPr>
            <w:tcW w:w="2268" w:type="dxa"/>
            <w:tcBorders>
              <w:top w:val="single" w:sz="4" w:space="0" w:color="auto"/>
              <w:left w:val="single" w:sz="4" w:space="0" w:color="auto"/>
              <w:bottom w:val="single" w:sz="4" w:space="0" w:color="auto"/>
              <w:right w:val="single" w:sz="4" w:space="0" w:color="auto"/>
            </w:tcBorders>
          </w:tcPr>
          <w:p w14:paraId="1803E70C" w14:textId="77777777" w:rsidR="00F446C9" w:rsidRPr="00280F56" w:rsidRDefault="00F446C9" w:rsidP="00C347A7">
            <w:pPr>
              <w:jc w:val="center"/>
            </w:pPr>
          </w:p>
        </w:tc>
        <w:tc>
          <w:tcPr>
            <w:tcW w:w="2182" w:type="dxa"/>
            <w:tcBorders>
              <w:top w:val="single" w:sz="4" w:space="0" w:color="auto"/>
              <w:left w:val="single" w:sz="4" w:space="0" w:color="auto"/>
              <w:bottom w:val="single" w:sz="4" w:space="0" w:color="auto"/>
              <w:right w:val="single" w:sz="4" w:space="0" w:color="auto"/>
            </w:tcBorders>
            <w:hideMark/>
          </w:tcPr>
          <w:p w14:paraId="68C37C24" w14:textId="77777777" w:rsidR="00F446C9" w:rsidRPr="00280F56" w:rsidRDefault="00F446C9" w:rsidP="00C347A7">
            <w:pPr>
              <w:jc w:val="center"/>
            </w:pPr>
            <w:r w:rsidRPr="00280F56">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Pr="00280F56" w:rsidRDefault="00F446C9" w:rsidP="00C347A7">
            <w:pPr>
              <w:jc w:val="center"/>
            </w:pPr>
            <w:r w:rsidRPr="00280F56">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Pr="00280F56" w:rsidRDefault="00F446C9" w:rsidP="00C347A7">
            <w:pPr>
              <w:jc w:val="center"/>
            </w:pPr>
            <w:r w:rsidRPr="00280F56">
              <w:t>IEEE 802.15.4g</w:t>
            </w:r>
          </w:p>
        </w:tc>
      </w:tr>
      <w:tr w:rsidR="00F446C9" w:rsidRPr="00280F56" w14:paraId="160010FE"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Pr="00280F56" w:rsidRDefault="00F446C9" w:rsidP="00C347A7">
            <w:pPr>
              <w:jc w:val="center"/>
            </w:pPr>
            <w:r w:rsidRPr="00280F56">
              <w:t>Frequency</w:t>
            </w:r>
          </w:p>
        </w:tc>
        <w:tc>
          <w:tcPr>
            <w:tcW w:w="2268" w:type="dxa"/>
            <w:tcBorders>
              <w:top w:val="single" w:sz="4" w:space="0" w:color="auto"/>
              <w:left w:val="single" w:sz="4" w:space="0" w:color="auto"/>
              <w:bottom w:val="single" w:sz="4" w:space="0" w:color="auto"/>
              <w:right w:val="single" w:sz="4" w:space="0" w:color="auto"/>
            </w:tcBorders>
            <w:hideMark/>
          </w:tcPr>
          <w:p w14:paraId="24756483" w14:textId="77777777" w:rsidR="00F446C9" w:rsidRPr="00280F56" w:rsidRDefault="00F446C9" w:rsidP="00C347A7">
            <w:pPr>
              <w:jc w:val="center"/>
            </w:pPr>
            <w:r w:rsidRPr="00280F56">
              <w:t>Licensed</w:t>
            </w:r>
          </w:p>
        </w:tc>
        <w:tc>
          <w:tcPr>
            <w:tcW w:w="2182" w:type="dxa"/>
            <w:tcBorders>
              <w:top w:val="single" w:sz="4" w:space="0" w:color="auto"/>
              <w:left w:val="single" w:sz="4" w:space="0" w:color="auto"/>
              <w:bottom w:val="single" w:sz="4" w:space="0" w:color="auto"/>
              <w:right w:val="single" w:sz="4" w:space="0" w:color="auto"/>
            </w:tcBorders>
            <w:hideMark/>
          </w:tcPr>
          <w:p w14:paraId="469DBAD3" w14:textId="77777777" w:rsidR="00F446C9" w:rsidRPr="00280F56" w:rsidRDefault="00F446C9" w:rsidP="00C347A7">
            <w:pPr>
              <w:jc w:val="center"/>
            </w:pPr>
            <w:r w:rsidRPr="00280F56">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Pr="00280F56" w:rsidRDefault="00F446C9" w:rsidP="00C347A7">
            <w:pPr>
              <w:jc w:val="center"/>
            </w:pPr>
            <w:r w:rsidRPr="00280F56">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Pr="00280F56" w:rsidRDefault="00F446C9" w:rsidP="00C347A7">
            <w:pPr>
              <w:jc w:val="center"/>
            </w:pPr>
            <w:r w:rsidRPr="00280F56">
              <w:t>915 MHz</w:t>
            </w:r>
          </w:p>
        </w:tc>
      </w:tr>
      <w:tr w:rsidR="00F446C9" w:rsidRPr="00280F56" w14:paraId="51762685"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Pr="00280F56" w:rsidRDefault="00F446C9" w:rsidP="00C347A7">
            <w:pPr>
              <w:jc w:val="center"/>
            </w:pPr>
            <w:r w:rsidRPr="00280F56">
              <w:t>Range</w:t>
            </w:r>
          </w:p>
        </w:tc>
        <w:tc>
          <w:tcPr>
            <w:tcW w:w="2268" w:type="dxa"/>
            <w:tcBorders>
              <w:top w:val="single" w:sz="4" w:space="0" w:color="auto"/>
              <w:left w:val="single" w:sz="4" w:space="0" w:color="auto"/>
              <w:bottom w:val="single" w:sz="4" w:space="0" w:color="auto"/>
              <w:right w:val="single" w:sz="4" w:space="0" w:color="auto"/>
            </w:tcBorders>
            <w:hideMark/>
          </w:tcPr>
          <w:p w14:paraId="46B3E692" w14:textId="77777777" w:rsidR="00F446C9" w:rsidRPr="00280F56" w:rsidRDefault="00F446C9" w:rsidP="00C347A7">
            <w:pPr>
              <w:jc w:val="center"/>
            </w:pPr>
            <w:r w:rsidRPr="00280F56">
              <w:t>10 km</w:t>
            </w:r>
          </w:p>
        </w:tc>
        <w:tc>
          <w:tcPr>
            <w:tcW w:w="2182" w:type="dxa"/>
            <w:tcBorders>
              <w:top w:val="single" w:sz="4" w:space="0" w:color="auto"/>
              <w:left w:val="single" w:sz="4" w:space="0" w:color="auto"/>
              <w:bottom w:val="single" w:sz="4" w:space="0" w:color="auto"/>
              <w:right w:val="single" w:sz="4" w:space="0" w:color="auto"/>
            </w:tcBorders>
            <w:hideMark/>
          </w:tcPr>
          <w:p w14:paraId="7EA13F82" w14:textId="77777777" w:rsidR="00F446C9" w:rsidRPr="00280F56" w:rsidRDefault="00F446C9" w:rsidP="00C347A7">
            <w:pPr>
              <w:jc w:val="center"/>
            </w:pPr>
            <w:r w:rsidRPr="00280F56">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Pr="00280F56" w:rsidRDefault="00F446C9" w:rsidP="00C347A7">
            <w:pPr>
              <w:jc w:val="center"/>
            </w:pPr>
            <w:r w:rsidRPr="00280F56">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Pr="00280F56" w:rsidRDefault="00F446C9" w:rsidP="00C347A7">
            <w:pPr>
              <w:jc w:val="center"/>
            </w:pPr>
            <w:r w:rsidRPr="00280F56">
              <w:t>5 km</w:t>
            </w:r>
          </w:p>
        </w:tc>
      </w:tr>
      <w:tr w:rsidR="00F446C9" w:rsidRPr="00280F56" w14:paraId="724C5808"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Pr="00280F56" w:rsidRDefault="00F446C9" w:rsidP="00C347A7">
            <w:pPr>
              <w:jc w:val="center"/>
            </w:pPr>
            <w:r w:rsidRPr="00280F56">
              <w:t>Transfer Rate</w:t>
            </w:r>
          </w:p>
        </w:tc>
        <w:tc>
          <w:tcPr>
            <w:tcW w:w="2268" w:type="dxa"/>
            <w:tcBorders>
              <w:top w:val="single" w:sz="4" w:space="0" w:color="auto"/>
              <w:left w:val="single" w:sz="4" w:space="0" w:color="auto"/>
              <w:bottom w:val="single" w:sz="4" w:space="0" w:color="auto"/>
              <w:right w:val="single" w:sz="4" w:space="0" w:color="auto"/>
            </w:tcBorders>
            <w:hideMark/>
          </w:tcPr>
          <w:p w14:paraId="5D7D4E34" w14:textId="77777777" w:rsidR="00F446C9" w:rsidRPr="00280F56" w:rsidRDefault="00F446C9" w:rsidP="00C347A7">
            <w:pPr>
              <w:jc w:val="center"/>
            </w:pPr>
            <w:r w:rsidRPr="00280F56">
              <w:t>2 Mbps</w:t>
            </w:r>
          </w:p>
        </w:tc>
        <w:tc>
          <w:tcPr>
            <w:tcW w:w="2182" w:type="dxa"/>
            <w:tcBorders>
              <w:top w:val="single" w:sz="4" w:space="0" w:color="auto"/>
              <w:left w:val="single" w:sz="4" w:space="0" w:color="auto"/>
              <w:bottom w:val="single" w:sz="4" w:space="0" w:color="auto"/>
              <w:right w:val="single" w:sz="4" w:space="0" w:color="auto"/>
            </w:tcBorders>
            <w:hideMark/>
          </w:tcPr>
          <w:p w14:paraId="2B2DFA48" w14:textId="77777777" w:rsidR="00F446C9" w:rsidRPr="00280F56" w:rsidRDefault="00F446C9" w:rsidP="00C347A7">
            <w:pPr>
              <w:jc w:val="center"/>
            </w:pPr>
            <w:r w:rsidRPr="00280F56">
              <w:t xml:space="preserve">300-400 </w:t>
            </w:r>
            <w:proofErr w:type="spellStart"/>
            <w:r w:rsidRPr="00280F56">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Pr="00280F56" w:rsidRDefault="00F446C9" w:rsidP="00C347A7">
            <w:pPr>
              <w:jc w:val="center"/>
            </w:pPr>
            <w:r w:rsidRPr="00280F56">
              <w:t xml:space="preserve">20-127 </w:t>
            </w:r>
            <w:proofErr w:type="spellStart"/>
            <w:r w:rsidRPr="00280F56">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Pr="00280F56" w:rsidRDefault="00F446C9" w:rsidP="00C347A7">
            <w:pPr>
              <w:jc w:val="center"/>
            </w:pPr>
            <w:r w:rsidRPr="00280F56">
              <w:t xml:space="preserve">50 </w:t>
            </w:r>
            <w:proofErr w:type="spellStart"/>
            <w:r w:rsidRPr="00280F56">
              <w:t>kbs</w:t>
            </w:r>
            <w:proofErr w:type="spellEnd"/>
          </w:p>
        </w:tc>
      </w:tr>
      <w:tr w:rsidR="00F446C9" w:rsidRPr="00280F56" w14:paraId="388026B4" w14:textId="77777777" w:rsidTr="008145B0">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Pr="00280F56" w:rsidRDefault="00F446C9" w:rsidP="00C347A7">
            <w:pPr>
              <w:jc w:val="center"/>
            </w:pPr>
            <w:r w:rsidRPr="00280F56">
              <w:t>Power usage</w:t>
            </w:r>
          </w:p>
        </w:tc>
        <w:tc>
          <w:tcPr>
            <w:tcW w:w="2268" w:type="dxa"/>
            <w:tcBorders>
              <w:top w:val="single" w:sz="4" w:space="0" w:color="auto"/>
              <w:left w:val="single" w:sz="4" w:space="0" w:color="auto"/>
              <w:bottom w:val="single" w:sz="4" w:space="0" w:color="auto"/>
              <w:right w:val="single" w:sz="4" w:space="0" w:color="auto"/>
            </w:tcBorders>
            <w:hideMark/>
          </w:tcPr>
          <w:p w14:paraId="4EC2D6C3" w14:textId="77777777" w:rsidR="00F446C9" w:rsidRPr="00280F56" w:rsidRDefault="00F446C9" w:rsidP="00C347A7">
            <w:pPr>
              <w:jc w:val="center"/>
            </w:pPr>
            <w:r w:rsidRPr="00280F56">
              <w:t xml:space="preserve">250 </w:t>
            </w:r>
            <w:proofErr w:type="spellStart"/>
            <w:r w:rsidRPr="00280F56">
              <w:t>mW</w:t>
            </w:r>
            <w:proofErr w:type="spellEnd"/>
          </w:p>
        </w:tc>
        <w:tc>
          <w:tcPr>
            <w:tcW w:w="2182" w:type="dxa"/>
            <w:tcBorders>
              <w:top w:val="single" w:sz="4" w:space="0" w:color="auto"/>
              <w:left w:val="single" w:sz="4" w:space="0" w:color="auto"/>
              <w:bottom w:val="single" w:sz="4" w:space="0" w:color="auto"/>
              <w:right w:val="single" w:sz="4" w:space="0" w:color="auto"/>
            </w:tcBorders>
            <w:hideMark/>
          </w:tcPr>
          <w:p w14:paraId="23B5D387" w14:textId="77777777" w:rsidR="00F446C9" w:rsidRPr="00280F56" w:rsidRDefault="00F446C9" w:rsidP="00C347A7">
            <w:pPr>
              <w:jc w:val="center"/>
            </w:pPr>
            <w:r w:rsidRPr="00280F56">
              <w:t xml:space="preserve">220 </w:t>
            </w:r>
            <w:proofErr w:type="spellStart"/>
            <w:r w:rsidRPr="00280F56">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Pr="00280F56" w:rsidRDefault="00F446C9" w:rsidP="00C347A7">
            <w:pPr>
              <w:jc w:val="center"/>
            </w:pPr>
            <w:r w:rsidRPr="00280F56">
              <w:t xml:space="preserve">200 </w:t>
            </w:r>
            <w:proofErr w:type="spellStart"/>
            <w:r w:rsidRPr="00280F56">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Pr="00280F56" w:rsidRDefault="00F446C9" w:rsidP="00C347A7">
            <w:pPr>
              <w:jc w:val="center"/>
            </w:pPr>
            <w:r w:rsidRPr="00280F56">
              <w:t xml:space="preserve">125 </w:t>
            </w:r>
            <w:proofErr w:type="spellStart"/>
            <w:r w:rsidRPr="00280F56">
              <w:t>mW</w:t>
            </w:r>
            <w:proofErr w:type="spellEnd"/>
          </w:p>
        </w:tc>
      </w:tr>
      <w:tr w:rsidR="00F446C9" w:rsidRPr="00280F56" w14:paraId="1C66E3B4" w14:textId="77777777" w:rsidTr="008145B0">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Pr="00280F56" w:rsidRDefault="00F446C9" w:rsidP="00C347A7">
            <w:pPr>
              <w:jc w:val="center"/>
            </w:pPr>
            <w:r w:rsidRPr="00280F56">
              <w:t># clients</w:t>
            </w:r>
          </w:p>
        </w:tc>
        <w:tc>
          <w:tcPr>
            <w:tcW w:w="2268" w:type="dxa"/>
            <w:tcBorders>
              <w:top w:val="single" w:sz="4" w:space="0" w:color="auto"/>
              <w:left w:val="single" w:sz="4" w:space="0" w:color="auto"/>
              <w:bottom w:val="single" w:sz="4" w:space="0" w:color="auto"/>
              <w:right w:val="single" w:sz="4" w:space="0" w:color="auto"/>
            </w:tcBorders>
            <w:hideMark/>
          </w:tcPr>
          <w:p w14:paraId="355FDC89" w14:textId="77777777" w:rsidR="00F446C9" w:rsidRPr="00280F56" w:rsidRDefault="00F446C9" w:rsidP="00C347A7">
            <w:pPr>
              <w:jc w:val="center"/>
            </w:pPr>
            <w:r w:rsidRPr="00280F56">
              <w:t>55,000</w:t>
            </w:r>
          </w:p>
        </w:tc>
        <w:tc>
          <w:tcPr>
            <w:tcW w:w="2182" w:type="dxa"/>
            <w:tcBorders>
              <w:top w:val="single" w:sz="4" w:space="0" w:color="auto"/>
              <w:left w:val="single" w:sz="4" w:space="0" w:color="auto"/>
              <w:bottom w:val="single" w:sz="4" w:space="0" w:color="auto"/>
              <w:right w:val="single" w:sz="4" w:space="0" w:color="auto"/>
            </w:tcBorders>
            <w:hideMark/>
          </w:tcPr>
          <w:p w14:paraId="399C4F1C" w14:textId="77777777" w:rsidR="00F446C9" w:rsidRPr="00280F56" w:rsidRDefault="00F446C9" w:rsidP="00C347A7">
            <w:pPr>
              <w:jc w:val="center"/>
            </w:pPr>
            <w:r w:rsidRPr="00280F56">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Pr="00280F56" w:rsidRDefault="00F446C9" w:rsidP="00C347A7">
            <w:pPr>
              <w:jc w:val="center"/>
            </w:pPr>
            <w:r w:rsidRPr="00280F56">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Pr="00280F56" w:rsidRDefault="00F446C9" w:rsidP="00C347A7">
            <w:pPr>
              <w:jc w:val="center"/>
            </w:pPr>
            <w:r w:rsidRPr="00280F56">
              <w:t>10,000</w:t>
            </w:r>
          </w:p>
        </w:tc>
      </w:tr>
      <w:tr w:rsidR="00F446C9" w:rsidRPr="00280F56" w14:paraId="3370B3EB" w14:textId="77777777" w:rsidTr="008145B0">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Pr="00280F56" w:rsidRDefault="00F446C9" w:rsidP="00C347A7">
            <w:pPr>
              <w:jc w:val="center"/>
            </w:pPr>
            <w:r w:rsidRPr="00280F56">
              <w:t>Availability</w:t>
            </w:r>
          </w:p>
        </w:tc>
        <w:tc>
          <w:tcPr>
            <w:tcW w:w="2268" w:type="dxa"/>
            <w:tcBorders>
              <w:top w:val="single" w:sz="4" w:space="0" w:color="auto"/>
              <w:left w:val="single" w:sz="4" w:space="0" w:color="auto"/>
              <w:bottom w:val="single" w:sz="4" w:space="0" w:color="auto"/>
              <w:right w:val="single" w:sz="4" w:space="0" w:color="auto"/>
            </w:tcBorders>
            <w:hideMark/>
          </w:tcPr>
          <w:p w14:paraId="0013988F" w14:textId="77777777" w:rsidR="00F446C9" w:rsidRPr="00280F56" w:rsidRDefault="00F446C9" w:rsidP="00C347A7">
            <w:pPr>
              <w:jc w:val="center"/>
            </w:pPr>
            <w:r w:rsidRPr="00280F56">
              <w:t>Very high</w:t>
            </w:r>
          </w:p>
        </w:tc>
        <w:tc>
          <w:tcPr>
            <w:tcW w:w="2182" w:type="dxa"/>
            <w:tcBorders>
              <w:top w:val="single" w:sz="4" w:space="0" w:color="auto"/>
              <w:left w:val="single" w:sz="4" w:space="0" w:color="auto"/>
              <w:bottom w:val="single" w:sz="4" w:space="0" w:color="auto"/>
              <w:right w:val="single" w:sz="4" w:space="0" w:color="auto"/>
            </w:tcBorders>
            <w:hideMark/>
          </w:tcPr>
          <w:p w14:paraId="0AD05F93" w14:textId="77777777" w:rsidR="00F446C9" w:rsidRPr="00280F56" w:rsidRDefault="00F446C9" w:rsidP="00C347A7">
            <w:pPr>
              <w:jc w:val="center"/>
            </w:pPr>
            <w:r w:rsidRPr="00280F56">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Pr="00280F56" w:rsidRDefault="00F446C9" w:rsidP="00C347A7">
            <w:pPr>
              <w:jc w:val="center"/>
            </w:pPr>
            <w:r w:rsidRPr="00280F56">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Pr="00280F56" w:rsidRDefault="00F446C9" w:rsidP="00C347A7">
            <w:pPr>
              <w:jc w:val="center"/>
            </w:pPr>
            <w:r w:rsidRPr="00280F56">
              <w:t>Limited</w:t>
            </w:r>
          </w:p>
        </w:tc>
      </w:tr>
      <w:tr w:rsidR="00F446C9" w:rsidRPr="00280F56" w14:paraId="7D166162" w14:textId="77777777" w:rsidTr="008145B0">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Pr="00280F56" w:rsidRDefault="00F446C9" w:rsidP="00C347A7">
            <w:pPr>
              <w:jc w:val="center"/>
            </w:pPr>
            <w:r w:rsidRPr="00280F56">
              <w:t>Major Limitations</w:t>
            </w:r>
          </w:p>
        </w:tc>
        <w:tc>
          <w:tcPr>
            <w:tcW w:w="2268" w:type="dxa"/>
            <w:tcBorders>
              <w:top w:val="single" w:sz="4" w:space="0" w:color="auto"/>
              <w:left w:val="single" w:sz="4" w:space="0" w:color="auto"/>
              <w:bottom w:val="single" w:sz="4" w:space="0" w:color="auto"/>
              <w:right w:val="single" w:sz="4" w:space="0" w:color="auto"/>
            </w:tcBorders>
            <w:hideMark/>
          </w:tcPr>
          <w:p w14:paraId="41D18B82" w14:textId="77777777" w:rsidR="00F446C9" w:rsidRPr="00280F56" w:rsidRDefault="00F446C9" w:rsidP="00C347A7">
            <w:pPr>
              <w:jc w:val="center"/>
            </w:pPr>
            <w:r w:rsidRPr="00280F56">
              <w:t>Range</w:t>
            </w:r>
          </w:p>
        </w:tc>
        <w:tc>
          <w:tcPr>
            <w:tcW w:w="2182" w:type="dxa"/>
            <w:tcBorders>
              <w:top w:val="single" w:sz="4" w:space="0" w:color="auto"/>
              <w:left w:val="single" w:sz="4" w:space="0" w:color="auto"/>
              <w:bottom w:val="single" w:sz="4" w:space="0" w:color="auto"/>
              <w:right w:val="single" w:sz="4" w:space="0" w:color="auto"/>
            </w:tcBorders>
            <w:hideMark/>
          </w:tcPr>
          <w:p w14:paraId="1EE1BFEA" w14:textId="5C878763" w:rsidR="00F446C9" w:rsidRPr="00280F56" w:rsidRDefault="00F446C9" w:rsidP="00C347A7">
            <w:pPr>
              <w:jc w:val="center"/>
            </w:pPr>
            <w:r w:rsidRPr="00280F56">
              <w:t>Data rate</w:t>
            </w:r>
            <w:r w:rsidR="000E74AE">
              <w:t xml:space="preserve"> and</w:t>
            </w:r>
            <w:r w:rsidRPr="00280F56">
              <w:br/>
            </w:r>
            <w:r w:rsidR="000E74AE">
              <w:t>c</w:t>
            </w:r>
            <w:r w:rsidRPr="00280F56">
              <w:t>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5661CBBD" w:rsidR="00F446C9" w:rsidRPr="00280F56" w:rsidRDefault="00F446C9" w:rsidP="00C347A7">
            <w:pPr>
              <w:jc w:val="center"/>
            </w:pPr>
            <w:r w:rsidRPr="00280F56">
              <w:t>Range</w:t>
            </w:r>
            <w:r w:rsidR="000E74AE">
              <w:t xml:space="preserve"> and</w:t>
            </w:r>
            <w:r w:rsidRPr="00280F56">
              <w:br/>
            </w:r>
            <w:r w:rsidR="000E74AE">
              <w:t>d</w:t>
            </w:r>
            <w:r w:rsidRPr="00280F56">
              <w:t>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3695DF2B" w:rsidR="00F446C9" w:rsidRPr="00280F56" w:rsidRDefault="00F446C9" w:rsidP="00C347A7">
            <w:pPr>
              <w:jc w:val="center"/>
            </w:pPr>
            <w:r w:rsidRPr="00280F56">
              <w:t>Data rate</w:t>
            </w:r>
            <w:r w:rsidR="000E74AE">
              <w:t>,</w:t>
            </w:r>
            <w:r w:rsidRPr="00280F56">
              <w:br/>
            </w:r>
            <w:r w:rsidR="000E74AE">
              <w:t>c</w:t>
            </w:r>
            <w:r w:rsidRPr="00280F56">
              <w:t>apacity</w:t>
            </w:r>
            <w:r w:rsidR="000E74AE">
              <w:t xml:space="preserve"> and range</w:t>
            </w:r>
          </w:p>
        </w:tc>
      </w:tr>
      <w:tr w:rsidR="00F446C9" w:rsidRPr="00280F56" w14:paraId="6BDC173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0635F8A9" w:rsidR="00F446C9" w:rsidRPr="00280F56" w:rsidRDefault="008145B0" w:rsidP="00C347A7">
            <w:pPr>
              <w:jc w:val="center"/>
            </w:pPr>
            <w:r>
              <w:t xml:space="preserve">Recommended </w:t>
            </w:r>
            <w:r w:rsidR="00F446C9" w:rsidRPr="00280F56">
              <w:t>Applications</w:t>
            </w:r>
          </w:p>
        </w:tc>
        <w:tc>
          <w:tcPr>
            <w:tcW w:w="2268" w:type="dxa"/>
            <w:tcBorders>
              <w:top w:val="single" w:sz="4" w:space="0" w:color="auto"/>
              <w:left w:val="single" w:sz="4" w:space="0" w:color="auto"/>
              <w:bottom w:val="single" w:sz="4" w:space="0" w:color="auto"/>
              <w:right w:val="single" w:sz="4" w:space="0" w:color="auto"/>
            </w:tcBorders>
            <w:hideMark/>
          </w:tcPr>
          <w:p w14:paraId="2D4656DC" w14:textId="1FD1441C" w:rsidR="00F446C9" w:rsidRPr="00280F56" w:rsidRDefault="008145B0" w:rsidP="00C347A7">
            <w:r>
              <w:t xml:space="preserve">Where </w:t>
            </w:r>
            <w:r w:rsidR="00F446C9" w:rsidRPr="00280F56">
              <w:t>Video/Voice</w:t>
            </w:r>
            <w:r>
              <w:t xml:space="preserve"> are </w:t>
            </w:r>
            <w:r w:rsidR="00F446C9" w:rsidRPr="00280F56">
              <w:t>required</w:t>
            </w:r>
          </w:p>
        </w:tc>
        <w:tc>
          <w:tcPr>
            <w:tcW w:w="2182" w:type="dxa"/>
            <w:tcBorders>
              <w:top w:val="single" w:sz="4" w:space="0" w:color="auto"/>
              <w:left w:val="single" w:sz="4" w:space="0" w:color="auto"/>
              <w:bottom w:val="single" w:sz="4" w:space="0" w:color="auto"/>
              <w:right w:val="single" w:sz="4" w:space="0" w:color="auto"/>
            </w:tcBorders>
            <w:hideMark/>
          </w:tcPr>
          <w:p w14:paraId="7E7EEE1D" w14:textId="6C4F1A73" w:rsidR="00F446C9" w:rsidRPr="00280F56" w:rsidRDefault="008145B0" w:rsidP="00C347A7">
            <w:pPr>
              <w:jc w:val="center"/>
            </w:pPr>
            <w:r>
              <w:t xml:space="preserve">Where </w:t>
            </w:r>
            <w:r w:rsidR="00F446C9" w:rsidRPr="00280F56">
              <w:t xml:space="preserve">Images/Voice </w:t>
            </w:r>
            <w:r>
              <w:t xml:space="preserve">are </w:t>
            </w:r>
            <w:r w:rsidR="00F446C9" w:rsidRPr="00280F56">
              <w:t>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1057B831" w:rsidR="00F446C9" w:rsidRPr="00280F56" w:rsidRDefault="008145B0" w:rsidP="00C347A7">
            <w:pPr>
              <w:jc w:val="center"/>
            </w:pPr>
            <w:r>
              <w:t xml:space="preserve">Where </w:t>
            </w:r>
            <w:r w:rsidR="00F446C9" w:rsidRPr="00280F56">
              <w:t xml:space="preserve">Images </w:t>
            </w:r>
            <w:r>
              <w:t xml:space="preserve">are </w:t>
            </w:r>
            <w:r w:rsidR="00F446C9" w:rsidRPr="00280F56">
              <w:t>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3A2EA8EF" w:rsidR="00F446C9" w:rsidRPr="00280F56" w:rsidRDefault="008145B0" w:rsidP="00C347A7">
            <w:pPr>
              <w:jc w:val="center"/>
            </w:pPr>
            <w:r>
              <w:t>For s</w:t>
            </w:r>
            <w:r w:rsidR="00F446C9" w:rsidRPr="00280F56">
              <w:t>mall datasets generated hourly.</w:t>
            </w:r>
          </w:p>
        </w:tc>
      </w:tr>
      <w:tr w:rsidR="000E74AE" w:rsidRPr="00280F56" w14:paraId="7C4E94DC" w14:textId="77777777" w:rsidTr="008145B0">
        <w:trPr>
          <w:trHeight w:val="517"/>
        </w:trPr>
        <w:tc>
          <w:tcPr>
            <w:tcW w:w="1560" w:type="dxa"/>
            <w:tcBorders>
              <w:top w:val="single" w:sz="4" w:space="0" w:color="auto"/>
              <w:left w:val="single" w:sz="4" w:space="0" w:color="auto"/>
              <w:bottom w:val="single" w:sz="4" w:space="0" w:color="auto"/>
              <w:right w:val="single" w:sz="4" w:space="0" w:color="auto"/>
            </w:tcBorders>
          </w:tcPr>
          <w:p w14:paraId="525803CD" w14:textId="5F431FDE" w:rsidR="000E74AE" w:rsidRDefault="000E74AE" w:rsidP="00C347A7">
            <w:pPr>
              <w:jc w:val="center"/>
            </w:pPr>
            <w:r>
              <w:t>Farm Use</w:t>
            </w:r>
          </w:p>
        </w:tc>
        <w:tc>
          <w:tcPr>
            <w:tcW w:w="2268" w:type="dxa"/>
            <w:tcBorders>
              <w:top w:val="single" w:sz="4" w:space="0" w:color="auto"/>
              <w:left w:val="single" w:sz="4" w:space="0" w:color="auto"/>
              <w:bottom w:val="single" w:sz="4" w:space="0" w:color="auto"/>
              <w:right w:val="single" w:sz="4" w:space="0" w:color="auto"/>
            </w:tcBorders>
          </w:tcPr>
          <w:p w14:paraId="1596B168" w14:textId="4457999E" w:rsidR="000E74AE" w:rsidRDefault="000E74AE" w:rsidP="00C347A7">
            <w:r>
              <w:t>Not ideal</w:t>
            </w:r>
          </w:p>
        </w:tc>
        <w:tc>
          <w:tcPr>
            <w:tcW w:w="2182" w:type="dxa"/>
            <w:tcBorders>
              <w:top w:val="single" w:sz="4" w:space="0" w:color="auto"/>
              <w:left w:val="single" w:sz="4" w:space="0" w:color="auto"/>
              <w:bottom w:val="single" w:sz="4" w:space="0" w:color="auto"/>
              <w:right w:val="single" w:sz="4" w:space="0" w:color="auto"/>
            </w:tcBorders>
          </w:tcPr>
          <w:p w14:paraId="5120A5C4" w14:textId="06722525" w:rsidR="000E74AE" w:rsidRDefault="000E74AE" w:rsidP="00C347A7">
            <w:pPr>
              <w:jc w:val="center"/>
            </w:pPr>
            <w:r>
              <w:t>Ideal for large datasets if available</w:t>
            </w:r>
          </w:p>
        </w:tc>
        <w:tc>
          <w:tcPr>
            <w:tcW w:w="1907" w:type="dxa"/>
            <w:tcBorders>
              <w:top w:val="single" w:sz="4" w:space="0" w:color="auto"/>
              <w:left w:val="single" w:sz="4" w:space="0" w:color="auto"/>
              <w:bottom w:val="single" w:sz="4" w:space="0" w:color="auto"/>
              <w:right w:val="single" w:sz="4" w:space="0" w:color="auto"/>
            </w:tcBorders>
          </w:tcPr>
          <w:p w14:paraId="6C8438E0" w14:textId="416FAC53" w:rsidR="000E74AE" w:rsidRDefault="000E74AE" w:rsidP="00C347A7">
            <w:pPr>
              <w:jc w:val="center"/>
            </w:pPr>
            <w:r>
              <w:t>Ideal for medium sized datasets if available</w:t>
            </w:r>
          </w:p>
        </w:tc>
        <w:tc>
          <w:tcPr>
            <w:tcW w:w="2006" w:type="dxa"/>
            <w:tcBorders>
              <w:top w:val="single" w:sz="4" w:space="0" w:color="auto"/>
              <w:left w:val="single" w:sz="4" w:space="0" w:color="auto"/>
              <w:bottom w:val="single" w:sz="4" w:space="0" w:color="auto"/>
              <w:right w:val="single" w:sz="4" w:space="0" w:color="auto"/>
            </w:tcBorders>
          </w:tcPr>
          <w:p w14:paraId="2786E010" w14:textId="42F944FF" w:rsidR="000E74AE" w:rsidRDefault="000E74AE" w:rsidP="00C347A7">
            <w:pPr>
              <w:jc w:val="center"/>
            </w:pPr>
            <w:r>
              <w:t>Ideal for small datasets if available</w:t>
            </w:r>
          </w:p>
        </w:tc>
      </w:tr>
    </w:tbl>
    <w:p w14:paraId="593970A3" w14:textId="75744F1B" w:rsidR="00DB53A4" w:rsidRPr="00280F56" w:rsidRDefault="00DB53A4" w:rsidP="00C90D24">
      <w:pPr>
        <w:pStyle w:val="BodyText"/>
        <w:rPr>
          <w:lang w:eastAsia="en-NZ"/>
        </w:rPr>
      </w:pPr>
    </w:p>
    <w:p w14:paraId="05D2C590" w14:textId="28202A33" w:rsidR="00F446C9" w:rsidRPr="00280F56" w:rsidRDefault="00F446C9" w:rsidP="000C5E07">
      <w:pPr>
        <w:pStyle w:val="Heading5"/>
        <w:rPr>
          <w:rStyle w:val="Heading3Char"/>
          <w:noProof w:val="0"/>
          <w:lang w:eastAsia="en-US"/>
        </w:rPr>
      </w:pPr>
      <w:r w:rsidRPr="00280F56">
        <w:rPr>
          <w:lang w:eastAsia="en-NZ"/>
        </w:rPr>
        <w:t>Short Range</w:t>
      </w:r>
      <w:r w:rsidR="000C5E07">
        <w:rPr>
          <w:lang w:eastAsia="en-NZ"/>
        </w:rPr>
        <w:t xml:space="preserve"> RF options</w:t>
      </w:r>
    </w:p>
    <w:p w14:paraId="6C4FF3DE" w14:textId="3614B17C" w:rsidR="00B601E9" w:rsidRPr="00280F56" w:rsidRDefault="000C5E07" w:rsidP="00C90D24">
      <w:pPr>
        <w:pStyle w:val="BodyText"/>
        <w:rPr>
          <w:rFonts w:asciiTheme="minorHAnsi" w:hAnsiTheme="minorHAnsi"/>
          <w:szCs w:val="22"/>
          <w:lang w:eastAsia="en-NZ"/>
        </w:rPr>
      </w:pPr>
      <w:r>
        <w:rPr>
          <w:rFonts w:asciiTheme="minorHAnsi" w:hAnsiTheme="minorHAnsi"/>
          <w:szCs w:val="22"/>
          <w:lang w:eastAsia="en-NZ"/>
        </w:rPr>
        <w:br/>
      </w:r>
      <w:r w:rsidR="00DB53A4" w:rsidRPr="00280F56">
        <w:rPr>
          <w:lang w:eastAsia="en-NZ"/>
        </w:rPr>
        <w:t xml:space="preserve">ZigBee </w:t>
      </w:r>
      <w:r w:rsidR="008145B0">
        <w:rPr>
          <w:lang w:eastAsia="en-NZ"/>
        </w:rPr>
        <w:t xml:space="preserve">is based on the IEEE standard </w:t>
      </w:r>
      <w:r w:rsidR="00DB53A4" w:rsidRPr="00280F56">
        <w:rPr>
          <w:lang w:eastAsia="en-NZ"/>
        </w:rPr>
        <w:t xml:space="preserve">802.15.4 </w:t>
      </w:r>
      <w:r w:rsidR="00DB53A4" w:rsidRPr="00280F56">
        <w:rPr>
          <w:lang w:eastAsia="en-NZ"/>
        </w:rPr>
        <w:fldChar w:fldCharType="begin" w:fldLock="1"/>
      </w:r>
      <w:r w:rsidR="00B601E9" w:rsidRPr="00280F56">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Baronti, P Pillai, P Chook, V.W.C Chessa, S Gotta, A Hu, 2007)</w:t>
      </w:r>
      <w:r w:rsidR="00DB53A4" w:rsidRPr="00280F56">
        <w:rPr>
          <w:lang w:eastAsia="en-NZ"/>
        </w:rPr>
        <w:fldChar w:fldCharType="end"/>
      </w:r>
      <w:r w:rsidR="00DB53A4" w:rsidRPr="00280F56">
        <w:rPr>
          <w:lang w:eastAsia="en-NZ"/>
        </w:rPr>
        <w:t xml:space="preserve"> for small personal LAN communication with a range from 10-100m </w:t>
      </w:r>
      <w:r w:rsidR="008145B0">
        <w:rPr>
          <w:lang w:eastAsia="en-NZ"/>
        </w:rPr>
        <w:t>(</w:t>
      </w:r>
      <w:r w:rsidR="00DB53A4" w:rsidRPr="00280F56">
        <w:rPr>
          <w:lang w:eastAsia="en-NZ"/>
        </w:rPr>
        <w:t>for the standard variant</w:t>
      </w:r>
      <w:r w:rsidR="008145B0">
        <w:rPr>
          <w:lang w:eastAsia="en-NZ"/>
        </w:rPr>
        <w:t>)</w:t>
      </w:r>
      <w:r w:rsidR="00DB53A4" w:rsidRPr="00280F56">
        <w:rPr>
          <w:lang w:eastAsia="en-NZ"/>
        </w:rPr>
        <w:t xml:space="preserve"> </w:t>
      </w:r>
      <w:r w:rsidR="008145B0">
        <w:rPr>
          <w:lang w:eastAsia="en-NZ"/>
        </w:rPr>
        <w:t xml:space="preserve">or </w:t>
      </w:r>
      <w:r w:rsidR="00DB53A4" w:rsidRPr="00280F56">
        <w:rPr>
          <w:lang w:eastAsia="en-NZ"/>
        </w:rPr>
        <w:t xml:space="preserve">a practical range of 3.9km </w:t>
      </w:r>
      <w:r w:rsidR="008145B0">
        <w:rPr>
          <w:lang w:eastAsia="en-NZ"/>
        </w:rPr>
        <w:t>(</w:t>
      </w:r>
      <w:r w:rsidR="00DB53A4" w:rsidRPr="00280F56">
        <w:rPr>
          <w:lang w:eastAsia="en-NZ"/>
        </w:rPr>
        <w:t>for the long range Zigbee variant</w:t>
      </w:r>
      <w:r w:rsidR="008145B0">
        <w:rPr>
          <w:lang w:eastAsia="en-NZ"/>
        </w:rPr>
        <w:t xml:space="preserve"> - </w:t>
      </w:r>
      <w:r w:rsidR="00DB53A4" w:rsidRPr="00280F56">
        <w:rPr>
          <w:lang w:eastAsia="en-NZ"/>
        </w:rPr>
        <w:t>15km is advertised</w:t>
      </w:r>
      <w:r w:rsidR="008145B0">
        <w:rPr>
          <w:lang w:eastAsia="en-NZ"/>
        </w:rPr>
        <w:t xml:space="preserve">) </w:t>
      </w:r>
      <w:r w:rsidR="00DB53A4" w:rsidRPr="00280F56">
        <w:rPr>
          <w:lang w:eastAsia="en-NZ"/>
        </w:rPr>
        <w:fldChar w:fldCharType="begin" w:fldLock="1"/>
      </w:r>
      <w:r w:rsidR="00DB53A4" w:rsidRPr="00280F56">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DB53A4" w:rsidRPr="00280F56">
        <w:rPr>
          <w:lang w:eastAsia="en-NZ"/>
        </w:rPr>
        <w:fldChar w:fldCharType="separate"/>
      </w:r>
      <w:r w:rsidR="00DB53A4" w:rsidRPr="00280F56">
        <w:rPr>
          <w:noProof/>
          <w:lang w:eastAsia="en-NZ"/>
        </w:rPr>
        <w:t>(Jawad et al., 2017)</w:t>
      </w:r>
      <w:r w:rsidR="00DB53A4" w:rsidRPr="00280F56">
        <w:rPr>
          <w:lang w:eastAsia="en-NZ"/>
        </w:rPr>
        <w:fldChar w:fldCharType="end"/>
      </w:r>
      <w:r w:rsidR="00DB53A4" w:rsidRPr="00280F56">
        <w:rPr>
          <w:lang w:eastAsia="en-NZ"/>
        </w:rPr>
        <w:t xml:space="preserve">.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w:t>
      </w:r>
      <w:proofErr w:type="gramStart"/>
      <w:r w:rsidR="00DB53A4" w:rsidRPr="00280F56">
        <w:rPr>
          <w:lang w:eastAsia="en-NZ"/>
        </w:rPr>
        <w:t>a</w:t>
      </w:r>
      <w:proofErr w:type="gramEnd"/>
      <w:r w:rsidR="00DB53A4" w:rsidRPr="00280F56">
        <w:rPr>
          <w:lang w:eastAsia="en-NZ"/>
        </w:rPr>
        <w:t xml:space="preserve"> RFD (Reduced Functionality device) and a single coordinator. Routing traffic is in-band with the data.</w:t>
      </w:r>
      <w:r w:rsidR="008145B0">
        <w:rPr>
          <w:lang w:eastAsia="en-NZ"/>
        </w:rPr>
        <w:br/>
      </w:r>
      <w:r w:rsidR="00030A9C" w:rsidRPr="00280F56">
        <w:rPr>
          <w:lang w:eastAsia="en-NZ"/>
        </w:rPr>
        <w:t xml:space="preserve">Zigbee </w:t>
      </w:r>
      <w:r w:rsidR="00DB53A4" w:rsidRPr="00280F56">
        <w:rPr>
          <w:lang w:eastAsia="en-NZ"/>
        </w:rPr>
        <w:t>is a potential solution provided that the distance between stations does not exceed the line</w:t>
      </w:r>
      <w:r w:rsidR="008145B0">
        <w:rPr>
          <w:lang w:eastAsia="en-NZ"/>
        </w:rPr>
        <w:t>-</w:t>
      </w:r>
      <w:r w:rsidR="00DB53A4" w:rsidRPr="00280F56">
        <w:rPr>
          <w:lang w:eastAsia="en-NZ"/>
        </w:rPr>
        <w:t>of</w:t>
      </w:r>
      <w:r w:rsidR="008145B0">
        <w:rPr>
          <w:lang w:eastAsia="en-NZ"/>
        </w:rPr>
        <w:t>-</w:t>
      </w:r>
      <w:r w:rsidR="00DB53A4" w:rsidRPr="00280F56">
        <w:rPr>
          <w:lang w:eastAsia="en-NZ"/>
        </w:rPr>
        <w:t xml:space="preserve">sight </w:t>
      </w:r>
      <w:r w:rsidR="008145B0">
        <w:rPr>
          <w:lang w:eastAsia="en-NZ"/>
        </w:rPr>
        <w:t xml:space="preserve">(LOS) </w:t>
      </w:r>
      <w:r w:rsidR="00DB53A4" w:rsidRPr="00280F56">
        <w:rPr>
          <w:lang w:eastAsia="en-NZ"/>
        </w:rPr>
        <w:t xml:space="preserve">communication range. The main advantage of ZigBee is that it can use bursts which enables the rapid transmission of data </w:t>
      </w:r>
      <w:r w:rsidR="00B601E9" w:rsidRPr="00280F56">
        <w:rPr>
          <w:lang w:eastAsia="en-NZ"/>
        </w:rPr>
        <w:t xml:space="preserve">however it is a </w:t>
      </w:r>
      <w:proofErr w:type="gramStart"/>
      <w:r w:rsidR="00B601E9" w:rsidRPr="00280F56">
        <w:rPr>
          <w:lang w:eastAsia="en-NZ"/>
        </w:rPr>
        <w:t>short range</w:t>
      </w:r>
      <w:proofErr w:type="gramEnd"/>
      <w:r w:rsidR="00B601E9" w:rsidRPr="00280F56">
        <w:rPr>
          <w:lang w:eastAsia="en-NZ"/>
        </w:rPr>
        <w:t xml:space="preserve"> protocol and an intermediary device would be needed</w:t>
      </w:r>
      <w:r w:rsidR="006247D2" w:rsidRPr="00280F56">
        <w:rPr>
          <w:lang w:eastAsia="en-NZ"/>
        </w:rPr>
        <w:t xml:space="preserve"> to communicate data back to the farmer</w:t>
      </w:r>
      <w:r w:rsidR="00B601E9" w:rsidRPr="00280F56">
        <w:rPr>
          <w:lang w:eastAsia="en-NZ"/>
        </w:rPr>
        <w:t xml:space="preserve">. </w:t>
      </w:r>
      <w:r w:rsidR="006247D2" w:rsidRPr="00280F56">
        <w:rPr>
          <w:lang w:eastAsia="en-NZ"/>
        </w:rPr>
        <w:t>Zigbee is a possible solution for communicat</w:t>
      </w:r>
      <w:r>
        <w:rPr>
          <w:lang w:eastAsia="en-NZ"/>
        </w:rPr>
        <w:t>ion</w:t>
      </w:r>
      <w:r w:rsidR="006247D2" w:rsidRPr="00280F56">
        <w:rPr>
          <w:lang w:eastAsia="en-NZ"/>
        </w:rPr>
        <w:t xml:space="preserve"> between cattle and to a very local transmission site but other devices will be needed to transmit data back to the farmer</w:t>
      </w:r>
      <w:r w:rsidR="00DB53A4" w:rsidRPr="00280F56">
        <w:rPr>
          <w:lang w:eastAsia="en-NZ"/>
        </w:rPr>
        <w:t>.</w:t>
      </w:r>
      <w:r w:rsidR="00DB53A4" w:rsidRPr="00280F56">
        <w:rPr>
          <w:lang w:eastAsia="en-NZ"/>
        </w:rPr>
        <w:br/>
      </w:r>
      <w:r w:rsidR="00030A9C" w:rsidRPr="00280F56">
        <w:rPr>
          <w:rFonts w:asciiTheme="minorHAnsi" w:hAnsiTheme="minorHAnsi"/>
          <w:szCs w:val="22"/>
          <w:lang w:eastAsia="en-NZ"/>
        </w:rPr>
        <w:br/>
      </w:r>
      <w:r w:rsidR="00B601E9" w:rsidRPr="00280F56">
        <w:rPr>
          <w:lang w:eastAsia="en-NZ"/>
        </w:rPr>
        <w:t xml:space="preserve">Dash7 </w:t>
      </w:r>
      <w:r w:rsidR="00B601E9" w:rsidRPr="00280F56">
        <w:rPr>
          <w:lang w:eastAsia="en-NZ"/>
        </w:rPr>
        <w:fldChar w:fldCharType="begin" w:fldLock="1"/>
      </w:r>
      <w:r w:rsidR="00B601E9" w:rsidRPr="00280F56">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sidRPr="00280F56">
        <w:rPr>
          <w:lang w:eastAsia="en-NZ"/>
        </w:rPr>
        <w:fldChar w:fldCharType="separate"/>
      </w:r>
      <w:r w:rsidR="00B601E9" w:rsidRPr="00280F56">
        <w:rPr>
          <w:noProof/>
          <w:lang w:eastAsia="en-NZ"/>
        </w:rPr>
        <w:t>(</w:t>
      </w:r>
      <w:r w:rsidR="00B601E9" w:rsidRPr="00280F56">
        <w:rPr>
          <w:i/>
          <w:noProof/>
          <w:lang w:eastAsia="en-NZ"/>
        </w:rPr>
        <w:t>DASH7 Alliance – An Open Specification</w:t>
      </w:r>
      <w:r w:rsidR="00B601E9" w:rsidRPr="00280F56">
        <w:rPr>
          <w:noProof/>
          <w:lang w:eastAsia="en-NZ"/>
        </w:rPr>
        <w:t>, n.d.)</w:t>
      </w:r>
      <w:r w:rsidR="00B601E9" w:rsidRPr="00280F56">
        <w:rPr>
          <w:lang w:eastAsia="en-NZ"/>
        </w:rPr>
        <w:fldChar w:fldCharType="end"/>
      </w:r>
      <w:r w:rsidR="00B601E9" w:rsidRPr="00280F56">
        <w:rPr>
          <w:lang w:eastAsia="en-NZ"/>
        </w:rPr>
        <w:t xml:space="preserve"> arose from military RFID use and primarily </w:t>
      </w:r>
      <w:r w:rsidR="00B601E9" w:rsidRPr="00280F56">
        <w:rPr>
          <w:lang w:eastAsia="en-NZ"/>
        </w:rPr>
        <w:lastRenderedPageBreak/>
        <w:t xml:space="preserve">utilises the 433MHz band which gives it multi-km range. To improve performance some network </w:t>
      </w:r>
      <w:proofErr w:type="gramStart"/>
      <w:r w:rsidR="00B601E9" w:rsidRPr="00280F56">
        <w:rPr>
          <w:lang w:eastAsia="en-NZ"/>
        </w:rPr>
        <w:t>cards</w:t>
      </w:r>
      <w:proofErr w:type="gramEnd"/>
      <w:r w:rsidR="00B601E9" w:rsidRPr="00280F56">
        <w:rPr>
          <w:lang w:eastAsia="en-NZ"/>
        </w:rPr>
        <w:t xml:space="preserve"> support the 868 and 915MHz unlicensed ranges as well. Bandwidth is either 25kHz or 200kHz which gives transfer rates of 9.6kbit/s, 55.55kbit/s or 166.7kbit/s. Max packet size is 256 bytes. </w:t>
      </w:r>
      <w:r w:rsidR="00B601E9" w:rsidRPr="00280F56">
        <w:rPr>
          <w:lang w:eastAsia="en-NZ"/>
        </w:rPr>
        <w:fldChar w:fldCharType="begin" w:fldLock="1"/>
      </w:r>
      <w:r w:rsidR="00B601E9" w:rsidRPr="00280F56">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sidRPr="00280F56">
        <w:rPr>
          <w:lang w:eastAsia="en-NZ"/>
        </w:rPr>
        <w:fldChar w:fldCharType="separate"/>
      </w:r>
      <w:r w:rsidR="00B601E9" w:rsidRPr="00280F56">
        <w:rPr>
          <w:noProof/>
          <w:lang w:eastAsia="en-NZ"/>
        </w:rPr>
        <w:t>(Arsalan et al., 2018)</w:t>
      </w:r>
      <w:r w:rsidR="00B601E9" w:rsidRPr="00280F56">
        <w:rPr>
          <w:lang w:eastAsia="en-NZ"/>
        </w:rPr>
        <w:fldChar w:fldCharType="end"/>
      </w:r>
      <w:r w:rsidR="00B601E9" w:rsidRPr="00280F56">
        <w:rPr>
          <w:lang w:eastAsia="en-NZ"/>
        </w:rPr>
        <w:t xml:space="preserve">. There are no retail providers of Dash7 devices in </w:t>
      </w:r>
      <w:proofErr w:type="gramStart"/>
      <w:r w:rsidR="00B601E9" w:rsidRPr="00280F56">
        <w:rPr>
          <w:lang w:eastAsia="en-NZ"/>
        </w:rPr>
        <w:t>NZ</w:t>
      </w:r>
      <w:proofErr w:type="gramEnd"/>
      <w:r w:rsidR="00B601E9" w:rsidRPr="00280F56">
        <w:rPr>
          <w:lang w:eastAsia="en-NZ"/>
        </w:rPr>
        <w:t xml:space="preserve"> so this technology is not recommended.</w:t>
      </w:r>
    </w:p>
    <w:p w14:paraId="712BD1C7" w14:textId="43C20C1D" w:rsidR="00B601E9" w:rsidRPr="00280F56" w:rsidRDefault="00B601E9" w:rsidP="00C90D24">
      <w:pPr>
        <w:pStyle w:val="BodyText"/>
        <w:rPr>
          <w:rFonts w:asciiTheme="minorHAnsi" w:hAnsiTheme="minorHAnsi"/>
          <w:szCs w:val="22"/>
          <w:lang w:eastAsia="en-US"/>
        </w:rPr>
      </w:pPr>
      <w:proofErr w:type="spellStart"/>
      <w:r w:rsidRPr="00280F56">
        <w:t>Wifi</w:t>
      </w:r>
      <w:proofErr w:type="spellEnd"/>
      <w:r w:rsidRPr="00280F56">
        <w:t xml:space="preserve"> </w:t>
      </w:r>
      <w:proofErr w:type="spellStart"/>
      <w:r w:rsidRPr="00280F56">
        <w:t>HaLow</w:t>
      </w:r>
      <w:proofErr w:type="spellEnd"/>
      <w:r w:rsidRPr="00280F56">
        <w:t xml:space="preserve"> is based on the IEEE 802.11ah standard </w:t>
      </w:r>
      <w:r w:rsidRPr="00280F56">
        <w:fldChar w:fldCharType="begin" w:fldLock="1"/>
      </w:r>
      <w:r w:rsidRPr="00280F56">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rsidRPr="00280F56">
        <w:fldChar w:fldCharType="separate"/>
      </w:r>
      <w:r w:rsidRPr="00280F56">
        <w:rPr>
          <w:noProof/>
        </w:rPr>
        <w:t>(Shanmuga Sundaram, 2016)</w:t>
      </w:r>
      <w:r w:rsidRPr="00280F56">
        <w:fldChar w:fldCharType="end"/>
      </w:r>
      <w:r w:rsidRPr="00280F56">
        <w:t xml:space="preserve"> and consumes less power than standard </w:t>
      </w:r>
      <w:proofErr w:type="spellStart"/>
      <w:r w:rsidRPr="00280F56">
        <w:t>wifi</w:t>
      </w:r>
      <w:proofErr w:type="spellEnd"/>
      <w:r w:rsidRPr="00280F56">
        <w:t xml:space="preserve"> with a longer range; up to 750m using the “unlicensed” frequencies from 915-928MHz. Being a superset of </w:t>
      </w:r>
      <w:proofErr w:type="spellStart"/>
      <w:r w:rsidRPr="00280F56">
        <w:t>Wifi</w:t>
      </w:r>
      <w:proofErr w:type="spellEnd"/>
      <w:r w:rsidRPr="00280F56">
        <w:t xml:space="preserve">, </w:t>
      </w:r>
      <w:proofErr w:type="spellStart"/>
      <w:r w:rsidRPr="00280F56">
        <w:t>Wifi</w:t>
      </w:r>
      <w:proofErr w:type="spellEnd"/>
      <w:r w:rsidRPr="00280F56">
        <w:t xml:space="preserve"> </w:t>
      </w:r>
      <w:proofErr w:type="spellStart"/>
      <w:r w:rsidRPr="00280F56">
        <w:t>Halow</w:t>
      </w:r>
      <w:proofErr w:type="spellEnd"/>
      <w:r w:rsidRPr="00280F56">
        <w:t xml:space="preserve"> supports IP based communication and is designed to support a lot of simultaneous clients (up to 8191 as 13 bits are used for an ID) in a star-shaped network with data transmission rates from 150kbs to 347Mbs. </w:t>
      </w:r>
      <w:r w:rsidR="000C5E07">
        <w:t xml:space="preserve">As such, </w:t>
      </w:r>
      <w:proofErr w:type="spellStart"/>
      <w:r w:rsidR="000C5E07">
        <w:t>Wifi</w:t>
      </w:r>
      <w:proofErr w:type="spellEnd"/>
      <w:r w:rsidR="000C5E07">
        <w:t xml:space="preserve"> </w:t>
      </w:r>
      <w:proofErr w:type="spellStart"/>
      <w:r w:rsidR="000C5E07">
        <w:t>HaLow</w:t>
      </w:r>
      <w:proofErr w:type="spellEnd"/>
      <w:r w:rsidR="000C5E07">
        <w:t xml:space="preserve"> is only possible for cattle monitoring. </w:t>
      </w:r>
      <w:r w:rsidRPr="00280F56">
        <w:t xml:space="preserve">Up to 6960 stations can be simultaneously connected over 1km while transmitting 100 bytes of data every 60 seconds without packet loss when tuning TIM (12 groups) and RAW (2 slots) parameters. In terms of power efficiency, 802.11ah enables 500 IoT devices to turn on their radios 3% of the time when transmitting every 60 seconds </w:t>
      </w:r>
      <w:r w:rsidRPr="00280F56">
        <w:fldChar w:fldCharType="begin" w:fldLock="1"/>
      </w:r>
      <w:r w:rsidRPr="00280F56">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rsidRPr="00280F56">
        <w:fldChar w:fldCharType="separate"/>
      </w:r>
      <w:r w:rsidRPr="00280F56">
        <w:rPr>
          <w:noProof/>
        </w:rPr>
        <w:t>(Šljivo et al., 2018)</w:t>
      </w:r>
      <w:r w:rsidRPr="00280F56">
        <w:fldChar w:fldCharType="end"/>
      </w:r>
      <w:r w:rsidRPr="00280F56">
        <w:t xml:space="preserve">. </w:t>
      </w:r>
      <w:proofErr w:type="spellStart"/>
      <w:r w:rsidRPr="00280F56">
        <w:t>Wifi-HaLow</w:t>
      </w:r>
      <w:proofErr w:type="spellEnd"/>
      <w:r w:rsidRPr="00280F56">
        <w:t xml:space="preserve"> is included here despite there being no retail supply of network cards in New Zealand as it has some distinct advantages that may make it worthwhile to source parts from overseas. One of these advantages is the </w:t>
      </w:r>
      <w:proofErr w:type="spellStart"/>
      <w:r w:rsidRPr="00280F56">
        <w:t>multihop</w:t>
      </w:r>
      <w:proofErr w:type="spellEnd"/>
      <w:r w:rsidRPr="00280F56">
        <w:t xml:space="preserve"> relay support integrated with the technology.</w:t>
      </w:r>
    </w:p>
    <w:p w14:paraId="3BFEC80C" w14:textId="1E11B12C" w:rsidR="00C90D24" w:rsidRPr="00280F56" w:rsidRDefault="00B601E9" w:rsidP="00C90D24">
      <w:pPr>
        <w:pStyle w:val="BodyText"/>
      </w:pPr>
      <w:r w:rsidRPr="00280F56">
        <w:t xml:space="preserve">Bluetooth V5 was released as an enhancement for IoT devices. The theoretical range (240m@125kbps) is 2 times that of Bluetooth Low Energy (mentioned below) but requires significantly more rf output power (from 10mW to 100mW) </w:t>
      </w:r>
      <w:r w:rsidRPr="00280F56">
        <w:fldChar w:fldCharType="begin" w:fldLock="1"/>
      </w:r>
      <w:r w:rsidRPr="00280F56">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rsidRPr="00280F56">
        <w:fldChar w:fldCharType="separate"/>
      </w:r>
      <w:r w:rsidRPr="00280F56">
        <w:rPr>
          <w:noProof/>
        </w:rPr>
        <w:t>(Team, 2019)</w:t>
      </w:r>
      <w:r w:rsidRPr="00280F56">
        <w:fldChar w:fldCharType="end"/>
      </w:r>
      <w:r w:rsidR="00713165">
        <w:t>.</w:t>
      </w:r>
      <w:r w:rsidRPr="00280F56">
        <w:t xml:space="preserve"> The Bluetooth V5 protocol stack supports IP based communication natively which is an advantage</w:t>
      </w:r>
      <w:r w:rsidR="00713165">
        <w:t xml:space="preserve"> in designing a system</w:t>
      </w:r>
      <w:r w:rsidRPr="00280F56">
        <w:t>. There are four data transfer rates of 2Mbps, 1Mbps, 500kbps and 125kbps, with increased range at each reduction of rate.</w:t>
      </w:r>
      <w:r w:rsidRPr="00280F56">
        <w:br/>
      </w:r>
      <w:r w:rsidRPr="00280F56">
        <w:rPr>
          <w:lang w:eastAsia="en-NZ"/>
        </w:rPr>
        <w:t>For both power usage and connection speed advantages, Bluetooth is very attractive. Bluetooth 5 also includes mesh networking, making this a significant challenger to ZigBee.</w:t>
      </w:r>
      <w:r w:rsidR="006247D2" w:rsidRPr="00280F56">
        <w:rPr>
          <w:lang w:eastAsia="en-NZ"/>
        </w:rPr>
        <w:br/>
      </w:r>
      <w:r w:rsidR="00C90D24" w:rsidRPr="00280F56">
        <w:rPr>
          <w:lang w:eastAsia="en-NZ"/>
        </w:rPr>
        <w:br/>
      </w:r>
      <w:r w:rsidRPr="00280F56">
        <w:rPr>
          <w:lang w:eastAsia="en-NZ"/>
        </w:rPr>
        <w:t xml:space="preserve">RFID is short range only (less than 2m) but has extremely low power usage </w:t>
      </w:r>
      <w:r w:rsidR="00C90D24" w:rsidRPr="00280F56">
        <w:rPr>
          <w:lang w:eastAsia="en-NZ"/>
        </w:rPr>
        <w:fldChar w:fldCharType="begin" w:fldLock="1"/>
      </w:r>
      <w:r w:rsidR="00C90D24" w:rsidRPr="00280F56">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sidRPr="00280F56">
        <w:rPr>
          <w:lang w:eastAsia="en-NZ"/>
        </w:rPr>
        <w:fldChar w:fldCharType="separate"/>
      </w:r>
      <w:r w:rsidR="00C90D24" w:rsidRPr="00280F56">
        <w:rPr>
          <w:noProof/>
          <w:lang w:eastAsia="en-NZ"/>
        </w:rPr>
        <w:t>(Duroc, 2022; Jia et al., 2012; Landaluce et al., 2020)</w:t>
      </w:r>
      <w:r w:rsidR="00C90D24" w:rsidRPr="00280F56">
        <w:rPr>
          <w:lang w:eastAsia="en-NZ"/>
        </w:rPr>
        <w:fldChar w:fldCharType="end"/>
      </w:r>
      <w:r w:rsidR="00713165">
        <w:rPr>
          <w:lang w:eastAsia="en-NZ"/>
        </w:rPr>
        <w:t>.</w:t>
      </w:r>
      <w:r w:rsidR="00C90D24" w:rsidRPr="00280F56">
        <w:rPr>
          <w:lang w:eastAsia="en-NZ"/>
        </w:rPr>
        <w:t xml:space="preserve"> </w:t>
      </w:r>
      <w:r w:rsidRPr="00280F56">
        <w:rPr>
          <w:lang w:eastAsia="en-NZ"/>
        </w:rPr>
        <w:t>RFID tags are required for cattle identification in NZ</w:t>
      </w:r>
      <w:r w:rsidR="00C90D24" w:rsidRPr="00280F56">
        <w:rPr>
          <w:lang w:eastAsia="en-NZ"/>
        </w:rPr>
        <w:t xml:space="preserve"> </w:t>
      </w:r>
      <w:r w:rsidR="00C90D24" w:rsidRPr="00280F56">
        <w:rPr>
          <w:lang w:eastAsia="en-NZ"/>
        </w:rPr>
        <w:fldChar w:fldCharType="begin" w:fldLock="1"/>
      </w:r>
      <w:r w:rsidR="00D17BAE" w:rsidRPr="00280F56">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sidRPr="00280F56">
        <w:rPr>
          <w:lang w:eastAsia="en-NZ"/>
        </w:rPr>
        <w:fldChar w:fldCharType="separate"/>
      </w:r>
      <w:r w:rsidR="00C90D24" w:rsidRPr="00280F56">
        <w:rPr>
          <w:noProof/>
          <w:lang w:eastAsia="en-NZ"/>
        </w:rPr>
        <w:t>(NZ Government, 2018)</w:t>
      </w:r>
      <w:r w:rsidR="00C90D24" w:rsidRPr="00280F56">
        <w:rPr>
          <w:lang w:eastAsia="en-NZ"/>
        </w:rPr>
        <w:fldChar w:fldCharType="end"/>
      </w:r>
      <w:r w:rsidRPr="00280F56">
        <w:rPr>
          <w:lang w:eastAsia="en-NZ"/>
        </w:rPr>
        <w:t xml:space="preserve"> so these tags will be present, regardless of any other technologies chosen</w:t>
      </w:r>
      <w:r w:rsidR="00C90D24" w:rsidRPr="00280F56">
        <w:rPr>
          <w:lang w:eastAsia="en-NZ"/>
        </w:rPr>
        <w:t xml:space="preserve"> </w:t>
      </w:r>
      <w:r w:rsidR="00C90D24" w:rsidRPr="00280F56">
        <w:rPr>
          <w:lang w:eastAsia="en-NZ"/>
        </w:rPr>
        <w:fldChar w:fldCharType="begin" w:fldLock="1"/>
      </w:r>
      <w:r w:rsidR="00C90D24" w:rsidRPr="00280F56">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sidRPr="00280F56">
        <w:rPr>
          <w:lang w:eastAsia="en-NZ"/>
        </w:rPr>
        <w:fldChar w:fldCharType="separate"/>
      </w:r>
      <w:r w:rsidR="00C90D24" w:rsidRPr="00280F56">
        <w:rPr>
          <w:noProof/>
          <w:lang w:eastAsia="en-NZ"/>
        </w:rPr>
        <w:t>(Williams et al., 2019)</w:t>
      </w:r>
      <w:r w:rsidR="00C90D24" w:rsidRPr="00280F56">
        <w:rPr>
          <w:lang w:eastAsia="en-NZ"/>
        </w:rPr>
        <w:fldChar w:fldCharType="end"/>
      </w:r>
      <w:r w:rsidR="00C90D24" w:rsidRPr="00280F56">
        <w:rPr>
          <w:lang w:eastAsia="en-NZ"/>
        </w:rPr>
        <w:t>.</w:t>
      </w:r>
      <w:r w:rsidR="000E74AE">
        <w:rPr>
          <w:lang w:eastAsia="en-NZ"/>
        </w:rPr>
        <w:br/>
      </w:r>
      <w:r w:rsidR="000E74AE">
        <w:rPr>
          <w:lang w:eastAsia="en-NZ"/>
        </w:rPr>
        <w:br/>
      </w:r>
      <w:proofErr w:type="spellStart"/>
      <w:r w:rsidR="000E74AE">
        <w:rPr>
          <w:lang w:eastAsia="en-NZ"/>
        </w:rPr>
        <w:t>LoRaWAN</w:t>
      </w:r>
      <w:proofErr w:type="spellEnd"/>
      <w:r w:rsidR="000E74AE">
        <w:rPr>
          <w:lang w:eastAsia="en-NZ"/>
        </w:rPr>
        <w:t xml:space="preserve"> can be used as a short haul system but the other systems are more cost-effective, albeit with reduced range.</w:t>
      </w:r>
    </w:p>
    <w:p w14:paraId="529818E7" w14:textId="010F1F68" w:rsidR="00D2502A" w:rsidRPr="00280F56" w:rsidRDefault="00D2502A" w:rsidP="00352A0E">
      <w:pPr>
        <w:pStyle w:val="Caption"/>
      </w:pPr>
      <w:bookmarkStart w:id="25" w:name="_Toc146546615"/>
      <w:bookmarkStart w:id="26" w:name="_Toc146547282"/>
      <w:bookmarkStart w:id="27" w:name="_Toc147143026"/>
      <w:r w:rsidRPr="00280F56">
        <w:t xml:space="preserve">Table </w:t>
      </w:r>
      <w:r w:rsidR="001D6978">
        <w:fldChar w:fldCharType="begin"/>
      </w:r>
      <w:r w:rsidR="001D6978">
        <w:instrText xml:space="preserve"> STYLEREF 1 \s </w:instrText>
      </w:r>
      <w:r w:rsidR="001D6978">
        <w:fldChar w:fldCharType="separate"/>
      </w:r>
      <w:r w:rsidR="001D6978">
        <w:t>1</w:t>
      </w:r>
      <w:r w:rsidR="001D6978">
        <w:fldChar w:fldCharType="end"/>
      </w:r>
      <w:r w:rsidR="001D6978">
        <w:t>.</w:t>
      </w:r>
      <w:r w:rsidR="001D6978">
        <w:fldChar w:fldCharType="begin"/>
      </w:r>
      <w:r w:rsidR="001D6978">
        <w:instrText xml:space="preserve"> SEQ Table \* ARABIC \s 1 </w:instrText>
      </w:r>
      <w:r w:rsidR="001D6978">
        <w:fldChar w:fldCharType="separate"/>
      </w:r>
      <w:r w:rsidR="001D6978">
        <w:t>2</w:t>
      </w:r>
      <w:r w:rsidR="001D6978">
        <w:fldChar w:fldCharType="end"/>
      </w:r>
      <w:r w:rsidRPr="00280F56">
        <w:t xml:space="preserve">  Short range communication protocols compared</w:t>
      </w:r>
      <w:bookmarkEnd w:id="25"/>
      <w:bookmarkEnd w:id="26"/>
      <w:bookmarkEnd w:id="27"/>
    </w:p>
    <w:tbl>
      <w:tblPr>
        <w:tblStyle w:val="TableGrid"/>
        <w:tblW w:w="9210" w:type="dxa"/>
        <w:tblLayout w:type="fixed"/>
        <w:tblLook w:val="04A0" w:firstRow="1" w:lastRow="0" w:firstColumn="1" w:lastColumn="0" w:noHBand="0" w:noVBand="1"/>
      </w:tblPr>
      <w:tblGrid>
        <w:gridCol w:w="1272"/>
        <w:gridCol w:w="702"/>
        <w:gridCol w:w="999"/>
        <w:gridCol w:w="1134"/>
        <w:gridCol w:w="1133"/>
        <w:gridCol w:w="1134"/>
        <w:gridCol w:w="1135"/>
        <w:gridCol w:w="1701"/>
      </w:tblGrid>
      <w:tr w:rsidR="00D2502A" w:rsidRPr="00280F56" w14:paraId="1B671D7F"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4240B5A4" w14:textId="77777777" w:rsidR="00D2502A" w:rsidRPr="00280F56" w:rsidRDefault="00D2502A" w:rsidP="00842CFB">
            <w:pPr>
              <w:rPr>
                <w:szCs w:val="22"/>
                <w:lang w:eastAsia="en-US"/>
              </w:rPr>
            </w:pPr>
            <w:r w:rsidRPr="00280F56">
              <w:lastRenderedPageBreak/>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5DB0B324" w:rsidR="00D2502A" w:rsidRPr="00280F56" w:rsidRDefault="00D2502A" w:rsidP="00842CFB">
            <w:r w:rsidRPr="00280F56">
              <w:t>ZigBee</w:t>
            </w:r>
            <w:r w:rsidRPr="00280F56">
              <w:br/>
            </w:r>
            <w:r w:rsidR="00EB516C">
              <w:t>Default</w:t>
            </w:r>
          </w:p>
        </w:tc>
        <w:tc>
          <w:tcPr>
            <w:tcW w:w="1134" w:type="dxa"/>
            <w:tcBorders>
              <w:top w:val="single" w:sz="4" w:space="0" w:color="auto"/>
              <w:left w:val="single" w:sz="4" w:space="0" w:color="auto"/>
              <w:bottom w:val="single" w:sz="4" w:space="0" w:color="auto"/>
              <w:right w:val="single" w:sz="4" w:space="0" w:color="auto"/>
            </w:tcBorders>
            <w:hideMark/>
          </w:tcPr>
          <w:p w14:paraId="50281C1C" w14:textId="639E9A4C" w:rsidR="00D2502A" w:rsidRPr="00280F56" w:rsidRDefault="00D2502A" w:rsidP="00842CFB">
            <w:r w:rsidRPr="00280F56">
              <w:t>ZigBee</w:t>
            </w:r>
            <w:r w:rsidRPr="00280F56">
              <w:br/>
              <w:t>L</w:t>
            </w:r>
            <w:r w:rsidR="00EB516C">
              <w:t xml:space="preserve">ong </w:t>
            </w:r>
            <w:r w:rsidRPr="00280F56">
              <w:t>R</w:t>
            </w:r>
            <w:r w:rsidR="00EB516C">
              <w:t>ange</w:t>
            </w:r>
          </w:p>
        </w:tc>
        <w:tc>
          <w:tcPr>
            <w:tcW w:w="1133" w:type="dxa"/>
            <w:tcBorders>
              <w:top w:val="single" w:sz="4" w:space="0" w:color="auto"/>
              <w:left w:val="single" w:sz="4" w:space="0" w:color="auto"/>
              <w:bottom w:val="single" w:sz="4" w:space="0" w:color="auto"/>
              <w:right w:val="single" w:sz="4" w:space="0" w:color="auto"/>
            </w:tcBorders>
            <w:hideMark/>
          </w:tcPr>
          <w:p w14:paraId="2DCB353D" w14:textId="05A65900" w:rsidR="00D2502A" w:rsidRPr="00280F56" w:rsidRDefault="00D2502A" w:rsidP="00842CFB">
            <w:proofErr w:type="spellStart"/>
            <w:r w:rsidRPr="00280F56">
              <w:t>B</w:t>
            </w:r>
            <w:r w:rsidR="00EB516C">
              <w:t>luetooth</w:t>
            </w:r>
            <w:r w:rsidRPr="00280F56">
              <w:t>L</w:t>
            </w:r>
            <w:r w:rsidR="00EB516C">
              <w:t>ow</w:t>
            </w:r>
            <w:proofErr w:type="spellEnd"/>
            <w:r w:rsidR="00EB516C">
              <w:t xml:space="preserve"> </w:t>
            </w:r>
            <w:r w:rsidRPr="00280F56">
              <w:t>E</w:t>
            </w:r>
            <w:r w:rsidR="00EB516C">
              <w:t>nergy</w:t>
            </w:r>
          </w:p>
        </w:tc>
        <w:tc>
          <w:tcPr>
            <w:tcW w:w="1134" w:type="dxa"/>
            <w:tcBorders>
              <w:top w:val="single" w:sz="4" w:space="0" w:color="auto"/>
              <w:left w:val="single" w:sz="4" w:space="0" w:color="auto"/>
              <w:bottom w:val="single" w:sz="4" w:space="0" w:color="auto"/>
              <w:right w:val="single" w:sz="4" w:space="0" w:color="auto"/>
            </w:tcBorders>
            <w:hideMark/>
          </w:tcPr>
          <w:p w14:paraId="67C6418B" w14:textId="6B73AC83" w:rsidR="00D2502A" w:rsidRPr="00280F56" w:rsidRDefault="00D2502A" w:rsidP="00842CFB">
            <w:r w:rsidRPr="00280F56">
              <w:t>B</w:t>
            </w:r>
            <w:r w:rsidR="00EB516C">
              <w:t>luetoothVersion</w:t>
            </w:r>
            <w:r w:rsidRPr="00280F56">
              <w:t>5</w:t>
            </w:r>
          </w:p>
        </w:tc>
        <w:tc>
          <w:tcPr>
            <w:tcW w:w="1135" w:type="dxa"/>
            <w:tcBorders>
              <w:top w:val="single" w:sz="4" w:space="0" w:color="auto"/>
              <w:left w:val="single" w:sz="4" w:space="0" w:color="auto"/>
              <w:bottom w:val="single" w:sz="4" w:space="0" w:color="auto"/>
              <w:right w:val="single" w:sz="4" w:space="0" w:color="auto"/>
            </w:tcBorders>
            <w:hideMark/>
          </w:tcPr>
          <w:p w14:paraId="3BCD7046" w14:textId="77777777" w:rsidR="00D2502A" w:rsidRPr="00280F56" w:rsidRDefault="00D2502A" w:rsidP="00842CFB">
            <w:proofErr w:type="spellStart"/>
            <w:r w:rsidRPr="00280F56">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Pr="00280F56" w:rsidRDefault="00D2502A" w:rsidP="00842CFB">
            <w:proofErr w:type="spellStart"/>
            <w:r w:rsidRPr="00280F56">
              <w:t>Wifi</w:t>
            </w:r>
            <w:proofErr w:type="spellEnd"/>
            <w:r w:rsidRPr="00280F56">
              <w:t xml:space="preserve"> </w:t>
            </w:r>
            <w:proofErr w:type="spellStart"/>
            <w:r w:rsidRPr="00280F56">
              <w:t>HaLow</w:t>
            </w:r>
            <w:proofErr w:type="spellEnd"/>
          </w:p>
        </w:tc>
      </w:tr>
      <w:tr w:rsidR="00D2502A" w:rsidRPr="00280F56" w14:paraId="15FDA8E8"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5DE3583E" w14:textId="77777777" w:rsidR="00D2502A" w:rsidRPr="00280F56" w:rsidRDefault="00D2502A" w:rsidP="00842CFB">
            <w:r w:rsidRPr="00280F56">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Pr="00280F56" w:rsidRDefault="00D2502A" w:rsidP="00842CFB">
            <w:r w:rsidRPr="00280F56">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Pr="00280F56" w:rsidRDefault="00D2502A" w:rsidP="00842CFB">
            <w:r w:rsidRPr="00280F56">
              <w:t>IEEE 802.15.4</w:t>
            </w:r>
          </w:p>
        </w:tc>
        <w:tc>
          <w:tcPr>
            <w:tcW w:w="1133" w:type="dxa"/>
            <w:tcBorders>
              <w:top w:val="single" w:sz="4" w:space="0" w:color="auto"/>
              <w:left w:val="single" w:sz="4" w:space="0" w:color="auto"/>
              <w:bottom w:val="single" w:sz="4" w:space="0" w:color="auto"/>
              <w:right w:val="single" w:sz="4" w:space="0" w:color="auto"/>
            </w:tcBorders>
            <w:hideMark/>
          </w:tcPr>
          <w:p w14:paraId="1A39C880" w14:textId="77777777" w:rsidR="00D2502A" w:rsidRPr="00280F56" w:rsidRDefault="00D2502A" w:rsidP="00842CFB">
            <w:r w:rsidRPr="00280F56">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Pr="00280F56" w:rsidRDefault="00D2502A" w:rsidP="00842CFB">
            <w:r w:rsidRPr="00280F56">
              <w:t>IEEE 802.15.4</w:t>
            </w:r>
          </w:p>
        </w:tc>
        <w:tc>
          <w:tcPr>
            <w:tcW w:w="1135" w:type="dxa"/>
            <w:tcBorders>
              <w:top w:val="single" w:sz="4" w:space="0" w:color="auto"/>
              <w:left w:val="single" w:sz="4" w:space="0" w:color="auto"/>
              <w:bottom w:val="single" w:sz="4" w:space="0" w:color="auto"/>
              <w:right w:val="single" w:sz="4" w:space="0" w:color="auto"/>
            </w:tcBorders>
            <w:hideMark/>
          </w:tcPr>
          <w:p w14:paraId="2924C525" w14:textId="77777777" w:rsidR="00D2502A" w:rsidRPr="00280F56" w:rsidRDefault="00D2502A" w:rsidP="00842CFB">
            <w:r w:rsidRPr="00280F56">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Pr="00280F56" w:rsidRDefault="00D2502A" w:rsidP="00842CFB">
            <w:r w:rsidRPr="00280F56">
              <w:t>IEEE 802.11ah</w:t>
            </w:r>
          </w:p>
        </w:tc>
      </w:tr>
      <w:tr w:rsidR="00D2502A" w:rsidRPr="00280F56" w14:paraId="17C1E16B"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F458335" w14:textId="77777777" w:rsidR="00D2502A" w:rsidRPr="00280F56" w:rsidRDefault="00D2502A" w:rsidP="00842CFB">
            <w:r w:rsidRPr="00280F56">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Pr="00280F56" w:rsidRDefault="00D2502A" w:rsidP="00842CFB">
            <w:r w:rsidRPr="00280F56">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Pr="00280F56" w:rsidRDefault="00D2502A" w:rsidP="00842CFB">
            <w:r w:rsidRPr="00280F56">
              <w:t>915</w:t>
            </w:r>
            <w:r w:rsidRPr="00280F56">
              <w:br/>
              <w:t>MHz</w:t>
            </w:r>
          </w:p>
        </w:tc>
        <w:tc>
          <w:tcPr>
            <w:tcW w:w="1133" w:type="dxa"/>
            <w:tcBorders>
              <w:top w:val="single" w:sz="4" w:space="0" w:color="auto"/>
              <w:left w:val="single" w:sz="4" w:space="0" w:color="auto"/>
              <w:bottom w:val="single" w:sz="4" w:space="0" w:color="auto"/>
              <w:right w:val="single" w:sz="4" w:space="0" w:color="auto"/>
            </w:tcBorders>
            <w:hideMark/>
          </w:tcPr>
          <w:p w14:paraId="6D238B4D" w14:textId="77777777" w:rsidR="00D2502A" w:rsidRPr="00280F56" w:rsidRDefault="00D2502A" w:rsidP="00842CFB">
            <w:r w:rsidRPr="00280F56">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Pr="00280F56" w:rsidRDefault="00D2502A" w:rsidP="00842CFB">
            <w:r w:rsidRPr="00280F56">
              <w:t>2.4 GHz</w:t>
            </w:r>
          </w:p>
        </w:tc>
        <w:tc>
          <w:tcPr>
            <w:tcW w:w="1135" w:type="dxa"/>
            <w:tcBorders>
              <w:top w:val="single" w:sz="4" w:space="0" w:color="auto"/>
              <w:left w:val="single" w:sz="4" w:space="0" w:color="auto"/>
              <w:bottom w:val="single" w:sz="4" w:space="0" w:color="auto"/>
              <w:right w:val="single" w:sz="4" w:space="0" w:color="auto"/>
            </w:tcBorders>
            <w:hideMark/>
          </w:tcPr>
          <w:p w14:paraId="3990E5A6" w14:textId="77777777" w:rsidR="00D2502A" w:rsidRPr="00280F56" w:rsidRDefault="00D2502A" w:rsidP="00842CFB">
            <w:r w:rsidRPr="00280F56">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Pr="00280F56" w:rsidRDefault="00D2502A" w:rsidP="00842CFB">
            <w:r w:rsidRPr="00280F56">
              <w:t>915-930 MHz</w:t>
            </w:r>
          </w:p>
        </w:tc>
      </w:tr>
      <w:tr w:rsidR="00D2502A" w:rsidRPr="00280F56" w14:paraId="3F2C9AC3"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03F18869" w14:textId="77777777" w:rsidR="00D2502A" w:rsidRPr="00280F56" w:rsidRDefault="00D2502A" w:rsidP="00842CFB">
            <w:r w:rsidRPr="00280F56">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Pr="00280F56" w:rsidRDefault="00D2502A" w:rsidP="00842CFB">
            <w:r w:rsidRPr="00280F56">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Pr="00280F56" w:rsidRDefault="00D2502A" w:rsidP="00842CFB">
            <w:r w:rsidRPr="00280F56">
              <w:t>60 m</w:t>
            </w:r>
            <w:r w:rsidRPr="00280F56">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Pr="00280F56" w:rsidRDefault="00D2502A" w:rsidP="00842CFB">
            <w:r w:rsidRPr="00280F56">
              <w:t>14km /</w:t>
            </w:r>
            <w:r w:rsidRPr="00280F56">
              <w:br/>
              <w:t>6.5km</w:t>
            </w:r>
          </w:p>
        </w:tc>
        <w:tc>
          <w:tcPr>
            <w:tcW w:w="1133" w:type="dxa"/>
            <w:tcBorders>
              <w:top w:val="single" w:sz="4" w:space="0" w:color="auto"/>
              <w:left w:val="single" w:sz="4" w:space="0" w:color="auto"/>
              <w:bottom w:val="single" w:sz="4" w:space="0" w:color="auto"/>
              <w:right w:val="single" w:sz="4" w:space="0" w:color="auto"/>
            </w:tcBorders>
            <w:hideMark/>
          </w:tcPr>
          <w:p w14:paraId="64344886" w14:textId="77777777" w:rsidR="00D2502A" w:rsidRPr="00280F56" w:rsidRDefault="00D2502A" w:rsidP="00842CFB">
            <w:r w:rsidRPr="00280F56">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Pr="00280F56" w:rsidRDefault="00D2502A" w:rsidP="00842CFB">
            <w:r w:rsidRPr="00280F56">
              <w:t>750m</w:t>
            </w:r>
          </w:p>
        </w:tc>
        <w:tc>
          <w:tcPr>
            <w:tcW w:w="1135" w:type="dxa"/>
            <w:tcBorders>
              <w:top w:val="single" w:sz="4" w:space="0" w:color="auto"/>
              <w:left w:val="single" w:sz="4" w:space="0" w:color="auto"/>
              <w:bottom w:val="single" w:sz="4" w:space="0" w:color="auto"/>
              <w:right w:val="single" w:sz="4" w:space="0" w:color="auto"/>
            </w:tcBorders>
            <w:hideMark/>
          </w:tcPr>
          <w:p w14:paraId="5B8810FB" w14:textId="77777777" w:rsidR="00D2502A" w:rsidRPr="00280F56" w:rsidRDefault="00D2502A" w:rsidP="00842CFB">
            <w:r w:rsidRPr="00280F56">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Pr="00280F56" w:rsidRDefault="00D2502A" w:rsidP="00842CFB">
            <w:r w:rsidRPr="00280F56">
              <w:t>1km</w:t>
            </w:r>
          </w:p>
        </w:tc>
      </w:tr>
      <w:tr w:rsidR="00D2502A" w:rsidRPr="00280F56" w14:paraId="3D7E802A"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D39F8B1" w14:textId="77777777" w:rsidR="00D2502A" w:rsidRPr="00280F56" w:rsidRDefault="00D2502A" w:rsidP="00842CFB">
            <w:r w:rsidRPr="00280F56">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Pr="00280F56" w:rsidRDefault="00D2502A" w:rsidP="00842CFB">
            <w:r w:rsidRPr="00280F56">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Pr="00280F56" w:rsidRDefault="00D2502A" w:rsidP="00842CFB">
            <w:r w:rsidRPr="00280F56">
              <w:t>250</w:t>
            </w:r>
            <w:r w:rsidRPr="00280F56">
              <w:br/>
            </w:r>
            <w:proofErr w:type="spellStart"/>
            <w:r w:rsidRPr="00280F56">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Pr="00280F56" w:rsidRDefault="00D2502A" w:rsidP="00842CFB">
            <w:r w:rsidRPr="00280F56">
              <w:t>10 / 200</w:t>
            </w:r>
            <w:r w:rsidRPr="00280F56">
              <w:br/>
            </w:r>
            <w:proofErr w:type="spellStart"/>
            <w:r w:rsidRPr="00280F56">
              <w:t>kbs</w:t>
            </w:r>
            <w:proofErr w:type="spellEnd"/>
          </w:p>
        </w:tc>
        <w:tc>
          <w:tcPr>
            <w:tcW w:w="1133" w:type="dxa"/>
            <w:tcBorders>
              <w:top w:val="single" w:sz="4" w:space="0" w:color="auto"/>
              <w:left w:val="single" w:sz="4" w:space="0" w:color="auto"/>
              <w:bottom w:val="single" w:sz="4" w:space="0" w:color="auto"/>
              <w:right w:val="single" w:sz="4" w:space="0" w:color="auto"/>
            </w:tcBorders>
            <w:hideMark/>
          </w:tcPr>
          <w:p w14:paraId="7CCD87B6" w14:textId="77777777" w:rsidR="00D2502A" w:rsidRPr="00280F56" w:rsidRDefault="00D2502A" w:rsidP="00842CFB">
            <w:r w:rsidRPr="00280F56">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Pr="00280F56" w:rsidRDefault="00D2502A" w:rsidP="00842CFB">
            <w:r w:rsidRPr="00280F56">
              <w:t>125kbps-2 Mbps</w:t>
            </w:r>
          </w:p>
        </w:tc>
        <w:tc>
          <w:tcPr>
            <w:tcW w:w="1135" w:type="dxa"/>
            <w:tcBorders>
              <w:top w:val="single" w:sz="4" w:space="0" w:color="auto"/>
              <w:left w:val="single" w:sz="4" w:space="0" w:color="auto"/>
              <w:bottom w:val="single" w:sz="4" w:space="0" w:color="auto"/>
              <w:right w:val="single" w:sz="4" w:space="0" w:color="auto"/>
            </w:tcBorders>
            <w:hideMark/>
          </w:tcPr>
          <w:p w14:paraId="63BBA478" w14:textId="77777777" w:rsidR="00D2502A" w:rsidRPr="00280F56" w:rsidRDefault="00D2502A" w:rsidP="00842CFB">
            <w:r w:rsidRPr="00280F56">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Pr="00280F56" w:rsidRDefault="00D2502A" w:rsidP="00842CFB">
            <w:r w:rsidRPr="00280F56">
              <w:t xml:space="preserve">150 </w:t>
            </w:r>
            <w:proofErr w:type="spellStart"/>
            <w:r w:rsidRPr="00280F56">
              <w:t>kbs</w:t>
            </w:r>
            <w:proofErr w:type="spellEnd"/>
            <w:r w:rsidRPr="00280F56">
              <w:t xml:space="preserve"> (1km range) – 80Mbps</w:t>
            </w:r>
          </w:p>
        </w:tc>
      </w:tr>
      <w:tr w:rsidR="00D2502A" w:rsidRPr="00280F56" w14:paraId="27BCEA74"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907B309" w14:textId="77777777" w:rsidR="00D2502A" w:rsidRPr="00280F56" w:rsidRDefault="00D2502A" w:rsidP="00842CFB">
            <w:r w:rsidRPr="00280F56">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Pr="00280F56" w:rsidRDefault="00D2502A" w:rsidP="00842CFB">
            <w:r w:rsidRPr="00280F56">
              <w:t>36.9</w:t>
            </w:r>
            <w:r w:rsidRPr="00280F56">
              <w:br/>
              <w:t xml:space="preserve">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Pr="00280F56" w:rsidRDefault="00D2502A" w:rsidP="00842CFB">
            <w:r w:rsidRPr="00280F56">
              <w:t>&lt;250mW</w:t>
            </w:r>
          </w:p>
        </w:tc>
        <w:tc>
          <w:tcPr>
            <w:tcW w:w="1133" w:type="dxa"/>
            <w:tcBorders>
              <w:top w:val="single" w:sz="4" w:space="0" w:color="auto"/>
              <w:left w:val="single" w:sz="4" w:space="0" w:color="auto"/>
              <w:bottom w:val="single" w:sz="4" w:space="0" w:color="auto"/>
              <w:right w:val="single" w:sz="4" w:space="0" w:color="auto"/>
            </w:tcBorders>
            <w:hideMark/>
          </w:tcPr>
          <w:p w14:paraId="1B7E819D" w14:textId="77777777" w:rsidR="00D2502A" w:rsidRPr="00280F56" w:rsidRDefault="00D2502A" w:rsidP="00842CFB">
            <w:r w:rsidRPr="00280F56">
              <w:t xml:space="preserve">10 </w:t>
            </w:r>
            <w:proofErr w:type="spellStart"/>
            <w:r w:rsidRPr="00280F56">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Pr="00280F56" w:rsidRDefault="00D2502A" w:rsidP="00842CFB">
            <w:r w:rsidRPr="00280F56">
              <w:t xml:space="preserve">10 </w:t>
            </w:r>
            <w:proofErr w:type="spellStart"/>
            <w:r w:rsidRPr="00280F56">
              <w:t>mW</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1613649F" w14:textId="77777777" w:rsidR="00D2502A" w:rsidRPr="00280F56" w:rsidRDefault="00D2502A" w:rsidP="00842CFB">
            <w:r w:rsidRPr="00280F56">
              <w:t xml:space="preserve">125 </w:t>
            </w:r>
            <w:proofErr w:type="spellStart"/>
            <w:r w:rsidRPr="00280F56">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Pr="00280F56" w:rsidRDefault="00D2502A" w:rsidP="00842CFB">
            <w:r w:rsidRPr="00280F56">
              <w:t>11mW</w:t>
            </w:r>
          </w:p>
        </w:tc>
      </w:tr>
      <w:tr w:rsidR="00D2502A" w:rsidRPr="00280F56" w14:paraId="223336B1"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157B1A78" w14:textId="77777777" w:rsidR="00D2502A" w:rsidRPr="00280F56" w:rsidRDefault="00D2502A" w:rsidP="00842CFB">
            <w:r w:rsidRPr="00280F56">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Pr="00280F56" w:rsidRDefault="00D2502A" w:rsidP="00842CFB">
            <w:r w:rsidRPr="00280F56">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Pr="00280F56" w:rsidRDefault="00D2502A" w:rsidP="00842CFB">
            <w:r w:rsidRPr="00280F56">
              <w:t>65,000</w:t>
            </w:r>
          </w:p>
        </w:tc>
        <w:tc>
          <w:tcPr>
            <w:tcW w:w="1133" w:type="dxa"/>
            <w:tcBorders>
              <w:top w:val="single" w:sz="4" w:space="0" w:color="auto"/>
              <w:left w:val="single" w:sz="4" w:space="0" w:color="auto"/>
              <w:bottom w:val="single" w:sz="4" w:space="0" w:color="auto"/>
              <w:right w:val="single" w:sz="4" w:space="0" w:color="auto"/>
            </w:tcBorders>
            <w:hideMark/>
          </w:tcPr>
          <w:p w14:paraId="793537D5" w14:textId="77777777" w:rsidR="00D2502A" w:rsidRPr="00280F56" w:rsidRDefault="00D2502A" w:rsidP="00842CFB">
            <w:r w:rsidRPr="00280F56">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Pr="00280F56" w:rsidRDefault="00D2502A" w:rsidP="00842CFB">
            <w:r w:rsidRPr="00280F56">
              <w:t>App-defined</w:t>
            </w:r>
          </w:p>
        </w:tc>
        <w:tc>
          <w:tcPr>
            <w:tcW w:w="1135" w:type="dxa"/>
            <w:tcBorders>
              <w:top w:val="single" w:sz="4" w:space="0" w:color="auto"/>
              <w:left w:val="single" w:sz="4" w:space="0" w:color="auto"/>
              <w:bottom w:val="single" w:sz="4" w:space="0" w:color="auto"/>
              <w:right w:val="single" w:sz="4" w:space="0" w:color="auto"/>
            </w:tcBorders>
            <w:hideMark/>
          </w:tcPr>
          <w:p w14:paraId="2385CAC5" w14:textId="77777777" w:rsidR="00D2502A" w:rsidRPr="00280F56" w:rsidRDefault="00D2502A" w:rsidP="00842CFB">
            <w:r w:rsidRPr="00280F56">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Pr="00280F56" w:rsidRDefault="00D2502A" w:rsidP="00842CFB">
            <w:r w:rsidRPr="00280F56">
              <w:t>8,191 per AP</w:t>
            </w:r>
          </w:p>
        </w:tc>
      </w:tr>
      <w:tr w:rsidR="00D2502A" w:rsidRPr="00280F56" w14:paraId="47C050A0"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21C5DCF3" w14:textId="77777777" w:rsidR="00D2502A" w:rsidRPr="00280F56" w:rsidRDefault="00D2502A" w:rsidP="00842CFB">
            <w:r w:rsidRPr="00280F56">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3EC6D94" w14:textId="301C032C"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03970B15" w:rsidR="00D2502A" w:rsidRPr="00280F56" w:rsidRDefault="00D2502A" w:rsidP="00842CFB">
            <w:r w:rsidRPr="00280F56">
              <w:t xml:space="preserve">P2p, </w:t>
            </w:r>
            <w:r w:rsidR="00EB516C">
              <w:t>T</w:t>
            </w:r>
            <w:r w:rsidRPr="00280F56">
              <w:t xml:space="preserve">ree, Star, </w:t>
            </w:r>
            <w:r w:rsidR="00EB516C">
              <w:t>M</w:t>
            </w:r>
            <w:r w:rsidRPr="00280F56">
              <w:t>esh</w:t>
            </w:r>
          </w:p>
        </w:tc>
        <w:tc>
          <w:tcPr>
            <w:tcW w:w="1133" w:type="dxa"/>
            <w:tcBorders>
              <w:top w:val="single" w:sz="4" w:space="0" w:color="auto"/>
              <w:left w:val="single" w:sz="4" w:space="0" w:color="auto"/>
              <w:bottom w:val="single" w:sz="4" w:space="0" w:color="auto"/>
              <w:right w:val="single" w:sz="4" w:space="0" w:color="auto"/>
            </w:tcBorders>
            <w:hideMark/>
          </w:tcPr>
          <w:p w14:paraId="1A6495A0" w14:textId="77777777" w:rsidR="00D2502A" w:rsidRPr="00280F56" w:rsidRDefault="00D2502A" w:rsidP="00842CFB">
            <w:r w:rsidRPr="00280F56">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Pr="00280F56" w:rsidRDefault="00D2502A" w:rsidP="00842CFB">
            <w:r w:rsidRPr="00280F56">
              <w:t>Star</w:t>
            </w:r>
          </w:p>
        </w:tc>
        <w:tc>
          <w:tcPr>
            <w:tcW w:w="1135" w:type="dxa"/>
            <w:tcBorders>
              <w:top w:val="single" w:sz="4" w:space="0" w:color="auto"/>
              <w:left w:val="single" w:sz="4" w:space="0" w:color="auto"/>
              <w:bottom w:val="single" w:sz="4" w:space="0" w:color="auto"/>
              <w:right w:val="single" w:sz="4" w:space="0" w:color="auto"/>
            </w:tcBorders>
            <w:hideMark/>
          </w:tcPr>
          <w:p w14:paraId="12719557" w14:textId="77777777" w:rsidR="00D2502A" w:rsidRPr="00280F56" w:rsidRDefault="00D2502A" w:rsidP="00842CFB">
            <w:r w:rsidRPr="00280F56">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22BD1786" w:rsidR="00D2502A" w:rsidRPr="00280F56" w:rsidRDefault="00D2502A" w:rsidP="00842CFB">
            <w:r w:rsidRPr="00280F56">
              <w:t>Star</w:t>
            </w:r>
            <w:r w:rsidR="00EB516C">
              <w:t xml:space="preserve"> and </w:t>
            </w:r>
            <w:r w:rsidRPr="00280F56">
              <w:t>Relays</w:t>
            </w:r>
          </w:p>
        </w:tc>
      </w:tr>
      <w:tr w:rsidR="00D2502A" w:rsidRPr="00280F56" w14:paraId="135CA5F6"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37E1F5A6" w14:textId="77777777" w:rsidR="00D2502A" w:rsidRPr="00280F56" w:rsidRDefault="00D2502A" w:rsidP="00842CFB">
            <w:r w:rsidRPr="00280F56">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Pr="00280F56" w:rsidRDefault="00D2502A" w:rsidP="00842CFB">
            <w:r w:rsidRPr="00280F56">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Pr="00280F56" w:rsidRDefault="00D2502A" w:rsidP="00842CFB">
            <w:r w:rsidRPr="00280F56">
              <w:t>No</w:t>
            </w:r>
          </w:p>
        </w:tc>
        <w:tc>
          <w:tcPr>
            <w:tcW w:w="1133" w:type="dxa"/>
            <w:tcBorders>
              <w:top w:val="single" w:sz="4" w:space="0" w:color="auto"/>
              <w:left w:val="single" w:sz="4" w:space="0" w:color="auto"/>
              <w:bottom w:val="single" w:sz="4" w:space="0" w:color="auto"/>
              <w:right w:val="single" w:sz="4" w:space="0" w:color="auto"/>
            </w:tcBorders>
            <w:hideMark/>
          </w:tcPr>
          <w:p w14:paraId="6121374D" w14:textId="77777777" w:rsidR="00D2502A" w:rsidRPr="00280F56" w:rsidRDefault="00D2502A" w:rsidP="00842CFB">
            <w:r w:rsidRPr="00280F56">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Pr="00280F56" w:rsidRDefault="00D2502A" w:rsidP="00842CFB">
            <w:r w:rsidRPr="00280F56">
              <w:t>NIC-Specific</w:t>
            </w:r>
          </w:p>
        </w:tc>
        <w:tc>
          <w:tcPr>
            <w:tcW w:w="1135" w:type="dxa"/>
            <w:tcBorders>
              <w:top w:val="single" w:sz="4" w:space="0" w:color="auto"/>
              <w:left w:val="single" w:sz="4" w:space="0" w:color="auto"/>
              <w:bottom w:val="single" w:sz="4" w:space="0" w:color="auto"/>
              <w:right w:val="single" w:sz="4" w:space="0" w:color="auto"/>
            </w:tcBorders>
            <w:hideMark/>
          </w:tcPr>
          <w:p w14:paraId="67DB7005" w14:textId="77777777" w:rsidR="00D2502A" w:rsidRPr="00280F56" w:rsidRDefault="00D2502A" w:rsidP="00842CFB">
            <w:r w:rsidRPr="00280F56">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Pr="00280F56" w:rsidRDefault="00D2502A" w:rsidP="00842CFB">
            <w:r w:rsidRPr="00280F56">
              <w:t>Yes</w:t>
            </w:r>
          </w:p>
        </w:tc>
      </w:tr>
      <w:tr w:rsidR="00D2502A" w:rsidRPr="00280F56" w14:paraId="5EFAF027" w14:textId="77777777" w:rsidTr="00EB516C">
        <w:tc>
          <w:tcPr>
            <w:tcW w:w="1272" w:type="dxa"/>
            <w:tcBorders>
              <w:top w:val="single" w:sz="4" w:space="0" w:color="auto"/>
              <w:left w:val="single" w:sz="4" w:space="0" w:color="auto"/>
              <w:bottom w:val="single" w:sz="4" w:space="0" w:color="auto"/>
              <w:right w:val="single" w:sz="4" w:space="0" w:color="auto"/>
            </w:tcBorders>
            <w:hideMark/>
          </w:tcPr>
          <w:p w14:paraId="64578CA1" w14:textId="77777777" w:rsidR="00D2502A" w:rsidRPr="00280F56" w:rsidRDefault="00D2502A" w:rsidP="00842CFB">
            <w:r w:rsidRPr="00280F56">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Pr="00280F56" w:rsidRDefault="00D2502A" w:rsidP="00842CFB"/>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Pr="00280F56" w:rsidRDefault="00D2502A" w:rsidP="00842CFB">
            <w:r w:rsidRPr="00280F56">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Pr="00280F56" w:rsidRDefault="00D2502A" w:rsidP="00842CFB">
            <w:r w:rsidRPr="00280F56">
              <w:t>Power usage</w:t>
            </w:r>
          </w:p>
        </w:tc>
        <w:tc>
          <w:tcPr>
            <w:tcW w:w="1133" w:type="dxa"/>
            <w:tcBorders>
              <w:top w:val="single" w:sz="4" w:space="0" w:color="auto"/>
              <w:left w:val="single" w:sz="4" w:space="0" w:color="auto"/>
              <w:bottom w:val="single" w:sz="4" w:space="0" w:color="auto"/>
              <w:right w:val="single" w:sz="4" w:space="0" w:color="auto"/>
            </w:tcBorders>
            <w:hideMark/>
          </w:tcPr>
          <w:p w14:paraId="627C5D2D" w14:textId="77777777" w:rsidR="00D2502A" w:rsidRPr="00280F56" w:rsidRDefault="00D2502A" w:rsidP="00842CFB">
            <w:r w:rsidRPr="00280F56">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Pr="00280F56" w:rsidRDefault="00D2502A" w:rsidP="00842CFB">
            <w:r w:rsidRPr="00280F56">
              <w:t>No mesh support</w:t>
            </w:r>
          </w:p>
        </w:tc>
        <w:tc>
          <w:tcPr>
            <w:tcW w:w="1135" w:type="dxa"/>
            <w:tcBorders>
              <w:top w:val="single" w:sz="4" w:space="0" w:color="auto"/>
              <w:left w:val="single" w:sz="4" w:space="0" w:color="auto"/>
              <w:bottom w:val="single" w:sz="4" w:space="0" w:color="auto"/>
              <w:right w:val="single" w:sz="4" w:space="0" w:color="auto"/>
            </w:tcBorders>
            <w:hideMark/>
          </w:tcPr>
          <w:p w14:paraId="62C24C94" w14:textId="77777777" w:rsidR="00D2502A" w:rsidRPr="00280F56" w:rsidRDefault="00D2502A" w:rsidP="00842CFB">
            <w:r w:rsidRPr="00280F56">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Pr="00280F56" w:rsidRDefault="00D2502A" w:rsidP="00842CFB">
            <w:r w:rsidRPr="00280F56">
              <w:t>Limited devices</w:t>
            </w:r>
          </w:p>
        </w:tc>
      </w:tr>
      <w:tr w:rsidR="000E74AE" w:rsidRPr="00280F56" w14:paraId="468190E0" w14:textId="77777777" w:rsidTr="00EB516C">
        <w:tc>
          <w:tcPr>
            <w:tcW w:w="1272" w:type="dxa"/>
            <w:tcBorders>
              <w:top w:val="single" w:sz="4" w:space="0" w:color="auto"/>
              <w:left w:val="single" w:sz="4" w:space="0" w:color="auto"/>
              <w:bottom w:val="single" w:sz="4" w:space="0" w:color="auto"/>
              <w:right w:val="single" w:sz="4" w:space="0" w:color="auto"/>
            </w:tcBorders>
          </w:tcPr>
          <w:p w14:paraId="23A2A2A0" w14:textId="06D651BD" w:rsidR="000E74AE" w:rsidRPr="00280F56" w:rsidRDefault="000E74AE" w:rsidP="00842CFB">
            <w:r>
              <w:t>Farm use ideals</w:t>
            </w:r>
          </w:p>
        </w:tc>
        <w:tc>
          <w:tcPr>
            <w:tcW w:w="702" w:type="dxa"/>
            <w:tcBorders>
              <w:top w:val="single" w:sz="4" w:space="0" w:color="auto"/>
              <w:left w:val="single" w:sz="4" w:space="0" w:color="auto"/>
              <w:bottom w:val="single" w:sz="4" w:space="0" w:color="auto"/>
              <w:right w:val="single" w:sz="4" w:space="0" w:color="auto"/>
            </w:tcBorders>
          </w:tcPr>
          <w:p w14:paraId="31458714" w14:textId="77777777" w:rsidR="000E74AE" w:rsidRPr="00280F56" w:rsidRDefault="000E74AE" w:rsidP="00842CFB"/>
        </w:tc>
        <w:tc>
          <w:tcPr>
            <w:tcW w:w="999" w:type="dxa"/>
            <w:tcBorders>
              <w:top w:val="single" w:sz="4" w:space="0" w:color="auto"/>
              <w:left w:val="single" w:sz="4" w:space="0" w:color="auto"/>
              <w:bottom w:val="single" w:sz="4" w:space="0" w:color="auto"/>
              <w:right w:val="single" w:sz="4" w:space="0" w:color="auto"/>
            </w:tcBorders>
          </w:tcPr>
          <w:p w14:paraId="535BD186" w14:textId="7FA72819"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0481D18F" w14:textId="494BB426" w:rsidR="000E74AE" w:rsidRPr="00280F56" w:rsidRDefault="000E74AE" w:rsidP="00842CFB">
            <w:r>
              <w:t>For small datasets only</w:t>
            </w:r>
          </w:p>
        </w:tc>
        <w:tc>
          <w:tcPr>
            <w:tcW w:w="1133" w:type="dxa"/>
            <w:tcBorders>
              <w:top w:val="single" w:sz="4" w:space="0" w:color="auto"/>
              <w:left w:val="single" w:sz="4" w:space="0" w:color="auto"/>
              <w:bottom w:val="single" w:sz="4" w:space="0" w:color="auto"/>
              <w:right w:val="single" w:sz="4" w:space="0" w:color="auto"/>
            </w:tcBorders>
          </w:tcPr>
          <w:p w14:paraId="03510031" w14:textId="54F37A82" w:rsidR="000E74AE" w:rsidRPr="00280F56" w:rsidRDefault="000E74AE" w:rsidP="00842CFB">
            <w:r>
              <w:t>Not ideal</w:t>
            </w:r>
          </w:p>
        </w:tc>
        <w:tc>
          <w:tcPr>
            <w:tcW w:w="1134" w:type="dxa"/>
            <w:tcBorders>
              <w:top w:val="single" w:sz="4" w:space="0" w:color="auto"/>
              <w:left w:val="single" w:sz="4" w:space="0" w:color="auto"/>
              <w:bottom w:val="single" w:sz="4" w:space="0" w:color="auto"/>
              <w:right w:val="single" w:sz="4" w:space="0" w:color="auto"/>
            </w:tcBorders>
          </w:tcPr>
          <w:p w14:paraId="558115D7" w14:textId="35BE7053" w:rsidR="000E74AE" w:rsidRPr="00280F56" w:rsidRDefault="000E74AE" w:rsidP="00842CFB">
            <w:r>
              <w:t>Only useful for animal to collector site use</w:t>
            </w:r>
          </w:p>
        </w:tc>
        <w:tc>
          <w:tcPr>
            <w:tcW w:w="1135" w:type="dxa"/>
            <w:tcBorders>
              <w:top w:val="single" w:sz="4" w:space="0" w:color="auto"/>
              <w:left w:val="single" w:sz="4" w:space="0" w:color="auto"/>
              <w:bottom w:val="single" w:sz="4" w:space="0" w:color="auto"/>
              <w:right w:val="single" w:sz="4" w:space="0" w:color="auto"/>
            </w:tcBorders>
          </w:tcPr>
          <w:p w14:paraId="542FC23B" w14:textId="0D828244" w:rsidR="000E74AE" w:rsidRPr="00280F56" w:rsidRDefault="000E74AE" w:rsidP="00842CFB">
            <w:r>
              <w:t>Not ideal</w:t>
            </w:r>
          </w:p>
        </w:tc>
        <w:tc>
          <w:tcPr>
            <w:tcW w:w="1701" w:type="dxa"/>
            <w:tcBorders>
              <w:top w:val="single" w:sz="4" w:space="0" w:color="auto"/>
              <w:left w:val="single" w:sz="4" w:space="0" w:color="auto"/>
              <w:bottom w:val="single" w:sz="4" w:space="0" w:color="auto"/>
              <w:right w:val="single" w:sz="4" w:space="0" w:color="auto"/>
            </w:tcBorders>
          </w:tcPr>
          <w:p w14:paraId="473B3C35" w14:textId="6A584E1C" w:rsidR="000E74AE" w:rsidRPr="00280F56" w:rsidRDefault="000E74AE" w:rsidP="00842CFB">
            <w:r>
              <w:t>Ideal but imported cards may be expensive and not supported in NZ</w:t>
            </w:r>
          </w:p>
        </w:tc>
      </w:tr>
    </w:tbl>
    <w:p w14:paraId="1AEA8E60" w14:textId="75681D9A" w:rsidR="00030A9C" w:rsidRPr="00280F56" w:rsidRDefault="00D2502A" w:rsidP="00352A0E">
      <w:pPr>
        <w:pStyle w:val="Caption"/>
      </w:pPr>
      <w:r w:rsidRPr="00280F56">
        <w:br/>
      </w:r>
      <w:bookmarkStart w:id="28" w:name="_Toc146547283"/>
      <w:r w:rsidR="008145B0">
        <w:t xml:space="preserve">The choice of short range RF solution for an alpine farm will depend on the amount of data transmitted and the number of animals. </w:t>
      </w:r>
      <w:r w:rsidR="000E74AE">
        <w:t xml:space="preserve">Wifi HaLow is an interesting option but it’s cost and lack of support </w:t>
      </w:r>
      <w:r w:rsidR="00EB516C">
        <w:t xml:space="preserve">(at present) </w:t>
      </w:r>
      <w:r w:rsidR="000E74AE">
        <w:t>makes recommending Bluetooth V5</w:t>
      </w:r>
      <w:r w:rsidR="00EB516C">
        <w:t xml:space="preserve"> an easy choice.</w:t>
      </w:r>
      <w:bookmarkEnd w:id="28"/>
    </w:p>
    <w:p w14:paraId="38A4E553" w14:textId="77777777" w:rsidR="00030A9C" w:rsidRPr="00280F56" w:rsidRDefault="00030A9C">
      <w:pPr>
        <w:rPr>
          <w:rFonts w:ascii="Calibri" w:hAnsi="Calibri"/>
          <w:b/>
          <w:bCs/>
          <w:szCs w:val="20"/>
        </w:rPr>
      </w:pPr>
      <w:r w:rsidRPr="00280F56">
        <w:br w:type="page"/>
      </w:r>
    </w:p>
    <w:p w14:paraId="0F0CCF7E" w14:textId="75E17F9D" w:rsidR="00F446C9" w:rsidRPr="00280F56" w:rsidRDefault="00D2502A" w:rsidP="00352A0E">
      <w:pPr>
        <w:pStyle w:val="Caption"/>
      </w:pPr>
      <w:bookmarkStart w:id="29" w:name="_Toc146546616"/>
      <w:bookmarkStart w:id="30" w:name="_Toc146547284"/>
      <w:bookmarkStart w:id="31" w:name="_Toc147143027"/>
      <w:r w:rsidRPr="00280F56">
        <w:lastRenderedPageBreak/>
        <w:t xml:space="preserve">Table </w:t>
      </w:r>
      <w:r w:rsidR="001D6978">
        <w:fldChar w:fldCharType="begin"/>
      </w:r>
      <w:r w:rsidR="001D6978">
        <w:instrText xml:space="preserve"> STYLEREF 1 \s </w:instrText>
      </w:r>
      <w:r w:rsidR="001D6978">
        <w:fldChar w:fldCharType="separate"/>
      </w:r>
      <w:r w:rsidR="001D6978">
        <w:t>1</w:t>
      </w:r>
      <w:r w:rsidR="001D6978">
        <w:fldChar w:fldCharType="end"/>
      </w:r>
      <w:r w:rsidR="001D6978">
        <w:t>.</w:t>
      </w:r>
      <w:r w:rsidR="001D6978">
        <w:fldChar w:fldCharType="begin"/>
      </w:r>
      <w:r w:rsidR="001D6978">
        <w:instrText xml:space="preserve"> SEQ Table \* ARABIC \s 1 </w:instrText>
      </w:r>
      <w:r w:rsidR="001D6978">
        <w:fldChar w:fldCharType="separate"/>
      </w:r>
      <w:r w:rsidR="001D6978">
        <w:t>3</w:t>
      </w:r>
      <w:r w:rsidR="001D6978">
        <w:fldChar w:fldCharType="end"/>
      </w:r>
      <w:r w:rsidRPr="00280F56">
        <w:t xml:space="preserve">  Communication proto</w:t>
      </w:r>
      <w:r w:rsidR="00713165">
        <w:t>c</w:t>
      </w:r>
      <w:r w:rsidRPr="00280F56">
        <w:t>ol</w:t>
      </w:r>
      <w:r w:rsidR="00424FD0" w:rsidRPr="00280F56">
        <w:t xml:space="preserve"> options available on a range of microcomputers</w:t>
      </w:r>
      <w:bookmarkEnd w:id="29"/>
      <w:bookmarkEnd w:id="30"/>
      <w:bookmarkEnd w:id="31"/>
    </w:p>
    <w:p w14:paraId="5CD41A87" w14:textId="2BF11499" w:rsidR="00D2502A" w:rsidRPr="00280F56" w:rsidRDefault="00D2502A" w:rsidP="00352A0E">
      <w:pPr>
        <w:pStyle w:val="Caption"/>
      </w:pP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rsidRPr="00280F56"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Pr="00280F56" w:rsidRDefault="00D2502A">
            <w:pPr>
              <w:rPr>
                <w:szCs w:val="22"/>
                <w:lang w:eastAsia="en-US"/>
              </w:rPr>
            </w:pPr>
            <w:r w:rsidRPr="00280F56">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Pr="00280F56" w:rsidRDefault="00D2502A">
            <w:r w:rsidRPr="00280F56">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Pr="00280F56" w:rsidRDefault="00D2502A">
            <w:r w:rsidRPr="00280F56">
              <w:t>Rock</w:t>
            </w:r>
            <w:r w:rsidRPr="00280F56">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Pr="00280F56" w:rsidRDefault="00D2502A">
            <w:r w:rsidRPr="00280F56">
              <w:t>Jetson</w:t>
            </w:r>
            <w:r w:rsidRPr="00280F56">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Pr="00280F56" w:rsidRDefault="00D2502A">
            <w:r w:rsidRPr="00280F56">
              <w:t>Tinker</w:t>
            </w:r>
            <w:r w:rsidRPr="00280F56">
              <w:br/>
            </w:r>
            <w:proofErr w:type="spellStart"/>
            <w:r w:rsidRPr="00280F56">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Pr="00280F56" w:rsidRDefault="00D2502A">
            <w:r w:rsidRPr="00280F56">
              <w:t>Arduino</w:t>
            </w:r>
            <w:r w:rsidRPr="00280F56">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Pr="00280F56" w:rsidRDefault="00D2502A">
            <w:proofErr w:type="spellStart"/>
            <w:r w:rsidRPr="00280F56">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Pr="00280F56" w:rsidRDefault="00D2502A">
            <w:r w:rsidRPr="00280F56">
              <w:t>ESP32</w:t>
            </w:r>
          </w:p>
        </w:tc>
      </w:tr>
      <w:tr w:rsidR="00D2502A" w:rsidRPr="00280F56"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Pr="00280F56" w:rsidRDefault="00D2502A">
            <w:r w:rsidRPr="00280F56">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Pr="00280F56" w:rsidRDefault="00D2502A">
            <w:r w:rsidRPr="00280F56">
              <w:t>O</w:t>
            </w:r>
          </w:p>
        </w:tc>
      </w:tr>
      <w:tr w:rsidR="00D2502A" w:rsidRPr="00280F56"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Pr="00280F56" w:rsidRDefault="00D2502A">
            <w:r w:rsidRPr="00280F56">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Pr="00280F56" w:rsidRDefault="00D2502A">
            <w:r w:rsidRPr="00280F56">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Pr="00280F56" w:rsidRDefault="00D2502A">
            <w:r w:rsidRPr="00280F56">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Pr="00280F56" w:rsidRDefault="00D2502A">
            <w:r w:rsidRPr="00280F56">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Pr="00280F56" w:rsidRDefault="00D2502A">
            <w:r w:rsidRPr="00280F56">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Pr="00280F56" w:rsidRDefault="00D2502A">
            <w:r w:rsidRPr="00280F56">
              <w:t>O</w:t>
            </w:r>
          </w:p>
        </w:tc>
      </w:tr>
      <w:tr w:rsidR="00D2502A" w:rsidRPr="00280F56"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Pr="00280F56" w:rsidRDefault="00D2502A">
            <w:r w:rsidRPr="00280F56">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Pr="00280F56" w:rsidRDefault="00D2502A">
            <w:pPr>
              <w:rPr>
                <w:highlight w:val="green"/>
              </w:rPr>
            </w:pPr>
            <w:r w:rsidRPr="00280F56">
              <w:rPr>
                <w:highlight w:val="green"/>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Pr="00280F56" w:rsidRDefault="00D2502A">
            <w:r w:rsidRPr="00280F56">
              <w:t>O</w:t>
            </w:r>
          </w:p>
        </w:tc>
      </w:tr>
      <w:tr w:rsidR="00D2502A" w:rsidRPr="00280F56"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Pr="00280F56" w:rsidRDefault="00D2502A">
            <w:r w:rsidRPr="00280F56">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Pr="00280F56" w:rsidRDefault="00D2502A">
            <w:r w:rsidRPr="00280F56">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Pr="00280F56" w:rsidRDefault="00D2502A">
            <w:r w:rsidRPr="00280F56">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Pr="00280F56" w:rsidRDefault="00D2502A">
            <w:r w:rsidRPr="00280F56">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Pr="00280F56" w:rsidRDefault="00D2502A">
            <w:r w:rsidRPr="00280F56">
              <w:t>I</w:t>
            </w:r>
          </w:p>
        </w:tc>
      </w:tr>
      <w:tr w:rsidR="00D2502A" w:rsidRPr="00280F56"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Pr="00280F56" w:rsidRDefault="00D2502A">
            <w:r w:rsidRPr="00280F56">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Pr="00280F56" w:rsidRDefault="00D2502A">
            <w:r w:rsidRPr="00280F56">
              <w:t>O</w:t>
            </w:r>
          </w:p>
        </w:tc>
      </w:tr>
      <w:tr w:rsidR="00D2502A" w:rsidRPr="00280F56"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Pr="00280F56" w:rsidRDefault="00D2502A">
            <w:r w:rsidRPr="00280F56">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Pr="00280F56" w:rsidRDefault="00D2502A">
            <w:r w:rsidRPr="00280F56">
              <w:t>O</w:t>
            </w:r>
          </w:p>
        </w:tc>
      </w:tr>
      <w:tr w:rsidR="00D2502A" w:rsidRPr="00280F56"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Pr="00280F56" w:rsidRDefault="00D2502A">
            <w:r w:rsidRPr="00280F56">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Pr="00280F56" w:rsidRDefault="00D2502A">
            <w:r w:rsidRPr="00280F56">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Pr="00280F56" w:rsidRDefault="00D2502A">
            <w:r w:rsidRPr="00280F56">
              <w:t>O</w:t>
            </w:r>
          </w:p>
        </w:tc>
      </w:tr>
      <w:tr w:rsidR="00D2502A" w:rsidRPr="00280F56"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Pr="00280F56" w:rsidRDefault="00D2502A">
            <w:proofErr w:type="spellStart"/>
            <w:r w:rsidRPr="00280F56">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Pr="00280F56" w:rsidRDefault="00D2502A">
            <w:pPr>
              <w:rPr>
                <w:highlight w:val="green"/>
              </w:rPr>
            </w:pPr>
            <w:r w:rsidRPr="00280F56">
              <w:rPr>
                <w:highlight w:val="green"/>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Pr="00280F56" w:rsidRDefault="00D2502A">
            <w:pPr>
              <w:rPr>
                <w:highlight w:val="green"/>
              </w:rPr>
            </w:pPr>
            <w:r w:rsidRPr="00280F56">
              <w:rPr>
                <w:highlight w:val="green"/>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Pr="00280F56" w:rsidRDefault="00D2502A">
            <w:pPr>
              <w:rPr>
                <w:highlight w:val="green"/>
              </w:rPr>
            </w:pPr>
            <w:r w:rsidRPr="00280F56">
              <w:rPr>
                <w:highlight w:val="green"/>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Pr="00280F56" w:rsidRDefault="00D2502A">
            <w:pPr>
              <w:rPr>
                <w:highlight w:val="green"/>
              </w:rPr>
            </w:pPr>
            <w:r w:rsidRPr="00280F56">
              <w:rPr>
                <w:highlight w:val="green"/>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Pr="00280F56" w:rsidRDefault="00D2502A">
            <w:r w:rsidRPr="00280F56">
              <w:rPr>
                <w:highlight w:val="green"/>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Pr="00280F56" w:rsidRDefault="00D2502A">
            <w:r w:rsidRPr="00280F56">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Pr="00280F56" w:rsidRDefault="00D2502A">
            <w:r w:rsidRPr="00280F56">
              <w:t>M</w:t>
            </w:r>
          </w:p>
        </w:tc>
      </w:tr>
      <w:tr w:rsidR="00D2502A" w:rsidRPr="00280F56"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Pr="00280F56" w:rsidRDefault="00D2502A">
            <w:proofErr w:type="spellStart"/>
            <w:r w:rsidRPr="00280F56">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Pr="00280F56" w:rsidRDefault="00D2502A">
            <w:r w:rsidRPr="00280F56">
              <w:t>O</w:t>
            </w:r>
          </w:p>
        </w:tc>
      </w:tr>
      <w:tr w:rsidR="00D2502A" w:rsidRPr="00280F56"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Pr="00280F56" w:rsidRDefault="00D2502A">
            <w:r w:rsidRPr="00280F56">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Pr="00280F56" w:rsidRDefault="00D2502A">
            <w:r w:rsidRPr="00280F56">
              <w:t>O</w:t>
            </w:r>
          </w:p>
        </w:tc>
      </w:tr>
      <w:tr w:rsidR="00D2502A" w:rsidRPr="00280F56"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Pr="00280F56" w:rsidRDefault="00D2502A">
            <w:r w:rsidRPr="00280F56">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Pr="00280F56" w:rsidRDefault="00D2502A">
            <w:r w:rsidRPr="00280F56">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Pr="00280F56" w:rsidRDefault="00D2502A">
            <w:r w:rsidRPr="00280F56">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Pr="00280F56" w:rsidRDefault="00D2502A">
            <w:r w:rsidRPr="00280F56">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Pr="00280F56" w:rsidRDefault="00D2502A">
            <w:r w:rsidRPr="00280F56">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Pr="00280F56" w:rsidRDefault="00D2502A">
            <w:r w:rsidRPr="00280F56">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Pr="00280F56" w:rsidRDefault="00D2502A">
            <w:r w:rsidRPr="00280F56">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Pr="00280F56" w:rsidRDefault="00D2502A">
            <w:r w:rsidRPr="00280F56">
              <w:t>O</w:t>
            </w:r>
          </w:p>
        </w:tc>
      </w:tr>
    </w:tbl>
    <w:p w14:paraId="4C2E2866" w14:textId="5B855A1A" w:rsidR="00713165" w:rsidRDefault="00713165" w:rsidP="00283CB1">
      <w:pPr>
        <w:pStyle w:val="BodyText"/>
      </w:pPr>
      <w:r w:rsidRPr="00280F56">
        <w:t xml:space="preserve">Key: I=Inbuilt, M=Module available in </w:t>
      </w:r>
      <w:proofErr w:type="gramStart"/>
      <w:r w:rsidRPr="00280F56">
        <w:t>NZ,O</w:t>
      </w:r>
      <w:proofErr w:type="gramEnd"/>
      <w:r w:rsidRPr="00280F56">
        <w:t>=Module available from Overseas and X=Not Suitable</w:t>
      </w:r>
      <w:r w:rsidR="00424FD0" w:rsidRPr="00280F56">
        <w:br/>
      </w:r>
      <w:r w:rsidR="00D2502A" w:rsidRPr="00280F56">
        <w:br/>
      </w:r>
      <w:r w:rsidR="000F1774" w:rsidRPr="00280F56">
        <w:t xml:space="preserve">If reliable frequent communication is not possible extra storage may need to be provisioned on the </w:t>
      </w:r>
      <w:r w:rsidR="00C90D24" w:rsidRPr="00280F56">
        <w:t>s</w:t>
      </w:r>
      <w:r w:rsidR="000F1774" w:rsidRPr="00280F56">
        <w:t>ensor device to act as a data buffer, raising the costs and lowering the battery life of each sensor unit.</w:t>
      </w:r>
    </w:p>
    <w:p w14:paraId="73A15A3F" w14:textId="39123EF3" w:rsidR="00713165" w:rsidRDefault="00713165" w:rsidP="00713165">
      <w:pPr>
        <w:pStyle w:val="Heading4"/>
      </w:pPr>
      <w:r>
        <w:t>1.1.2.2 Data Mule</w:t>
      </w:r>
    </w:p>
    <w:p w14:paraId="55AB4172" w14:textId="77777777" w:rsidR="00EB516C" w:rsidRDefault="00713165" w:rsidP="00713165">
      <w:pPr>
        <w:pStyle w:val="BodyText"/>
      </w:pPr>
      <w:r>
        <w:br/>
      </w:r>
      <w:r w:rsidRPr="00280F56">
        <w:t>To avoid the monthly costs and possible infrastructure investments in RF backhaul technology, a</w:t>
      </w:r>
      <w:r>
        <w:t>n</w:t>
      </w:r>
      <w:r w:rsidRPr="00280F56">
        <w:t xml:space="preserve"> </w:t>
      </w:r>
      <w:r>
        <w:t xml:space="preserve">autonomous </w:t>
      </w:r>
      <w:r w:rsidRPr="00280F56">
        <w:t xml:space="preserve">travelling device (rather than the actual farmer) could visit the herd, download the </w:t>
      </w:r>
      <w:proofErr w:type="gramStart"/>
      <w:r w:rsidRPr="00280F56">
        <w:t>data</w:t>
      </w:r>
      <w:proofErr w:type="gramEnd"/>
      <w:r w:rsidRPr="00280F56">
        <w:t xml:space="preserve"> and upload this data on return. This concept is called a “data mule” as the device is purely a carrier for data in a similar manner as the </w:t>
      </w:r>
      <w:r w:rsidR="00EB516C">
        <w:t xml:space="preserve">(humorous) </w:t>
      </w:r>
      <w:r w:rsidRPr="00280F56">
        <w:t xml:space="preserve">ethernet over avian carrier protocol </w:t>
      </w:r>
      <w:r w:rsidRPr="00280F56">
        <w:fldChar w:fldCharType="begin" w:fldLock="1"/>
      </w:r>
      <w:r w:rsidRPr="00280F5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Pr="00280F56">
        <w:fldChar w:fldCharType="separate"/>
      </w:r>
      <w:r w:rsidRPr="00280F56">
        <w:rPr>
          <w:noProof/>
        </w:rPr>
        <w:t>(Waitzman, 1990)</w:t>
      </w:r>
      <w:r w:rsidRPr="00280F56">
        <w:fldChar w:fldCharType="end"/>
      </w:r>
      <w:r>
        <w:t>.</w:t>
      </w:r>
      <w:r w:rsidRPr="00280F56">
        <w:t xml:space="preserve"> At the time of writing, this approach would incur significant range limitations </w:t>
      </w:r>
      <w:r w:rsidR="00EB516C">
        <w:t xml:space="preserve">due to current battery technology </w:t>
      </w:r>
      <w:r w:rsidRPr="00280F56">
        <w:t xml:space="preserve">and requires efficient pathfinding requirements of the device, along with the requirement that the device distinguish between animals and other obstacles. The device would need to navigate close enough to each animal to read the passively powered RFID sensor information without being trampled and/or startling the animal and obtain data from the other sensors on the animal. Most research on data mules in a rural context has concentrated the use of </w:t>
      </w:r>
      <w:r>
        <w:t>u</w:t>
      </w:r>
      <w:r w:rsidRPr="00280F56">
        <w:t xml:space="preserve">nattended </w:t>
      </w:r>
      <w:r>
        <w:t>a</w:t>
      </w:r>
      <w:r w:rsidRPr="00280F56">
        <w:t xml:space="preserve">erial </w:t>
      </w:r>
      <w:r>
        <w:t>v</w:t>
      </w:r>
      <w:r w:rsidRPr="00280F56">
        <w:t xml:space="preserve">ehicles (UAV or “drone”)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Pr="00280F56">
        <w:fldChar w:fldCharType="begin" w:fldLock="1"/>
      </w:r>
      <w:r w:rsidRPr="00280F5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Pr="00280F56">
        <w:fldChar w:fldCharType="separate"/>
      </w:r>
      <w:r w:rsidRPr="00280F56">
        <w:rPr>
          <w:noProof/>
        </w:rPr>
        <w:t>(Aviation Authority of New Zealand, 2015)</w:t>
      </w:r>
      <w:r w:rsidRPr="00280F56">
        <w:fldChar w:fldCharType="end"/>
      </w:r>
      <w:r w:rsidRPr="00280F56">
        <w:t xml:space="preserve">. </w:t>
      </w:r>
    </w:p>
    <w:p w14:paraId="078B3877" w14:textId="706DD460" w:rsidR="006009DB" w:rsidRPr="006009DB" w:rsidRDefault="00713165" w:rsidP="00713165">
      <w:pPr>
        <w:pStyle w:val="BodyText"/>
        <w:rPr>
          <w:rStyle w:val="Heading4Char"/>
        </w:rPr>
      </w:pPr>
      <w:r w:rsidRPr="00280F56">
        <w:lastRenderedPageBreak/>
        <w:t xml:space="preserve">An unmanned ground vehicle (UGV or “rover”) could be utilised </w:t>
      </w:r>
      <w:r w:rsidR="00EB516C">
        <w:t xml:space="preserve">to visit each animal </w:t>
      </w:r>
      <w:r w:rsidRPr="00280F56">
        <w:t xml:space="preserve">however these face issues </w:t>
      </w:r>
      <w:r>
        <w:t xml:space="preserve">of more difficult route planning </w:t>
      </w:r>
      <w:r w:rsidRPr="00280F56">
        <w:t xml:space="preserve">and obstacle avoidance </w:t>
      </w:r>
      <w:r>
        <w:t>concerns</w:t>
      </w:r>
      <w:r w:rsidRPr="00280F56">
        <w:t xml:space="preserve">. </w:t>
      </w:r>
      <w:r w:rsidR="006009DB">
        <w:t xml:space="preserve">As such, using a rover data mule to visit individual animals </w:t>
      </w:r>
      <w:r w:rsidRPr="00280F56">
        <w:t>is not addressed in this project.</w:t>
      </w:r>
      <w:r w:rsidRPr="00280F56">
        <w:br/>
      </w:r>
      <w:r w:rsidR="006009DB">
        <w:br/>
      </w:r>
      <w:r w:rsidR="006009DB">
        <w:rPr>
          <w:rStyle w:val="Heading4Char"/>
        </w:rPr>
        <w:t xml:space="preserve">1.1.2.3 </w:t>
      </w:r>
      <w:r w:rsidR="006009DB" w:rsidRPr="006009DB">
        <w:rPr>
          <w:rStyle w:val="Heading4Char"/>
        </w:rPr>
        <w:t>Hybrid of RF Short-Range and Data Mule solution</w:t>
      </w:r>
    </w:p>
    <w:p w14:paraId="321AF9A6" w14:textId="49F4AAA1" w:rsidR="00713165" w:rsidRDefault="00713165" w:rsidP="00713165">
      <w:pPr>
        <w:pStyle w:val="BodyText"/>
      </w:pPr>
      <w:r w:rsidRPr="00280F56">
        <w:t xml:space="preserve">Beef cattle tend to revisit feed and water lots </w:t>
      </w:r>
      <w:r w:rsidRPr="00280F56">
        <w:fldChar w:fldCharType="begin" w:fldLock="1"/>
      </w:r>
      <w:r w:rsidRPr="00280F5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Pr="00280F56">
        <w:fldChar w:fldCharType="separate"/>
      </w:r>
      <w:r w:rsidRPr="00280F56">
        <w:rPr>
          <w:noProof/>
        </w:rPr>
        <w:t>(Johnstone-Wallace &amp; Kennedy, 1944; Martina et al., 2015)</w:t>
      </w:r>
      <w:r w:rsidRPr="00280F56">
        <w:fldChar w:fldCharType="end"/>
      </w:r>
      <w:r w:rsidRPr="00280F56">
        <w:t xml:space="preserve"> so a hybrid of </w:t>
      </w:r>
      <w:r w:rsidR="006009DB">
        <w:t xml:space="preserve">the RF short-range </w:t>
      </w:r>
      <w:r w:rsidRPr="00280F56">
        <w:t>option</w:t>
      </w:r>
      <w:r w:rsidR="006009DB">
        <w:t xml:space="preserve"> and a rover-based data mule </w:t>
      </w:r>
      <w:r w:rsidRPr="00280F56">
        <w:t xml:space="preserve">could be implemented where cattle visit a solar-powered data-aggregation feed/water site and transmit their data by one of the </w:t>
      </w:r>
      <w:r w:rsidR="00EB516C">
        <w:t xml:space="preserve">short </w:t>
      </w:r>
      <w:r w:rsidRPr="00280F56">
        <w:t>range</w:t>
      </w:r>
      <w:r w:rsidR="00EB516C">
        <w:t xml:space="preserve"> RF options </w:t>
      </w:r>
      <w:r w:rsidRPr="00280F56">
        <w:t>(Bluetooth</w:t>
      </w:r>
      <w:r w:rsidR="00EB516C">
        <w:t xml:space="preserve"> version 5</w:t>
      </w:r>
      <w:r w:rsidRPr="00280F56">
        <w:t xml:space="preserve"> for example) </w:t>
      </w:r>
      <w:r w:rsidRPr="00280F56">
        <w:fldChar w:fldCharType="begin" w:fldLock="1"/>
      </w:r>
      <w:r w:rsidRPr="00280F5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Pr="00280F56">
        <w:fldChar w:fldCharType="separate"/>
      </w:r>
      <w:r w:rsidRPr="00280F56">
        <w:rPr>
          <w:noProof/>
        </w:rPr>
        <w:t>(Jawad et al., 2017)</w:t>
      </w:r>
      <w:r w:rsidRPr="00280F56">
        <w:fldChar w:fldCharType="end"/>
      </w:r>
      <w:r w:rsidRPr="00280F56">
        <w:t xml:space="preserve"> and then, a </w:t>
      </w:r>
      <w:r w:rsidR="006009DB">
        <w:t xml:space="preserve">rover </w:t>
      </w:r>
      <w:r w:rsidRPr="00280F56">
        <w:t xml:space="preserve">data mule can be used to deliver the data from the aggregation point to the farmer at regular intervals. An advantage of this method is that photographs of animals can be taken when they visit the site to enable a visual inspection of animal health and scales to measure animal weight could also be implemented. Each </w:t>
      </w:r>
      <w:r w:rsidR="006009DB">
        <w:t xml:space="preserve">data-collection </w:t>
      </w:r>
      <w:r w:rsidRPr="00280F56">
        <w:t xml:space="preserve">site’s </w:t>
      </w:r>
      <w:r w:rsidR="006009DB">
        <w:t xml:space="preserve">short-range RF </w:t>
      </w:r>
      <w:r w:rsidRPr="00280F56">
        <w:t>infrastructure will need to be repeated for every feed/water site where observations are required. The data will need to be stored for as long as it takes for a communications link to transfer the data or for a data mule to visit the site. It is envisaged that a maximum period of at least once every 24 hours would provide timely data.</w:t>
      </w:r>
      <w:r w:rsidR="00EB516C">
        <w:br/>
      </w:r>
    </w:p>
    <w:p w14:paraId="51347F90" w14:textId="77777777" w:rsidR="006009DB" w:rsidRPr="00280F56" w:rsidRDefault="006009DB" w:rsidP="00713165">
      <w:pPr>
        <w:pStyle w:val="BodyText"/>
      </w:pPr>
    </w:p>
    <w:p w14:paraId="78D2A385" w14:textId="0FC6E950" w:rsidR="00952362" w:rsidRDefault="00416E6A" w:rsidP="00952362">
      <w:pPr>
        <w:pStyle w:val="Heading3"/>
        <w:rPr>
          <w:noProof w:val="0"/>
        </w:rPr>
      </w:pPr>
      <w:bookmarkStart w:id="32" w:name="_Toc146552335"/>
      <w:bookmarkEnd w:id="19"/>
      <w:r w:rsidRPr="00280F56">
        <w:rPr>
          <w:noProof w:val="0"/>
        </w:rPr>
        <w:t>Utilising a</w:t>
      </w:r>
      <w:r w:rsidR="0094417A" w:rsidRPr="00280F56">
        <w:rPr>
          <w:noProof w:val="0"/>
        </w:rPr>
        <w:t xml:space="preserve"> </w:t>
      </w:r>
      <w:r w:rsidRPr="00280F56">
        <w:rPr>
          <w:noProof w:val="0"/>
        </w:rPr>
        <w:t>rover</w:t>
      </w:r>
      <w:r w:rsidR="00030A9C" w:rsidRPr="00280F56">
        <w:rPr>
          <w:noProof w:val="0"/>
        </w:rPr>
        <w:t xml:space="preserve"> as a data mule</w:t>
      </w:r>
      <w:bookmarkEnd w:id="32"/>
    </w:p>
    <w:p w14:paraId="753C2830" w14:textId="03E43151" w:rsidR="00375FB6" w:rsidRDefault="006009DB" w:rsidP="00375FB6">
      <w:pPr>
        <w:pStyle w:val="BodyText"/>
      </w:pPr>
      <w:r>
        <w:t>The main difficult</w:t>
      </w:r>
      <w:r w:rsidR="00EB516C">
        <w:t>ies</w:t>
      </w:r>
      <w:r>
        <w:t xml:space="preserve"> in using a </w:t>
      </w:r>
      <w:r w:rsidR="00921EE4" w:rsidRPr="00280F56">
        <w:t xml:space="preserve">rover </w:t>
      </w:r>
      <w:r>
        <w:t xml:space="preserve">as </w:t>
      </w:r>
      <w:r w:rsidR="00921EE4" w:rsidRPr="00280F56">
        <w:t xml:space="preserve">a data mule are </w:t>
      </w:r>
      <w:r w:rsidR="00416E6A" w:rsidRPr="00280F56">
        <w:t xml:space="preserve">ensuring </w:t>
      </w:r>
      <w:r w:rsidR="007C1FE1" w:rsidRPr="00280F56">
        <w:t xml:space="preserve">reliability, </w:t>
      </w:r>
      <w:r w:rsidR="00921EE4" w:rsidRPr="00280F56">
        <w:t>effective range/battery life, efficient sensor data capture/storage</w:t>
      </w:r>
      <w:r w:rsidR="004D3C62" w:rsidRPr="00280F56">
        <w:t xml:space="preserve">, efficient route planning </w:t>
      </w:r>
      <w:r w:rsidR="00921EE4" w:rsidRPr="00280F56">
        <w:t xml:space="preserve">and obstacle avoidance </w:t>
      </w:r>
      <w:r w:rsidR="00921EE4" w:rsidRPr="00280F56">
        <w:fldChar w:fldCharType="begin" w:fldLock="1"/>
      </w:r>
      <w:r w:rsidR="00D40BA6" w:rsidRPr="00280F56">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sidR="00921EE4" w:rsidRPr="00280F56">
        <w:fldChar w:fldCharType="separate"/>
      </w:r>
      <w:r w:rsidR="00D40BA6" w:rsidRPr="00280F56">
        <w:rPr>
          <w:noProof/>
        </w:rPr>
        <w:t>(Borges De Sousa &amp; Andrade Gonçalves, 2010; Chemhengcharoen et al., 2019; Manderson &amp; Hunt, 2013; Petterson, 2020)</w:t>
      </w:r>
      <w:r w:rsidR="00921EE4" w:rsidRPr="00280F56">
        <w:fldChar w:fldCharType="end"/>
      </w:r>
      <w:r w:rsidR="00921EE4" w:rsidRPr="00280F56">
        <w:t>.</w:t>
      </w:r>
      <w:r w:rsidR="00EB516C">
        <w:t xml:space="preserve"> </w:t>
      </w:r>
      <w:r w:rsidR="00B301B7">
        <w:br/>
        <w:t xml:space="preserve">Reliability </w:t>
      </w:r>
      <w:r w:rsidR="00B301B7">
        <w:fldChar w:fldCharType="begin" w:fldLock="1"/>
      </w:r>
      <w:r w:rsidR="00B301B7">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B301B7">
        <w:fldChar w:fldCharType="separate"/>
      </w:r>
      <w:r w:rsidR="00B301B7" w:rsidRPr="00B301B7">
        <w:rPr>
          <w:noProof/>
        </w:rPr>
        <w:t>(Nguyen-Huu &amp; Titus, 2009)</w:t>
      </w:r>
      <w:r w:rsidR="00B301B7">
        <w:fldChar w:fldCharType="end"/>
      </w:r>
      <w:r w:rsidR="00B301B7">
        <w:t xml:space="preserve">, Battery life </w:t>
      </w:r>
      <w:r w:rsidR="00B301B7">
        <w:fldChar w:fldCharType="begin" w:fldLock="1"/>
      </w:r>
      <w:r w:rsidR="00375FB6">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B301B7">
        <w:fldChar w:fldCharType="separate"/>
      </w:r>
      <w:r w:rsidR="00B301B7" w:rsidRPr="00B301B7">
        <w:rPr>
          <w:noProof/>
        </w:rPr>
        <w:t>(Hall, 2021; Zogopoulos, 2021)</w:t>
      </w:r>
      <w:r w:rsidR="00B301B7">
        <w:fldChar w:fldCharType="end"/>
      </w:r>
      <w:r w:rsidR="00B301B7">
        <w:t xml:space="preserve"> and Data storage methodologies and systems are improving all the time so the current limitations of these will not be addressed as it is assumed they will be alleviated in the near future. </w:t>
      </w:r>
      <w:r w:rsidR="00B301B7">
        <w:br/>
        <w:t>Route planning and obstacle avoidance are somewhat related as an efficient route planning system must also address any potential obstacles.</w:t>
      </w:r>
      <w:r w:rsidR="00B301B7">
        <w:br/>
        <w:t xml:space="preserve">The route planning problem is generally treated as an NP-Neighbourhood solution </w:t>
      </w:r>
      <w:r w:rsidR="00375FB6">
        <w:fldChar w:fldCharType="begin" w:fldLock="1"/>
      </w:r>
      <w:r w:rsidR="00FB7970">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id":"ITEM-2","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2","issue":"1-2","issued":{"date-parts":[["2004","5","1"]]},"page":"93-146","publisher":"Elsevier","title":"Lifelong Planning A</w:instrText>
      </w:r>
      <w:r w:rsidR="00FB7970">
        <w:rPr>
          <w:rFonts w:ascii="Cambria Math" w:hAnsi="Cambria Math" w:cs="Cambria Math"/>
        </w:rPr>
        <w:instrText>∗</w:instrText>
      </w:r>
      <w:r w:rsidR="00FB7970">
        <w:instrText>","type":"article-journal","volume":"155"},"uris":["http://www.mendeley.com/documents/?uuid=5a59721b-6913-3206-b007-25a0ec3b079e"]},{"id":"ITEM-3","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3","issue":"5","issued":{"date-parts":[["2015","5","18"]]},"publisher":"Public Library of Science","title":"A comprehensive review of swarm optimization algorithms","type":"article-journal","volume":"10"},"uris":["http://www.mendeley.com/documents/?uuid=b2076abe-be46-3d8c-b8bd-739a6f325c89"]}],"mendeley":{"formattedCitation":"(Ab Wahab et al., 2015; Koenig et al., 2004; Sugihara &amp; Gupta, 2011)","plainTextFormattedCitation":"(Ab Wahab et al., 2015; Koenig et al., 2004; Sugihara &amp; Gupta, 2011)","previouslyFormattedCitation":"(Ab Wahab et al., 2015; Koenig et al., 2004; Sugihara &amp; Gupta, 2011)"},"properties":{"noteIndex":0},"schema":"https://github.com/citation-style-language/schema/raw/master/csl-citation.json"}</w:instrText>
      </w:r>
      <w:r w:rsidR="00375FB6">
        <w:fldChar w:fldCharType="separate"/>
      </w:r>
      <w:r w:rsidR="00FB7970" w:rsidRPr="00FB7970">
        <w:rPr>
          <w:noProof/>
        </w:rPr>
        <w:t>(Ab Wahab et al., 2015; Koenig et al., 2004; Sugihara &amp; Gupta, 2011)</w:t>
      </w:r>
      <w:r w:rsidR="00375FB6">
        <w:fldChar w:fldCharType="end"/>
      </w:r>
      <w:r w:rsidR="00375FB6">
        <w:t xml:space="preserve"> however the presence of potential obstacles requires that the route-planning system adjust a planned route dynamically to account for a new localised route to avoid the obstacle and continue</w:t>
      </w:r>
      <w:r w:rsidR="00FB7970">
        <w:t xml:space="preserve"> </w:t>
      </w:r>
      <w:r w:rsidR="00FB7970">
        <w:fldChar w:fldCharType="begin" w:fldLock="1"/>
      </w:r>
      <w:r w:rsidR="00E15419">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sidR="00FB7970">
        <w:fldChar w:fldCharType="separate"/>
      </w:r>
      <w:r w:rsidR="00FB7970" w:rsidRPr="00FB7970">
        <w:rPr>
          <w:noProof/>
        </w:rPr>
        <w:t>(Masehian &amp; Katebi, 2014)</w:t>
      </w:r>
      <w:r w:rsidR="00FB7970">
        <w:fldChar w:fldCharType="end"/>
      </w:r>
      <w:r w:rsidR="00375FB6">
        <w:t xml:space="preserve">. </w:t>
      </w:r>
      <w:r w:rsidR="00375FB6">
        <w:br/>
        <w:t>To avoid obstacles the rover must first be able to detect them</w:t>
      </w:r>
      <w:r w:rsidR="00FB7970">
        <w:t>,</w:t>
      </w:r>
      <w:r w:rsidR="00375FB6">
        <w:t xml:space="preserve"> and the following section outlines possible detection sensors and their limitations.</w:t>
      </w:r>
    </w:p>
    <w:p w14:paraId="4280BD53" w14:textId="755ABDD9" w:rsidR="00952362" w:rsidRPr="00280F56" w:rsidRDefault="00952362" w:rsidP="00375FB6">
      <w:pPr>
        <w:pStyle w:val="Heading3"/>
      </w:pPr>
      <w:bookmarkStart w:id="33" w:name="_Toc146552336"/>
      <w:r w:rsidRPr="00280F56">
        <w:lastRenderedPageBreak/>
        <w:t>Obstacle Avoidance</w:t>
      </w:r>
      <w:bookmarkEnd w:id="33"/>
    </w:p>
    <w:p w14:paraId="07399FAB" w14:textId="49A19D31" w:rsidR="00121E32" w:rsidRPr="00280F56" w:rsidRDefault="004B3066" w:rsidP="004B3066">
      <w:pPr>
        <w:pStyle w:val="BodyText"/>
      </w:pPr>
      <w:r w:rsidRPr="00280F56">
        <w:t xml:space="preserve">As a rover traverses the terrain, it is essential that it avoids objects that could cause damage to itself and/or vegetation. Animal (including human) object avoidance is paramount. Despite considerable research into rover obstacle avoidance </w:t>
      </w:r>
      <w:r w:rsidRPr="00280F56">
        <w:fldChar w:fldCharType="begin" w:fldLock="1"/>
      </w:r>
      <w:r w:rsidR="00D40BA6" w:rsidRPr="00280F56">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sidRPr="00280F56">
        <w:rPr>
          <w:rFonts w:ascii="Cambria Math" w:hAnsi="Cambria Math" w:cs="Cambria Math"/>
        </w:rPr>
        <w:instrText>∗</w:instrText>
      </w:r>
      <w:r w:rsidR="00D40BA6" w:rsidRPr="00280F56">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sidRPr="00280F56">
          <w:instrText>ا</w:instrText>
        </w:r>
        <w:r w:rsidR="00D40BA6" w:rsidRPr="00280F56">
          <w:rPr>
            <w:rFonts w:hint="cs"/>
          </w:rPr>
          <w:instrText>ﻟﺒﺤﺚ</w:instrText>
        </w:r>
        <w:r w:rsidR="00D40BA6" w:rsidRPr="00280F56">
          <w:rPr>
            <w:rFonts w:hint="cs"/>
          </w:rPr>
          <w:instrText>‬</w:instrText>
        </w:r>
        <w:r w:rsidR="00D40BA6" w:rsidRPr="00280F56">
          <w:instrText xml:space="preserve"> </w:instrText>
        </w:r>
        <w:dir w:val="rtl">
          <w:r w:rsidR="00D40BA6" w:rsidRPr="00280F56">
            <w:rPr>
              <w:rFonts w:hint="cs"/>
            </w:rPr>
            <w:instrText>ﺧﻼﺻﺔ</w:instrText>
          </w:r>
          <w:r w:rsidR="00D40BA6" w:rsidRPr="00280F56">
            <w:rPr>
              <w:rFonts w:hint="cs"/>
            </w:rPr>
            <w:instrText>‬</w:instrText>
          </w:r>
          <w:r w:rsidR="00D40BA6" w:rsidRPr="00280F56">
            <w:instrText xml:space="preserve"> ABSTRACT IN ARABIC </w:instrText>
          </w:r>
          <w:dir w:val="rtl">
            <w:r w:rsidR="00D40BA6" w:rsidRPr="00280F56">
              <w:rPr>
                <w:rFonts w:hint="cs"/>
              </w:rPr>
              <w:instrText>ﻳﺒﻮ</w:instrText>
            </w:r>
            <w:r w:rsidR="00D40BA6" w:rsidRPr="00280F56">
              <w:rPr>
                <w:rFonts w:hint="eastAsia"/>
              </w:rPr>
              <w:instrText>رت</w:instrText>
            </w:r>
            <w:r w:rsidR="00D40BA6" w:rsidRPr="00280F56">
              <w:rPr>
                <w:rFonts w:hint="eastAsia"/>
              </w:rPr>
              <w:instrText>‬</w:instrText>
            </w:r>
            <w:r w:rsidR="00D40BA6" w:rsidRPr="00280F56">
              <w:instrText xml:space="preserve"> </w:instrText>
            </w:r>
            <w:dir w:val="rtl">
              <w:r w:rsidR="00D40BA6" w:rsidRPr="00280F56">
                <w:instrText>ا</w:instrText>
              </w:r>
              <w:r w:rsidR="00D40BA6" w:rsidRPr="00280F56">
                <w:rPr>
                  <w:rFonts w:hint="cs"/>
                </w:rPr>
                <w:instrText>ﻟﺮ</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ﳎ</w:instrText>
                </w:r>
                <w:r w:rsidR="00D40BA6" w:rsidRPr="00280F56">
                  <w:rPr>
                    <w:rFonts w:cs="Calibri"/>
                  </w:rPr>
                  <w:instrText>ﺎ</w:instrText>
                </w:r>
                <w:r w:rsidR="00D40BA6" w:rsidRPr="00280F56">
                  <w:rPr>
                    <w:rFonts w:hint="eastAsia"/>
                  </w:rPr>
                  <w:instrText>ل</w:instrText>
                </w:r>
                <w:r w:rsidR="00D40BA6" w:rsidRPr="00280F56">
                  <w:rPr>
                    <w:rFonts w:hint="eastAsia"/>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instrText>ا</w:instrText>
                    </w:r>
                    <w:r w:rsidR="00D40BA6" w:rsidRPr="00280F56">
                      <w:rPr>
                        <w:rFonts w:hint="cs"/>
                      </w:rPr>
                      <w:instrText>ﻟﺘﻄﻮ</w:instrText>
                    </w:r>
                    <w:r w:rsidR="00D40BA6" w:rsidRPr="00280F56">
                      <w:rPr>
                        <w:rFonts w:hint="eastAsia"/>
                      </w:rPr>
                      <w:instrText>ر</w:instrText>
                    </w:r>
                    <w:r w:rsidR="00D40BA6" w:rsidRPr="00280F56">
                      <w:rPr>
                        <w:rFonts w:hint="eastAsia"/>
                      </w:rPr>
                      <w:instrText>‬</w:instrText>
                    </w:r>
                    <w:r w:rsidR="00D40BA6" w:rsidRPr="00280F56">
                      <w:instrText xml:space="preserve">) (robotic </w:instrText>
                    </w:r>
                    <w:dir w:val="rtl">
                      <w:r w:rsidR="00D40BA6" w:rsidRPr="00280F56">
                        <w:instrText>ذ</w:instrText>
                      </w:r>
                      <w:r w:rsidR="00D40BA6" w:rsidRPr="00280F56">
                        <w:rPr>
                          <w:rFonts w:hint="cs"/>
                        </w:rPr>
                        <w:instrText>ﻟﻚ</w:instrText>
                      </w:r>
                      <w:r w:rsidR="00D40BA6" w:rsidRPr="00280F56">
                        <w:rPr>
                          <w:rFonts w:hint="cs"/>
                        </w:rPr>
                        <w:instrText>‬</w:instrText>
                      </w:r>
                      <w:r w:rsidR="00D40BA6" w:rsidRPr="00280F56">
                        <w:instrText xml:space="preserve"> </w:instrText>
                      </w:r>
                      <w:dir w:val="rtl">
                        <w:r w:rsidR="00D40BA6" w:rsidRPr="00280F56">
                          <w:rPr>
                            <w:rFonts w:ascii="Courier New" w:hAnsi="Courier New" w:cs="Courier New"/>
                          </w:rPr>
                          <w:instrText>ﰲ</w:instrText>
                        </w:r>
                        <w:r w:rsidR="00D40BA6" w:rsidRPr="00280F56">
                          <w:rPr>
                            <w:rFonts w:cs="Calibri"/>
                          </w:rPr>
                          <w:instrText>‬</w:instrText>
                        </w:r>
                        <w:r w:rsidR="00D40BA6" w:rsidRPr="00280F56">
                          <w:instrText xml:space="preserve"> </w:instrText>
                        </w:r>
                        <w:dir w:val="rtl">
                          <w:r w:rsidR="00D40BA6" w:rsidRPr="00280F56">
                            <w:rPr>
                              <w:rFonts w:ascii="Courier New" w:hAnsi="Courier New" w:cs="Courier New"/>
                            </w:rPr>
                            <w:instrText>ﲟ</w:instrText>
                          </w:r>
                          <w:r w:rsidR="00D40BA6" w:rsidRPr="00280F56">
                            <w:rPr>
                              <w:rFonts w:cs="Calibri"/>
                            </w:rPr>
                            <w:instrText>ﺎ</w:instrText>
                          </w:r>
                          <w:r w:rsidR="00D40BA6" w:rsidRPr="00280F56">
                            <w:rPr>
                              <w:rFonts w:cs="Calibri"/>
                            </w:rPr>
                            <w:instrText>‬</w:instrText>
                          </w:r>
                          <w:r w:rsidR="00D40BA6" w:rsidRPr="00280F56">
                            <w:instrText xml:space="preserve"> autonomous surface vessel (ASV) </w:instrText>
                          </w:r>
                          <w:dir w:val="rtl">
                            <w:r w:rsidR="00D40BA6" w:rsidRPr="00280F56">
                              <w:instrText>ا</w:instrText>
                            </w:r>
                            <w:r w:rsidR="00D40BA6" w:rsidRPr="00280F56">
                              <w:rPr>
                                <w:rFonts w:hint="cs"/>
                              </w:rPr>
                              <w:instrText>ﻟ</w:instrText>
                            </w:r>
                            <w:r w:rsidR="00D40BA6" w:rsidRPr="00280F56">
                              <w:rPr>
                                <w:rFonts w:ascii="Courier New" w:hAnsi="Courier New" w:cs="Courier New"/>
                              </w:rPr>
                              <w:instrText>ﱴ</w:instrText>
                            </w:r>
                            <w:r w:rsidR="00D40BA6" w:rsidRPr="00280F56">
                              <w:rPr>
                                <w:rFonts w:cs="Calibri"/>
                              </w:rPr>
                              <w:instrText>‬</w:instrText>
                            </w:r>
                            <w:r w:rsidR="00D40BA6" w:rsidRPr="00280F56">
                              <w:instrText xml:space="preserve"> </w:instrText>
                            </w:r>
                            <w:dir w:val="rtl">
                              <w:r w:rsidR="00D40BA6" w:rsidRPr="00280F56">
                                <w:rPr>
                                  <w:rFonts w:hint="cs"/>
                                </w:rPr>
                                <w:instrText>ﺗﺘﺠﻪ</w:instrText>
                              </w:r>
                              <w:r w:rsidR="00D40BA6" w:rsidRPr="00280F56">
                                <w:rPr>
                                  <w:rFonts w:hint="cs"/>
                                </w:rPr>
                                <w:instrText>‬</w:instrText>
                              </w:r>
                              <w:r w:rsidR="00D40BA6" w:rsidRPr="00280F56">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sidRPr="00280F56">
                                <w:fldChar w:fldCharType="separate"/>
                              </w:r>
                              <w:r w:rsidR="00D40BA6" w:rsidRPr="00280F5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sidRPr="00280F56">
                                <w:fldChar w:fldCharType="end"/>
                              </w:r>
                              <w:r w:rsidRPr="00280F56">
                                <w:t xml:space="preserve">, there has been surprisingly little research undertaken on obstacle avoidance in an agricultural context with its unique challenges </w:t>
                              </w:r>
                              <w:r w:rsidRPr="00280F56">
                                <w:fldChar w:fldCharType="begin" w:fldLock="1"/>
                              </w:r>
                              <w:r w:rsidR="00D40BA6" w:rsidRPr="00280F56">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sidRPr="00280F56">
                                <w:fldChar w:fldCharType="separate"/>
                              </w:r>
                              <w:r w:rsidR="00D40BA6" w:rsidRPr="00280F56">
                                <w:rPr>
                                  <w:noProof/>
                                </w:rPr>
                                <w:t>(Blanche et al., n.d.; Chemhengcharoen et al., 2019; Hoffman et al., 1999; Lecun et al., n.d.; Schäfer et al., 2005; Spenko et al., 2006)</w:t>
                              </w:r>
                              <w:r w:rsidRPr="00280F56">
                                <w:fldChar w:fldCharType="end"/>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Pr="00280F56" w:rsidRDefault="00121E32" w:rsidP="00121E32">
      <w:pPr>
        <w:pStyle w:val="Heading4"/>
        <w:rPr>
          <w:noProof w:val="0"/>
        </w:rPr>
      </w:pPr>
      <w:r w:rsidRPr="00280F56">
        <w:rPr>
          <w:noProof w:val="0"/>
        </w:rPr>
        <w:t>Obstacle Types</w:t>
      </w:r>
    </w:p>
    <w:p w14:paraId="3677BF4D" w14:textId="41679780" w:rsidR="004B3066" w:rsidRPr="00280F56" w:rsidRDefault="00121E32" w:rsidP="004B3066">
      <w:pPr>
        <w:pStyle w:val="BodyText"/>
      </w:pPr>
      <w:r w:rsidRPr="00280F56">
        <w:br/>
      </w:r>
      <w:r w:rsidR="004B3066" w:rsidRPr="00280F56">
        <w:t xml:space="preserve">Obstacles can be defined as either static (fixed location) or dynamic (mobile). </w:t>
      </w:r>
      <w:r w:rsidR="004B3066" w:rsidRPr="00280F56">
        <w:br/>
        <w:t>Many obstacle-avoidance systems treat all objects as dynamic objects, a safe default, but this approach requires significant processing power and prevents a rover from passing these objects closer than it might otherwise, reducing rover range.</w:t>
      </w:r>
      <w:r w:rsidR="004D3C62" w:rsidRPr="00280F56">
        <w:t xml:space="preserve"> </w:t>
      </w:r>
      <w:r w:rsidR="004B3066" w:rsidRPr="00280F56">
        <w:br/>
        <w:t>Where systems do distinguish between static and dynamic obstacles, this is often determined when these are scanned (</w:t>
      </w:r>
      <w:r w:rsidR="00375FB6">
        <w:t>“</w:t>
      </w:r>
      <w:r w:rsidR="004B3066" w:rsidRPr="00280F56">
        <w:t>is the object moving right now?</w:t>
      </w:r>
      <w:r w:rsidR="00375FB6">
        <w:t>”</w:t>
      </w:r>
      <w:r w:rsidR="004B3066" w:rsidRPr="00280F56">
        <w:t xml:space="preserve">) which offers little processing benefit over the purely dynamic approach. Static objects can be </w:t>
      </w:r>
      <w:r w:rsidR="004D3C62" w:rsidRPr="00280F56">
        <w:t>pre</w:t>
      </w:r>
      <w:r w:rsidR="004B3066" w:rsidRPr="00280F56">
        <w:t xml:space="preserve">defined </w:t>
      </w:r>
      <w:r w:rsidR="004D3C62" w:rsidRPr="00280F56">
        <w:t xml:space="preserve">before the rover ventures on its run </w:t>
      </w:r>
      <w:r w:rsidR="004B3066" w:rsidRPr="00280F56">
        <w:t>when an aerial map is loaded to form an initial route, but a map may not identify all objects.</w:t>
      </w:r>
      <w:r w:rsidR="004E53CB" w:rsidRPr="00280F56">
        <w:br/>
        <w:t>Classifying obstacles via a static map loaded at initialisation on site and classifying obstacles and updating this map as the robot passes each object would provide the best efficiencies.</w:t>
      </w:r>
      <w:r w:rsidR="004B3066" w:rsidRPr="00280F56">
        <w:br/>
      </w:r>
      <w:r w:rsidR="004B3066" w:rsidRPr="00280F56">
        <w:br/>
      </w:r>
      <w:r w:rsidR="004E53CB" w:rsidRPr="00280F56">
        <w:t>To avoid an object we need to know</w:t>
      </w:r>
      <w:r w:rsidR="00C94263" w:rsidRPr="00280F56">
        <w:t xml:space="preserve"> what types of obstacle are expected and </w:t>
      </w:r>
      <w:r w:rsidR="004E53CB" w:rsidRPr="00280F56">
        <w:t xml:space="preserve">how to identify </w:t>
      </w:r>
      <w:r w:rsidR="00C94263" w:rsidRPr="00280F56">
        <w:t>them</w:t>
      </w:r>
      <w:r w:rsidR="004E53CB" w:rsidRPr="00280F56">
        <w:t>.</w:t>
      </w:r>
      <w:r w:rsidR="004E53CB" w:rsidRPr="00280F56">
        <w:br/>
      </w:r>
      <w:r w:rsidR="004B3066" w:rsidRPr="00280F56">
        <w:t>The nature of rural obstacles will depend on the topology of the farm, but in New Zealand, will likely comprise of:</w:t>
      </w:r>
      <w:r w:rsidR="004B3066" w:rsidRPr="00280F56">
        <w:br/>
        <w:t>1. Various veg</w:t>
      </w:r>
      <w:r w:rsidR="00375FB6">
        <w:t>et</w:t>
      </w:r>
      <w:r w:rsidR="004B3066" w:rsidRPr="00280F56">
        <w:t xml:space="preserve">ation types of various lengths, some of which </w:t>
      </w:r>
      <w:r w:rsidR="004D3C62" w:rsidRPr="00280F56">
        <w:t>may</w:t>
      </w:r>
      <w:r w:rsidR="004B3066" w:rsidRPr="00280F56">
        <w:t xml:space="preserve"> be considerably taller than the rover, along with trees and shrubs at various stages of growth.</w:t>
      </w:r>
      <w:r w:rsidR="004B3066" w:rsidRPr="00280F56">
        <w:br/>
        <w:t>2. Various soil types, ranging from very sandy to extremely clay-heavy, which retain water differently, so the rover must be able to distinguish between dry or boggy conditions and ideally differentiate between deep and low-lying pools of water.</w:t>
      </w:r>
      <w:r w:rsidR="004B3066" w:rsidRPr="00280F56">
        <w:br/>
        <w:t>3. Rocks and stones, which are numerous on NZ farms and the rover must decide to either climb or circumnavigate these obstacles.</w:t>
      </w:r>
      <w:r w:rsidR="004B3066" w:rsidRPr="00280F56">
        <w:br/>
        <w:t xml:space="preserve">4. Various weather conditions - sun, snow, rain, </w:t>
      </w:r>
      <w:proofErr w:type="gramStart"/>
      <w:r w:rsidR="004B3066" w:rsidRPr="00280F56">
        <w:t>ice</w:t>
      </w:r>
      <w:proofErr w:type="gramEnd"/>
      <w:r w:rsidR="004B3066" w:rsidRPr="00280F56">
        <w:t xml:space="preserve"> and fog. </w:t>
      </w:r>
      <w:r w:rsidR="004B3066" w:rsidRPr="00280F56">
        <w:br/>
      </w:r>
      <w:r w:rsidR="004B3066" w:rsidRPr="00280F56">
        <w:lastRenderedPageBreak/>
        <w:t xml:space="preserve">5. The terrain gradient which needs to be </w:t>
      </w:r>
      <w:proofErr w:type="spellStart"/>
      <w:r w:rsidR="004B3066" w:rsidRPr="00280F56">
        <w:t>traversible</w:t>
      </w:r>
      <w:proofErr w:type="spellEnd"/>
      <w:r w:rsidR="004B3066" w:rsidRPr="00280F56">
        <w:t xml:space="preserve"> or avoided. </w:t>
      </w:r>
      <w:r w:rsidR="004B3066" w:rsidRPr="00280F56">
        <w:br/>
        <w:t>6. Rabbit warren holes and/or other large depressions which need to be avoided.</w:t>
      </w:r>
      <w:r w:rsidR="004B3066" w:rsidRPr="00280F56">
        <w:br/>
        <w:t xml:space="preserve">7. Farm fencing, where the rover must either stay within the defined boundary and/or detect and utilise methods to pass through fences, gates, cattle </w:t>
      </w:r>
      <w:proofErr w:type="gramStart"/>
      <w:r w:rsidR="004B3066" w:rsidRPr="00280F56">
        <w:t>stops</w:t>
      </w:r>
      <w:proofErr w:type="gramEnd"/>
      <w:r w:rsidR="004B3066" w:rsidRPr="00280F56">
        <w:t>, etc.</w:t>
      </w:r>
      <w:r w:rsidR="004B3066" w:rsidRPr="00280F56">
        <w:br/>
        <w:t xml:space="preserve">8. Humans, </w:t>
      </w:r>
      <w:proofErr w:type="gramStart"/>
      <w:r w:rsidR="004B3066" w:rsidRPr="00280F56">
        <w:t>animals</w:t>
      </w:r>
      <w:proofErr w:type="gramEnd"/>
      <w:r w:rsidR="004B3066" w:rsidRPr="00280F56">
        <w:t xml:space="preserve"> and any farm equipment, which must be avoided, wherever they are.</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004B3066"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p>
    <w:p w14:paraId="0CB8CFC2" w14:textId="4EC3438F" w:rsidR="004B3066" w:rsidRPr="00280F56" w:rsidRDefault="004B3066" w:rsidP="00121E32">
      <w:pPr>
        <w:pStyle w:val="Heading4"/>
        <w:rPr>
          <w:noProof w:val="0"/>
        </w:rPr>
      </w:pPr>
      <w:bookmarkStart w:id="34" w:name="_Toc137371634"/>
      <w:r w:rsidRPr="00280F56">
        <w:rPr>
          <w:noProof w:val="0"/>
        </w:rPr>
        <w:t>Typical Obstacle-detection sensors</w:t>
      </w:r>
      <w:bookmarkEnd w:id="34"/>
      <w:r w:rsidR="00C94263" w:rsidRPr="00280F56">
        <w:rPr>
          <w:noProof w:val="0"/>
        </w:rPr>
        <w:br/>
      </w:r>
    </w:p>
    <w:p w14:paraId="2F48CE32" w14:textId="327D8F0C" w:rsidR="00121E32" w:rsidRPr="00280F56" w:rsidRDefault="004B3066" w:rsidP="00121E32">
      <w:pPr>
        <w:pStyle w:val="BodyText"/>
      </w:pPr>
      <w:r w:rsidRPr="00280F56">
        <w:t>Sensor classification falls broadly under two functional axes: proprioceptive/exteroceptive and passive/active</w:t>
      </w:r>
      <w:r w:rsidRPr="00280F56" w:rsidDel="00850B8A">
        <w:t xml:space="preserve"> </w:t>
      </w:r>
      <w:r w:rsidRPr="00280F56">
        <w:t xml:space="preserve"> </w:t>
      </w:r>
      <w:r w:rsidRPr="00280F56">
        <w:fldChar w:fldCharType="begin" w:fldLock="1"/>
      </w:r>
      <w:r w:rsidR="00D40BA6" w:rsidRPr="00280F56">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sidRPr="00280F56">
        <w:fldChar w:fldCharType="separate"/>
      </w:r>
      <w:r w:rsidR="00D40BA6" w:rsidRPr="00280F56">
        <w:rPr>
          <w:noProof/>
        </w:rPr>
        <w:t>(Siegwart et al., 2011)</w:t>
      </w:r>
      <w:r w:rsidRPr="00280F56">
        <w:fldChar w:fldCharType="end"/>
      </w:r>
      <w:r w:rsidR="00375FB6">
        <w:t>.</w:t>
      </w:r>
      <w:r w:rsidRPr="00280F56">
        <w:br/>
        <w:t xml:space="preserve">Proprioceptive sensors detect the rover’s state such as position, orientation and speed via velocity sensors </w:t>
      </w:r>
      <w:r w:rsidRPr="00280F56">
        <w:fldChar w:fldCharType="begin" w:fldLock="1"/>
      </w:r>
      <w:r w:rsidR="00BC41C9" w:rsidRPr="00280F56">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sidRPr="00280F56">
        <w:fldChar w:fldCharType="separate"/>
      </w:r>
      <w:r w:rsidR="00BC41C9" w:rsidRPr="00280F56">
        <w:rPr>
          <w:noProof/>
        </w:rPr>
        <w:t>(W. H. Zhu &amp; Lamarche, 2007)</w:t>
      </w:r>
      <w:r w:rsidRPr="00280F56">
        <w:fldChar w:fldCharType="end"/>
      </w:r>
      <w:r w:rsidRPr="00280F56">
        <w:t xml:space="preserve">, inclinometers/gyroscopes </w:t>
      </w:r>
      <w:r w:rsidRPr="00280F56">
        <w:fldChar w:fldCharType="begin" w:fldLock="1"/>
      </w:r>
      <w:r w:rsidR="00D40BA6" w:rsidRPr="00280F56">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sidRPr="00280F56">
        <w:fldChar w:fldCharType="separate"/>
      </w:r>
      <w:r w:rsidR="00D40BA6" w:rsidRPr="00280F56">
        <w:rPr>
          <w:noProof/>
        </w:rPr>
        <w:t>(Dai et al., 1996)</w:t>
      </w:r>
      <w:r w:rsidRPr="00280F56">
        <w:fldChar w:fldCharType="end"/>
      </w:r>
      <w:r w:rsidRPr="00280F56">
        <w:t xml:space="preserve"> , position sensors </w:t>
      </w:r>
      <w:r w:rsidRPr="00280F56">
        <w:fldChar w:fldCharType="begin" w:fldLock="1"/>
      </w:r>
      <w:r w:rsidR="00D40BA6"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sidRPr="00280F56">
        <w:fldChar w:fldCharType="separate"/>
      </w:r>
      <w:r w:rsidR="00D40BA6" w:rsidRPr="00280F56">
        <w:rPr>
          <w:noProof/>
        </w:rPr>
        <w:t>(Chao et al., 2013)</w:t>
      </w:r>
      <w:r w:rsidRPr="00280F56">
        <w:fldChar w:fldCharType="end"/>
      </w:r>
      <w:r w:rsidRPr="00280F56">
        <w:t xml:space="preserve">, heading sensors  or accelerometers </w:t>
      </w:r>
      <w:r w:rsidRPr="00280F56">
        <w:fldChar w:fldCharType="begin" w:fldLock="1"/>
      </w:r>
      <w:r w:rsidR="00D40BA6" w:rsidRPr="00280F56">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sidRPr="00280F56">
        <w:fldChar w:fldCharType="separate"/>
      </w:r>
      <w:r w:rsidR="00D40BA6" w:rsidRPr="00280F56">
        <w:rPr>
          <w:noProof/>
        </w:rPr>
        <w:t>(Beliveau et al., 1999)</w:t>
      </w:r>
      <w:r w:rsidRPr="00280F56">
        <w:fldChar w:fldCharType="end"/>
      </w:r>
      <w:r w:rsidRPr="00280F56">
        <w:t>, etc.</w:t>
      </w:r>
      <w:r w:rsidRPr="00280F56">
        <w:br/>
        <w:t xml:space="preserve">Exteroceptive sensors collect information from the environment around the rover via such sensors as time-of-flight </w:t>
      </w:r>
      <w:r w:rsidRPr="00280F56">
        <w:fldChar w:fldCharType="begin" w:fldLock="1"/>
      </w:r>
      <w:r w:rsidR="00D40BA6" w:rsidRPr="00280F56">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sidRPr="00280F56">
        <w:fldChar w:fldCharType="separate"/>
      </w:r>
      <w:r w:rsidR="00D40BA6" w:rsidRPr="00280F56">
        <w:rPr>
          <w:noProof/>
        </w:rPr>
        <w:t>(Foix et al., 2011)</w:t>
      </w:r>
      <w:r w:rsidRPr="00280F56">
        <w:fldChar w:fldCharType="end"/>
      </w:r>
      <w:r w:rsidRPr="00280F56">
        <w:t xml:space="preserve">, lidar </w:t>
      </w:r>
      <w:r w:rsidRPr="00280F56">
        <w:fldChar w:fldCharType="begin" w:fldLock="1"/>
      </w:r>
      <w:r w:rsidR="00D40BA6" w:rsidRPr="00280F56">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sidRPr="00280F56">
        <w:fldChar w:fldCharType="separate"/>
      </w:r>
      <w:r w:rsidR="00D40BA6" w:rsidRPr="00280F56">
        <w:rPr>
          <w:noProof/>
        </w:rPr>
        <w:t>(Yan et al., 2015)</w:t>
      </w:r>
      <w:r w:rsidRPr="00280F56">
        <w:fldChar w:fldCharType="end"/>
      </w:r>
      <w:r w:rsidRPr="00280F56">
        <w:t xml:space="preserve">, laser </w:t>
      </w:r>
      <w:r w:rsidRPr="00280F56">
        <w:fldChar w:fldCharType="begin" w:fldLock="1"/>
      </w:r>
      <w:r w:rsidR="00D40BA6" w:rsidRPr="00280F56">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sidRPr="00280F56">
        <w:fldChar w:fldCharType="separate"/>
      </w:r>
      <w:r w:rsidR="00D40BA6" w:rsidRPr="00280F56">
        <w:rPr>
          <w:noProof/>
        </w:rPr>
        <w:t>(Suh, 2019)</w:t>
      </w:r>
      <w:r w:rsidRPr="00280F56">
        <w:fldChar w:fldCharType="end"/>
      </w:r>
      <w:r w:rsidRPr="00280F56">
        <w:t xml:space="preserve">, sonar </w:t>
      </w:r>
      <w:r w:rsidRPr="00280F56">
        <w:fldChar w:fldCharType="begin" w:fldLock="1"/>
      </w:r>
      <w:r w:rsidR="00D40BA6" w:rsidRPr="00280F56">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sidRPr="00280F56">
        <w:fldChar w:fldCharType="separate"/>
      </w:r>
      <w:r w:rsidR="00D40BA6" w:rsidRPr="00280F56">
        <w:rPr>
          <w:noProof/>
        </w:rPr>
        <w:t>(Choit et al., 2005)</w:t>
      </w:r>
      <w:r w:rsidRPr="00280F56">
        <w:fldChar w:fldCharType="end"/>
      </w:r>
      <w:r w:rsidRPr="00280F56">
        <w:t xml:space="preserve">, microwave radar </w:t>
      </w:r>
      <w:r w:rsidRPr="00280F56">
        <w:fldChar w:fldCharType="begin" w:fldLock="1"/>
      </w:r>
      <w:r w:rsidR="00D40BA6" w:rsidRPr="00280F56">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sidRPr="00280F56">
        <w:fldChar w:fldCharType="separate"/>
      </w:r>
      <w:r w:rsidR="00D40BA6" w:rsidRPr="00280F56">
        <w:rPr>
          <w:noProof/>
        </w:rPr>
        <w:t>(C. Li et al., 2017)</w:t>
      </w:r>
      <w:r w:rsidRPr="00280F56">
        <w:fldChar w:fldCharType="end"/>
      </w:r>
      <w:r w:rsidRPr="00280F56">
        <w:t xml:space="preserve">, and cameras </w:t>
      </w:r>
      <w:r w:rsidRPr="00280F56">
        <w:fldChar w:fldCharType="begin" w:fldLock="1"/>
      </w:r>
      <w:r w:rsidR="00D40BA6" w:rsidRPr="00280F56">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sidRPr="00280F56">
        <w:fldChar w:fldCharType="separate"/>
      </w:r>
      <w:r w:rsidR="00D40BA6" w:rsidRPr="00280F56">
        <w:rPr>
          <w:noProof/>
        </w:rPr>
        <w:t>(Bernini et al., 2014)</w:t>
      </w:r>
      <w:r w:rsidRPr="00280F56">
        <w:fldChar w:fldCharType="end"/>
      </w:r>
      <w:r w:rsidRPr="00280F56">
        <w:t>.</w:t>
      </w:r>
      <w:r w:rsidRPr="00280F56">
        <w:br/>
        <w:t>The other axis delineates between passive and active sensors.</w:t>
      </w:r>
      <w:r w:rsidRPr="00280F56">
        <w:br/>
        <w:t xml:space="preserve">A passive sensor such as a CCD camera </w:t>
      </w:r>
      <w:r w:rsidRPr="00280F56">
        <w:fldChar w:fldCharType="begin" w:fldLock="1"/>
      </w:r>
      <w:r w:rsidR="00D40BA6" w:rsidRPr="00280F56">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sidRPr="00280F56">
        <w:fldChar w:fldCharType="separate"/>
      </w:r>
      <w:r w:rsidR="00D40BA6" w:rsidRPr="00280F56">
        <w:rPr>
          <w:noProof/>
        </w:rPr>
        <w:t>(Fossum &amp; Hondongwa, 2014)</w:t>
      </w:r>
      <w:r w:rsidRPr="00280F56">
        <w:fldChar w:fldCharType="end"/>
      </w:r>
      <w:r w:rsidRPr="00280F56">
        <w:t xml:space="preserve"> or thermal camera </w:t>
      </w:r>
      <w:r w:rsidRPr="00280F56">
        <w:fldChar w:fldCharType="begin" w:fldLock="1"/>
      </w:r>
      <w:r w:rsidR="00D40BA6" w:rsidRPr="00280F56">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sidRPr="00280F56">
        <w:fldChar w:fldCharType="separate"/>
      </w:r>
      <w:r w:rsidR="00D40BA6" w:rsidRPr="00280F56">
        <w:rPr>
          <w:noProof/>
        </w:rPr>
        <w:t>(Akagawa, 1996)</w:t>
      </w:r>
      <w:r w:rsidRPr="00280F56">
        <w:fldChar w:fldCharType="end"/>
      </w:r>
      <w:r w:rsidRPr="00280F56">
        <w:t xml:space="preserve"> receives environmental information energy whereas an active sensor generates and emits energy and measures the response. Passive sensors use less power but often require more processing time to process resulting datasets.</w:t>
      </w:r>
      <w:r w:rsidRPr="00280F56">
        <w:br/>
        <w:t>Active sensors tend to require less processing time and have further range but require power to emit the signals and can be influenced by other sources of similar energy.</w:t>
      </w:r>
      <w:r w:rsidRPr="00280F56">
        <w:br/>
      </w:r>
      <w:r w:rsidRPr="00280F56">
        <w:br/>
      </w:r>
      <w:r w:rsidRPr="00280F56">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05F54231" w:rsidR="004B3066" w:rsidRPr="00280F56" w:rsidRDefault="00121E32" w:rsidP="00352A0E">
      <w:pPr>
        <w:pStyle w:val="Caption"/>
      </w:pPr>
      <w:bookmarkStart w:id="35" w:name="_Toc146547285"/>
      <w:bookmarkStart w:id="36" w:name="_Toc147143647"/>
      <w:r w:rsidRPr="00280F56">
        <w:t xml:space="preserve">Figure </w:t>
      </w:r>
      <w:r w:rsidR="00607AE2">
        <w:fldChar w:fldCharType="begin"/>
      </w:r>
      <w:r w:rsidR="00607AE2">
        <w:instrText xml:space="preserve"> STYLEREF 1 \s </w:instrText>
      </w:r>
      <w:r w:rsidR="00607AE2">
        <w:fldChar w:fldCharType="separate"/>
      </w:r>
      <w:r w:rsidR="00607AE2">
        <w:t>1</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2</w:t>
      </w:r>
      <w:r w:rsidR="00607AE2">
        <w:fldChar w:fldCharType="end"/>
      </w:r>
      <w:r w:rsidRPr="00280F56">
        <w:t xml:space="preserve">  </w:t>
      </w:r>
      <w:r w:rsidR="00375FB6">
        <w:t xml:space="preserve">Obstacle detecting </w:t>
      </w:r>
      <w:r w:rsidRPr="00280F56">
        <w:t>Sensor Types</w:t>
      </w:r>
      <w:bookmarkEnd w:id="35"/>
      <w:bookmarkEnd w:id="36"/>
    </w:p>
    <w:p w14:paraId="1FD486F3" w14:textId="08BD17A2" w:rsidR="004B3066" w:rsidRPr="00280F56" w:rsidRDefault="005E6285" w:rsidP="00121E32">
      <w:pPr>
        <w:pStyle w:val="BodyText"/>
      </w:pPr>
      <w:r w:rsidRPr="00280F56">
        <w:lastRenderedPageBreak/>
        <w:t xml:space="preserve">Radio detection and ranging </w:t>
      </w:r>
      <w:r w:rsidR="00375FB6">
        <w:t>(</w:t>
      </w:r>
      <w:r w:rsidR="004B3066" w:rsidRPr="00280F56">
        <w:t>R</w:t>
      </w:r>
      <w:r w:rsidR="00375FB6">
        <w:t>ADAR)</w:t>
      </w:r>
      <w:r w:rsidR="004B3066" w:rsidRPr="00280F56">
        <w:t xml:space="preserve"> is an active system often utilised on full-size vehicles as it has a long range and can cope with dusty conditions. </w:t>
      </w:r>
      <w:r w:rsidRPr="00280F56">
        <w:t xml:space="preserve">The system works by emitting radio signals and timing how long it takes for the signal to return after being bounced off an obstacle. </w:t>
      </w:r>
      <w:r w:rsidR="004B3066" w:rsidRPr="00280F56">
        <w:t xml:space="preserve">Rain and snow can cause attenuation, but in a </w:t>
      </w:r>
      <w:r w:rsidRPr="00280F56">
        <w:t xml:space="preserve">large </w:t>
      </w:r>
      <w:r w:rsidR="004B3066" w:rsidRPr="00280F56">
        <w:t xml:space="preserve">vehicle, power </w:t>
      </w:r>
      <w:r w:rsidR="006247D2" w:rsidRPr="00280F56">
        <w:t>may</w:t>
      </w:r>
      <w:r w:rsidR="004B3066" w:rsidRPr="00280F56">
        <w:t xml:space="preserve"> be boosted to compensate for this. The data returned is of high resolution (normally a point</w:t>
      </w:r>
      <w:proofErr w:type="gramStart"/>
      <w:r w:rsidR="004B3066" w:rsidRPr="00280F56">
        <w:t>)</w:t>
      </w:r>
      <w:proofErr w:type="gramEnd"/>
      <w:r w:rsidR="004B3066" w:rsidRPr="00280F56">
        <w:t xml:space="preserve"> but categorisation of an object is not possible without further processing.</w:t>
      </w:r>
    </w:p>
    <w:p w14:paraId="40FA56FE" w14:textId="493E6264" w:rsidR="004B3066" w:rsidRPr="00280F56" w:rsidRDefault="004B3066" w:rsidP="004B3066">
      <w:pPr>
        <w:pStyle w:val="BodyText"/>
      </w:pPr>
      <w:r w:rsidRPr="00280F56">
        <w:t xml:space="preserve">Forward looking </w:t>
      </w:r>
      <w:r w:rsidR="00375FB6">
        <w:t>ultra-wideband (</w:t>
      </w:r>
      <w:r w:rsidRPr="00280F56">
        <w:t>UWB</w:t>
      </w:r>
      <w:r w:rsidR="00375FB6">
        <w:t>)</w:t>
      </w:r>
      <w:r w:rsidRPr="00280F56">
        <w:t xml:space="preserve"> </w:t>
      </w:r>
      <w:r w:rsidR="00375FB6">
        <w:t>RADAR</w:t>
      </w:r>
      <w:r w:rsidRPr="00280F56">
        <w:t xml:space="preserve"> can penetrate grasses </w:t>
      </w:r>
      <w:r w:rsidRPr="00280F56">
        <w:fldChar w:fldCharType="begin" w:fldLock="1"/>
      </w:r>
      <w:r w:rsidR="00D40BA6" w:rsidRPr="00280F5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280F56">
        <w:fldChar w:fldCharType="separate"/>
      </w:r>
      <w:r w:rsidR="00D40BA6" w:rsidRPr="00280F56">
        <w:rPr>
          <w:noProof/>
        </w:rPr>
        <w:t>(Wong et al., 2003)</w:t>
      </w:r>
      <w:r w:rsidRPr="00280F56">
        <w:fldChar w:fldCharType="end"/>
      </w:r>
      <w:r w:rsidRPr="00280F56">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w:t>
      </w:r>
      <w:r w:rsidRPr="00280F56">
        <w:t>‬ besides Wong’s work but is a project more suited to an RF engineer to design the required antennae array</w:t>
      </w:r>
      <w:r w:rsidR="007E573A" w:rsidRPr="00280F56">
        <w:t xml:space="preserve"> and is out of scope for this project</w:t>
      </w:r>
      <w:r w:rsidRPr="00280F56">
        <w:t>.</w:t>
      </w:r>
      <w:r w:rsidR="00121E32" w:rsidRPr="00280F56">
        <w:br/>
      </w:r>
      <w:r w:rsidR="00121E32" w:rsidRPr="00280F56">
        <w:br/>
      </w:r>
      <w:r w:rsidR="005E6285" w:rsidRPr="00280F56">
        <w:t xml:space="preserve">Sonic navigation and ranging </w:t>
      </w:r>
      <w:r w:rsidR="00375FB6">
        <w:t xml:space="preserve">(SONAR) </w:t>
      </w:r>
      <w:r w:rsidRPr="00280F56">
        <w:t xml:space="preserve">(typically an active ultrasonic sensor) </w:t>
      </w:r>
      <w:r w:rsidR="005E6285" w:rsidRPr="00280F56">
        <w:t xml:space="preserve">works like </w:t>
      </w:r>
      <w:r w:rsidR="00375FB6">
        <w:t>RADAR</w:t>
      </w:r>
      <w:r w:rsidR="005E6285" w:rsidRPr="00280F56">
        <w:t xml:space="preserve"> but the systems </w:t>
      </w:r>
      <w:proofErr w:type="gramStart"/>
      <w:r w:rsidR="005E6285" w:rsidRPr="00280F56">
        <w:t>emits</w:t>
      </w:r>
      <w:proofErr w:type="gramEnd"/>
      <w:r w:rsidR="005E6285" w:rsidRPr="00280F56">
        <w:t xml:space="preserve"> sound rather than radio waves. S</w:t>
      </w:r>
      <w:r w:rsidR="00375FB6">
        <w:t>ONAR</w:t>
      </w:r>
      <w:r w:rsidR="005E6285" w:rsidRPr="00280F56">
        <w:t xml:space="preserve"> </w:t>
      </w:r>
      <w:r w:rsidRPr="00280F56">
        <w:t xml:space="preserve">suffers from environmental constraints such as wind, temperature and humidity which effect the measurement accuracy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Ultrasonic sensors are also limited to the speed of sound (the signal attenuates heavily in air) and thus have limitations on their range</w:t>
      </w:r>
      <w:r w:rsidR="00F968EF">
        <w:t xml:space="preserve"> and sensing rate</w:t>
      </w:r>
      <w:r w:rsidRPr="00280F56">
        <w:t>. The wavelength is approximately 4mm and so can miss some narrow surfaces such as a narrow bush branch</w:t>
      </w:r>
      <w:r w:rsidR="00375FB6">
        <w:t xml:space="preserve"> or a fence wire</w:t>
      </w:r>
      <w:r w:rsidRPr="00280F56">
        <w:t xml:space="preserve">, etc. As </w:t>
      </w:r>
      <w:r w:rsidR="00375FB6">
        <w:t>SONAR</w:t>
      </w:r>
      <w:r w:rsidRPr="00280F56">
        <w:t xml:space="preserve"> uses reflection, </w:t>
      </w:r>
      <w:r w:rsidR="005E6285" w:rsidRPr="00280F56">
        <w:t xml:space="preserve">like </w:t>
      </w:r>
      <w:r w:rsidR="00375FB6">
        <w:t>RADAR</w:t>
      </w:r>
      <w:r w:rsidR="005E6285" w:rsidRPr="00280F56">
        <w:t xml:space="preserve">, </w:t>
      </w:r>
      <w:r w:rsidRPr="00280F56">
        <w:t xml:space="preserve">any surfaces at oblique angles (soft edges) to the rover may not reflect back </w:t>
      </w:r>
      <w:r w:rsidRPr="00280F56">
        <w:fldChar w:fldCharType="begin" w:fldLock="1"/>
      </w:r>
      <w:r w:rsidR="00D40BA6" w:rsidRPr="00280F56">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sidRPr="00280F56">
        <w:fldChar w:fldCharType="separate"/>
      </w:r>
      <w:r w:rsidR="00D40BA6" w:rsidRPr="00280F56">
        <w:rPr>
          <w:noProof/>
        </w:rPr>
        <w:t>(Mubarak, 2013)</w:t>
      </w:r>
      <w:r w:rsidRPr="00280F56">
        <w:fldChar w:fldCharType="end"/>
      </w:r>
      <w:r w:rsidRPr="00280F56">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w:t>
      </w:r>
      <w:r w:rsidRPr="00280F56">
        <w:fldChar w:fldCharType="begin" w:fldLock="1"/>
      </w:r>
      <w:r w:rsidR="00D40BA6" w:rsidRPr="00280F56">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sidRPr="00280F56">
        <w:fldChar w:fldCharType="separate"/>
      </w:r>
      <w:r w:rsidR="00D40BA6" w:rsidRPr="00280F56">
        <w:rPr>
          <w:noProof/>
        </w:rPr>
        <w:t>(Kleeman &amp; Kuc, 2008)</w:t>
      </w:r>
      <w:r w:rsidRPr="00280F56">
        <w:fldChar w:fldCharType="end"/>
      </w:r>
      <w:r w:rsidRPr="00280F56">
        <w:t>. S</w:t>
      </w:r>
      <w:r w:rsidR="00F968EF">
        <w:t>ONAR</w:t>
      </w:r>
      <w:r w:rsidRPr="00280F56">
        <w:t xml:space="preserve">’s main advantages are price and that, being sound based, </w:t>
      </w:r>
      <w:r w:rsidR="00F968EF">
        <w:t xml:space="preserve">it is </w:t>
      </w:r>
      <w:r w:rsidRPr="00280F56">
        <w:t>immune to visibility issues such as dust, fog and night.</w:t>
      </w:r>
      <w:r w:rsidRPr="00280F56">
        <w:br/>
      </w:r>
      <w:r w:rsidRPr="00280F56">
        <w:br/>
      </w:r>
      <w:r w:rsidR="005E6285" w:rsidRPr="00280F56">
        <w:t xml:space="preserve">Light detection and ranging </w:t>
      </w:r>
      <w:r w:rsidR="00F968EF">
        <w:t xml:space="preserve">(LIDAR) </w:t>
      </w:r>
      <w:r w:rsidRPr="00280F56">
        <w:t xml:space="preserve">has been used effectively in many rover deployments and is the method of choice for many household vacuum cleaner robots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L</w:t>
      </w:r>
      <w:r w:rsidR="00F968EF">
        <w:t>IDAR</w:t>
      </w:r>
      <w:r w:rsidRPr="00280F56">
        <w:t xml:space="preserve"> is an active light (</w:t>
      </w:r>
      <w:r w:rsidR="005E6285" w:rsidRPr="00280F56">
        <w:t>light amplification by stimulated emission of radiation or “</w:t>
      </w:r>
      <w:r w:rsidRPr="00280F56">
        <w:t>laser</w:t>
      </w:r>
      <w:r w:rsidR="005E6285" w:rsidRPr="00280F56">
        <w:t>”</w:t>
      </w:r>
      <w:r w:rsidRPr="00280F56">
        <w:t xml:space="preserve">) reflection system and is less affected by background solar radiation or night but is affected by dust, fog, rain, ice and snow </w:t>
      </w:r>
      <w:r w:rsidRPr="00280F56">
        <w:fldChar w:fldCharType="begin" w:fldLock="1"/>
      </w:r>
      <w:r w:rsidR="00D40BA6" w:rsidRPr="00280F56">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sidRPr="00280F56">
        <w:fldChar w:fldCharType="separate"/>
      </w:r>
      <w:r w:rsidR="00D40BA6" w:rsidRPr="00280F56">
        <w:rPr>
          <w:noProof/>
        </w:rPr>
        <w:t>(Formsma et al., 2010)</w:t>
      </w:r>
      <w:r w:rsidRPr="00280F56">
        <w:fldChar w:fldCharType="end"/>
      </w:r>
      <w:r w:rsidRPr="00280F56">
        <w:t xml:space="preserve">.  360degree </w:t>
      </w:r>
      <w:r w:rsidR="00F968EF">
        <w:t>LIDARs</w:t>
      </w:r>
      <w:r w:rsidRPr="00280F56">
        <w:t xml:space="preserve">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sidRPr="00280F56">
        <w:t>point</w:t>
      </w:r>
      <w:r w:rsidRPr="00280F56">
        <w:t xml:space="preserve"> but reduces scanning time, limiting predictive ability. Wind effects on grass may also </w:t>
      </w:r>
      <w:r w:rsidRPr="00280F56">
        <w:lastRenderedPageBreak/>
        <w:t xml:space="preserve">confuse the sensor. Maximum range is about 80m with an accuracy of +/- 50mm over a range of 20m </w:t>
      </w:r>
      <w:r w:rsidRPr="00280F56">
        <w:fldChar w:fldCharType="begin" w:fldLock="1"/>
      </w:r>
      <w:r w:rsidR="00D40BA6" w:rsidRPr="00280F56">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sidRPr="00280F56">
        <w:fldChar w:fldCharType="separate"/>
      </w:r>
      <w:r w:rsidR="00D40BA6" w:rsidRPr="00280F56">
        <w:rPr>
          <w:noProof/>
        </w:rPr>
        <w:t>(Crane et al., 2006)</w:t>
      </w:r>
      <w:r w:rsidRPr="00280F56">
        <w:fldChar w:fldCharType="end"/>
      </w:r>
      <w:r w:rsidRPr="00280F56">
        <w:t xml:space="preserve"> but </w:t>
      </w:r>
      <w:r w:rsidR="007E573A" w:rsidRPr="00280F56">
        <w:t>consumer</w:t>
      </w:r>
      <w:r w:rsidRPr="00280F56">
        <w:t xml:space="preserve">-level </w:t>
      </w:r>
      <w:r w:rsidR="00F968EF">
        <w:t>LIDAR</w:t>
      </w:r>
      <w:r w:rsidRPr="00280F56">
        <w:t xml:space="preserve"> units tend to have a range of 12m </w:t>
      </w:r>
      <w:r w:rsidRPr="00280F56">
        <w:fldChar w:fldCharType="begin" w:fldLock="1"/>
      </w:r>
      <w:r w:rsidR="00D40BA6" w:rsidRPr="00280F56">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sidRPr="00280F56">
        <w:fldChar w:fldCharType="separate"/>
      </w:r>
      <w:r w:rsidR="00D40BA6" w:rsidRPr="00280F56">
        <w:rPr>
          <w:noProof/>
        </w:rPr>
        <w:t>(Adafruit, 2022)</w:t>
      </w:r>
      <w:r w:rsidRPr="00280F56">
        <w:fldChar w:fldCharType="end"/>
      </w:r>
      <w:r w:rsidR="00F968EF">
        <w:t>.</w:t>
      </w:r>
      <w:r w:rsidRPr="00280F56">
        <w:br/>
      </w:r>
      <w:r w:rsidRPr="00280F56">
        <w:br/>
        <w:t xml:space="preserve">Far-infra-red </w:t>
      </w:r>
      <w:r w:rsidR="00F968EF">
        <w:t xml:space="preserve">(FIR) </w:t>
      </w:r>
      <w:r w:rsidRPr="00280F56">
        <w:t xml:space="preserve">passive camera sensors have long range and are immune to most environmental factors such as rain, snow, etc. and </w:t>
      </w:r>
      <w:r w:rsidR="005E6285" w:rsidRPr="00280F56">
        <w:t xml:space="preserve">provide </w:t>
      </w:r>
      <w:r w:rsidRPr="00280F56">
        <w:t>improve</w:t>
      </w:r>
      <w:r w:rsidR="005E6285" w:rsidRPr="00280F56">
        <w:t>d</w:t>
      </w:r>
      <w:r w:rsidRPr="00280F56">
        <w:t xml:space="preserve"> resolution at night. They suffer from high cost and moderately high computer processing power required to analyse the visual data, along with low resolution (compared to a </w:t>
      </w:r>
      <w:r w:rsidR="005E6285" w:rsidRPr="00280F56">
        <w:t xml:space="preserve">conventional </w:t>
      </w:r>
      <w:r w:rsidRPr="00280F56">
        <w:t xml:space="preserve">camera) and </w:t>
      </w:r>
      <w:r w:rsidR="005E6285" w:rsidRPr="00280F56">
        <w:t xml:space="preserve">only produce </w:t>
      </w:r>
      <w:r w:rsidRPr="00280F56">
        <w:t xml:space="preserve">grey-scale images. Distinguishing objects in cold environments may be difficult </w:t>
      </w:r>
      <w:r w:rsidRPr="00280F56">
        <w:fldChar w:fldCharType="begin" w:fldLock="1"/>
      </w:r>
      <w:r w:rsidR="00D40BA6" w:rsidRPr="00280F56">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sidRPr="00280F56">
        <w:fldChar w:fldCharType="separate"/>
      </w:r>
      <w:r w:rsidR="00D40BA6" w:rsidRPr="00280F56">
        <w:rPr>
          <w:noProof/>
        </w:rPr>
        <w:t>(Mohammed et al., 2020)</w:t>
      </w:r>
      <w:r w:rsidRPr="00280F56">
        <w:fldChar w:fldCharType="end"/>
      </w:r>
      <w:r w:rsidRPr="00280F56">
        <w:t xml:space="preserve">. Matthies and Rankin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rPr>
          <w:noProof/>
        </w:rPr>
        <w:t>(L. Matthies &amp; Rankin, 2003)</w:t>
      </w:r>
      <w:r w:rsidRPr="00280F56">
        <w:fldChar w:fldCharType="end"/>
      </w:r>
      <w:r w:rsidRPr="00280F56">
        <w:t xml:space="preserve"> found that thermal signatures are effective at determining depressions and other holes in the ground, although their approach worked best at night and would need to take solar radiation into account for daylight use. Other Infra-red systems (ty</w:t>
      </w:r>
      <w:r w:rsidR="00F968EF">
        <w:t>p</w:t>
      </w:r>
      <w:r w:rsidRPr="00280F56">
        <w:t xml:space="preserve">ically active systems) are more effected by environmental conditions, especially solar radiation from the sun. </w:t>
      </w:r>
    </w:p>
    <w:p w14:paraId="0BC4ED4C" w14:textId="0C675FC3" w:rsidR="004B3066" w:rsidRPr="00280F56" w:rsidRDefault="00F968EF" w:rsidP="004B3066">
      <w:pPr>
        <w:pStyle w:val="BodyText"/>
      </w:pPr>
      <w:r>
        <w:t>FIR p</w:t>
      </w:r>
      <w:r w:rsidR="004B3066" w:rsidRPr="00280F56">
        <w:t xml:space="preserve">assive camera systems can be used as rangefinders </w:t>
      </w:r>
      <w:r w:rsidR="004B3066" w:rsidRPr="00280F56">
        <w:fldChar w:fldCharType="begin" w:fldLock="1"/>
      </w:r>
      <w:r w:rsidR="00D40BA6" w:rsidRPr="00280F56">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sidR="004B3066" w:rsidRPr="00280F56">
        <w:fldChar w:fldCharType="separate"/>
      </w:r>
      <w:r w:rsidR="00D40BA6" w:rsidRPr="00280F56">
        <w:rPr>
          <w:noProof/>
        </w:rPr>
        <w:t>(Druzhkov &amp; Kustikova, 2016; Gao et al., 2016; S. Huang et al., 2020; Mohammed et al., 2020; Moravec, n.d.; Rajavarshini et al., 2021; Schäfer et al., 2005)</w:t>
      </w:r>
      <w:r w:rsidR="004B3066" w:rsidRPr="00280F56">
        <w:fldChar w:fldCharType="end"/>
      </w:r>
      <w:r w:rsidR="004B3066" w:rsidRPr="00280F56">
        <w:t>. Backlighting and lens flare are the main issues with using cameras besides their limitation of daylight-only use</w:t>
      </w:r>
      <w:r w:rsidR="005E6285" w:rsidRPr="00280F56">
        <w:t>, without additional lighting</w:t>
      </w:r>
      <w:r w:rsidR="004B3066" w:rsidRPr="00280F56">
        <w:t>.</w:t>
      </w:r>
      <w:r w:rsidR="004B3066" w:rsidRPr="00280F56">
        <w:br/>
      </w:r>
      <w:r>
        <w:br/>
      </w:r>
      <w:r w:rsidR="004B3066" w:rsidRPr="00280F56">
        <w:t>Monocular cameras use the size and shape difference between succes</w:t>
      </w:r>
      <w:r>
        <w:t>s</w:t>
      </w:r>
      <w:r w:rsidR="004B3066" w:rsidRPr="00280F56">
        <w:t xml:space="preserve">ive </w:t>
      </w:r>
      <w:r>
        <w:t xml:space="preserve">image frames </w:t>
      </w:r>
      <w:r w:rsidR="004B3066" w:rsidRPr="00280F56">
        <w:t xml:space="preserve">to determine depth and can be confused by areas of sharp contrast, especially shade in a bright sun </w:t>
      </w:r>
      <w:r w:rsidR="004B3066" w:rsidRPr="00280F56">
        <w:fldChar w:fldCharType="begin" w:fldLock="1"/>
      </w:r>
      <w:r w:rsidR="00D40BA6" w:rsidRPr="00280F56">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sidR="004B3066" w:rsidRPr="00280F56">
        <w:fldChar w:fldCharType="separate"/>
      </w:r>
      <w:r w:rsidR="00D40BA6" w:rsidRPr="00280F56">
        <w:rPr>
          <w:noProof/>
        </w:rPr>
        <w:t>(Michels, 2005)</w:t>
      </w:r>
      <w:r w:rsidR="004B3066" w:rsidRPr="00280F56">
        <w:fldChar w:fldCharType="end"/>
      </w:r>
      <w:r w:rsidR="004B3066" w:rsidRPr="00280F56">
        <w:t xml:space="preserve">. </w:t>
      </w:r>
      <w:r w:rsidR="004B3066" w:rsidRPr="00280F56">
        <w:br/>
        <w:t>Stereo cameras can have better noise immunity and these are easier to derive range information from (via triangulation from the two cameras) but processing two sets of images requires more computing power.</w:t>
      </w:r>
      <w:r w:rsidR="004B3066" w:rsidRPr="00280F56">
        <w:br/>
        <w:t>Sch</w:t>
      </w:r>
      <w:r w:rsidR="004B3066" w:rsidRPr="00280F56">
        <w:rPr>
          <w:rFonts w:cs="Calibri"/>
        </w:rPr>
        <w:t>ä</w:t>
      </w:r>
      <w:r w:rsidR="004B3066" w:rsidRPr="00280F56">
        <w:t xml:space="preserve">fer, etc. implemented a “depth discontinuity” method to determine obstacles above and below ground level using a stereo camera, recognising that traditional ground level references do not apply in a typical outdoor topology </w:t>
      </w:r>
      <w:r w:rsidR="004B3066"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004B3066" w:rsidRPr="00280F56">
        <w:fldChar w:fldCharType="separate"/>
      </w:r>
      <w:r w:rsidR="00D40BA6" w:rsidRPr="00280F56">
        <w:rPr>
          <w:noProof/>
        </w:rPr>
        <w:t>(Schäfer et al., 2005)</w:t>
      </w:r>
      <w:r w:rsidR="004B3066" w:rsidRPr="00280F56">
        <w:fldChar w:fldCharType="end"/>
      </w:r>
      <w:r w:rsidR="004B3066" w:rsidRPr="00280F56">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sidR="004B3066" w:rsidRPr="00280F56">
        <w:br/>
      </w:r>
      <w:r w:rsidR="004B3066" w:rsidRPr="00280F56">
        <w:rPr>
          <w:rFonts w:cstheme="minorHAnsi"/>
          <w:color w:val="222222"/>
        </w:rPr>
        <w:t xml:space="preserve">Sharma and Shah used image processing to determine if animals were present with an 82.5% accuracy </w:t>
      </w:r>
      <w:r w:rsidR="004B3066" w:rsidRPr="00280F56">
        <w:rPr>
          <w:rFonts w:cstheme="minorHAnsi"/>
          <w:color w:val="222222"/>
        </w:rPr>
        <w:fldChar w:fldCharType="begin" w:fldLock="1"/>
      </w:r>
      <w:r w:rsidR="00D40BA6" w:rsidRPr="00280F5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004B3066" w:rsidRPr="00280F56">
        <w:rPr>
          <w:rFonts w:cstheme="minorHAnsi"/>
          <w:color w:val="222222"/>
        </w:rPr>
        <w:fldChar w:fldCharType="separate"/>
      </w:r>
      <w:r w:rsidR="00D40BA6" w:rsidRPr="00280F56">
        <w:rPr>
          <w:rFonts w:cstheme="minorHAnsi"/>
          <w:noProof/>
          <w:color w:val="222222"/>
        </w:rPr>
        <w:t>(S. U. Sharma &amp; Shah, 2017)</w:t>
      </w:r>
      <w:r w:rsidR="004B3066" w:rsidRPr="00280F56">
        <w:rPr>
          <w:rFonts w:cstheme="minorHAnsi"/>
          <w:color w:val="222222"/>
        </w:rPr>
        <w:fldChar w:fldCharType="end"/>
      </w:r>
      <w:r w:rsidR="004B3066" w:rsidRPr="00280F56">
        <w:rPr>
          <w:rFonts w:cstheme="minorHAnsi"/>
          <w:color w:val="222222"/>
        </w:rPr>
        <w:t xml:space="preserve"> however this required significant processing resources (Corei5) to produce 10 fps images.</w:t>
      </w:r>
    </w:p>
    <w:p w14:paraId="41FF9980" w14:textId="77777777" w:rsidR="00121E32" w:rsidRPr="00280F56" w:rsidRDefault="004B3066" w:rsidP="004B3066">
      <w:pPr>
        <w:pStyle w:val="BodyText"/>
        <w:rPr>
          <w:lang w:eastAsia="zh-CN"/>
        </w:rPr>
      </w:pPr>
      <w:r w:rsidRPr="00280F56">
        <w:rPr>
          <w:u w:val="single"/>
          <w:lang w:eastAsia="zh-CN"/>
        </w:rPr>
        <w:br/>
      </w:r>
    </w:p>
    <w:p w14:paraId="5E526231" w14:textId="7498FF09" w:rsidR="00F968EF" w:rsidRDefault="004B3066" w:rsidP="00352A0E">
      <w:pPr>
        <w:pStyle w:val="Caption"/>
      </w:pPr>
      <w:bookmarkStart w:id="37" w:name="_Toc146547286"/>
      <w:r w:rsidRPr="00280F56">
        <w:rPr>
          <w:lang w:eastAsia="zh-CN"/>
        </w:rPr>
        <w:lastRenderedPageBreak/>
        <w:t xml:space="preserve">Detection of holes in the ground </w:t>
      </w:r>
      <w:r w:rsidR="004E53CB" w:rsidRPr="00280F56">
        <w:rPr>
          <w:lang w:eastAsia="zh-CN"/>
        </w:rPr>
        <w:t xml:space="preserve">(rabbit warrens or natural depressions) </w:t>
      </w:r>
      <w:r w:rsidRPr="00280F56">
        <w:rPr>
          <w:lang w:eastAsia="zh-CN"/>
        </w:rPr>
        <w:t>ha</w:t>
      </w:r>
      <w:r w:rsidR="007E573A" w:rsidRPr="00280F56">
        <w:rPr>
          <w:lang w:eastAsia="zh-CN"/>
        </w:rPr>
        <w:t>s</w:t>
      </w:r>
      <w:r w:rsidRPr="00280F56">
        <w:rPr>
          <w:lang w:eastAsia="zh-CN"/>
        </w:rPr>
        <w:t xml:space="preserve"> been briefly explored </w:t>
      </w:r>
      <w:r w:rsidRPr="00280F56">
        <w:fldChar w:fldCharType="begin" w:fldLock="1"/>
      </w:r>
      <w:r w:rsidR="00D40BA6" w:rsidRPr="00280F56">
        <w:rPr>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sidRPr="00280F56">
        <w:fldChar w:fldCharType="separate"/>
      </w:r>
      <w:r w:rsidR="00D40BA6" w:rsidRPr="00280F56">
        <w:t>(Ghaffari et al., 2004; Kusuma Arbawa et al., 2021; L. Matthies &amp; Rankin, 2003; J. Wang et al., 2016)</w:t>
      </w:r>
      <w:r w:rsidRPr="00280F56">
        <w:fldChar w:fldCharType="end"/>
      </w:r>
      <w:r w:rsidR="004E53CB" w:rsidRPr="00280F56">
        <w:t xml:space="preserve"> by u</w:t>
      </w:r>
      <w:r w:rsidRPr="00280F56">
        <w:t xml:space="preserve">sing thermal signatures (infra-red) </w:t>
      </w:r>
      <w:r w:rsidR="004E53CB" w:rsidRPr="00280F56">
        <w:t xml:space="preserve">which </w:t>
      </w:r>
      <w:r w:rsidRPr="00280F56">
        <w:t xml:space="preserve">works well at night provided that ground cover is not too dense but has limited effectiveness on a sunny day </w:t>
      </w:r>
      <w:r w:rsidRPr="00280F56">
        <w:fldChar w:fldCharType="begin" w:fldLock="1"/>
      </w:r>
      <w:r w:rsidR="00D40BA6"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sidRPr="00280F56">
        <w:fldChar w:fldCharType="separate"/>
      </w:r>
      <w:r w:rsidR="00D40BA6" w:rsidRPr="00280F56">
        <w:t>(L. Matthies &amp; Rankin, 2003)</w:t>
      </w:r>
      <w:r w:rsidRPr="00280F56">
        <w:fldChar w:fldCharType="end"/>
      </w:r>
      <w:r w:rsidRPr="00280F56">
        <w:t>. Matthies and Rankin propose modelling solar illumination for their approach to be usable in daylight conditions.</w:t>
      </w:r>
      <w:r w:rsidRPr="00280F56">
        <w:br/>
      </w:r>
      <w:r w:rsidRPr="00280F56">
        <w:br/>
        <w:t>Determining and adapting to ground conditions has primarily been limited to detecting traction loss on the driven wheels and compensating by pulsing torque in a similar manner to anti-lock braking</w:t>
      </w:r>
      <w:r w:rsidR="007E573A" w:rsidRPr="00280F56">
        <w:t xml:space="preserve">. The methodology is well developed </w:t>
      </w:r>
      <w:r w:rsidRPr="00280F56">
        <w:t>and is the approach taken by full-size vehicles.</w:t>
      </w:r>
      <w:r w:rsidR="007E573A" w:rsidRPr="00280F56">
        <w:t xml:space="preserve"> </w:t>
      </w:r>
      <w:r w:rsidR="007E573A" w:rsidRPr="00280F56">
        <w:br/>
      </w:r>
      <w:r w:rsidRPr="00280F56">
        <w:t xml:space="preserve">Determining ground conditions before the rover reaches them has had less research. Khan and Ahmed </w:t>
      </w:r>
      <w:r w:rsidRPr="00280F56">
        <w:fldChar w:fldCharType="begin" w:fldLock="1"/>
      </w:r>
      <w:r w:rsidR="00D40BA6" w:rsidRPr="00280F5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rsidRPr="00280F56">
        <w:fldChar w:fldCharType="separate"/>
      </w:r>
      <w:r w:rsidR="00D40BA6" w:rsidRPr="00280F56">
        <w:t>(Khan &amp; Ahmed, 2021)</w:t>
      </w:r>
      <w:r w:rsidRPr="00280F56">
        <w:fldChar w:fldCharType="end"/>
      </w:r>
      <w:r w:rsidRPr="00280F56">
        <w:t xml:space="preserve"> used a CNN (convolutional neural network) to detect snow on road images and Kawai </w:t>
      </w:r>
      <w:r w:rsidRPr="00280F56">
        <w:fldChar w:fldCharType="begin" w:fldLock="1"/>
      </w:r>
      <w:r w:rsidR="00D40BA6" w:rsidRPr="00280F5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rsidRPr="00280F56">
        <w:fldChar w:fldCharType="separate"/>
      </w:r>
      <w:r w:rsidR="00D40BA6" w:rsidRPr="00280F56">
        <w:t>(Kawai et al., 2014)</w:t>
      </w:r>
      <w:r w:rsidRPr="00280F56">
        <w:fldChar w:fldCharType="end"/>
      </w:r>
      <w:r w:rsidRPr="00280F56">
        <w:t xml:space="preserve"> used a car-mounted webcam to distinguish road conditions at night via colour differences but a road is a known surface and  rural topologies vary considerably. Wading sensors as utilised by Tran </w:t>
      </w:r>
      <w:r w:rsidRPr="00280F56">
        <w:fldChar w:fldCharType="begin" w:fldLock="1"/>
      </w:r>
      <w:r w:rsidR="00D40BA6" w:rsidRPr="00280F5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rsidRPr="00280F56">
        <w:fldChar w:fldCharType="separate"/>
      </w:r>
      <w:r w:rsidR="00D40BA6" w:rsidRPr="00280F56">
        <w:t>(Tran et al., 2015)</w:t>
      </w:r>
      <w:r w:rsidRPr="00280F56">
        <w:fldChar w:fldCharType="end"/>
      </w:r>
      <w:r w:rsidRPr="00280F56">
        <w:t xml:space="preserve"> only face downwards and can’t predict the depth of water ahead of a vehicle.</w:t>
      </w:r>
      <w:r w:rsidRPr="00280F56">
        <w:br/>
      </w:r>
      <w:r w:rsidRPr="00280F56">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sidRPr="00280F56">
        <w:rPr>
          <w:rFonts w:cs="Calibri"/>
        </w:rPr>
        <w:t>ä</w:t>
      </w:r>
      <w:r w:rsidRPr="00280F56">
        <w:t xml:space="preserve">fer’s </w:t>
      </w:r>
      <w:r w:rsidRPr="00280F56">
        <w:fldChar w:fldCharType="begin" w:fldLock="1"/>
      </w:r>
      <w:r w:rsidR="00D40BA6" w:rsidRPr="00280F56">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sidRPr="00280F56">
        <w:fldChar w:fldCharType="separate"/>
      </w:r>
      <w:r w:rsidR="00D40BA6" w:rsidRPr="00280F56">
        <w:t>(Schäfer et al., 2005)</w:t>
      </w:r>
      <w:r w:rsidRPr="00280F56">
        <w:fldChar w:fldCharType="end"/>
      </w:r>
      <w:r w:rsidRPr="00280F56">
        <w:t xml:space="preserve"> holds some promise for holes or negative gradients but their technique is not as applicable to positive gradients.</w:t>
      </w:r>
      <w:r w:rsidRPr="00280F56">
        <w:br/>
      </w:r>
      <w:r w:rsidRPr="00280F56">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w:t>
      </w:r>
      <w:r w:rsidR="00F968EF">
        <w:t>LIDAR</w:t>
      </w:r>
      <w:r w:rsidRPr="00280F56">
        <w:t xml:space="preserve"> sensor ought to be better but very small objects may be missed. </w:t>
      </w:r>
      <w:r w:rsidR="00F968EF">
        <w:br/>
      </w:r>
      <w:r w:rsidR="00F968EF">
        <w:br/>
      </w:r>
      <w:r w:rsidR="00F968EF" w:rsidRPr="00280F56">
        <w:t>If the fence needs to be traversed (a common occurence on a large farm), determining a suitable place to cross is somewhat difficult, especially where long grasses may cover a tunnel and/or a gap in the bottom wire.</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 xml:space="preserve">‬ </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rsidRPr="00280F56">
        <w:t>‬</w:t>
      </w:r>
      <w:r w:rsidR="00F968EF">
        <w:br/>
      </w:r>
      <w:r w:rsidR="00F968EF" w:rsidRPr="00280F56">
        <w:br/>
        <w:t>Wind effects acting on objects can make object identification difficult. Object identification when facing into the sun or other lighting challenges are also likely to be issues in a real-world environment.</w:t>
      </w:r>
      <w:bookmarkEnd w:id="37"/>
    </w:p>
    <w:p w14:paraId="0327A0A1" w14:textId="77777777" w:rsidR="00F94D59" w:rsidRPr="00280F56" w:rsidRDefault="00F94D59" w:rsidP="00F94D59">
      <w:pPr>
        <w:pStyle w:val="Heading4"/>
        <w:rPr>
          <w:noProof w:val="0"/>
        </w:rPr>
      </w:pPr>
      <w:r w:rsidRPr="00280F56">
        <w:rPr>
          <w:noProof w:val="0"/>
        </w:rPr>
        <w:t>Sensor fusion approaches</w:t>
      </w:r>
      <w:r w:rsidRPr="00280F56">
        <w:rPr>
          <w:noProof w:val="0"/>
        </w:rPr>
        <w:br/>
      </w:r>
    </w:p>
    <w:p w14:paraId="224A008E" w14:textId="18DFB8A2" w:rsidR="00F94D59" w:rsidRPr="00280F56" w:rsidRDefault="00F94D59" w:rsidP="00F94D59">
      <w:pPr>
        <w:pStyle w:val="BodyText"/>
        <w:rPr>
          <w:rFonts w:cstheme="minorHAnsi"/>
          <w:color w:val="222222"/>
        </w:rPr>
      </w:pPr>
      <w:r w:rsidRPr="00280F56">
        <w:t>As a rover should operate in all weathers and conditions, multiple sensors are likely to be required to compensate for the deficiencies in each sensor type.</w:t>
      </w:r>
      <w:r>
        <w:t xml:space="preserve"> </w:t>
      </w:r>
      <w:r w:rsidRPr="00280F56">
        <w:t xml:space="preserve">Multiple sensor calibration has been investigated thoroughly at a basic level of integrating two sensors </w:t>
      </w:r>
      <w:r w:rsidRPr="00280F56">
        <w:fldChar w:fldCharType="begin" w:fldLock="1"/>
      </w:r>
      <w:r w:rsidRPr="00280F56">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sidRPr="00280F56">
        <w:fldChar w:fldCharType="separate"/>
      </w:r>
      <w:r w:rsidRPr="00280F56">
        <w:rPr>
          <w:noProof/>
        </w:rPr>
        <w:t>(Rodriguez F. et al., 2008; Zhou et al., 2018)</w:t>
      </w:r>
      <w:r w:rsidRPr="00280F56">
        <w:fldChar w:fldCharType="end"/>
      </w:r>
      <w:r w:rsidRPr="00280F56">
        <w:t xml:space="preserve"> but integration of more than two sensors appears to be lightly touched in research.</w:t>
      </w:r>
      <w:r w:rsidRPr="00280F56">
        <w:br/>
      </w:r>
      <w:r w:rsidRPr="00280F56">
        <w:br/>
      </w:r>
      <w:proofErr w:type="spellStart"/>
      <w:r w:rsidRPr="00280F56">
        <w:t>Manduchi</w:t>
      </w:r>
      <w:proofErr w:type="spellEnd"/>
      <w:r w:rsidRPr="00280F56">
        <w:t xml:space="preserve"> </w:t>
      </w:r>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sidRPr="00280F56">
        <w:fldChar w:fldCharType="separate"/>
      </w:r>
      <w:r w:rsidRPr="00280F56">
        <w:rPr>
          <w:noProof/>
        </w:rPr>
        <w:t>(Manduchi et al., 2005)</w:t>
      </w:r>
      <w:r w:rsidRPr="00280F56">
        <w:fldChar w:fldCharType="end"/>
      </w:r>
      <w:r w:rsidRPr="00280F56">
        <w:t xml:space="preserve"> implemented a combination of a colour-stereo camera to categorise grass, bark, soil and rocks, holes, etc. along with analysis of a single-axis lidar to detect rocks partially hidden by grass. </w:t>
      </w:r>
      <w:proofErr w:type="spellStart"/>
      <w:r w:rsidRPr="00280F56">
        <w:t>Manduchi</w:t>
      </w:r>
      <w:proofErr w:type="spellEnd"/>
      <w:r w:rsidRPr="00280F56">
        <w:t xml:space="preserve"> found soil/dry grass categorisations was difficult with pure colour matching and they suggested additional techniques such as visual texture mapping or multispectral thermal analysis. </w:t>
      </w:r>
      <w:r w:rsidRPr="00280F56">
        <w:fldChar w:fldCharType="begin" w:fldLock="1"/>
      </w:r>
      <w:r w:rsidRPr="00280F56">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sidRPr="00280F56">
        <w:fldChar w:fldCharType="separate"/>
      </w:r>
      <w:r w:rsidRPr="00280F56">
        <w:rPr>
          <w:noProof/>
        </w:rPr>
        <w:t>(Castano et al., 2014; Gilmore et al., n.d.)</w:t>
      </w:r>
      <w:r w:rsidRPr="00280F56">
        <w:fldChar w:fldCharType="end"/>
      </w:r>
    </w:p>
    <w:p w14:paraId="790C5C5D" w14:textId="31EE3882" w:rsidR="00F968EF" w:rsidRPr="00280F56" w:rsidRDefault="00F968EF" w:rsidP="00F94D59">
      <w:bookmarkStart w:id="38" w:name="_Toc146546617"/>
      <w:bookmarkStart w:id="39" w:name="_Toc147143028"/>
      <w:r w:rsidRPr="00280F56">
        <w:lastRenderedPageBreak/>
        <w:t xml:space="preserve">Table </w:t>
      </w:r>
      <w:fldSimple w:instr=" STYLEREF 1 \s ">
        <w:r w:rsidR="001D6978">
          <w:rPr>
            <w:noProof/>
          </w:rPr>
          <w:t>1</w:t>
        </w:r>
      </w:fldSimple>
      <w:r w:rsidR="001D6978">
        <w:t>.</w:t>
      </w:r>
      <w:fldSimple w:instr=" SEQ Table \* ARABIC \s 1 ">
        <w:r w:rsidR="001D6978">
          <w:rPr>
            <w:noProof/>
          </w:rPr>
          <w:t>4</w:t>
        </w:r>
      </w:fldSimple>
      <w:r w:rsidRPr="00280F56">
        <w:t xml:space="preserve">  Single obstacle-avoiding Sensor Summary</w:t>
      </w:r>
      <w:bookmarkEnd w:id="38"/>
      <w:bookmarkEnd w:id="39"/>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F968EF" w:rsidRPr="00280F56" w14:paraId="1741A809" w14:textId="77777777" w:rsidTr="006F5210">
        <w:tc>
          <w:tcPr>
            <w:tcW w:w="1267" w:type="dxa"/>
          </w:tcPr>
          <w:p w14:paraId="6A40668D" w14:textId="77777777" w:rsidR="00F968EF" w:rsidRPr="00280F56" w:rsidRDefault="00F968EF" w:rsidP="006F5210">
            <w:r w:rsidRPr="00280F56">
              <w:t>Sensor</w:t>
            </w:r>
          </w:p>
        </w:tc>
        <w:tc>
          <w:tcPr>
            <w:tcW w:w="1440" w:type="dxa"/>
          </w:tcPr>
          <w:p w14:paraId="43AB1859" w14:textId="77777777" w:rsidR="00F968EF" w:rsidRPr="00280F56" w:rsidRDefault="00F968EF" w:rsidP="006F5210">
            <w:r w:rsidRPr="00280F56">
              <w:t>Radar</w:t>
            </w:r>
          </w:p>
        </w:tc>
        <w:tc>
          <w:tcPr>
            <w:tcW w:w="1297" w:type="dxa"/>
          </w:tcPr>
          <w:p w14:paraId="15D1E21B" w14:textId="77777777" w:rsidR="00F968EF" w:rsidRPr="00280F56" w:rsidRDefault="00F968EF" w:rsidP="006F5210">
            <w:r w:rsidRPr="00280F56">
              <w:t>Ultrasonic</w:t>
            </w:r>
          </w:p>
        </w:tc>
        <w:tc>
          <w:tcPr>
            <w:tcW w:w="925" w:type="dxa"/>
          </w:tcPr>
          <w:p w14:paraId="2FDBDC22" w14:textId="77777777" w:rsidR="00F968EF" w:rsidRPr="00280F56" w:rsidRDefault="00F968EF" w:rsidP="006F5210">
            <w:r w:rsidRPr="00280F56">
              <w:t>Lidar</w:t>
            </w:r>
          </w:p>
        </w:tc>
        <w:tc>
          <w:tcPr>
            <w:tcW w:w="1045" w:type="dxa"/>
          </w:tcPr>
          <w:p w14:paraId="2098D247" w14:textId="77777777" w:rsidR="00F968EF" w:rsidRPr="00280F56" w:rsidRDefault="00F968EF" w:rsidP="006F5210">
            <w:r w:rsidRPr="00280F56">
              <w:t>IR</w:t>
            </w:r>
          </w:p>
        </w:tc>
        <w:tc>
          <w:tcPr>
            <w:tcW w:w="1099" w:type="dxa"/>
          </w:tcPr>
          <w:p w14:paraId="21C7C40A" w14:textId="77777777" w:rsidR="00F968EF" w:rsidRPr="00280F56" w:rsidRDefault="00F968EF" w:rsidP="006F5210">
            <w:r w:rsidRPr="00280F56">
              <w:t>FIR</w:t>
            </w:r>
          </w:p>
        </w:tc>
        <w:tc>
          <w:tcPr>
            <w:tcW w:w="994" w:type="dxa"/>
          </w:tcPr>
          <w:p w14:paraId="07B869BC" w14:textId="77777777" w:rsidR="00F968EF" w:rsidRPr="00280F56" w:rsidRDefault="00F968EF" w:rsidP="006F5210">
            <w:r w:rsidRPr="00280F56">
              <w:t>Stereo Camera</w:t>
            </w:r>
          </w:p>
        </w:tc>
        <w:tc>
          <w:tcPr>
            <w:tcW w:w="994" w:type="dxa"/>
          </w:tcPr>
          <w:p w14:paraId="48BD0A51" w14:textId="77777777" w:rsidR="00F968EF" w:rsidRPr="00280F56" w:rsidRDefault="00F968EF" w:rsidP="006F5210">
            <w:r w:rsidRPr="00280F56">
              <w:t>Single Camera</w:t>
            </w:r>
          </w:p>
        </w:tc>
      </w:tr>
      <w:tr w:rsidR="00F968EF" w:rsidRPr="00280F56" w14:paraId="556BFC72" w14:textId="77777777" w:rsidTr="006F5210">
        <w:tc>
          <w:tcPr>
            <w:tcW w:w="1267" w:type="dxa"/>
          </w:tcPr>
          <w:p w14:paraId="4CD8163E" w14:textId="77777777" w:rsidR="00F968EF" w:rsidRPr="00280F56" w:rsidRDefault="00F968EF" w:rsidP="006F5210">
            <w:r w:rsidRPr="00280F56">
              <w:t>Type</w:t>
            </w:r>
          </w:p>
        </w:tc>
        <w:tc>
          <w:tcPr>
            <w:tcW w:w="1440" w:type="dxa"/>
          </w:tcPr>
          <w:p w14:paraId="18DA327A" w14:textId="77777777" w:rsidR="00F968EF" w:rsidRPr="00280F56" w:rsidRDefault="00F968EF" w:rsidP="006F5210">
            <w:r w:rsidRPr="00280F56">
              <w:t>Active</w:t>
            </w:r>
          </w:p>
        </w:tc>
        <w:tc>
          <w:tcPr>
            <w:tcW w:w="1297" w:type="dxa"/>
          </w:tcPr>
          <w:p w14:paraId="05CF1FA8" w14:textId="77777777" w:rsidR="00F968EF" w:rsidRPr="00280F56" w:rsidRDefault="00F968EF" w:rsidP="006F5210">
            <w:r w:rsidRPr="00280F56">
              <w:t>Active</w:t>
            </w:r>
          </w:p>
        </w:tc>
        <w:tc>
          <w:tcPr>
            <w:tcW w:w="925" w:type="dxa"/>
          </w:tcPr>
          <w:p w14:paraId="75FE1F62" w14:textId="77777777" w:rsidR="00F968EF" w:rsidRPr="00280F56" w:rsidRDefault="00F968EF" w:rsidP="006F5210">
            <w:r w:rsidRPr="00280F56">
              <w:t>Active</w:t>
            </w:r>
          </w:p>
        </w:tc>
        <w:tc>
          <w:tcPr>
            <w:tcW w:w="1045" w:type="dxa"/>
          </w:tcPr>
          <w:p w14:paraId="3106EB03" w14:textId="77777777" w:rsidR="00F968EF" w:rsidRPr="00280F56" w:rsidRDefault="00F968EF" w:rsidP="006F5210">
            <w:r w:rsidRPr="00280F56">
              <w:t>Passive</w:t>
            </w:r>
          </w:p>
        </w:tc>
        <w:tc>
          <w:tcPr>
            <w:tcW w:w="1099" w:type="dxa"/>
          </w:tcPr>
          <w:p w14:paraId="7172A808" w14:textId="77777777" w:rsidR="00F968EF" w:rsidRPr="00280F56" w:rsidRDefault="00F968EF" w:rsidP="006F5210">
            <w:r w:rsidRPr="00280F56">
              <w:t>Active</w:t>
            </w:r>
          </w:p>
        </w:tc>
        <w:tc>
          <w:tcPr>
            <w:tcW w:w="994" w:type="dxa"/>
          </w:tcPr>
          <w:p w14:paraId="56A521DB" w14:textId="77777777" w:rsidR="00F968EF" w:rsidRPr="00280F56" w:rsidRDefault="00F968EF" w:rsidP="006F5210">
            <w:r w:rsidRPr="00280F56">
              <w:t>Passive</w:t>
            </w:r>
          </w:p>
        </w:tc>
        <w:tc>
          <w:tcPr>
            <w:tcW w:w="994" w:type="dxa"/>
          </w:tcPr>
          <w:p w14:paraId="1810BE94" w14:textId="77777777" w:rsidR="00F968EF" w:rsidRPr="00280F56" w:rsidRDefault="00F968EF" w:rsidP="006F5210">
            <w:r w:rsidRPr="00280F56">
              <w:t>Passive</w:t>
            </w:r>
          </w:p>
        </w:tc>
      </w:tr>
      <w:tr w:rsidR="00F968EF" w:rsidRPr="00280F56" w14:paraId="55CE176E" w14:textId="77777777" w:rsidTr="006F5210">
        <w:tc>
          <w:tcPr>
            <w:tcW w:w="1267" w:type="dxa"/>
          </w:tcPr>
          <w:p w14:paraId="2AC08299" w14:textId="77777777" w:rsidR="00F968EF" w:rsidRPr="00280F56" w:rsidRDefault="00F968EF" w:rsidP="006F5210">
            <w:r w:rsidRPr="00280F56">
              <w:t>Cost</w:t>
            </w:r>
          </w:p>
        </w:tc>
        <w:tc>
          <w:tcPr>
            <w:tcW w:w="1440" w:type="dxa"/>
          </w:tcPr>
          <w:p w14:paraId="365EF19D" w14:textId="77777777" w:rsidR="00F968EF" w:rsidRPr="00280F56" w:rsidRDefault="00F968EF" w:rsidP="006F5210">
            <w:r w:rsidRPr="00280F56">
              <w:t>High</w:t>
            </w:r>
          </w:p>
        </w:tc>
        <w:tc>
          <w:tcPr>
            <w:tcW w:w="1297" w:type="dxa"/>
          </w:tcPr>
          <w:p w14:paraId="7367D931" w14:textId="77777777" w:rsidR="00F968EF" w:rsidRPr="00280F56" w:rsidRDefault="00F968EF" w:rsidP="006F5210">
            <w:r w:rsidRPr="00280F56">
              <w:t>Low</w:t>
            </w:r>
          </w:p>
        </w:tc>
        <w:tc>
          <w:tcPr>
            <w:tcW w:w="925" w:type="dxa"/>
          </w:tcPr>
          <w:p w14:paraId="72041FBD" w14:textId="77777777" w:rsidR="00F968EF" w:rsidRPr="00280F56" w:rsidRDefault="00F968EF" w:rsidP="006F5210">
            <w:r w:rsidRPr="00280F56">
              <w:t>Med</w:t>
            </w:r>
          </w:p>
        </w:tc>
        <w:tc>
          <w:tcPr>
            <w:tcW w:w="1045" w:type="dxa"/>
          </w:tcPr>
          <w:p w14:paraId="23428814" w14:textId="77777777" w:rsidR="00F968EF" w:rsidRPr="00280F56" w:rsidRDefault="00F968EF" w:rsidP="006F5210">
            <w:r w:rsidRPr="00280F56">
              <w:t>Med</w:t>
            </w:r>
          </w:p>
        </w:tc>
        <w:tc>
          <w:tcPr>
            <w:tcW w:w="1099" w:type="dxa"/>
          </w:tcPr>
          <w:p w14:paraId="4A6B28D4" w14:textId="77777777" w:rsidR="00F968EF" w:rsidRPr="00280F56" w:rsidRDefault="00F968EF" w:rsidP="006F5210">
            <w:r w:rsidRPr="00280F56">
              <w:t>Med</w:t>
            </w:r>
          </w:p>
        </w:tc>
        <w:tc>
          <w:tcPr>
            <w:tcW w:w="994" w:type="dxa"/>
          </w:tcPr>
          <w:p w14:paraId="0C0A2463" w14:textId="77777777" w:rsidR="00F968EF" w:rsidRPr="00280F56" w:rsidRDefault="00F968EF" w:rsidP="006F5210">
            <w:r w:rsidRPr="00280F56">
              <w:t>High</w:t>
            </w:r>
          </w:p>
        </w:tc>
        <w:tc>
          <w:tcPr>
            <w:tcW w:w="994" w:type="dxa"/>
          </w:tcPr>
          <w:p w14:paraId="7C22957F" w14:textId="77777777" w:rsidR="00F968EF" w:rsidRPr="00280F56" w:rsidRDefault="00F968EF" w:rsidP="006F5210">
            <w:r w:rsidRPr="00280F56">
              <w:t>Med</w:t>
            </w:r>
          </w:p>
        </w:tc>
      </w:tr>
      <w:tr w:rsidR="00F968EF" w:rsidRPr="00280F56" w14:paraId="2510DD54" w14:textId="77777777" w:rsidTr="006F5210">
        <w:tc>
          <w:tcPr>
            <w:tcW w:w="1267" w:type="dxa"/>
          </w:tcPr>
          <w:p w14:paraId="5E65BF2F" w14:textId="77777777" w:rsidR="00F968EF" w:rsidRPr="00280F56" w:rsidRDefault="00F968EF" w:rsidP="006F5210">
            <w:r w:rsidRPr="00280F56">
              <w:t>Range (m)</w:t>
            </w:r>
          </w:p>
        </w:tc>
        <w:tc>
          <w:tcPr>
            <w:tcW w:w="1440" w:type="dxa"/>
          </w:tcPr>
          <w:p w14:paraId="00646151" w14:textId="77777777" w:rsidR="00F968EF" w:rsidRPr="00280F56" w:rsidRDefault="00F968EF" w:rsidP="006F5210">
            <w:r w:rsidRPr="00280F56">
              <w:t>&lt;250</w:t>
            </w:r>
          </w:p>
        </w:tc>
        <w:tc>
          <w:tcPr>
            <w:tcW w:w="1297" w:type="dxa"/>
          </w:tcPr>
          <w:p w14:paraId="25F621D7" w14:textId="77777777" w:rsidR="00F968EF" w:rsidRPr="00280F56" w:rsidRDefault="00F968EF" w:rsidP="006F5210">
            <w:r w:rsidRPr="00280F56">
              <w:t>&lt;10</w:t>
            </w:r>
          </w:p>
        </w:tc>
        <w:tc>
          <w:tcPr>
            <w:tcW w:w="925" w:type="dxa"/>
          </w:tcPr>
          <w:p w14:paraId="6E7CFE89" w14:textId="77777777" w:rsidR="00F968EF" w:rsidRPr="00280F56" w:rsidRDefault="00F968EF" w:rsidP="006F5210">
            <w:r w:rsidRPr="00280F56">
              <w:t>&lt;50</w:t>
            </w:r>
          </w:p>
        </w:tc>
        <w:tc>
          <w:tcPr>
            <w:tcW w:w="1045" w:type="dxa"/>
          </w:tcPr>
          <w:p w14:paraId="4C3DB64B" w14:textId="77777777" w:rsidR="00F968EF" w:rsidRPr="00280F56" w:rsidRDefault="00F968EF" w:rsidP="006F5210">
            <w:r w:rsidRPr="00280F56">
              <w:t>&lt;12</w:t>
            </w:r>
          </w:p>
        </w:tc>
        <w:tc>
          <w:tcPr>
            <w:tcW w:w="1099" w:type="dxa"/>
          </w:tcPr>
          <w:p w14:paraId="76874411" w14:textId="77777777" w:rsidR="00F968EF" w:rsidRPr="00280F56" w:rsidRDefault="00F968EF" w:rsidP="006F5210">
            <w:r w:rsidRPr="00280F56">
              <w:t>&lt;50</w:t>
            </w:r>
          </w:p>
        </w:tc>
        <w:tc>
          <w:tcPr>
            <w:tcW w:w="994" w:type="dxa"/>
          </w:tcPr>
          <w:p w14:paraId="3E4B44CD" w14:textId="77777777" w:rsidR="00F968EF" w:rsidRPr="00280F56" w:rsidRDefault="00F968EF" w:rsidP="006F5210">
            <w:r w:rsidRPr="00280F56">
              <w:t>&lt;10</w:t>
            </w:r>
          </w:p>
        </w:tc>
        <w:tc>
          <w:tcPr>
            <w:tcW w:w="994" w:type="dxa"/>
          </w:tcPr>
          <w:p w14:paraId="689B336D" w14:textId="77777777" w:rsidR="00F968EF" w:rsidRPr="00280F56" w:rsidRDefault="00F968EF" w:rsidP="006F5210">
            <w:r w:rsidRPr="00280F56">
              <w:t>&lt;100</w:t>
            </w:r>
          </w:p>
        </w:tc>
      </w:tr>
      <w:tr w:rsidR="00F968EF" w:rsidRPr="00280F56" w14:paraId="0E4A02B7" w14:textId="77777777" w:rsidTr="006F5210">
        <w:tc>
          <w:tcPr>
            <w:tcW w:w="1267" w:type="dxa"/>
          </w:tcPr>
          <w:p w14:paraId="1307953E" w14:textId="77777777" w:rsidR="00F968EF" w:rsidRPr="00280F56" w:rsidRDefault="00F968EF" w:rsidP="006F5210">
            <w:r w:rsidRPr="00280F56">
              <w:t>Precision</w:t>
            </w:r>
          </w:p>
        </w:tc>
        <w:tc>
          <w:tcPr>
            <w:tcW w:w="1440" w:type="dxa"/>
          </w:tcPr>
          <w:p w14:paraId="24F52811" w14:textId="77777777" w:rsidR="00F968EF" w:rsidRPr="00280F56" w:rsidRDefault="00F968EF" w:rsidP="006F5210">
            <w:r w:rsidRPr="00280F56">
              <w:t>Low</w:t>
            </w:r>
          </w:p>
        </w:tc>
        <w:tc>
          <w:tcPr>
            <w:tcW w:w="1297" w:type="dxa"/>
          </w:tcPr>
          <w:p w14:paraId="6C0EE505" w14:textId="77777777" w:rsidR="00F968EF" w:rsidRPr="00280F56" w:rsidRDefault="00F968EF" w:rsidP="006F5210">
            <w:r w:rsidRPr="00280F56">
              <w:t>Low range</w:t>
            </w:r>
          </w:p>
        </w:tc>
        <w:tc>
          <w:tcPr>
            <w:tcW w:w="925" w:type="dxa"/>
          </w:tcPr>
          <w:p w14:paraId="1274F0A6" w14:textId="77777777" w:rsidR="00F968EF" w:rsidRPr="00280F56" w:rsidRDefault="00F968EF" w:rsidP="006F5210">
            <w:r w:rsidRPr="00280F56">
              <w:t>V. High</w:t>
            </w:r>
          </w:p>
        </w:tc>
        <w:tc>
          <w:tcPr>
            <w:tcW w:w="1045" w:type="dxa"/>
          </w:tcPr>
          <w:p w14:paraId="2B40BF49" w14:textId="77777777" w:rsidR="00F968EF" w:rsidRPr="00280F56" w:rsidRDefault="00F968EF" w:rsidP="006F5210">
            <w:r w:rsidRPr="00280F56">
              <w:t>V. High</w:t>
            </w:r>
          </w:p>
        </w:tc>
        <w:tc>
          <w:tcPr>
            <w:tcW w:w="1099" w:type="dxa"/>
          </w:tcPr>
          <w:p w14:paraId="6DF72916" w14:textId="77777777" w:rsidR="00F968EF" w:rsidRPr="00280F56" w:rsidRDefault="00F968EF" w:rsidP="006F5210">
            <w:r w:rsidRPr="00280F56">
              <w:t>V. High</w:t>
            </w:r>
          </w:p>
        </w:tc>
        <w:tc>
          <w:tcPr>
            <w:tcW w:w="994" w:type="dxa"/>
          </w:tcPr>
          <w:p w14:paraId="3DF01B77" w14:textId="77777777" w:rsidR="00F968EF" w:rsidRPr="00280F56" w:rsidRDefault="00F968EF" w:rsidP="006F5210">
            <w:r w:rsidRPr="00280F56">
              <w:t>Med</w:t>
            </w:r>
          </w:p>
        </w:tc>
        <w:tc>
          <w:tcPr>
            <w:tcW w:w="994" w:type="dxa"/>
          </w:tcPr>
          <w:p w14:paraId="3F5A826A" w14:textId="77777777" w:rsidR="00F968EF" w:rsidRPr="00280F56" w:rsidRDefault="00F968EF" w:rsidP="006F5210">
            <w:r w:rsidRPr="00280F56">
              <w:t>Low</w:t>
            </w:r>
          </w:p>
        </w:tc>
      </w:tr>
      <w:tr w:rsidR="00F968EF" w:rsidRPr="00280F56" w14:paraId="58BE4093" w14:textId="77777777" w:rsidTr="006F5210">
        <w:tc>
          <w:tcPr>
            <w:tcW w:w="1267" w:type="dxa"/>
          </w:tcPr>
          <w:p w14:paraId="4856D0AA" w14:textId="77777777" w:rsidR="00F968EF" w:rsidRPr="00280F56" w:rsidRDefault="00F968EF" w:rsidP="006F5210">
            <w:r w:rsidRPr="00280F56">
              <w:t>Resolution</w:t>
            </w:r>
          </w:p>
        </w:tc>
        <w:tc>
          <w:tcPr>
            <w:tcW w:w="1440" w:type="dxa"/>
          </w:tcPr>
          <w:p w14:paraId="458FEDB6" w14:textId="77777777" w:rsidR="00F968EF" w:rsidRPr="00280F56" w:rsidRDefault="00F968EF" w:rsidP="006F5210">
            <w:r w:rsidRPr="00280F56">
              <w:t>Low</w:t>
            </w:r>
          </w:p>
        </w:tc>
        <w:tc>
          <w:tcPr>
            <w:tcW w:w="1297" w:type="dxa"/>
          </w:tcPr>
          <w:p w14:paraId="3D9F44CC" w14:textId="77777777" w:rsidR="00F968EF" w:rsidRPr="00280F56" w:rsidRDefault="00F968EF" w:rsidP="006F5210">
            <w:r w:rsidRPr="00280F56">
              <w:t>Low</w:t>
            </w:r>
          </w:p>
        </w:tc>
        <w:tc>
          <w:tcPr>
            <w:tcW w:w="925" w:type="dxa"/>
          </w:tcPr>
          <w:p w14:paraId="221F0C3F" w14:textId="77777777" w:rsidR="00F968EF" w:rsidRPr="00280F56" w:rsidRDefault="00F968EF" w:rsidP="006F5210">
            <w:r w:rsidRPr="00280F56">
              <w:t>Precise</w:t>
            </w:r>
          </w:p>
        </w:tc>
        <w:tc>
          <w:tcPr>
            <w:tcW w:w="1045" w:type="dxa"/>
          </w:tcPr>
          <w:p w14:paraId="1C2580F7" w14:textId="77777777" w:rsidR="00F968EF" w:rsidRPr="00280F56" w:rsidRDefault="00F968EF" w:rsidP="006F5210">
            <w:r w:rsidRPr="00280F56">
              <w:t>V. High</w:t>
            </w:r>
          </w:p>
        </w:tc>
        <w:tc>
          <w:tcPr>
            <w:tcW w:w="1099" w:type="dxa"/>
          </w:tcPr>
          <w:p w14:paraId="65D1406C" w14:textId="77777777" w:rsidR="00F968EF" w:rsidRPr="00280F56" w:rsidRDefault="00F968EF" w:rsidP="006F5210">
            <w:proofErr w:type="spellStart"/>
            <w:r w:rsidRPr="00280F56">
              <w:t>V.High</w:t>
            </w:r>
            <w:proofErr w:type="spellEnd"/>
          </w:p>
        </w:tc>
        <w:tc>
          <w:tcPr>
            <w:tcW w:w="994" w:type="dxa"/>
          </w:tcPr>
          <w:p w14:paraId="27A14E05" w14:textId="77777777" w:rsidR="00F968EF" w:rsidRPr="00280F56" w:rsidRDefault="00F968EF" w:rsidP="006F5210">
            <w:r w:rsidRPr="00280F56">
              <w:t>Med</w:t>
            </w:r>
          </w:p>
        </w:tc>
        <w:tc>
          <w:tcPr>
            <w:tcW w:w="994" w:type="dxa"/>
          </w:tcPr>
          <w:p w14:paraId="723AE709" w14:textId="77777777" w:rsidR="00F968EF" w:rsidRPr="00280F56" w:rsidRDefault="00F968EF" w:rsidP="006F5210">
            <w:r w:rsidRPr="00280F56">
              <w:t>Med</w:t>
            </w:r>
          </w:p>
        </w:tc>
      </w:tr>
      <w:tr w:rsidR="00F968EF" w:rsidRPr="00280F56" w14:paraId="0BA4490A" w14:textId="77777777" w:rsidTr="006F5210">
        <w:tc>
          <w:tcPr>
            <w:tcW w:w="1267" w:type="dxa"/>
          </w:tcPr>
          <w:p w14:paraId="15C02E6F" w14:textId="77777777" w:rsidR="00F968EF" w:rsidRPr="00280F56" w:rsidRDefault="00F968EF" w:rsidP="006F5210">
            <w:r w:rsidRPr="00280F56">
              <w:t>Reliability</w:t>
            </w:r>
          </w:p>
        </w:tc>
        <w:tc>
          <w:tcPr>
            <w:tcW w:w="1440" w:type="dxa"/>
          </w:tcPr>
          <w:p w14:paraId="08C20270" w14:textId="77777777" w:rsidR="00F968EF" w:rsidRPr="00280F56" w:rsidRDefault="00F968EF" w:rsidP="006F5210">
            <w:r w:rsidRPr="00280F56">
              <w:t>High</w:t>
            </w:r>
          </w:p>
        </w:tc>
        <w:tc>
          <w:tcPr>
            <w:tcW w:w="1297" w:type="dxa"/>
          </w:tcPr>
          <w:p w14:paraId="15E43950" w14:textId="77777777" w:rsidR="00F968EF" w:rsidRPr="00280F56" w:rsidRDefault="00F968EF" w:rsidP="006F5210">
            <w:r w:rsidRPr="00280F56">
              <w:t>Low</w:t>
            </w:r>
          </w:p>
        </w:tc>
        <w:tc>
          <w:tcPr>
            <w:tcW w:w="925" w:type="dxa"/>
          </w:tcPr>
          <w:p w14:paraId="6F77757F" w14:textId="77777777" w:rsidR="00F968EF" w:rsidRPr="00280F56" w:rsidRDefault="00F968EF" w:rsidP="006F5210">
            <w:r w:rsidRPr="00280F56">
              <w:t>High</w:t>
            </w:r>
          </w:p>
        </w:tc>
        <w:tc>
          <w:tcPr>
            <w:tcW w:w="1045" w:type="dxa"/>
          </w:tcPr>
          <w:p w14:paraId="54E37542" w14:textId="77777777" w:rsidR="00F968EF" w:rsidRPr="00280F56" w:rsidRDefault="00F968EF" w:rsidP="006F5210">
            <w:r w:rsidRPr="00280F56">
              <w:t>High</w:t>
            </w:r>
          </w:p>
        </w:tc>
        <w:tc>
          <w:tcPr>
            <w:tcW w:w="1099" w:type="dxa"/>
          </w:tcPr>
          <w:p w14:paraId="35164303" w14:textId="77777777" w:rsidR="00F968EF" w:rsidRPr="00280F56" w:rsidRDefault="00F968EF" w:rsidP="006F5210">
            <w:r w:rsidRPr="00280F56">
              <w:t>High</w:t>
            </w:r>
          </w:p>
        </w:tc>
        <w:tc>
          <w:tcPr>
            <w:tcW w:w="994" w:type="dxa"/>
          </w:tcPr>
          <w:p w14:paraId="3215A25B" w14:textId="77777777" w:rsidR="00F968EF" w:rsidRPr="00280F56" w:rsidRDefault="00F968EF" w:rsidP="006F5210">
            <w:r w:rsidRPr="00280F56">
              <w:t>Med</w:t>
            </w:r>
          </w:p>
        </w:tc>
        <w:tc>
          <w:tcPr>
            <w:tcW w:w="994" w:type="dxa"/>
          </w:tcPr>
          <w:p w14:paraId="030255DA" w14:textId="77777777" w:rsidR="00F968EF" w:rsidRPr="00280F56" w:rsidRDefault="00F968EF" w:rsidP="006F5210">
            <w:r w:rsidRPr="00280F56">
              <w:t>Med</w:t>
            </w:r>
          </w:p>
        </w:tc>
      </w:tr>
      <w:tr w:rsidR="00F968EF" w:rsidRPr="00280F56" w14:paraId="4B1904CE" w14:textId="77777777" w:rsidTr="006F5210">
        <w:tc>
          <w:tcPr>
            <w:tcW w:w="1267" w:type="dxa"/>
          </w:tcPr>
          <w:p w14:paraId="3892CAFE" w14:textId="77777777" w:rsidR="00F968EF" w:rsidRPr="00280F56" w:rsidRDefault="00F968EF" w:rsidP="006F5210">
            <w:r w:rsidRPr="00280F56">
              <w:t>Power</w:t>
            </w:r>
          </w:p>
        </w:tc>
        <w:tc>
          <w:tcPr>
            <w:tcW w:w="1440" w:type="dxa"/>
          </w:tcPr>
          <w:p w14:paraId="7282523F" w14:textId="77777777" w:rsidR="00F968EF" w:rsidRPr="00280F56" w:rsidRDefault="00F968EF" w:rsidP="006F5210">
            <w:r w:rsidRPr="00280F56">
              <w:t>High</w:t>
            </w:r>
          </w:p>
        </w:tc>
        <w:tc>
          <w:tcPr>
            <w:tcW w:w="1297" w:type="dxa"/>
          </w:tcPr>
          <w:p w14:paraId="0C9A1F98" w14:textId="77777777" w:rsidR="00F968EF" w:rsidRPr="00280F56" w:rsidRDefault="00F968EF" w:rsidP="006F5210">
            <w:r w:rsidRPr="00280F56">
              <w:t>Med-High</w:t>
            </w:r>
          </w:p>
        </w:tc>
        <w:tc>
          <w:tcPr>
            <w:tcW w:w="925" w:type="dxa"/>
          </w:tcPr>
          <w:p w14:paraId="0FBAC27E" w14:textId="77777777" w:rsidR="00F968EF" w:rsidRPr="00280F56" w:rsidRDefault="00F968EF" w:rsidP="006F5210">
            <w:r w:rsidRPr="00280F56">
              <w:t>Med-High</w:t>
            </w:r>
          </w:p>
        </w:tc>
        <w:tc>
          <w:tcPr>
            <w:tcW w:w="1045" w:type="dxa"/>
          </w:tcPr>
          <w:p w14:paraId="0AC41F10" w14:textId="77777777" w:rsidR="00F968EF" w:rsidRPr="00280F56" w:rsidRDefault="00F968EF" w:rsidP="006F5210">
            <w:r w:rsidRPr="00280F56">
              <w:t>Low</w:t>
            </w:r>
          </w:p>
        </w:tc>
        <w:tc>
          <w:tcPr>
            <w:tcW w:w="1099" w:type="dxa"/>
          </w:tcPr>
          <w:p w14:paraId="20E860A3" w14:textId="77777777" w:rsidR="00F968EF" w:rsidRPr="00280F56" w:rsidRDefault="00F968EF" w:rsidP="006F5210">
            <w:r w:rsidRPr="00280F56">
              <w:t>Med</w:t>
            </w:r>
          </w:p>
        </w:tc>
        <w:tc>
          <w:tcPr>
            <w:tcW w:w="994" w:type="dxa"/>
          </w:tcPr>
          <w:p w14:paraId="0DD00D0F" w14:textId="77777777" w:rsidR="00F968EF" w:rsidRPr="00280F56" w:rsidRDefault="00F968EF" w:rsidP="006F5210">
            <w:r w:rsidRPr="00280F56">
              <w:t>Low</w:t>
            </w:r>
          </w:p>
        </w:tc>
        <w:tc>
          <w:tcPr>
            <w:tcW w:w="994" w:type="dxa"/>
          </w:tcPr>
          <w:p w14:paraId="0191A2A3" w14:textId="77777777" w:rsidR="00F968EF" w:rsidRPr="00280F56" w:rsidRDefault="00F968EF" w:rsidP="006F5210">
            <w:r w:rsidRPr="00280F56">
              <w:t>Low</w:t>
            </w:r>
          </w:p>
        </w:tc>
      </w:tr>
      <w:tr w:rsidR="00F968EF" w:rsidRPr="00280F56" w14:paraId="2D6FB9C2" w14:textId="77777777" w:rsidTr="006F5210">
        <w:tc>
          <w:tcPr>
            <w:tcW w:w="1267" w:type="dxa"/>
          </w:tcPr>
          <w:p w14:paraId="19DA3884" w14:textId="77777777" w:rsidR="00F968EF" w:rsidRPr="00280F56" w:rsidRDefault="00F968EF" w:rsidP="006F5210">
            <w:r w:rsidRPr="00280F56">
              <w:t>Processing</w:t>
            </w:r>
          </w:p>
        </w:tc>
        <w:tc>
          <w:tcPr>
            <w:tcW w:w="1440" w:type="dxa"/>
          </w:tcPr>
          <w:p w14:paraId="63B6F18C" w14:textId="77777777" w:rsidR="00F968EF" w:rsidRPr="00280F56" w:rsidRDefault="00F968EF" w:rsidP="006F5210">
            <w:r w:rsidRPr="00280F56">
              <w:t>Fast</w:t>
            </w:r>
          </w:p>
        </w:tc>
        <w:tc>
          <w:tcPr>
            <w:tcW w:w="1297" w:type="dxa"/>
          </w:tcPr>
          <w:p w14:paraId="7C5D80A4" w14:textId="77777777" w:rsidR="00F968EF" w:rsidRPr="00280F56" w:rsidRDefault="00F968EF" w:rsidP="006F5210">
            <w:r w:rsidRPr="00280F56">
              <w:t>Speed of sound limits</w:t>
            </w:r>
          </w:p>
        </w:tc>
        <w:tc>
          <w:tcPr>
            <w:tcW w:w="925" w:type="dxa"/>
          </w:tcPr>
          <w:p w14:paraId="2A1D0C4A" w14:textId="77777777" w:rsidR="00F968EF" w:rsidRPr="00280F56" w:rsidRDefault="00F968EF" w:rsidP="006F5210">
            <w:r w:rsidRPr="00280F56">
              <w:t>Fast</w:t>
            </w:r>
          </w:p>
        </w:tc>
        <w:tc>
          <w:tcPr>
            <w:tcW w:w="1045" w:type="dxa"/>
          </w:tcPr>
          <w:p w14:paraId="376D3E56" w14:textId="77777777" w:rsidR="00F968EF" w:rsidRPr="00280F56" w:rsidRDefault="00F968EF" w:rsidP="006F5210">
            <w:r w:rsidRPr="00280F56">
              <w:t>Med</w:t>
            </w:r>
          </w:p>
        </w:tc>
        <w:tc>
          <w:tcPr>
            <w:tcW w:w="1099" w:type="dxa"/>
          </w:tcPr>
          <w:p w14:paraId="74FD3FB5" w14:textId="77777777" w:rsidR="00F968EF" w:rsidRPr="00280F56" w:rsidRDefault="00F968EF" w:rsidP="006F5210">
            <w:r w:rsidRPr="00280F56">
              <w:t>Fast</w:t>
            </w:r>
          </w:p>
        </w:tc>
        <w:tc>
          <w:tcPr>
            <w:tcW w:w="994" w:type="dxa"/>
          </w:tcPr>
          <w:p w14:paraId="3281F41F" w14:textId="77777777" w:rsidR="00F968EF" w:rsidRPr="00280F56" w:rsidRDefault="00F968EF" w:rsidP="006F5210">
            <w:r w:rsidRPr="00280F56">
              <w:t>Fast CPU needed</w:t>
            </w:r>
          </w:p>
        </w:tc>
        <w:tc>
          <w:tcPr>
            <w:tcW w:w="994" w:type="dxa"/>
          </w:tcPr>
          <w:p w14:paraId="3E7F1C5C" w14:textId="77777777" w:rsidR="00F968EF" w:rsidRPr="00280F56" w:rsidRDefault="00F968EF" w:rsidP="006F5210">
            <w:r w:rsidRPr="00280F56">
              <w:t>Fast CPU needed</w:t>
            </w:r>
          </w:p>
        </w:tc>
      </w:tr>
      <w:tr w:rsidR="00F968EF" w:rsidRPr="00280F56" w14:paraId="527D13F2" w14:textId="77777777" w:rsidTr="006F5210">
        <w:trPr>
          <w:trHeight w:val="698"/>
        </w:trPr>
        <w:tc>
          <w:tcPr>
            <w:tcW w:w="1267" w:type="dxa"/>
          </w:tcPr>
          <w:p w14:paraId="32361421" w14:textId="77777777" w:rsidR="00F968EF" w:rsidRPr="00280F56" w:rsidRDefault="00F968EF" w:rsidP="006F5210">
            <w:r w:rsidRPr="00280F56">
              <w:t>Rain influences</w:t>
            </w:r>
          </w:p>
        </w:tc>
        <w:tc>
          <w:tcPr>
            <w:tcW w:w="1440" w:type="dxa"/>
          </w:tcPr>
          <w:p w14:paraId="5FAF08DB" w14:textId="77777777" w:rsidR="00F968EF" w:rsidRPr="00280F56" w:rsidRDefault="00F968EF" w:rsidP="006F5210">
            <w:r w:rsidRPr="00280F56">
              <w:t>No but reduces range</w:t>
            </w:r>
          </w:p>
        </w:tc>
        <w:tc>
          <w:tcPr>
            <w:tcW w:w="1297" w:type="dxa"/>
          </w:tcPr>
          <w:p w14:paraId="58F3B5B7" w14:textId="77777777" w:rsidR="00F968EF" w:rsidRPr="00280F56" w:rsidRDefault="00F968EF" w:rsidP="006F5210">
            <w:r w:rsidRPr="00280F56">
              <w:t>Yes</w:t>
            </w:r>
          </w:p>
        </w:tc>
        <w:tc>
          <w:tcPr>
            <w:tcW w:w="953" w:type="dxa"/>
          </w:tcPr>
          <w:p w14:paraId="188F067F" w14:textId="77777777" w:rsidR="00F968EF" w:rsidRPr="00280F56" w:rsidRDefault="00F968EF" w:rsidP="006F5210">
            <w:r w:rsidRPr="00280F56">
              <w:t>Yes</w:t>
            </w:r>
          </w:p>
        </w:tc>
        <w:tc>
          <w:tcPr>
            <w:tcW w:w="992" w:type="dxa"/>
          </w:tcPr>
          <w:p w14:paraId="41F907E2" w14:textId="77777777" w:rsidR="00F968EF" w:rsidRPr="00280F56" w:rsidRDefault="00F968EF" w:rsidP="006F5210">
            <w:r w:rsidRPr="00280F56">
              <w:t>Yes</w:t>
            </w:r>
          </w:p>
        </w:tc>
        <w:tc>
          <w:tcPr>
            <w:tcW w:w="1134" w:type="dxa"/>
          </w:tcPr>
          <w:p w14:paraId="09B04977" w14:textId="77777777" w:rsidR="00F968EF" w:rsidRPr="00280F56" w:rsidRDefault="00F968EF" w:rsidP="006F5210">
            <w:r w:rsidRPr="00280F56">
              <w:t>No but reduces range</w:t>
            </w:r>
          </w:p>
        </w:tc>
        <w:tc>
          <w:tcPr>
            <w:tcW w:w="992" w:type="dxa"/>
          </w:tcPr>
          <w:p w14:paraId="4AFEFDF9" w14:textId="77777777" w:rsidR="00F968EF" w:rsidRPr="00280F56" w:rsidRDefault="00F968EF" w:rsidP="006F5210">
            <w:r w:rsidRPr="00280F56">
              <w:t>Yes</w:t>
            </w:r>
          </w:p>
        </w:tc>
        <w:tc>
          <w:tcPr>
            <w:tcW w:w="986" w:type="dxa"/>
          </w:tcPr>
          <w:p w14:paraId="33620596" w14:textId="77777777" w:rsidR="00F968EF" w:rsidRPr="00280F56" w:rsidRDefault="00F968EF" w:rsidP="006F5210">
            <w:r w:rsidRPr="00280F56">
              <w:t>Yes</w:t>
            </w:r>
          </w:p>
        </w:tc>
      </w:tr>
      <w:tr w:rsidR="00F968EF" w:rsidRPr="00280F56" w14:paraId="2ECA43FB" w14:textId="77777777" w:rsidTr="006F5210">
        <w:trPr>
          <w:trHeight w:val="698"/>
        </w:trPr>
        <w:tc>
          <w:tcPr>
            <w:tcW w:w="1267" w:type="dxa"/>
          </w:tcPr>
          <w:p w14:paraId="23731D8E" w14:textId="77777777" w:rsidR="00F968EF" w:rsidRPr="00280F56" w:rsidRDefault="00F968EF" w:rsidP="006F5210">
            <w:r w:rsidRPr="00280F56">
              <w:t>Dust influences</w:t>
            </w:r>
          </w:p>
        </w:tc>
        <w:tc>
          <w:tcPr>
            <w:tcW w:w="1440" w:type="dxa"/>
          </w:tcPr>
          <w:p w14:paraId="1241A6FB" w14:textId="77777777" w:rsidR="00F968EF" w:rsidRPr="00280F56" w:rsidRDefault="00F968EF" w:rsidP="006F5210">
            <w:r w:rsidRPr="00280F56">
              <w:t>No</w:t>
            </w:r>
          </w:p>
        </w:tc>
        <w:tc>
          <w:tcPr>
            <w:tcW w:w="1297" w:type="dxa"/>
          </w:tcPr>
          <w:p w14:paraId="7BAFAF37" w14:textId="77777777" w:rsidR="00F968EF" w:rsidRPr="00280F56" w:rsidRDefault="00F968EF" w:rsidP="006F5210">
            <w:r w:rsidRPr="00280F56">
              <w:t>No</w:t>
            </w:r>
          </w:p>
        </w:tc>
        <w:tc>
          <w:tcPr>
            <w:tcW w:w="953" w:type="dxa"/>
          </w:tcPr>
          <w:p w14:paraId="1DE1CE7D" w14:textId="77777777" w:rsidR="00F968EF" w:rsidRPr="00280F56" w:rsidRDefault="00F968EF" w:rsidP="006F5210">
            <w:r w:rsidRPr="00280F56">
              <w:t>Yes</w:t>
            </w:r>
          </w:p>
        </w:tc>
        <w:tc>
          <w:tcPr>
            <w:tcW w:w="992" w:type="dxa"/>
          </w:tcPr>
          <w:p w14:paraId="7ABB4E79" w14:textId="77777777" w:rsidR="00F968EF" w:rsidRPr="00280F56" w:rsidRDefault="00F968EF" w:rsidP="006F5210">
            <w:r w:rsidRPr="00280F56">
              <w:t>Yes</w:t>
            </w:r>
          </w:p>
        </w:tc>
        <w:tc>
          <w:tcPr>
            <w:tcW w:w="1134" w:type="dxa"/>
          </w:tcPr>
          <w:p w14:paraId="7EBE7994" w14:textId="77777777" w:rsidR="00F968EF" w:rsidRPr="00280F56" w:rsidRDefault="00F968EF" w:rsidP="006F5210">
            <w:r w:rsidRPr="00280F56">
              <w:t>No but reduces range</w:t>
            </w:r>
          </w:p>
        </w:tc>
        <w:tc>
          <w:tcPr>
            <w:tcW w:w="992" w:type="dxa"/>
          </w:tcPr>
          <w:p w14:paraId="6C4B2C42" w14:textId="77777777" w:rsidR="00F968EF" w:rsidRPr="00280F56" w:rsidRDefault="00F968EF" w:rsidP="006F5210">
            <w:r w:rsidRPr="00280F56">
              <w:t>Yes</w:t>
            </w:r>
          </w:p>
        </w:tc>
        <w:tc>
          <w:tcPr>
            <w:tcW w:w="986" w:type="dxa"/>
          </w:tcPr>
          <w:p w14:paraId="1AEDC5CF" w14:textId="77777777" w:rsidR="00F968EF" w:rsidRPr="00280F56" w:rsidRDefault="00F968EF" w:rsidP="006F5210">
            <w:r w:rsidRPr="00280F56">
              <w:t>Yes</w:t>
            </w:r>
          </w:p>
        </w:tc>
      </w:tr>
      <w:tr w:rsidR="00F968EF" w:rsidRPr="00280F56" w14:paraId="6E915204" w14:textId="77777777" w:rsidTr="006F5210">
        <w:trPr>
          <w:trHeight w:val="698"/>
        </w:trPr>
        <w:tc>
          <w:tcPr>
            <w:tcW w:w="1267" w:type="dxa"/>
          </w:tcPr>
          <w:p w14:paraId="209ECD5A" w14:textId="77777777" w:rsidR="00F968EF" w:rsidRPr="00280F56" w:rsidRDefault="00F968EF" w:rsidP="006F5210">
            <w:r w:rsidRPr="00280F56">
              <w:t>Fog influences</w:t>
            </w:r>
          </w:p>
        </w:tc>
        <w:tc>
          <w:tcPr>
            <w:tcW w:w="1440" w:type="dxa"/>
          </w:tcPr>
          <w:p w14:paraId="0738AF05" w14:textId="77777777" w:rsidR="00F968EF" w:rsidRPr="00280F56" w:rsidRDefault="00F968EF" w:rsidP="006F5210">
            <w:r w:rsidRPr="00280F56">
              <w:t>No</w:t>
            </w:r>
          </w:p>
        </w:tc>
        <w:tc>
          <w:tcPr>
            <w:tcW w:w="1297" w:type="dxa"/>
          </w:tcPr>
          <w:p w14:paraId="249F0492" w14:textId="77777777" w:rsidR="00F968EF" w:rsidRPr="00280F56" w:rsidRDefault="00F968EF" w:rsidP="006F5210">
            <w:r w:rsidRPr="00280F56">
              <w:t>No</w:t>
            </w:r>
          </w:p>
        </w:tc>
        <w:tc>
          <w:tcPr>
            <w:tcW w:w="953" w:type="dxa"/>
          </w:tcPr>
          <w:p w14:paraId="037F1FE5" w14:textId="77777777" w:rsidR="00F968EF" w:rsidRPr="00280F56" w:rsidRDefault="00F968EF" w:rsidP="006F5210">
            <w:r w:rsidRPr="00280F56">
              <w:t>Yes</w:t>
            </w:r>
          </w:p>
        </w:tc>
        <w:tc>
          <w:tcPr>
            <w:tcW w:w="992" w:type="dxa"/>
          </w:tcPr>
          <w:p w14:paraId="3EF75947" w14:textId="77777777" w:rsidR="00F968EF" w:rsidRPr="00280F56" w:rsidRDefault="00F968EF" w:rsidP="006F5210">
            <w:r w:rsidRPr="00280F56">
              <w:t>Reduces range</w:t>
            </w:r>
          </w:p>
        </w:tc>
        <w:tc>
          <w:tcPr>
            <w:tcW w:w="1134" w:type="dxa"/>
          </w:tcPr>
          <w:p w14:paraId="3228BE67" w14:textId="77777777" w:rsidR="00F968EF" w:rsidRPr="00280F56" w:rsidRDefault="00F968EF" w:rsidP="006F5210">
            <w:r w:rsidRPr="00280F56">
              <w:t>Reduces range</w:t>
            </w:r>
          </w:p>
        </w:tc>
        <w:tc>
          <w:tcPr>
            <w:tcW w:w="992" w:type="dxa"/>
          </w:tcPr>
          <w:p w14:paraId="601D4571" w14:textId="77777777" w:rsidR="00F968EF" w:rsidRPr="00280F56" w:rsidRDefault="00F968EF" w:rsidP="006F5210">
            <w:r w:rsidRPr="00280F56">
              <w:t>Yes</w:t>
            </w:r>
          </w:p>
        </w:tc>
        <w:tc>
          <w:tcPr>
            <w:tcW w:w="986" w:type="dxa"/>
          </w:tcPr>
          <w:p w14:paraId="5DFDD997" w14:textId="77777777" w:rsidR="00F968EF" w:rsidRPr="00280F56" w:rsidRDefault="00F968EF" w:rsidP="006F5210">
            <w:r w:rsidRPr="00280F56">
              <w:t>Yes</w:t>
            </w:r>
          </w:p>
        </w:tc>
      </w:tr>
      <w:tr w:rsidR="00F968EF" w:rsidRPr="00280F56" w14:paraId="6FD8359E" w14:textId="77777777" w:rsidTr="006F5210">
        <w:trPr>
          <w:trHeight w:val="698"/>
        </w:trPr>
        <w:tc>
          <w:tcPr>
            <w:tcW w:w="1267" w:type="dxa"/>
          </w:tcPr>
          <w:p w14:paraId="58044D53" w14:textId="77777777" w:rsidR="00F968EF" w:rsidRPr="00280F56" w:rsidRDefault="00F968EF" w:rsidP="006F5210">
            <w:r w:rsidRPr="00280F56">
              <w:t>Sound influences</w:t>
            </w:r>
          </w:p>
        </w:tc>
        <w:tc>
          <w:tcPr>
            <w:tcW w:w="1440" w:type="dxa"/>
          </w:tcPr>
          <w:p w14:paraId="38175C51" w14:textId="77777777" w:rsidR="00F968EF" w:rsidRPr="00280F56" w:rsidRDefault="00F968EF" w:rsidP="006F5210">
            <w:r w:rsidRPr="00280F56">
              <w:t>No</w:t>
            </w:r>
          </w:p>
        </w:tc>
        <w:tc>
          <w:tcPr>
            <w:tcW w:w="1297" w:type="dxa"/>
          </w:tcPr>
          <w:p w14:paraId="733D703B" w14:textId="77777777" w:rsidR="00F968EF" w:rsidRPr="00280F56" w:rsidRDefault="00F968EF" w:rsidP="006F5210">
            <w:r w:rsidRPr="00280F56">
              <w:t>If High pitch</w:t>
            </w:r>
          </w:p>
        </w:tc>
        <w:tc>
          <w:tcPr>
            <w:tcW w:w="953" w:type="dxa"/>
          </w:tcPr>
          <w:p w14:paraId="17077B5A" w14:textId="77777777" w:rsidR="00F968EF" w:rsidRPr="00280F56" w:rsidRDefault="00F968EF" w:rsidP="006F5210">
            <w:r w:rsidRPr="00280F56">
              <w:t>No</w:t>
            </w:r>
          </w:p>
        </w:tc>
        <w:tc>
          <w:tcPr>
            <w:tcW w:w="992" w:type="dxa"/>
          </w:tcPr>
          <w:p w14:paraId="1513DF2D" w14:textId="77777777" w:rsidR="00F968EF" w:rsidRPr="00280F56" w:rsidRDefault="00F968EF" w:rsidP="006F5210">
            <w:r w:rsidRPr="00280F56">
              <w:t>No</w:t>
            </w:r>
          </w:p>
        </w:tc>
        <w:tc>
          <w:tcPr>
            <w:tcW w:w="1134" w:type="dxa"/>
          </w:tcPr>
          <w:p w14:paraId="36656CA8" w14:textId="77777777" w:rsidR="00F968EF" w:rsidRPr="00280F56" w:rsidRDefault="00F968EF" w:rsidP="006F5210">
            <w:r w:rsidRPr="00280F56">
              <w:t>No</w:t>
            </w:r>
          </w:p>
        </w:tc>
        <w:tc>
          <w:tcPr>
            <w:tcW w:w="992" w:type="dxa"/>
          </w:tcPr>
          <w:p w14:paraId="6C06426B" w14:textId="77777777" w:rsidR="00F968EF" w:rsidRPr="00280F56" w:rsidRDefault="00F968EF" w:rsidP="006F5210">
            <w:r w:rsidRPr="00280F56">
              <w:t>No</w:t>
            </w:r>
          </w:p>
        </w:tc>
        <w:tc>
          <w:tcPr>
            <w:tcW w:w="986" w:type="dxa"/>
          </w:tcPr>
          <w:p w14:paraId="472EF776" w14:textId="77777777" w:rsidR="00F968EF" w:rsidRPr="00280F56" w:rsidRDefault="00F968EF" w:rsidP="006F5210">
            <w:r w:rsidRPr="00280F56">
              <w:t>No</w:t>
            </w:r>
          </w:p>
        </w:tc>
      </w:tr>
      <w:tr w:rsidR="00F968EF" w:rsidRPr="00280F56" w14:paraId="71270C85" w14:textId="77777777" w:rsidTr="006F5210">
        <w:trPr>
          <w:trHeight w:val="698"/>
        </w:trPr>
        <w:tc>
          <w:tcPr>
            <w:tcW w:w="1267" w:type="dxa"/>
          </w:tcPr>
          <w:p w14:paraId="548DE0BD" w14:textId="77777777" w:rsidR="00F968EF" w:rsidRPr="00280F56" w:rsidRDefault="00F968EF" w:rsidP="006F5210">
            <w:r w:rsidRPr="00280F56">
              <w:t>Light influences</w:t>
            </w:r>
          </w:p>
        </w:tc>
        <w:tc>
          <w:tcPr>
            <w:tcW w:w="1440" w:type="dxa"/>
          </w:tcPr>
          <w:p w14:paraId="61F393B1" w14:textId="77777777" w:rsidR="00F968EF" w:rsidRPr="00280F56" w:rsidRDefault="00F968EF" w:rsidP="006F5210">
            <w:r w:rsidRPr="00280F56">
              <w:t>No</w:t>
            </w:r>
          </w:p>
        </w:tc>
        <w:tc>
          <w:tcPr>
            <w:tcW w:w="1297" w:type="dxa"/>
          </w:tcPr>
          <w:p w14:paraId="5875CFC1" w14:textId="77777777" w:rsidR="00F968EF" w:rsidRPr="00280F56" w:rsidRDefault="00F968EF" w:rsidP="006F5210">
            <w:r w:rsidRPr="00280F56">
              <w:t>No</w:t>
            </w:r>
          </w:p>
        </w:tc>
        <w:tc>
          <w:tcPr>
            <w:tcW w:w="953" w:type="dxa"/>
          </w:tcPr>
          <w:p w14:paraId="3AB012E1" w14:textId="77777777" w:rsidR="00F968EF" w:rsidRPr="00280F56" w:rsidRDefault="00F968EF" w:rsidP="006F5210">
            <w:r w:rsidRPr="00280F56">
              <w:t>No</w:t>
            </w:r>
          </w:p>
        </w:tc>
        <w:tc>
          <w:tcPr>
            <w:tcW w:w="992" w:type="dxa"/>
          </w:tcPr>
          <w:p w14:paraId="0FD10D92" w14:textId="77777777" w:rsidR="00F968EF" w:rsidRPr="00280F56" w:rsidRDefault="00F968EF" w:rsidP="006F5210">
            <w:r w:rsidRPr="00280F56">
              <w:t>Direct sun</w:t>
            </w:r>
          </w:p>
        </w:tc>
        <w:tc>
          <w:tcPr>
            <w:tcW w:w="1134" w:type="dxa"/>
          </w:tcPr>
          <w:p w14:paraId="6202469F" w14:textId="77777777" w:rsidR="00F968EF" w:rsidRPr="00280F56" w:rsidRDefault="00F968EF" w:rsidP="006F5210">
            <w:r w:rsidRPr="00280F56">
              <w:t>Direct sun</w:t>
            </w:r>
          </w:p>
        </w:tc>
        <w:tc>
          <w:tcPr>
            <w:tcW w:w="992" w:type="dxa"/>
          </w:tcPr>
          <w:p w14:paraId="0C5C1E87" w14:textId="77777777" w:rsidR="00F968EF" w:rsidRPr="00280F56" w:rsidRDefault="00F968EF" w:rsidP="006F5210">
            <w:r w:rsidRPr="00280F56">
              <w:t>Lens flare</w:t>
            </w:r>
          </w:p>
        </w:tc>
        <w:tc>
          <w:tcPr>
            <w:tcW w:w="986" w:type="dxa"/>
          </w:tcPr>
          <w:p w14:paraId="450BCF93" w14:textId="77777777" w:rsidR="00F968EF" w:rsidRPr="00280F56" w:rsidRDefault="00F968EF" w:rsidP="006F5210">
            <w:r w:rsidRPr="00280F56">
              <w:t>Lens flare</w:t>
            </w:r>
          </w:p>
        </w:tc>
      </w:tr>
      <w:tr w:rsidR="00F968EF" w:rsidRPr="00280F56" w14:paraId="760AEE16" w14:textId="77777777" w:rsidTr="006F5210">
        <w:trPr>
          <w:trHeight w:val="698"/>
        </w:trPr>
        <w:tc>
          <w:tcPr>
            <w:tcW w:w="1267" w:type="dxa"/>
          </w:tcPr>
          <w:p w14:paraId="02184D85" w14:textId="77777777" w:rsidR="00F968EF" w:rsidRPr="00280F56" w:rsidRDefault="00F968EF" w:rsidP="006F5210">
            <w:r w:rsidRPr="00280F56">
              <w:t>Temp influences</w:t>
            </w:r>
          </w:p>
        </w:tc>
        <w:tc>
          <w:tcPr>
            <w:tcW w:w="1440" w:type="dxa"/>
          </w:tcPr>
          <w:p w14:paraId="79629CE3" w14:textId="77777777" w:rsidR="00F968EF" w:rsidRPr="00280F56" w:rsidRDefault="00F968EF" w:rsidP="006F5210">
            <w:r w:rsidRPr="00280F56">
              <w:t>No</w:t>
            </w:r>
          </w:p>
        </w:tc>
        <w:tc>
          <w:tcPr>
            <w:tcW w:w="1297" w:type="dxa"/>
          </w:tcPr>
          <w:p w14:paraId="5729ABCC" w14:textId="77777777" w:rsidR="00F968EF" w:rsidRPr="00280F56" w:rsidRDefault="00F968EF" w:rsidP="006F5210">
            <w:r w:rsidRPr="00280F56">
              <w:t>Yes</w:t>
            </w:r>
          </w:p>
        </w:tc>
        <w:tc>
          <w:tcPr>
            <w:tcW w:w="953" w:type="dxa"/>
          </w:tcPr>
          <w:p w14:paraId="74B0A146" w14:textId="77777777" w:rsidR="00F968EF" w:rsidRPr="00280F56" w:rsidRDefault="00F968EF" w:rsidP="006F5210">
            <w:r w:rsidRPr="00280F56">
              <w:t>No</w:t>
            </w:r>
          </w:p>
        </w:tc>
        <w:tc>
          <w:tcPr>
            <w:tcW w:w="992" w:type="dxa"/>
          </w:tcPr>
          <w:p w14:paraId="3727F769" w14:textId="77777777" w:rsidR="00F968EF" w:rsidRPr="00280F56" w:rsidRDefault="00F968EF" w:rsidP="006F5210">
            <w:r w:rsidRPr="00280F56">
              <w:t>Can reduce contrast</w:t>
            </w:r>
          </w:p>
        </w:tc>
        <w:tc>
          <w:tcPr>
            <w:tcW w:w="1134" w:type="dxa"/>
          </w:tcPr>
          <w:p w14:paraId="134B5016" w14:textId="77777777" w:rsidR="00F968EF" w:rsidRPr="00280F56" w:rsidRDefault="00F968EF" w:rsidP="006F5210">
            <w:r w:rsidRPr="00280F56">
              <w:t>Can reduce contrast</w:t>
            </w:r>
          </w:p>
        </w:tc>
        <w:tc>
          <w:tcPr>
            <w:tcW w:w="992" w:type="dxa"/>
          </w:tcPr>
          <w:p w14:paraId="4B4C26C5" w14:textId="77777777" w:rsidR="00F968EF" w:rsidRPr="00280F56" w:rsidRDefault="00F968EF" w:rsidP="006F5210">
            <w:r w:rsidRPr="00280F56">
              <w:t>No</w:t>
            </w:r>
          </w:p>
        </w:tc>
        <w:tc>
          <w:tcPr>
            <w:tcW w:w="986" w:type="dxa"/>
          </w:tcPr>
          <w:p w14:paraId="4378380C" w14:textId="77777777" w:rsidR="00F968EF" w:rsidRPr="00280F56" w:rsidRDefault="00F968EF" w:rsidP="006F5210">
            <w:r w:rsidRPr="00280F56">
              <w:t>No</w:t>
            </w:r>
          </w:p>
        </w:tc>
      </w:tr>
      <w:tr w:rsidR="00F968EF" w:rsidRPr="00280F56" w14:paraId="73586E1A" w14:textId="77777777" w:rsidTr="006F5210">
        <w:trPr>
          <w:trHeight w:val="698"/>
        </w:trPr>
        <w:tc>
          <w:tcPr>
            <w:tcW w:w="1267" w:type="dxa"/>
          </w:tcPr>
          <w:p w14:paraId="1C5CB802" w14:textId="77777777" w:rsidR="00F968EF" w:rsidRPr="00280F56" w:rsidRDefault="00F968EF" w:rsidP="006F5210">
            <w:r w:rsidRPr="00280F56">
              <w:t>Other influences</w:t>
            </w:r>
          </w:p>
        </w:tc>
        <w:tc>
          <w:tcPr>
            <w:tcW w:w="1440" w:type="dxa"/>
          </w:tcPr>
          <w:p w14:paraId="2C0BDB80" w14:textId="77777777" w:rsidR="00F968EF" w:rsidRPr="00280F56" w:rsidRDefault="00F968EF" w:rsidP="006F5210"/>
        </w:tc>
        <w:tc>
          <w:tcPr>
            <w:tcW w:w="1297" w:type="dxa"/>
          </w:tcPr>
          <w:p w14:paraId="5DF08EDF" w14:textId="77777777" w:rsidR="00F968EF" w:rsidRPr="00280F56" w:rsidRDefault="00F968EF" w:rsidP="006F5210">
            <w:r w:rsidRPr="00280F56">
              <w:t>Echoes Wind</w:t>
            </w:r>
          </w:p>
        </w:tc>
        <w:tc>
          <w:tcPr>
            <w:tcW w:w="953" w:type="dxa"/>
          </w:tcPr>
          <w:p w14:paraId="70A5E4E3" w14:textId="77777777" w:rsidR="00F968EF" w:rsidRPr="00280F56" w:rsidRDefault="00F968EF" w:rsidP="006F5210">
            <w:r w:rsidRPr="00280F56">
              <w:t>Snow</w:t>
            </w:r>
          </w:p>
        </w:tc>
        <w:tc>
          <w:tcPr>
            <w:tcW w:w="992" w:type="dxa"/>
          </w:tcPr>
          <w:p w14:paraId="274ADD8A" w14:textId="77777777" w:rsidR="00F968EF" w:rsidRPr="00280F56" w:rsidRDefault="00F968EF" w:rsidP="006F5210">
            <w:r w:rsidRPr="00280F56">
              <w:t>Snow</w:t>
            </w:r>
          </w:p>
        </w:tc>
        <w:tc>
          <w:tcPr>
            <w:tcW w:w="1134" w:type="dxa"/>
          </w:tcPr>
          <w:p w14:paraId="7E21C162" w14:textId="77777777" w:rsidR="00F968EF" w:rsidRPr="00280F56" w:rsidRDefault="00F968EF" w:rsidP="006F5210"/>
        </w:tc>
        <w:tc>
          <w:tcPr>
            <w:tcW w:w="992" w:type="dxa"/>
          </w:tcPr>
          <w:p w14:paraId="7004CD07" w14:textId="77777777" w:rsidR="00F968EF" w:rsidRPr="00280F56" w:rsidRDefault="00F968EF" w:rsidP="006F5210">
            <w:r w:rsidRPr="00280F56">
              <w:t>Wind</w:t>
            </w:r>
          </w:p>
        </w:tc>
        <w:tc>
          <w:tcPr>
            <w:tcW w:w="986" w:type="dxa"/>
          </w:tcPr>
          <w:p w14:paraId="033A6C46" w14:textId="77777777" w:rsidR="00F968EF" w:rsidRPr="00280F56" w:rsidRDefault="00F968EF" w:rsidP="006F5210">
            <w:r w:rsidRPr="00280F56">
              <w:t>Wind</w:t>
            </w:r>
          </w:p>
        </w:tc>
      </w:tr>
      <w:tr w:rsidR="00F968EF" w:rsidRPr="00280F56" w14:paraId="14F88E2F" w14:textId="77777777" w:rsidTr="006F5210">
        <w:trPr>
          <w:trHeight w:val="698"/>
        </w:trPr>
        <w:tc>
          <w:tcPr>
            <w:tcW w:w="1267" w:type="dxa"/>
          </w:tcPr>
          <w:p w14:paraId="2284CFE3" w14:textId="77777777" w:rsidR="00F968EF" w:rsidRPr="00280F56" w:rsidRDefault="00F968EF" w:rsidP="006F5210">
            <w:r w:rsidRPr="00280F56">
              <w:t>Classifies object</w:t>
            </w:r>
          </w:p>
        </w:tc>
        <w:tc>
          <w:tcPr>
            <w:tcW w:w="1440" w:type="dxa"/>
          </w:tcPr>
          <w:p w14:paraId="5C280C5B" w14:textId="77777777" w:rsidR="00F968EF" w:rsidRPr="00280F56" w:rsidRDefault="00F968EF" w:rsidP="006F5210">
            <w:r w:rsidRPr="00280F56">
              <w:t>No</w:t>
            </w:r>
          </w:p>
        </w:tc>
        <w:tc>
          <w:tcPr>
            <w:tcW w:w="1297" w:type="dxa"/>
          </w:tcPr>
          <w:p w14:paraId="076EF78C" w14:textId="77777777" w:rsidR="00F968EF" w:rsidRPr="00280F56" w:rsidRDefault="00F968EF" w:rsidP="006F5210">
            <w:r w:rsidRPr="00280F56">
              <w:t>No</w:t>
            </w:r>
          </w:p>
        </w:tc>
        <w:tc>
          <w:tcPr>
            <w:tcW w:w="953" w:type="dxa"/>
          </w:tcPr>
          <w:p w14:paraId="471B6C55" w14:textId="77777777" w:rsidR="00F968EF" w:rsidRPr="00280F56" w:rsidRDefault="00F968EF" w:rsidP="006F5210">
            <w:r w:rsidRPr="00280F56">
              <w:t>In single plane</w:t>
            </w:r>
          </w:p>
        </w:tc>
        <w:tc>
          <w:tcPr>
            <w:tcW w:w="992" w:type="dxa"/>
          </w:tcPr>
          <w:p w14:paraId="0217D4BF" w14:textId="77777777" w:rsidR="00F968EF" w:rsidRPr="00280F56" w:rsidRDefault="00F968EF" w:rsidP="006F5210">
            <w:r w:rsidRPr="00280F56">
              <w:t>Yes</w:t>
            </w:r>
          </w:p>
        </w:tc>
        <w:tc>
          <w:tcPr>
            <w:tcW w:w="1134" w:type="dxa"/>
          </w:tcPr>
          <w:p w14:paraId="67494B06" w14:textId="77777777" w:rsidR="00F968EF" w:rsidRPr="00280F56" w:rsidRDefault="00F968EF" w:rsidP="006F5210">
            <w:r w:rsidRPr="00280F56">
              <w:t>Yes</w:t>
            </w:r>
          </w:p>
        </w:tc>
        <w:tc>
          <w:tcPr>
            <w:tcW w:w="992" w:type="dxa"/>
          </w:tcPr>
          <w:p w14:paraId="01D00266" w14:textId="77777777" w:rsidR="00F968EF" w:rsidRPr="00280F56" w:rsidRDefault="00F968EF" w:rsidP="006F5210">
            <w:r w:rsidRPr="00280F56">
              <w:t>Yes</w:t>
            </w:r>
          </w:p>
        </w:tc>
        <w:tc>
          <w:tcPr>
            <w:tcW w:w="986" w:type="dxa"/>
          </w:tcPr>
          <w:p w14:paraId="23F8A5AC" w14:textId="77777777" w:rsidR="00F968EF" w:rsidRPr="00280F56" w:rsidRDefault="00F968EF" w:rsidP="006F5210">
            <w:r w:rsidRPr="00280F56">
              <w:t>Yes</w:t>
            </w:r>
          </w:p>
        </w:tc>
      </w:tr>
      <w:tr w:rsidR="00F968EF" w:rsidRPr="00280F56" w14:paraId="0EF27A0B" w14:textId="77777777" w:rsidTr="006F5210">
        <w:trPr>
          <w:trHeight w:val="698"/>
        </w:trPr>
        <w:tc>
          <w:tcPr>
            <w:tcW w:w="1267" w:type="dxa"/>
          </w:tcPr>
          <w:p w14:paraId="1E734B43" w14:textId="77777777" w:rsidR="00F968EF" w:rsidRPr="00280F56" w:rsidRDefault="00F968EF" w:rsidP="006F5210">
            <w:r w:rsidRPr="00280F56">
              <w:t>Light required</w:t>
            </w:r>
          </w:p>
        </w:tc>
        <w:tc>
          <w:tcPr>
            <w:tcW w:w="1440" w:type="dxa"/>
          </w:tcPr>
          <w:p w14:paraId="481B06EE" w14:textId="77777777" w:rsidR="00F968EF" w:rsidRPr="00280F56" w:rsidRDefault="00F968EF" w:rsidP="006F5210">
            <w:r w:rsidRPr="00280F56">
              <w:t>No</w:t>
            </w:r>
          </w:p>
        </w:tc>
        <w:tc>
          <w:tcPr>
            <w:tcW w:w="1297" w:type="dxa"/>
          </w:tcPr>
          <w:p w14:paraId="4FE5BE23" w14:textId="77777777" w:rsidR="00F968EF" w:rsidRPr="00280F56" w:rsidRDefault="00F968EF" w:rsidP="006F5210">
            <w:r w:rsidRPr="00280F56">
              <w:t>No</w:t>
            </w:r>
          </w:p>
        </w:tc>
        <w:tc>
          <w:tcPr>
            <w:tcW w:w="953" w:type="dxa"/>
          </w:tcPr>
          <w:p w14:paraId="3BBC3136" w14:textId="77777777" w:rsidR="00F968EF" w:rsidRPr="00280F56" w:rsidRDefault="00F968EF" w:rsidP="006F5210">
            <w:r w:rsidRPr="00280F56">
              <w:t>No</w:t>
            </w:r>
          </w:p>
        </w:tc>
        <w:tc>
          <w:tcPr>
            <w:tcW w:w="992" w:type="dxa"/>
          </w:tcPr>
          <w:p w14:paraId="3DB8BF0E" w14:textId="77777777" w:rsidR="00F968EF" w:rsidRPr="00280F56" w:rsidRDefault="00F968EF" w:rsidP="006F5210">
            <w:r w:rsidRPr="00280F56">
              <w:t>No</w:t>
            </w:r>
          </w:p>
        </w:tc>
        <w:tc>
          <w:tcPr>
            <w:tcW w:w="1134" w:type="dxa"/>
          </w:tcPr>
          <w:p w14:paraId="73865F23" w14:textId="77777777" w:rsidR="00F968EF" w:rsidRPr="00280F56" w:rsidRDefault="00F968EF" w:rsidP="006F5210">
            <w:r w:rsidRPr="00280F56">
              <w:t>No</w:t>
            </w:r>
          </w:p>
        </w:tc>
        <w:tc>
          <w:tcPr>
            <w:tcW w:w="992" w:type="dxa"/>
          </w:tcPr>
          <w:p w14:paraId="04FCC6DE" w14:textId="77777777" w:rsidR="00F968EF" w:rsidRPr="00280F56" w:rsidRDefault="00F968EF" w:rsidP="006F5210">
            <w:r w:rsidRPr="00280F56">
              <w:t>Yes</w:t>
            </w:r>
          </w:p>
        </w:tc>
        <w:tc>
          <w:tcPr>
            <w:tcW w:w="986" w:type="dxa"/>
          </w:tcPr>
          <w:p w14:paraId="7065DD94" w14:textId="77777777" w:rsidR="00F968EF" w:rsidRPr="00280F56" w:rsidRDefault="00F968EF" w:rsidP="006F5210">
            <w:r w:rsidRPr="00280F56">
              <w:t>Yes</w:t>
            </w:r>
          </w:p>
        </w:tc>
      </w:tr>
      <w:tr w:rsidR="00F968EF" w:rsidRPr="00280F56" w14:paraId="3E016B43" w14:textId="77777777" w:rsidTr="006F5210">
        <w:trPr>
          <w:trHeight w:val="698"/>
        </w:trPr>
        <w:tc>
          <w:tcPr>
            <w:tcW w:w="1267" w:type="dxa"/>
          </w:tcPr>
          <w:p w14:paraId="0740B478" w14:textId="77777777" w:rsidR="00F968EF" w:rsidRPr="00280F56" w:rsidRDefault="00F968EF" w:rsidP="006F5210">
            <w:r w:rsidRPr="00280F56">
              <w:t>Single point Reliability</w:t>
            </w:r>
          </w:p>
        </w:tc>
        <w:tc>
          <w:tcPr>
            <w:tcW w:w="1440" w:type="dxa"/>
          </w:tcPr>
          <w:p w14:paraId="5858031C" w14:textId="77777777" w:rsidR="00F968EF" w:rsidRPr="00280F56" w:rsidRDefault="00F968EF" w:rsidP="006F5210">
            <w:r w:rsidRPr="00280F56">
              <w:t>No</w:t>
            </w:r>
          </w:p>
        </w:tc>
        <w:tc>
          <w:tcPr>
            <w:tcW w:w="1297" w:type="dxa"/>
          </w:tcPr>
          <w:p w14:paraId="437C26C2" w14:textId="77777777" w:rsidR="00F968EF" w:rsidRPr="00280F56" w:rsidRDefault="00F968EF" w:rsidP="006F5210">
            <w:r w:rsidRPr="00280F56">
              <w:t>No</w:t>
            </w:r>
          </w:p>
        </w:tc>
        <w:tc>
          <w:tcPr>
            <w:tcW w:w="953" w:type="dxa"/>
          </w:tcPr>
          <w:p w14:paraId="0CE7B54D" w14:textId="77777777" w:rsidR="00F968EF" w:rsidRPr="00280F56" w:rsidRDefault="00F968EF" w:rsidP="006F5210">
            <w:r w:rsidRPr="00280F56">
              <w:t>-</w:t>
            </w:r>
          </w:p>
        </w:tc>
        <w:tc>
          <w:tcPr>
            <w:tcW w:w="992" w:type="dxa"/>
          </w:tcPr>
          <w:p w14:paraId="3022EFC4" w14:textId="77777777" w:rsidR="00F968EF" w:rsidRPr="00280F56" w:rsidRDefault="00F968EF" w:rsidP="006F5210">
            <w:r w:rsidRPr="00280F56">
              <w:t>-</w:t>
            </w:r>
          </w:p>
        </w:tc>
        <w:tc>
          <w:tcPr>
            <w:tcW w:w="1134" w:type="dxa"/>
          </w:tcPr>
          <w:p w14:paraId="4754ECCC" w14:textId="77777777" w:rsidR="00F968EF" w:rsidRPr="00280F56" w:rsidRDefault="00F968EF" w:rsidP="006F5210">
            <w:r w:rsidRPr="00280F56">
              <w:t>-</w:t>
            </w:r>
          </w:p>
        </w:tc>
        <w:tc>
          <w:tcPr>
            <w:tcW w:w="992" w:type="dxa"/>
          </w:tcPr>
          <w:p w14:paraId="200D2999" w14:textId="77777777" w:rsidR="00F968EF" w:rsidRPr="00280F56" w:rsidRDefault="00F968EF" w:rsidP="006F5210">
            <w:r w:rsidRPr="00280F56">
              <w:t>-</w:t>
            </w:r>
          </w:p>
        </w:tc>
        <w:tc>
          <w:tcPr>
            <w:tcW w:w="986" w:type="dxa"/>
          </w:tcPr>
          <w:p w14:paraId="3401A41B" w14:textId="77777777" w:rsidR="00F968EF" w:rsidRPr="00280F56" w:rsidRDefault="00F968EF" w:rsidP="006F5210">
            <w:r w:rsidRPr="00280F56">
              <w:t>Static objects only</w:t>
            </w:r>
          </w:p>
        </w:tc>
      </w:tr>
      <w:tr w:rsidR="00F968EF" w:rsidRPr="00280F56" w14:paraId="63728FDC" w14:textId="77777777" w:rsidTr="006F5210">
        <w:tc>
          <w:tcPr>
            <w:tcW w:w="1267" w:type="dxa"/>
          </w:tcPr>
          <w:p w14:paraId="577CBFCE" w14:textId="77777777" w:rsidR="00F968EF" w:rsidRPr="00280F56" w:rsidRDefault="00F968EF" w:rsidP="006F5210">
            <w:r w:rsidRPr="00280F56">
              <w:t>Research</w:t>
            </w:r>
          </w:p>
        </w:tc>
        <w:tc>
          <w:tcPr>
            <w:tcW w:w="1440" w:type="dxa"/>
          </w:tcPr>
          <w:p w14:paraId="67D73333" w14:textId="77777777" w:rsidR="00F968EF" w:rsidRPr="00280F56" w:rsidRDefault="00F968EF" w:rsidP="006F5210">
            <w:r w:rsidRPr="00280F56">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sidRPr="00280F56">
              <w:fldChar w:fldCharType="separate"/>
            </w:r>
            <w:r w:rsidRPr="00280F56">
              <w:rPr>
                <w:noProof/>
              </w:rPr>
              <w:t xml:space="preserve">(Blanche et al., n.d.; J. Huang et al., 2001; Mohammed et al., 2020; Norouzian et al., 2019; Schneider &amp; Wenger, 2003; </w:t>
            </w:r>
            <w:r w:rsidRPr="00280F56">
              <w:rPr>
                <w:noProof/>
              </w:rPr>
              <w:lastRenderedPageBreak/>
              <w:t>Yamauchi, 2008)</w:t>
            </w:r>
            <w:r w:rsidRPr="00280F56">
              <w:fldChar w:fldCharType="end"/>
            </w:r>
          </w:p>
        </w:tc>
        <w:tc>
          <w:tcPr>
            <w:tcW w:w="1297" w:type="dxa"/>
          </w:tcPr>
          <w:p w14:paraId="45D424E9" w14:textId="77777777" w:rsidR="00F968EF" w:rsidRPr="00280F56" w:rsidRDefault="00F968EF" w:rsidP="006F5210">
            <w:r w:rsidRPr="00280F56">
              <w:lastRenderedPageBreak/>
              <w:fldChar w:fldCharType="begin" w:fldLock="1"/>
            </w:r>
            <w:r w:rsidRPr="00280F56">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sidRPr="00280F56">
              <w:fldChar w:fldCharType="separate"/>
            </w:r>
            <w:r w:rsidRPr="00280F56">
              <w:rPr>
                <w:noProof/>
              </w:rPr>
              <w:t xml:space="preserve">(De Simone et al., 2018b; Jiménez et al., 2014; Kapoor et al., 2018; Kleeman &amp; Kuc, 2008; Mohammed et al., </w:t>
            </w:r>
            <w:r w:rsidRPr="00280F56">
              <w:rPr>
                <w:noProof/>
              </w:rPr>
              <w:lastRenderedPageBreak/>
              <w:t>2020; Rosique et al., 2019; Shing et al., 2008; Sulaimon Alli et al., 2018)</w:t>
            </w:r>
            <w:r w:rsidRPr="00280F56">
              <w:fldChar w:fldCharType="end"/>
            </w:r>
          </w:p>
        </w:tc>
        <w:tc>
          <w:tcPr>
            <w:tcW w:w="925" w:type="dxa"/>
          </w:tcPr>
          <w:p w14:paraId="7698E25F" w14:textId="77777777" w:rsidR="00F968EF" w:rsidRPr="00280F56" w:rsidRDefault="00F968EF" w:rsidP="006F5210">
            <w:r w:rsidRPr="00280F56">
              <w:lastRenderedPageBreak/>
              <w:fldChar w:fldCharType="begin" w:fldLock="1"/>
            </w:r>
            <w:r w:rsidRPr="00280F56">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sidRPr="00280F56">
              <w:fldChar w:fldCharType="separate"/>
            </w:r>
            <w:r w:rsidRPr="00280F56">
              <w:rPr>
                <w:noProof/>
              </w:rPr>
              <w:t xml:space="preserve">(Byeon &amp; Yoon, 2020; Goodin et al., 2019; Lebakula et al., 2021; Lu et al., </w:t>
            </w:r>
            <w:r w:rsidRPr="00280F56">
              <w:rPr>
                <w:noProof/>
              </w:rPr>
              <w:lastRenderedPageBreak/>
              <w:t>2020; Mohammed et al., 2020; Wallace et al., 2020; J. Wang et al., 2016; Yamauchi, 2006, 2008; Zhong et al., 2020)</w:t>
            </w:r>
            <w:r w:rsidRPr="00280F56">
              <w:fldChar w:fldCharType="end"/>
            </w:r>
          </w:p>
        </w:tc>
        <w:tc>
          <w:tcPr>
            <w:tcW w:w="1045" w:type="dxa"/>
          </w:tcPr>
          <w:p w14:paraId="62314DA5" w14:textId="77777777" w:rsidR="00F968EF" w:rsidRPr="00280F56" w:rsidRDefault="00F968EF" w:rsidP="006F5210">
            <w:r w:rsidRPr="00280F56">
              <w:lastRenderedPageBreak/>
              <w:fldChar w:fldCharType="begin" w:fldLock="1"/>
            </w:r>
            <w:r w:rsidRPr="00280F56">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sidRPr="00280F56">
              <w:fldChar w:fldCharType="separate"/>
            </w:r>
            <w:r w:rsidRPr="00280F56">
              <w:rPr>
                <w:noProof/>
              </w:rPr>
              <w:t>(L. Matthies &amp; Rankin, 2003; Ren et al., 2020; Sulaimon Alli et al., 2018)</w:t>
            </w:r>
            <w:r w:rsidRPr="00280F56">
              <w:fldChar w:fldCharType="end"/>
            </w:r>
          </w:p>
        </w:tc>
        <w:tc>
          <w:tcPr>
            <w:tcW w:w="1099" w:type="dxa"/>
          </w:tcPr>
          <w:p w14:paraId="187CABF4" w14:textId="77777777" w:rsidR="00F968EF" w:rsidRPr="00280F56" w:rsidRDefault="00F968EF" w:rsidP="006F5210">
            <w:r w:rsidRPr="00280F56">
              <w:fldChar w:fldCharType="begin" w:fldLock="1"/>
            </w:r>
            <w:r w:rsidRPr="00280F56">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sidRPr="00280F56">
              <w:fldChar w:fldCharType="separate"/>
            </w:r>
            <w:r w:rsidRPr="00280F56">
              <w:rPr>
                <w:noProof/>
              </w:rPr>
              <w:t>(Dwork et al., 2006; L. Matthies &amp; Rankin, 2003)</w:t>
            </w:r>
            <w:r w:rsidRPr="00280F56">
              <w:fldChar w:fldCharType="end"/>
            </w:r>
          </w:p>
        </w:tc>
        <w:tc>
          <w:tcPr>
            <w:tcW w:w="994" w:type="dxa"/>
          </w:tcPr>
          <w:p w14:paraId="01DD7088" w14:textId="77777777" w:rsidR="00F968EF" w:rsidRPr="00280F56" w:rsidRDefault="00F968EF" w:rsidP="006F5210">
            <w:r w:rsidRPr="00280F56">
              <w:fldChar w:fldCharType="begin" w:fldLock="1"/>
            </w:r>
            <w:r w:rsidRPr="00280F56">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sidRPr="00280F56">
              <w:fldChar w:fldCharType="separate"/>
            </w:r>
            <w:r w:rsidRPr="00280F56">
              <w:rPr>
                <w:noProof/>
              </w:rPr>
              <w:t>(M. K. Cheong et al., 2016; Gao et al., 2016; Hautì et al., 2006; Karuppu</w:t>
            </w:r>
            <w:r w:rsidRPr="00280F56">
              <w:rPr>
                <w:noProof/>
              </w:rPr>
              <w:lastRenderedPageBreak/>
              <w:t>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sidRPr="00280F56">
              <w:fldChar w:fldCharType="end"/>
            </w:r>
          </w:p>
        </w:tc>
        <w:tc>
          <w:tcPr>
            <w:tcW w:w="994" w:type="dxa"/>
          </w:tcPr>
          <w:p w14:paraId="2732D06C" w14:textId="77777777" w:rsidR="00F968EF" w:rsidRPr="00280F56" w:rsidRDefault="00F968EF" w:rsidP="006F5210">
            <w:pPr>
              <w:rPr>
                <w:lang w:eastAsia="zh-CN"/>
              </w:rPr>
            </w:pPr>
            <w:r w:rsidRPr="00280F56">
              <w:lastRenderedPageBreak/>
              <w:fldChar w:fldCharType="begin" w:fldLock="1"/>
            </w:r>
            <w:r w:rsidRPr="00280F56">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sidRPr="00280F56">
              <w:fldChar w:fldCharType="separate"/>
            </w:r>
            <w:r w:rsidRPr="00280F56">
              <w:rPr>
                <w:noProof/>
                <w:lang w:eastAsia="zh-CN"/>
              </w:rPr>
              <w:t>(Chaudhary et al., 2019; Hautì et al., 2006; Hoffman et al., 1999; Hoffma</w:t>
            </w:r>
            <w:r w:rsidRPr="00280F56">
              <w:rPr>
                <w:noProof/>
                <w:lang w:eastAsia="zh-CN"/>
              </w:rPr>
              <w:lastRenderedPageBreak/>
              <w:t>nn et al., 2004; Karuppuswamy, 2000; Lecun et al., n.d.; Lwowski et al., 2014; Manduchi et al., 2005; Mannar et al., 2018; Michels, 2005; Nguyen Viet &amp; Marshall, n.d.; Sun et al., n.d.; van Hecke et al., 2018; S. Wang et al., 2021; J. Zhang et al., 2017; Z. Zhang, 2012)</w:t>
            </w:r>
            <w:r w:rsidRPr="00280F56">
              <w:fldChar w:fldCharType="end"/>
            </w:r>
          </w:p>
        </w:tc>
      </w:tr>
    </w:tbl>
    <w:p w14:paraId="39FC91E6" w14:textId="10C83E7B" w:rsidR="004B3066" w:rsidRPr="00280F56" w:rsidRDefault="00F968EF" w:rsidP="004B3066">
      <w:pPr>
        <w:pStyle w:val="BodyText"/>
        <w:rPr>
          <w:rFonts w:ascii="Arial" w:hAnsi="Arial" w:cs="Arial"/>
          <w:color w:val="222222"/>
        </w:rPr>
      </w:pPr>
      <w:r w:rsidRPr="00280F56">
        <w:rPr>
          <w:u w:val="single"/>
          <w:lang w:eastAsia="zh-CN"/>
        </w:rPr>
        <w:br/>
      </w:r>
      <w:r>
        <w:br/>
      </w:r>
      <w:r>
        <w:br/>
      </w:r>
      <w:r w:rsidR="004B3066" w:rsidRPr="00280F56">
        <w:lastRenderedPageBreak/>
        <w:t xml:space="preserve">A very </w:t>
      </w:r>
      <w:proofErr w:type="gramStart"/>
      <w:r w:rsidR="004B3066" w:rsidRPr="00280F56">
        <w:t>high resolution</w:t>
      </w:r>
      <w:proofErr w:type="gramEnd"/>
      <w:r w:rsidR="004B3066" w:rsidRPr="00280F56">
        <w:t xml:space="preserve"> camera </w:t>
      </w:r>
      <w:r w:rsidR="0013564D" w:rsidRPr="00280F56">
        <w:t xml:space="preserve">is the </w:t>
      </w:r>
      <w:r w:rsidR="00A55F20">
        <w:t xml:space="preserve">suitable </w:t>
      </w:r>
      <w:r w:rsidR="0013564D" w:rsidRPr="00280F56">
        <w:t>solution</w:t>
      </w:r>
      <w:r>
        <w:t xml:space="preserve">, supplemented with a non-visual sensor such as SONAR or RADAR, however this </w:t>
      </w:r>
      <w:r w:rsidR="00A55F20">
        <w:t xml:space="preserve">will </w:t>
      </w:r>
      <w:r>
        <w:t>come with its own benefits and limitations.</w:t>
      </w:r>
      <w:r>
        <w:br/>
      </w:r>
      <w:r w:rsidR="004B3066" w:rsidRPr="00280F56">
        <w:br/>
      </w:r>
      <w:r w:rsidR="004B3066" w:rsidRPr="00280F56">
        <w:rPr>
          <w:rStyle w:val="Heading4Char"/>
          <w:noProof w:val="0"/>
        </w:rPr>
        <w:t xml:space="preserve">Camera-based solutions </w:t>
      </w:r>
      <w:r w:rsidR="00F237A9" w:rsidRPr="00280F56">
        <w:rPr>
          <w:rStyle w:val="Heading4Char"/>
          <w:noProof w:val="0"/>
        </w:rPr>
        <w:t>to recognise obstacles</w:t>
      </w:r>
    </w:p>
    <w:p w14:paraId="638D6FA1" w14:textId="21601872" w:rsidR="007720B1" w:rsidRDefault="000D6BA2" w:rsidP="007720B1">
      <w:pPr>
        <w:pStyle w:val="BodyText"/>
      </w:pPr>
      <w:r w:rsidRPr="00280F56">
        <w:t xml:space="preserve">Cameras are often used in industry to perform obstacle detection as they provide many advantages. </w:t>
      </w:r>
      <w:r w:rsidRPr="00280F56">
        <w:br/>
      </w:r>
      <w:r w:rsidR="007720B1">
        <w:t>To provide obstacle detection a video camera is used as differences between successive image frames can be analysed to determine if a recognised object is getting closer or not.</w:t>
      </w:r>
      <w:r w:rsidR="007720B1">
        <w:br/>
      </w:r>
      <w:r w:rsidR="007720B1">
        <w:br/>
      </w:r>
      <w:r w:rsidR="007720B1" w:rsidRPr="00841042">
        <w:t>A single video image is a matrix of pixels (</w:t>
      </w:r>
      <w:r w:rsidR="00887A5E" w:rsidRPr="00841042">
        <w:t>a single piece of information in the image</w:t>
      </w:r>
      <w:r w:rsidR="007720B1" w:rsidRPr="00841042">
        <w:t xml:space="preserve">), with each pixel having a </w:t>
      </w:r>
      <w:r w:rsidR="00887A5E" w:rsidRPr="00841042">
        <w:t xml:space="preserve">combination of three </w:t>
      </w:r>
      <w:r w:rsidR="007720B1" w:rsidRPr="00841042">
        <w:t>luminance value</w:t>
      </w:r>
      <w:r w:rsidR="00887A5E" w:rsidRPr="00841042">
        <w:t>s</w:t>
      </w:r>
      <w:r w:rsidR="007720B1" w:rsidRPr="00841042">
        <w:t xml:space="preserve">, </w:t>
      </w:r>
      <w:r w:rsidR="00887A5E" w:rsidRPr="00841042">
        <w:t xml:space="preserve">each </w:t>
      </w:r>
      <w:r w:rsidR="007720B1" w:rsidRPr="00841042">
        <w:t xml:space="preserve">measuring the </w:t>
      </w:r>
      <w:r w:rsidR="00887A5E" w:rsidRPr="00841042">
        <w:t>luminance value of a particular colour</w:t>
      </w:r>
      <w:r w:rsidR="007720B1" w:rsidRPr="00841042">
        <w:t xml:space="preserve">. Pixels are normally manufactured in </w:t>
      </w:r>
      <w:proofErr w:type="gramStart"/>
      <w:r w:rsidR="007720B1" w:rsidRPr="00841042">
        <w:t>Red, Green and Blue</w:t>
      </w:r>
      <w:proofErr w:type="gramEnd"/>
      <w:r w:rsidR="007720B1" w:rsidRPr="00841042">
        <w:t xml:space="preserve"> variants and these systems will be discussed in this report.</w:t>
      </w:r>
      <w:r w:rsidR="00887A5E" w:rsidRPr="00841042">
        <w:t xml:space="preserve"> </w:t>
      </w:r>
      <w:r w:rsidR="007720B1" w:rsidRPr="00841042">
        <w:t>An individual image can be represented as a matrix of values as per Table 1.5.</w:t>
      </w:r>
      <w:r w:rsidR="00203576" w:rsidRPr="00841042">
        <w:t xml:space="preserve"> The resolution of an image depends on how many pixels are in the image and the size of the number storing the luminance values.</w:t>
      </w:r>
    </w:p>
    <w:p w14:paraId="479C66E8" w14:textId="6359C43D" w:rsidR="007720B1" w:rsidRDefault="007720B1" w:rsidP="00352A0E">
      <w:pPr>
        <w:pStyle w:val="Caption"/>
      </w:pPr>
      <w:bookmarkStart w:id="40" w:name="_Toc146546618"/>
      <w:bookmarkStart w:id="41" w:name="_Toc146547287"/>
      <w:bookmarkStart w:id="42" w:name="_Toc147143029"/>
      <w:r>
        <w:t xml:space="preserve">Table </w:t>
      </w:r>
      <w:r w:rsidR="001D6978">
        <w:fldChar w:fldCharType="begin"/>
      </w:r>
      <w:r w:rsidR="001D6978">
        <w:instrText xml:space="preserve"> STYLEREF 1 \s </w:instrText>
      </w:r>
      <w:r w:rsidR="001D6978">
        <w:fldChar w:fldCharType="separate"/>
      </w:r>
      <w:r w:rsidR="001D6978">
        <w:t>1</w:t>
      </w:r>
      <w:r w:rsidR="001D6978">
        <w:fldChar w:fldCharType="end"/>
      </w:r>
      <w:r w:rsidR="001D6978">
        <w:t>.</w:t>
      </w:r>
      <w:r w:rsidR="001D6978">
        <w:fldChar w:fldCharType="begin"/>
      </w:r>
      <w:r w:rsidR="001D6978">
        <w:instrText xml:space="preserve"> SEQ Table \* ARABIC \s 1 </w:instrText>
      </w:r>
      <w:r w:rsidR="001D6978">
        <w:fldChar w:fldCharType="separate"/>
      </w:r>
      <w:r w:rsidR="001D6978">
        <w:t>5</w:t>
      </w:r>
      <w:r w:rsidR="001D6978">
        <w:fldChar w:fldCharType="end"/>
      </w:r>
      <w:r>
        <w:t xml:space="preserve"> </w:t>
      </w:r>
      <w:r w:rsidR="00887A5E">
        <w:t>Simple r</w:t>
      </w:r>
      <w:r>
        <w:t>epresentation of a single video image</w:t>
      </w:r>
      <w:r w:rsidR="00887A5E">
        <w:t>.</w:t>
      </w:r>
      <w:bookmarkEnd w:id="40"/>
      <w:bookmarkEnd w:id="41"/>
      <w:bookmarkEnd w:id="42"/>
    </w:p>
    <w:tbl>
      <w:tblPr>
        <w:tblStyle w:val="TableGrid"/>
        <w:tblW w:w="0" w:type="auto"/>
        <w:tblLook w:val="04A0" w:firstRow="1" w:lastRow="0" w:firstColumn="1" w:lastColumn="0" w:noHBand="0" w:noVBand="1"/>
      </w:tblPr>
      <w:tblGrid>
        <w:gridCol w:w="2265"/>
        <w:gridCol w:w="2265"/>
        <w:gridCol w:w="2265"/>
        <w:gridCol w:w="2265"/>
      </w:tblGrid>
      <w:tr w:rsidR="00F94D59" w14:paraId="4405E7B8" w14:textId="77777777" w:rsidTr="00204F09">
        <w:tc>
          <w:tcPr>
            <w:tcW w:w="2265" w:type="dxa"/>
          </w:tcPr>
          <w:p w14:paraId="7A6D54DA" w14:textId="77777777" w:rsidR="00F94D59" w:rsidRDefault="00F94D59" w:rsidP="00887A5E">
            <w:pPr>
              <w:jc w:val="center"/>
            </w:pPr>
          </w:p>
        </w:tc>
        <w:tc>
          <w:tcPr>
            <w:tcW w:w="2265" w:type="dxa"/>
          </w:tcPr>
          <w:p w14:paraId="4F5D2582" w14:textId="4BDC9B3C" w:rsidR="00F94D59" w:rsidRDefault="00F94D59" w:rsidP="00887A5E">
            <w:pPr>
              <w:jc w:val="center"/>
            </w:pPr>
            <w:r>
              <w:t xml:space="preserve">Horizontal Pixel </w:t>
            </w:r>
            <w:r>
              <w:br/>
              <w:t>1</w:t>
            </w:r>
          </w:p>
        </w:tc>
        <w:tc>
          <w:tcPr>
            <w:tcW w:w="2265" w:type="dxa"/>
          </w:tcPr>
          <w:p w14:paraId="15BA2373" w14:textId="2382A86D" w:rsidR="00F94D59" w:rsidRDefault="00F94D59" w:rsidP="00887A5E">
            <w:pPr>
              <w:jc w:val="center"/>
            </w:pPr>
            <w:r>
              <w:t xml:space="preserve">Horizontal Pixel </w:t>
            </w:r>
            <w:r>
              <w:br/>
            </w:r>
            <w:proofErr w:type="gramStart"/>
            <w:r>
              <w:t>2..</w:t>
            </w:r>
            <w:proofErr w:type="gramEnd"/>
            <w:r>
              <w:t>(N-1)</w:t>
            </w:r>
          </w:p>
        </w:tc>
        <w:tc>
          <w:tcPr>
            <w:tcW w:w="2265" w:type="dxa"/>
          </w:tcPr>
          <w:p w14:paraId="4374BEDF" w14:textId="686209AD" w:rsidR="00F94D59" w:rsidRDefault="00F94D59" w:rsidP="00887A5E">
            <w:pPr>
              <w:jc w:val="center"/>
            </w:pPr>
            <w:r>
              <w:t xml:space="preserve">Horizontal Pixel </w:t>
            </w:r>
            <w:r>
              <w:br/>
              <w:t>N</w:t>
            </w:r>
          </w:p>
        </w:tc>
      </w:tr>
      <w:tr w:rsidR="00F94D59" w14:paraId="0DE3AA8E" w14:textId="77777777" w:rsidTr="00204F09">
        <w:tc>
          <w:tcPr>
            <w:tcW w:w="2265" w:type="dxa"/>
          </w:tcPr>
          <w:p w14:paraId="31974E8B" w14:textId="56E76780" w:rsidR="00F94D59" w:rsidRDefault="00F94D59" w:rsidP="00887A5E">
            <w:pPr>
              <w:jc w:val="center"/>
            </w:pPr>
            <w:r>
              <w:t>Vertical Pixel 1</w:t>
            </w:r>
          </w:p>
        </w:tc>
        <w:tc>
          <w:tcPr>
            <w:tcW w:w="2265" w:type="dxa"/>
          </w:tcPr>
          <w:p w14:paraId="14ACF607" w14:textId="57361E6D"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E69FD69" w14:textId="11C08E58"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4A67219D" w14:textId="20EEA62E" w:rsidR="00F94D59" w:rsidRDefault="00F94D59" w:rsidP="00887A5E">
            <w:pPr>
              <w:jc w:val="center"/>
            </w:pPr>
            <w:r>
              <w:t xml:space="preserve">Red, </w:t>
            </w:r>
            <w:proofErr w:type="gramStart"/>
            <w:r>
              <w:t>Green</w:t>
            </w:r>
            <w:proofErr w:type="gramEnd"/>
            <w:r>
              <w:t xml:space="preserve"> and Blue luminance values</w:t>
            </w:r>
          </w:p>
        </w:tc>
      </w:tr>
      <w:tr w:rsidR="00F94D59" w14:paraId="4C038AB2" w14:textId="77777777" w:rsidTr="00204F09">
        <w:tc>
          <w:tcPr>
            <w:tcW w:w="2265" w:type="dxa"/>
          </w:tcPr>
          <w:p w14:paraId="23953839" w14:textId="5C66C5DA" w:rsidR="00F94D59" w:rsidRDefault="00F94D59" w:rsidP="00887A5E">
            <w:pPr>
              <w:jc w:val="center"/>
            </w:pPr>
            <w:r>
              <w:t xml:space="preserve">Vertical Pixel </w:t>
            </w:r>
            <w:proofErr w:type="gramStart"/>
            <w:r>
              <w:t>2..</w:t>
            </w:r>
            <w:proofErr w:type="gramEnd"/>
            <w:r>
              <w:t>(N-1)</w:t>
            </w:r>
          </w:p>
        </w:tc>
        <w:tc>
          <w:tcPr>
            <w:tcW w:w="2265" w:type="dxa"/>
          </w:tcPr>
          <w:p w14:paraId="2E9AA20F" w14:textId="792B5A8C"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D47F63F" w14:textId="5EAA26FD"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4CBEBA72" w14:textId="250A86B5" w:rsidR="00F94D59" w:rsidRDefault="00F94D59" w:rsidP="00887A5E">
            <w:pPr>
              <w:jc w:val="center"/>
            </w:pPr>
            <w:r>
              <w:t xml:space="preserve">Red, </w:t>
            </w:r>
            <w:proofErr w:type="gramStart"/>
            <w:r>
              <w:t>Green</w:t>
            </w:r>
            <w:proofErr w:type="gramEnd"/>
            <w:r>
              <w:t xml:space="preserve"> and Blue luminance values</w:t>
            </w:r>
          </w:p>
        </w:tc>
      </w:tr>
      <w:tr w:rsidR="00F94D59" w14:paraId="2FBA727F" w14:textId="77777777" w:rsidTr="00204F09">
        <w:tc>
          <w:tcPr>
            <w:tcW w:w="2265" w:type="dxa"/>
          </w:tcPr>
          <w:p w14:paraId="7212C381" w14:textId="6DC11655" w:rsidR="00F94D59" w:rsidRDefault="00F94D59" w:rsidP="00887A5E">
            <w:pPr>
              <w:jc w:val="center"/>
            </w:pPr>
            <w:r>
              <w:t>Vertical Pixel N</w:t>
            </w:r>
          </w:p>
        </w:tc>
        <w:tc>
          <w:tcPr>
            <w:tcW w:w="2265" w:type="dxa"/>
          </w:tcPr>
          <w:p w14:paraId="54E3155D" w14:textId="4F526416"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7CFFF2AA" w14:textId="15EA7B4B" w:rsidR="00F94D59" w:rsidRDefault="00F94D59" w:rsidP="00887A5E">
            <w:pPr>
              <w:jc w:val="center"/>
            </w:pPr>
            <w:r>
              <w:t xml:space="preserve">Red, </w:t>
            </w:r>
            <w:proofErr w:type="gramStart"/>
            <w:r>
              <w:t>Green</w:t>
            </w:r>
            <w:proofErr w:type="gramEnd"/>
            <w:r>
              <w:t xml:space="preserve"> and Blue luminance values</w:t>
            </w:r>
          </w:p>
        </w:tc>
        <w:tc>
          <w:tcPr>
            <w:tcW w:w="2265" w:type="dxa"/>
          </w:tcPr>
          <w:p w14:paraId="26B76109" w14:textId="432BA905" w:rsidR="00F94D59" w:rsidRDefault="00F94D59" w:rsidP="00887A5E">
            <w:pPr>
              <w:jc w:val="center"/>
            </w:pPr>
            <w:r>
              <w:t xml:space="preserve">Red, </w:t>
            </w:r>
            <w:proofErr w:type="gramStart"/>
            <w:r>
              <w:t>Green</w:t>
            </w:r>
            <w:proofErr w:type="gramEnd"/>
            <w:r>
              <w:t xml:space="preserve"> and Blue luminance values</w:t>
            </w:r>
          </w:p>
        </w:tc>
      </w:tr>
    </w:tbl>
    <w:p w14:paraId="68754DFF" w14:textId="2953B87C" w:rsidR="007720B1" w:rsidRDefault="00841042" w:rsidP="00B928F2">
      <w:pPr>
        <w:pStyle w:val="BodyText"/>
        <w:rPr>
          <w:rFonts w:cstheme="minorHAnsi"/>
          <w:color w:val="222222"/>
        </w:rPr>
      </w:pPr>
      <w:r>
        <w:br/>
      </w:r>
      <w:r w:rsidR="007720B1" w:rsidRPr="00841042">
        <w:t xml:space="preserve">Obstacle identification is generally based on edge detection </w:t>
      </w:r>
      <w:r w:rsidR="00887A5E" w:rsidRPr="00841042">
        <w:t xml:space="preserve">of an image </w:t>
      </w:r>
      <w:r w:rsidR="007720B1" w:rsidRPr="00841042">
        <w:t xml:space="preserve">– determining objects by recognising the boundaries of the object. "Canny" (extension of "Sobel") Edge Detection </w:t>
      </w:r>
      <w:r w:rsidR="007720B1" w:rsidRPr="00841042">
        <w:fldChar w:fldCharType="begin" w:fldLock="1"/>
      </w:r>
      <w:r w:rsidR="007720B1" w:rsidRPr="00841042">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007720B1" w:rsidRPr="00841042">
        <w:fldChar w:fldCharType="separate"/>
      </w:r>
      <w:r w:rsidR="007720B1" w:rsidRPr="00841042">
        <w:rPr>
          <w:noProof/>
        </w:rPr>
        <w:t>(Ganesan &amp; Sajiv, 2018)</w:t>
      </w:r>
      <w:r w:rsidR="007720B1" w:rsidRPr="00841042">
        <w:fldChar w:fldCharType="end"/>
      </w:r>
      <w:r w:rsidR="007720B1" w:rsidRPr="00841042">
        <w:t xml:space="preserve"> and "Fuzzy" edge detection </w:t>
      </w:r>
      <w:r w:rsidR="007720B1" w:rsidRPr="00841042">
        <w:fldChar w:fldCharType="begin" w:fldLock="1"/>
      </w:r>
      <w:r w:rsidR="007720B1" w:rsidRPr="00841042">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007720B1" w:rsidRPr="00841042">
        <w:fldChar w:fldCharType="separate"/>
      </w:r>
      <w:r w:rsidR="007720B1" w:rsidRPr="00841042">
        <w:rPr>
          <w:noProof/>
        </w:rPr>
        <w:t>(Haq et al., 2015)</w:t>
      </w:r>
      <w:r w:rsidR="007720B1" w:rsidRPr="00841042">
        <w:fldChar w:fldCharType="end"/>
      </w:r>
      <w:r w:rsidR="007720B1" w:rsidRPr="00841042">
        <w:t xml:space="preserve"> (for images with a high noise floor) are the standard industry-utilised methods of edge detection.</w:t>
      </w:r>
      <w:r w:rsidR="007720B1" w:rsidRPr="00841042">
        <w:br/>
      </w:r>
      <w:r w:rsidR="007720B1" w:rsidRPr="00841042">
        <w:br/>
        <w:t xml:space="preserve">The Matched Filter extension to the Canny approach </w:t>
      </w:r>
      <w:r w:rsidR="007720B1" w:rsidRPr="00841042">
        <w:fldChar w:fldCharType="begin" w:fldLock="1"/>
      </w:r>
      <w:r w:rsidR="007720B1" w:rsidRPr="00841042">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007720B1" w:rsidRPr="00841042">
        <w:fldChar w:fldCharType="separate"/>
      </w:r>
      <w:r w:rsidR="007720B1" w:rsidRPr="00841042">
        <w:rPr>
          <w:noProof/>
        </w:rPr>
        <w:t>(Ofir et al., n.d.)</w:t>
      </w:r>
      <w:r w:rsidR="007720B1" w:rsidRPr="00841042">
        <w:fldChar w:fldCharType="end"/>
      </w:r>
      <w:r w:rsidR="007720B1" w:rsidRPr="00841042">
        <w:t xml:space="preserve"> is interesting as the algorithm is designed for soft (curved) edges (more likely to be present in a natural environment) but the curved edges evaluated were letters and numbers in a 2D image rather than a receding three-dimensional image plane. Run times for their optimised algorithm (using sampling) were 0.6 seconds using C++ on an I7 with 16Gb of Ram with an image of 129x129 pixels). For a 257x257 image, run time was 5 seconds which is too slow for real-time use on a rover.</w:t>
      </w:r>
      <w:r w:rsidR="007720B1" w:rsidRPr="00841042">
        <w:br/>
      </w:r>
      <w:r w:rsidR="007720B1" w:rsidRPr="00841042">
        <w:br/>
        <w:t xml:space="preserve">Utilising wavelet analysis is a very interesting approach, is almost perfect in resolution and would </w:t>
      </w:r>
      <w:r w:rsidR="007720B1" w:rsidRPr="00841042">
        <w:lastRenderedPageBreak/>
        <w:t xml:space="preserve">work with a receding plane BUT the authors state the process is not useful in noisy environments </w:t>
      </w:r>
      <w:r w:rsidR="007720B1" w:rsidRPr="00841042">
        <w:fldChar w:fldCharType="begin" w:fldLock="1"/>
      </w:r>
      <w:r w:rsidR="007720B1" w:rsidRPr="00841042">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007720B1" w:rsidRPr="00841042">
        <w:fldChar w:fldCharType="separate"/>
      </w:r>
      <w:r w:rsidR="007720B1" w:rsidRPr="00841042">
        <w:rPr>
          <w:noProof/>
        </w:rPr>
        <w:t>(Damlamian &amp; Jaffard, 2019)</w:t>
      </w:r>
      <w:r w:rsidR="007720B1" w:rsidRPr="00841042">
        <w:fldChar w:fldCharType="end"/>
      </w:r>
      <w:r w:rsidR="007720B1" w:rsidRPr="00841042">
        <w:t xml:space="preserve"> and the processing requirements of a “</w:t>
      </w:r>
      <w:proofErr w:type="spellStart"/>
      <w:r w:rsidR="007720B1" w:rsidRPr="00841042">
        <w:t>Datacube</w:t>
      </w:r>
      <w:proofErr w:type="spellEnd"/>
      <w:r w:rsidR="007720B1" w:rsidRPr="00841042">
        <w:t xml:space="preserve"> MV200”, 68040 CPU and a “</w:t>
      </w:r>
      <w:proofErr w:type="spellStart"/>
      <w:r w:rsidR="007720B1" w:rsidRPr="00841042">
        <w:t>Sparcstation</w:t>
      </w:r>
      <w:proofErr w:type="spellEnd"/>
      <w:r w:rsidR="007720B1" w:rsidRPr="00841042">
        <w:t>” workstation, as implemented, are too computationally (and economically) expensive for a low cost battery-powered rover.</w:t>
      </w:r>
      <w:r w:rsidR="007720B1" w:rsidRPr="00280F56">
        <w:rPr>
          <w:rFonts w:cstheme="minorHAnsi"/>
          <w:color w:val="222222"/>
        </w:rPr>
        <w:br/>
      </w:r>
      <w:r w:rsidR="007720B1" w:rsidRPr="00280F56">
        <w:rPr>
          <w:rFonts w:cstheme="minorHAnsi"/>
          <w:color w:val="222222"/>
        </w:rPr>
        <w:br/>
        <w:t>Utilising a mu</w:t>
      </w:r>
      <w:r w:rsidR="00203576">
        <w:rPr>
          <w:rFonts w:cstheme="minorHAnsi"/>
          <w:color w:val="222222"/>
        </w:rPr>
        <w:t>l</w:t>
      </w:r>
      <w:r w:rsidR="007720B1" w:rsidRPr="00280F56">
        <w:rPr>
          <w:rFonts w:cstheme="minorHAnsi"/>
          <w:color w:val="222222"/>
        </w:rPr>
        <w:t xml:space="preserve">ti-spectral camera system enables detection of soil and vegetation </w:t>
      </w:r>
      <w:r w:rsidR="007720B1" w:rsidRPr="00280F56">
        <w:rPr>
          <w:rFonts w:cstheme="minorHAnsi"/>
          <w:color w:val="222222"/>
        </w:rPr>
        <w:fldChar w:fldCharType="begin" w:fldLock="1"/>
      </w:r>
      <w:r w:rsidR="007720B1" w:rsidRPr="00280F56">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007720B1" w:rsidRPr="00280F56">
        <w:rPr>
          <w:rFonts w:cstheme="minorHAnsi"/>
          <w:color w:val="222222"/>
        </w:rPr>
        <w:fldChar w:fldCharType="separate"/>
      </w:r>
      <w:r w:rsidR="007720B1" w:rsidRPr="00280F56">
        <w:rPr>
          <w:rFonts w:cstheme="minorHAnsi"/>
          <w:noProof/>
          <w:color w:val="222222"/>
        </w:rPr>
        <w:t>(Larry Matthies et al., 1995)</w:t>
      </w:r>
      <w:r w:rsidR="007720B1" w:rsidRPr="00280F56">
        <w:rPr>
          <w:rFonts w:cstheme="minorHAnsi"/>
          <w:color w:val="222222"/>
        </w:rPr>
        <w:fldChar w:fldCharType="end"/>
      </w:r>
      <w:r w:rsidR="007720B1" w:rsidRPr="00280F56">
        <w:rPr>
          <w:rFonts w:cstheme="minorHAnsi"/>
          <w:color w:val="222222"/>
        </w:rPr>
        <w:t xml:space="preserve"> but would involve power and computation usage beyond the rover’s capabilities unless filters could be dynamically applied to a camera.</w:t>
      </w:r>
    </w:p>
    <w:p w14:paraId="245A13C5" w14:textId="74BD682F" w:rsidR="00F968EF" w:rsidRPr="00280F56" w:rsidRDefault="00887A5E" w:rsidP="00203576">
      <w:pPr>
        <w:pStyle w:val="BodyText"/>
        <w:rPr>
          <w:rFonts w:cstheme="minorHAnsi"/>
          <w:color w:val="222222"/>
        </w:rPr>
      </w:pPr>
      <w:r>
        <w:t>The main problem of using any form of edge detection algorithm is the quality of the image.</w:t>
      </w:r>
      <w:r>
        <w:br/>
        <w:t xml:space="preserve">An ideal image has no noise, and perfectly describes the scene it represents. In the real world, images are of a limited pixel and luminance value count and the lens used to capture the light introduces distortions of scale in the image. The image may consist of extremes of light that the imaging system may not perfectly capture (commonly called over and under exposure). Rain, </w:t>
      </w:r>
      <w:proofErr w:type="gramStart"/>
      <w:r>
        <w:t>snow</w:t>
      </w:r>
      <w:proofErr w:type="gramEnd"/>
      <w:r>
        <w:t xml:space="preserve"> or other environmental conditions may also reduce image quality. These are all well-known </w:t>
      </w:r>
      <w:proofErr w:type="gramStart"/>
      <w:r>
        <w:t>problems</w:t>
      </w:r>
      <w:proofErr w:type="gramEnd"/>
      <w:r>
        <w:t xml:space="preserve"> and many different solutions exist to reduce their impact on image quality.</w:t>
      </w:r>
      <w:r>
        <w:br/>
      </w:r>
      <w:r>
        <w:br/>
        <w:t>One external issue impacting quality that is particularly relevant to a rover is image stabilisation.</w:t>
      </w:r>
      <w:r w:rsidR="00475427" w:rsidRPr="00280F56">
        <w:br/>
      </w:r>
    </w:p>
    <w:p w14:paraId="7219ADEC" w14:textId="7D44B872" w:rsidR="000D6BA2" w:rsidRPr="00280F56" w:rsidRDefault="000D6BA2" w:rsidP="000D6BA2">
      <w:pPr>
        <w:pStyle w:val="Heading3"/>
        <w:rPr>
          <w:rStyle w:val="Heading3Char"/>
          <w:noProof w:val="0"/>
        </w:rPr>
      </w:pPr>
      <w:bookmarkStart w:id="43" w:name="_Toc146552337"/>
      <w:r w:rsidRPr="00280F56">
        <w:rPr>
          <w:rStyle w:val="Heading3Char"/>
          <w:noProof w:val="0"/>
        </w:rPr>
        <w:t>Image stabilisation</w:t>
      </w:r>
      <w:bookmarkEnd w:id="43"/>
    </w:p>
    <w:p w14:paraId="78B22D19" w14:textId="4DEF9519" w:rsidR="00E15419" w:rsidRDefault="000D6BA2" w:rsidP="000D6BA2">
      <w:pPr>
        <w:pStyle w:val="BodyText"/>
      </w:pPr>
      <w:r w:rsidRPr="00280F56">
        <w:t xml:space="preserve">As a video stream is a successive stream of </w:t>
      </w:r>
      <w:r w:rsidR="00F94D59">
        <w:t>images</w:t>
      </w:r>
      <w:r w:rsidRPr="00280F56">
        <w:t xml:space="preserve">, </w:t>
      </w:r>
      <w:r w:rsidR="00F94D59">
        <w:t xml:space="preserve">the </w:t>
      </w:r>
      <w:r w:rsidRPr="00280F56">
        <w:t xml:space="preserve">motion of objects around a vehicle </w:t>
      </w:r>
      <w:r w:rsidR="00F94D59">
        <w:t xml:space="preserve">can be </w:t>
      </w:r>
      <w:r w:rsidRPr="00280F56">
        <w:t>determin</w:t>
      </w:r>
      <w:r w:rsidR="00F94D59">
        <w:t>ed</w:t>
      </w:r>
      <w:r w:rsidRPr="00280F56">
        <w:t xml:space="preserve"> </w:t>
      </w:r>
      <w:r w:rsidR="00F94D59">
        <w:t xml:space="preserve">by locating </w:t>
      </w:r>
      <w:r w:rsidRPr="00280F56">
        <w:t>an object (often called a “feature”) in a</w:t>
      </w:r>
      <w:r w:rsidR="00F94D59">
        <w:t>n image</w:t>
      </w:r>
      <w:r w:rsidRPr="00280F56">
        <w:t xml:space="preserve">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rsidRPr="00280F56">
        <w:br/>
      </w:r>
      <w:r w:rsidRPr="00280F56">
        <w:br/>
        <w:t>What makes this approach more problematic is that, in rural New Zealand, the topology may not be smooth, and so our vehicle (and therefore it’s camera) will be susceptible to jostling while travelling, making feature detection difficult. At an excessive level</w:t>
      </w:r>
      <w:r w:rsidR="002372AF" w:rsidRPr="00280F56">
        <w:t xml:space="preserve"> of movement</w:t>
      </w:r>
      <w:r w:rsidRPr="00280F56">
        <w:t xml:space="preserve">, the feature/s may not be present from frame to frame. </w:t>
      </w:r>
      <w:r w:rsidR="000D2BD7">
        <w:br/>
      </w:r>
      <w:r w:rsidR="000D2BD7">
        <w:br/>
        <w:t xml:space="preserve">Image stabilisation works by compensating for the movement of a vehicle by recognising that movement and applying a </w:t>
      </w:r>
      <w:proofErr w:type="gramStart"/>
      <w:r w:rsidR="000D2BD7">
        <w:t>counter-movement</w:t>
      </w:r>
      <w:proofErr w:type="gramEnd"/>
      <w:r w:rsidR="000D2BD7">
        <w:t xml:space="preserve"> in the opposite direction. As such, some image </w:t>
      </w:r>
      <w:r w:rsidR="000D2BD7">
        <w:lastRenderedPageBreak/>
        <w:t xml:space="preserve">resolution is lost as the resulting usable image is of smaller dimensions than the original and the system </w:t>
      </w:r>
      <w:r w:rsidR="00A55F20">
        <w:t xml:space="preserve">will not </w:t>
      </w:r>
      <w:r w:rsidR="000D2BD7">
        <w:t>work if the movement results in an entire frame being out of position compared to the previous frame.</w:t>
      </w:r>
      <w:r w:rsidRPr="00280F56">
        <w:br/>
      </w:r>
      <w:r w:rsidR="000D2BD7">
        <w:br/>
        <w:t>There are t</w:t>
      </w:r>
      <w:r w:rsidR="00E15419">
        <w:t>wo</w:t>
      </w:r>
      <w:r w:rsidR="000D2BD7">
        <w:t xml:space="preserve"> main types of image stabilisation systems</w:t>
      </w:r>
      <w:r w:rsidR="00E15419">
        <w:t>; Optical Image Stabilisation (OIS) and Digital Image Stabilisation (DIS) or a hybrid of these two approaches.</w:t>
      </w:r>
      <w:r w:rsidR="00935F43">
        <w:t xml:space="preserve"> We will concentrate on the </w:t>
      </w:r>
      <w:r w:rsidR="00A55F20">
        <w:t xml:space="preserve">first </w:t>
      </w:r>
      <w:r w:rsidR="00935F43">
        <w:t>two methods.</w:t>
      </w:r>
      <w:r w:rsidR="000D2BD7">
        <w:br/>
      </w:r>
      <w:r w:rsidR="00FB7970">
        <w:br/>
      </w:r>
      <w:r w:rsidR="000D2BD7">
        <w:rPr>
          <w:rStyle w:val="Heading4Char"/>
        </w:rPr>
        <w:t xml:space="preserve">1.1.5.1 </w:t>
      </w:r>
      <w:r w:rsidR="00FB7970" w:rsidRPr="000D2BD7">
        <w:rPr>
          <w:rStyle w:val="Heading4Char"/>
        </w:rPr>
        <w:t>Optical image stabilisation (OIS)</w:t>
      </w:r>
      <w:r w:rsidR="00FB7970" w:rsidRPr="000D2BD7">
        <w:rPr>
          <w:rStyle w:val="Heading4Char"/>
        </w:rPr>
        <w:br/>
      </w:r>
      <w:r w:rsidR="00AB0F6E" w:rsidRPr="00280F56">
        <w:br/>
      </w:r>
      <w:r w:rsidRPr="00280F56">
        <w:t>One solution to th</w:t>
      </w:r>
      <w:r w:rsidR="000D2BD7">
        <w:t>e</w:t>
      </w:r>
      <w:r w:rsidRPr="00280F56">
        <w:t xml:space="preserve"> problem </w:t>
      </w:r>
      <w:r w:rsidR="000D2BD7">
        <w:t xml:space="preserve">of image stabilisation </w:t>
      </w:r>
      <w:r w:rsidRPr="00280F56">
        <w:t xml:space="preserve">is to use optical image stabilisation (OIS) where </w:t>
      </w:r>
      <w:proofErr w:type="gramStart"/>
      <w:r w:rsidRPr="00280F56">
        <w:t>an</w:t>
      </w:r>
      <w:proofErr w:type="gramEnd"/>
      <w:r w:rsidRPr="00280F56">
        <w:t xml:space="preserve">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rsidRPr="00280F56">
        <w:t>servometers</w:t>
      </w:r>
      <w:proofErr w:type="spellEnd"/>
      <w:r w:rsidRPr="00280F56">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rsidRPr="00280F56">
        <w:br/>
      </w:r>
      <w:r w:rsidR="00AB0F6E" w:rsidRPr="00280F56">
        <w:br/>
      </w:r>
      <w:r w:rsidRPr="00280F56">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rsidRPr="00280F56">
        <w:t xml:space="preserve"> and requires a hysteresis system to prevent oscillations if a vehicle is moving fast with large displacements. This method </w:t>
      </w:r>
      <w:r w:rsidR="006247D2" w:rsidRPr="00280F56">
        <w:t xml:space="preserve">may </w:t>
      </w:r>
      <w:r w:rsidR="00AB0F6E" w:rsidRPr="00280F56">
        <w:t>also prevent the camera system from looking ahead down a path if the vehicle is travelling on an incline or decline.</w:t>
      </w:r>
    </w:p>
    <w:p w14:paraId="5E960669" w14:textId="2B875BF7" w:rsidR="009F79F9" w:rsidRDefault="000D6BA2" w:rsidP="000D6BA2">
      <w:pPr>
        <w:pStyle w:val="BodyText"/>
      </w:pPr>
      <w:r w:rsidRPr="00280F56">
        <w:br/>
      </w:r>
      <w:r w:rsidR="000D2BD7" w:rsidRPr="00E15419">
        <w:rPr>
          <w:rStyle w:val="Heading4Char"/>
        </w:rPr>
        <w:t>1.1.5.2 D</w:t>
      </w:r>
      <w:r w:rsidRPr="00E15419">
        <w:rPr>
          <w:rStyle w:val="Heading4Char"/>
        </w:rPr>
        <w:t xml:space="preserve">igital </w:t>
      </w:r>
      <w:r w:rsidR="000D2BD7" w:rsidRPr="00E15419">
        <w:rPr>
          <w:rStyle w:val="Heading4Char"/>
        </w:rPr>
        <w:t xml:space="preserve">Image </w:t>
      </w:r>
      <w:r w:rsidRPr="00E15419">
        <w:rPr>
          <w:rStyle w:val="Heading4Char"/>
        </w:rPr>
        <w:t>stabilisation</w:t>
      </w:r>
      <w:r w:rsidR="000D2BD7" w:rsidRPr="00E15419">
        <w:rPr>
          <w:rStyle w:val="Heading4Char"/>
        </w:rPr>
        <w:t xml:space="preserve"> (DIS)</w:t>
      </w:r>
      <w:r w:rsidR="000D2BD7">
        <w:br/>
      </w:r>
      <w:r w:rsidR="000D2BD7">
        <w:br/>
        <w:t>Digital image stabilisation uses computers to perform the image stabilisation.</w:t>
      </w:r>
      <w:r w:rsidR="000D2BD7">
        <w:br/>
        <w:t>T</w:t>
      </w:r>
      <w:r w:rsidR="00E15419">
        <w:t>hree</w:t>
      </w:r>
      <w:r w:rsidR="000D2BD7">
        <w:t xml:space="preserve"> main methods exist.</w:t>
      </w:r>
      <w:r w:rsidR="00E15419">
        <w:t xml:space="preserve"> Feature Mapping and Sensor Fusion or a hybrid of these methods.</w:t>
      </w:r>
    </w:p>
    <w:p w14:paraId="7084F579" w14:textId="77777777" w:rsidR="009F79F9" w:rsidRDefault="009F79F9" w:rsidP="00E15419">
      <w:pPr>
        <w:pStyle w:val="Heading5"/>
      </w:pPr>
      <w:r>
        <w:t>DIS Method One. Feature Mapping</w:t>
      </w:r>
    </w:p>
    <w:p w14:paraId="30066C5A" w14:textId="0F8E9351" w:rsidR="00E15419" w:rsidRDefault="000D6BA2" w:rsidP="000D6BA2">
      <w:pPr>
        <w:pStyle w:val="BodyText"/>
      </w:pPr>
      <w:r w:rsidRPr="00280F56">
        <w:t xml:space="preserve">The first method is to use the same feature-mapping solutions used to determine obstacles but to select a static feature that can be tracked from frame to frame. One problem with this approach is that, as the vehicle is moving, the change in perspective will lead to distortion as shown at </w:t>
      </w:r>
      <w:r w:rsidRPr="00280F56">
        <w:fldChar w:fldCharType="begin" w:fldLock="1"/>
      </w:r>
      <w:r w:rsidRPr="00280F56">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Pr="00280F56">
        <w:fldChar w:fldCharType="separate"/>
      </w:r>
      <w:r w:rsidRPr="00280F56">
        <w:rPr>
          <w:noProof/>
        </w:rPr>
        <w:t xml:space="preserve">(Android </w:t>
      </w:r>
      <w:r w:rsidRPr="00280F56">
        <w:rPr>
          <w:noProof/>
        </w:rPr>
        <w:lastRenderedPageBreak/>
        <w:t>Authority, n.d.-b)</w:t>
      </w:r>
      <w:r w:rsidRPr="00280F56">
        <w:fldChar w:fldCharType="end"/>
      </w:r>
      <w:r w:rsidRPr="00280F56">
        <w:t>. A potentially greater problem is that the purpose of image stabilisation is to enable feature detection, yet feature detection is required to stabilise the image, so the selection of which features to track is critical to the success of this method.</w:t>
      </w:r>
      <w:r w:rsidR="000D2BD7">
        <w:br/>
      </w:r>
      <w:r w:rsidRPr="00280F56">
        <w:br/>
        <w:t xml:space="preserve">Feature tracking is </w:t>
      </w:r>
      <w:r w:rsidR="000D2BD7">
        <w:t xml:space="preserve">also </w:t>
      </w:r>
      <w:r w:rsidRPr="00280F56">
        <w:t xml:space="preserve">computationally expensive and complex. </w:t>
      </w:r>
      <w:r w:rsidR="00AB0F6E" w:rsidRPr="00280F56">
        <w:t xml:space="preserve">Feature mapping has limitations on image size and the amount of displacement as increasing both increases processing requirements. </w:t>
      </w:r>
      <w:r w:rsidRPr="00280F56">
        <w:t xml:space="preserve">Current research has focused on efficiency improvements such as the SIFT </w:t>
      </w:r>
      <w:r w:rsidR="00E260FC" w:rsidRPr="00280F56">
        <w:fldChar w:fldCharType="begin" w:fldLock="1"/>
      </w:r>
      <w:r w:rsidR="00E260FC" w:rsidRPr="00280F56">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rsidRPr="00280F56">
        <w:fldChar w:fldCharType="separate"/>
      </w:r>
      <w:r w:rsidR="00E260FC" w:rsidRPr="00280F56">
        <w:rPr>
          <w:noProof/>
        </w:rPr>
        <w:t>(Battiato et al., 2007; Chao et al., 2013)</w:t>
      </w:r>
      <w:r w:rsidR="00E260FC" w:rsidRPr="00280F56">
        <w:fldChar w:fldCharType="end"/>
      </w:r>
      <w:r w:rsidR="00E260FC" w:rsidRPr="00280F56">
        <w:t xml:space="preserve"> </w:t>
      </w:r>
      <w:r w:rsidRPr="00280F56">
        <w:t xml:space="preserve">and SURF </w:t>
      </w:r>
      <w:r w:rsidR="00E260FC" w:rsidRPr="00280F56">
        <w:fldChar w:fldCharType="begin" w:fldLock="1"/>
      </w:r>
      <w:r w:rsidR="008978DF" w:rsidRPr="00280F56">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rsidRPr="00280F56">
        <w:fldChar w:fldCharType="separate"/>
      </w:r>
      <w:r w:rsidR="00E260FC" w:rsidRPr="00280F56">
        <w:rPr>
          <w:noProof/>
        </w:rPr>
        <w:t>(Ljubičić et al., 2021; Shene et al., 2016)</w:t>
      </w:r>
      <w:r w:rsidR="00E260FC" w:rsidRPr="00280F56">
        <w:fldChar w:fldCharType="end"/>
      </w:r>
      <w:r w:rsidR="00E260FC" w:rsidRPr="00280F56">
        <w:t xml:space="preserve"> </w:t>
      </w:r>
      <w:r w:rsidRPr="00280F56">
        <w:t xml:space="preserve">methods, along with other approaches such as affine-transform matrices </w:t>
      </w:r>
      <w:r w:rsidR="008978DF" w:rsidRPr="00280F56">
        <w:fldChar w:fldCharType="begin" w:fldLock="1"/>
      </w:r>
      <w:r w:rsidR="00BC41C9" w:rsidRPr="00280F56">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rsidRPr="00280F56">
        <w:fldChar w:fldCharType="separate"/>
      </w:r>
      <w:r w:rsidR="00BC41C9" w:rsidRPr="00280F56">
        <w:rPr>
          <w:noProof/>
        </w:rPr>
        <w:t>(Mai et al., 2012; Mingkhwan &amp; Khawsuk, 2017; Schwertfeger et al., 2011; Shen et al., 2009; Thillainayagi &amp; Senthil Kumar, 2017)</w:t>
      </w:r>
      <w:r w:rsidR="008978DF" w:rsidRPr="00280F56">
        <w:fldChar w:fldCharType="end"/>
      </w:r>
      <w:r w:rsidR="008978DF" w:rsidRPr="00280F56">
        <w:t xml:space="preserve"> </w:t>
      </w:r>
      <w:r w:rsidRPr="00280F56">
        <w:t>which compares separate video frames, particle filters</w:t>
      </w:r>
      <w:r w:rsidR="00BC41C9" w:rsidRPr="00280F56">
        <w:t xml:space="preserve"> </w:t>
      </w:r>
      <w:r w:rsidR="00BC41C9" w:rsidRPr="00280F56">
        <w:fldChar w:fldCharType="begin" w:fldLock="1"/>
      </w:r>
      <w:r w:rsidR="00BC41C9" w:rsidRPr="00280F56">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rsidRPr="00280F56">
        <w:fldChar w:fldCharType="separate"/>
      </w:r>
      <w:r w:rsidR="00BC41C9" w:rsidRPr="00280F56">
        <w:rPr>
          <w:noProof/>
        </w:rPr>
        <w:t>(J. Zhu et al., 2016)</w:t>
      </w:r>
      <w:r w:rsidR="00BC41C9" w:rsidRPr="00280F56">
        <w:fldChar w:fldCharType="end"/>
      </w:r>
      <w:r w:rsidRPr="00280F56">
        <w:t>, linear and curve filters</w:t>
      </w:r>
      <w:r w:rsidR="00BC41C9" w:rsidRPr="00280F56">
        <w:t xml:space="preserve"> </w:t>
      </w:r>
      <w:r w:rsidR="00BC41C9" w:rsidRPr="00280F56">
        <w:fldChar w:fldCharType="begin" w:fldLock="1"/>
      </w:r>
      <w:r w:rsidR="00BC41C9" w:rsidRPr="00280F56">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rsidRPr="00280F56">
        <w:fldChar w:fldCharType="separate"/>
      </w:r>
      <w:r w:rsidR="00BC41C9" w:rsidRPr="00280F56">
        <w:rPr>
          <w:noProof/>
        </w:rPr>
        <w:t>(L. Wang et al., 2012)</w:t>
      </w:r>
      <w:r w:rsidR="00BC41C9" w:rsidRPr="00280F56">
        <w:fldChar w:fldCharType="end"/>
      </w:r>
      <w:r w:rsidRPr="00280F56">
        <w:t xml:space="preserve"> and </w:t>
      </w:r>
      <w:proofErr w:type="spellStart"/>
      <w:r w:rsidRPr="00280F56">
        <w:t>iFMI</w:t>
      </w:r>
      <w:proofErr w:type="spellEnd"/>
      <w:r w:rsidRPr="00280F56">
        <w:t xml:space="preserve"> spectral registration</w:t>
      </w:r>
      <w:r w:rsidR="00BC41C9" w:rsidRPr="00280F56">
        <w:t xml:space="preserve"> </w:t>
      </w:r>
      <w:r w:rsidR="00BC41C9" w:rsidRPr="00280F56">
        <w:fldChar w:fldCharType="begin" w:fldLock="1"/>
      </w:r>
      <w:r w:rsidR="00BC41C9" w:rsidRPr="00280F56">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rsidRPr="00280F56">
        <w:fldChar w:fldCharType="separate"/>
      </w:r>
      <w:r w:rsidR="00BC41C9" w:rsidRPr="00280F56">
        <w:rPr>
          <w:noProof/>
        </w:rPr>
        <w:t>(Schwertfeger et al., 2011)</w:t>
      </w:r>
      <w:r w:rsidR="00BC41C9" w:rsidRPr="00280F56">
        <w:fldChar w:fldCharType="end"/>
      </w:r>
      <w:r w:rsidRPr="00280F56">
        <w:t xml:space="preserve">. </w:t>
      </w:r>
      <w:r w:rsidR="002372AF" w:rsidRPr="00280F56">
        <w:t xml:space="preserve">Hsu </w:t>
      </w:r>
      <w:r w:rsidR="002372AF" w:rsidRPr="00280F56">
        <w:fldChar w:fldCharType="begin" w:fldLock="1"/>
      </w:r>
      <w:r w:rsidR="00E260FC" w:rsidRPr="00280F56">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rsidRPr="00280F56">
        <w:fldChar w:fldCharType="separate"/>
      </w:r>
      <w:r w:rsidR="002372AF" w:rsidRPr="00280F56">
        <w:rPr>
          <w:noProof/>
        </w:rPr>
        <w:t>(Hsu et al., 2005)</w:t>
      </w:r>
      <w:r w:rsidR="002372AF" w:rsidRPr="00280F56">
        <w:fldChar w:fldCharType="end"/>
      </w:r>
      <w:r w:rsidR="002372AF" w:rsidRPr="00280F56">
        <w:t xml:space="preserve"> concentrated on hand-held camera shake using an inverse triangle technique while Morimoto </w:t>
      </w:r>
      <w:r w:rsidR="00E260FC" w:rsidRPr="00280F56">
        <w:fldChar w:fldCharType="begin" w:fldLock="1"/>
      </w:r>
      <w:r w:rsidR="00E260FC" w:rsidRPr="00280F56">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rsidRPr="00280F56">
        <w:fldChar w:fldCharType="separate"/>
      </w:r>
      <w:r w:rsidR="00E260FC" w:rsidRPr="00280F56">
        <w:rPr>
          <w:noProof/>
        </w:rPr>
        <w:t>(Morimoto &amp; Chellappa, 1998)</w:t>
      </w:r>
      <w:r w:rsidR="00E260FC" w:rsidRPr="00280F56">
        <w:fldChar w:fldCharType="end"/>
      </w:r>
      <w:r w:rsidR="00E260FC" w:rsidRPr="00280F56">
        <w:t xml:space="preserve"> </w:t>
      </w:r>
      <w:r w:rsidR="002372AF" w:rsidRPr="00280F56">
        <w:t xml:space="preserve">compared 4 DIS algorithms </w:t>
      </w:r>
      <w:r w:rsidR="00E260FC" w:rsidRPr="00280F56">
        <w:t>and found that simpler models performed better than more complex algorithms, due to them being less sensitive to tracking errors.</w:t>
      </w:r>
      <w:r w:rsidR="002372AF" w:rsidRPr="00280F56">
        <w:t xml:space="preserve"> Ljubičić et al. </w:t>
      </w:r>
      <w:r w:rsidR="002372AF" w:rsidRPr="00280F56">
        <w:fldChar w:fldCharType="begin" w:fldLock="1"/>
      </w:r>
      <w:r w:rsidR="002372AF" w:rsidRPr="00280F56">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280F56">
        <w:fldChar w:fldCharType="separate"/>
      </w:r>
      <w:r w:rsidR="002372AF" w:rsidRPr="00280F56">
        <w:rPr>
          <w:noProof/>
        </w:rPr>
        <w:t>(Ljubičić et al., 2021)</w:t>
      </w:r>
      <w:r w:rsidR="002372AF" w:rsidRPr="00280F56">
        <w:fldChar w:fldCharType="end"/>
      </w:r>
      <w:r w:rsidR="002372AF" w:rsidRPr="00280F56">
        <w:t xml:space="preserve"> outlines freely-available software applications for applying digital image stabilisation.</w:t>
      </w:r>
      <w:r w:rsidR="00BC41C9" w:rsidRPr="00280F56">
        <w:t xml:space="preserve"> Once the direction and velocity of the camera movement has been determined</w:t>
      </w:r>
      <w:r w:rsidR="00A55F20">
        <w:t>,</w:t>
      </w:r>
      <w:r w:rsidR="00BC41C9" w:rsidRPr="00280F56">
        <w:t xml:space="preserve"> mathematical </w:t>
      </w:r>
      <w:r w:rsidR="00A55F20">
        <w:t xml:space="preserve">rotational and/or translational matrix </w:t>
      </w:r>
      <w:r w:rsidR="00BC41C9" w:rsidRPr="00280F56">
        <w:t>operations are used to apply this vector in the opposite direction to counter the effects of the movement.</w:t>
      </w:r>
    </w:p>
    <w:p w14:paraId="5F82F53F" w14:textId="76472CD7" w:rsidR="00E15419" w:rsidRDefault="00E15419" w:rsidP="00E15419">
      <w:pPr>
        <w:pStyle w:val="Heading5"/>
      </w:pPr>
      <w:r>
        <w:t xml:space="preserve">DIS Method 2. Sensor Fusion </w:t>
      </w:r>
    </w:p>
    <w:p w14:paraId="5EB30A3D" w14:textId="6BB63CC6" w:rsidR="00D940A7" w:rsidRPr="00280F56" w:rsidRDefault="00E15419" w:rsidP="000D6BA2">
      <w:pPr>
        <w:pStyle w:val="BodyText"/>
      </w:pPr>
      <w:r>
        <w:br/>
      </w:r>
      <w:r w:rsidR="000D6BA2" w:rsidRPr="00280F56">
        <w:t>The second method is to apply sensor fusion where camera movement can be compensated by an external</w:t>
      </w:r>
      <w:r w:rsidR="00AB0F6E" w:rsidRPr="00280F56">
        <w:t xml:space="preserve"> sensor </w:t>
      </w:r>
      <w:r w:rsidR="000D6BA2" w:rsidRPr="00280F56">
        <w:t>such as a gyroscope</w:t>
      </w:r>
      <w:r w:rsidR="00AB0F6E" w:rsidRPr="00280F56">
        <w:t xml:space="preserve"> and/or</w:t>
      </w:r>
      <w:r w:rsidR="000D6BA2" w:rsidRPr="00280F56">
        <w:t xml:space="preserve"> accelerometer. This approach is </w:t>
      </w:r>
      <w:proofErr w:type="gramStart"/>
      <w:r w:rsidR="000D6BA2" w:rsidRPr="00280F56">
        <w:t>similar to</w:t>
      </w:r>
      <w:proofErr w:type="gramEnd"/>
      <w:r w:rsidR="000D6BA2" w:rsidRPr="00280F56">
        <w:t xml:space="preserve"> the OIS method except that the calculated movement is compensated for by translating the image in the opposite direction and velocity of the movement using software. The same matrix mathematical translations </w:t>
      </w:r>
      <w:r w:rsidR="00842CFB" w:rsidRPr="00280F56">
        <w:t>used</w:t>
      </w:r>
      <w:r w:rsidR="000D6BA2" w:rsidRPr="00280F56">
        <w:t xml:space="preserve"> with feature tracking are then applied.</w:t>
      </w:r>
      <w:r w:rsidR="00AB0F6E" w:rsidRPr="00280F56">
        <w:t xml:space="preserve"> The most common sensor utilised with this approach is using an </w:t>
      </w:r>
      <w:r w:rsidR="000D2BD7">
        <w:t>i</w:t>
      </w:r>
      <w:r w:rsidR="00AB0F6E" w:rsidRPr="00280F56">
        <w:t xml:space="preserve">nertial </w:t>
      </w:r>
      <w:r w:rsidR="003F37B5">
        <w:t>measurement unit</w:t>
      </w:r>
      <w:r w:rsidR="00AB0F6E" w:rsidRPr="00280F56">
        <w:t xml:space="preserve"> (</w:t>
      </w:r>
      <w:r w:rsidR="00C97540">
        <w:t>IMU</w:t>
      </w:r>
      <w:r w:rsidR="00AB0F6E" w:rsidRPr="00280F56">
        <w:t>),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17FC4B25" w:rsidR="00D940A7" w:rsidRPr="00280F56" w:rsidRDefault="00D940A7" w:rsidP="00D940A7">
      <w:pPr>
        <w:pStyle w:val="BodyText"/>
      </w:pPr>
      <w:r w:rsidRPr="00280F56">
        <w:t xml:space="preserve">For an </w:t>
      </w:r>
      <w:r w:rsidR="000D2BD7">
        <w:t>i</w:t>
      </w:r>
      <w:r w:rsidRPr="00280F56">
        <w:t>nertial management unit (</w:t>
      </w:r>
      <w:r w:rsidR="00C97540">
        <w:t>IMU</w:t>
      </w:r>
      <w:r w:rsidRPr="00280F56">
        <w:t>) to compensate for unwanted movement in video streams, a vector of the resulting movement needs to be created so that the pixels in each image frame can be rotated/translated by the amount of unwanted movement.</w:t>
      </w:r>
      <w:r w:rsidRPr="00280F56">
        <w:br/>
      </w:r>
      <w:r w:rsidRPr="00280F56">
        <w:br/>
        <w:t xml:space="preserve">The gyroscope on an </w:t>
      </w:r>
      <w:r w:rsidR="00C97540">
        <w:t>IMU</w:t>
      </w:r>
      <w:r w:rsidRPr="00280F56">
        <w:t xml:space="preserve"> outputs data in angular velocity which is a measure of rotation measured </w:t>
      </w:r>
      <w:r w:rsidRPr="00280F56">
        <w:lastRenderedPageBreak/>
        <w:t>in angles of movement per second and is expressed in revolutions, radians or degrees per second per each axis of the three dimensions, x, y and z. An accelerometer measures acceleration in the same three dimensions and outputs data in m/s</w:t>
      </w:r>
      <w:r w:rsidRPr="00280F56">
        <w:rPr>
          <w:vertAlign w:val="superscript"/>
        </w:rPr>
        <w:t>2</w:t>
      </w:r>
      <w:r w:rsidRPr="00280F56">
        <w:t xml:space="preserve">. </w:t>
      </w:r>
      <w:r w:rsidRPr="00280F56">
        <w:br/>
      </w:r>
      <w:r w:rsidRPr="00280F56">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horizontally to the left or right or rotation around the z axis). </w:t>
      </w:r>
      <w:r w:rsidR="009F79F9">
        <w:t xml:space="preserve">These angles are commonly called </w:t>
      </w:r>
      <w:proofErr w:type="spellStart"/>
      <w:r w:rsidR="009F79F9">
        <w:t>euler</w:t>
      </w:r>
      <w:proofErr w:type="spellEnd"/>
      <w:r w:rsidR="009F79F9">
        <w:t xml:space="preserve"> angles. </w:t>
      </w:r>
      <w:r w:rsidRPr="00280F56">
        <w:t>Note that th</w:t>
      </w:r>
      <w:r w:rsidR="009F79F9">
        <w:t>e</w:t>
      </w:r>
      <w:r w:rsidRPr="00280F56">
        <w:t xml:space="preserve"> convention </w:t>
      </w:r>
      <w:r w:rsidR="009F79F9">
        <w:t xml:space="preserve">of </w:t>
      </w:r>
      <w:proofErr w:type="spellStart"/>
      <w:proofErr w:type="gramStart"/>
      <w:r w:rsidR="009F79F9">
        <w:t>x,y</w:t>
      </w:r>
      <w:proofErr w:type="spellEnd"/>
      <w:proofErr w:type="gramEnd"/>
      <w:r w:rsidR="009F79F9">
        <w:t xml:space="preserve"> and z axes </w:t>
      </w:r>
      <w:r w:rsidRPr="00280F56">
        <w:t>is not strictly defined, and one may place the x, y and z -axes in any direction that is convenient, providing the angled relationships between them remains fixed</w:t>
      </w:r>
      <w:r w:rsidR="000D2BD7">
        <w:t xml:space="preserve">, but here, we will use the </w:t>
      </w:r>
      <w:r w:rsidR="009F79F9">
        <w:t xml:space="preserve">terms demonstrated </w:t>
      </w:r>
      <w:r w:rsidR="000D2BD7">
        <w:t>in Figure 1.8</w:t>
      </w:r>
      <w:r w:rsidRPr="00280F56">
        <w:t>.</w:t>
      </w:r>
    </w:p>
    <w:p w14:paraId="09BC8C3E" w14:textId="77777777" w:rsidR="00D940A7" w:rsidRPr="00280F56" w:rsidRDefault="00D940A7" w:rsidP="00D940A7">
      <w:pPr>
        <w:pStyle w:val="BodyText"/>
      </w:pPr>
      <w:r w:rsidRPr="00280F56">
        <w:br/>
      </w:r>
      <w:r w:rsidRPr="00280F56">
        <w:rPr>
          <w:noProof/>
        </w:rPr>
        <w:drawing>
          <wp:inline distT="0" distB="0" distL="0" distR="0" wp14:anchorId="626B1FA5" wp14:editId="42A9F713">
            <wp:extent cx="4333875" cy="2838450"/>
            <wp:effectExtent l="0" t="0" r="9525" b="0"/>
            <wp:docPr id="231628820" name="Picture 231628820" descr="Diagram of a truck with the same body and the same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745520" name="Picture 1" descr="Diagram of a truck with the same body and the same body&#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4333875" cy="2838450"/>
                    </a:xfrm>
                    <a:prstGeom prst="rect">
                      <a:avLst/>
                    </a:prstGeom>
                  </pic:spPr>
                </pic:pic>
              </a:graphicData>
            </a:graphic>
          </wp:inline>
        </w:drawing>
      </w:r>
    </w:p>
    <w:p w14:paraId="215CCBC4" w14:textId="144724D4" w:rsidR="00D940A7" w:rsidRDefault="00D940A7" w:rsidP="00352A0E">
      <w:pPr>
        <w:pStyle w:val="Caption"/>
      </w:pPr>
      <w:bookmarkStart w:id="44" w:name="_Toc146547288"/>
      <w:bookmarkStart w:id="45" w:name="_Toc147143648"/>
      <w:r w:rsidRPr="00280F56">
        <w:t xml:space="preserve">Figure </w:t>
      </w:r>
      <w:r w:rsidR="00607AE2">
        <w:fldChar w:fldCharType="begin"/>
      </w:r>
      <w:r w:rsidR="00607AE2">
        <w:instrText xml:space="preserve"> STYLEREF 1 \s </w:instrText>
      </w:r>
      <w:r w:rsidR="00607AE2">
        <w:fldChar w:fldCharType="separate"/>
      </w:r>
      <w:r w:rsidR="00607AE2">
        <w:t>1</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3</w:t>
      </w:r>
      <w:r w:rsidR="00607AE2">
        <w:fldChar w:fldCharType="end"/>
      </w:r>
      <w:r w:rsidRPr="00280F56">
        <w:t xml:space="preserve">   Diagram of roll, pitch and yaw angles. Image from </w:t>
      </w:r>
      <w:r w:rsidRPr="00280F56">
        <w:fldChar w:fldCharType="begin" w:fldLock="1"/>
      </w:r>
      <w:r w:rsidRPr="00280F56">
        <w:instrText>ADDIN CSL_CITATION {"citationItems":[{"id":"ITEM-1","itemData":{"author":[{"dropping-particle":"","family":"Fang","given":"Howie","non-dropping-particle":"","parse-names":false,"suffix":""},{"dropping-particle":"","family":"Gutowski","given":"Matthew","non-dropping-particle":"","parse-names":false,"suffix":""},{"dropping-particle":"","family":"Li","given":"Ning","non-dropping-particle":"","parse-names":false,"suffix":""},{"dropping-particle":"","family":"Disogra","given":"Matthew","non-dropping-particle":"","parse-names":false,"suffix":""}],"id":"ITEM-1","issued":{"date-parts":[["2013"]]},"page":"5","title":"Performance Evaluation of NCDOT W-beam Guardrails under MASH TL-2 Conditions","type":"article-journal"},"uris":["http://www.mendeley.com/documents/?uuid=3657e299-a301-3051-9eb7-bbb9dc531afb"]}],"mendeley":{"formattedCitation":"(Fang et al., 2013)","plainTextFormattedCitation":"(Fang et al., 2013)","previouslyFormattedCitation":"(Fang et al., 2013)"},"properties":{"noteIndex":0},"schema":"https://github.com/citation-style-language/schema/raw/master/csl-citation.json"}</w:instrText>
      </w:r>
      <w:r w:rsidRPr="00280F56">
        <w:fldChar w:fldCharType="separate"/>
      </w:r>
      <w:r w:rsidRPr="00280F56">
        <w:t>(Fang et al., 2013)</w:t>
      </w:r>
      <w:bookmarkEnd w:id="44"/>
      <w:bookmarkEnd w:id="45"/>
      <w:r w:rsidRPr="00280F56">
        <w:fldChar w:fldCharType="end"/>
      </w:r>
    </w:p>
    <w:p w14:paraId="083A0AD0" w14:textId="06C2E496" w:rsidR="005D128A" w:rsidRDefault="00D940A7" w:rsidP="005D128A">
      <w:pPr>
        <w:pStyle w:val="BodyText"/>
      </w:pPr>
      <w:r w:rsidRPr="00280F56">
        <w:t xml:space="preserve">The mathematical process to </w:t>
      </w:r>
      <w:r w:rsidR="009F79F9">
        <w:t xml:space="preserve">convert between </w:t>
      </w:r>
      <w:r w:rsidR="00260385" w:rsidRPr="00280F56">
        <w:t xml:space="preserve">gyroscope </w:t>
      </w:r>
      <w:r w:rsidR="009F79F9">
        <w:t xml:space="preserve">angles to </w:t>
      </w:r>
      <w:proofErr w:type="spellStart"/>
      <w:r w:rsidR="009F79F9">
        <w:t>euler</w:t>
      </w:r>
      <w:proofErr w:type="spellEnd"/>
      <w:r w:rsidR="009F79F9">
        <w:t xml:space="preserve"> angles </w:t>
      </w:r>
      <w:r w:rsidRPr="00280F56">
        <w:t xml:space="preserve">incorporates integration which introduces a cumulative error, the size of which depends on the number of samples. </w:t>
      </w:r>
      <w:r w:rsidR="009F79F9">
        <w:t xml:space="preserve">Along with this problem is the issue of </w:t>
      </w:r>
      <w:r w:rsidRPr="00280F56">
        <w:t xml:space="preserve">gyroscope drift, </w:t>
      </w:r>
      <w:r w:rsidR="009F79F9">
        <w:t xml:space="preserve">where the gyroscope values deviate over time due to temperature variances, gyroscope tolerances and external disturbances such as the jostling of a moving vehicle. </w:t>
      </w:r>
      <w:r w:rsidRPr="00280F56">
        <w:t>The results of th</w:t>
      </w:r>
      <w:r w:rsidR="009F79F9">
        <w:t xml:space="preserve">ese two errors </w:t>
      </w:r>
      <w:r w:rsidRPr="00280F56">
        <w:t xml:space="preserve">can be seen in Section 4. </w:t>
      </w:r>
      <w:r w:rsidR="00CA707E" w:rsidRPr="00280F56">
        <w:br/>
        <w:t xml:space="preserve">The general process of using an </w:t>
      </w:r>
      <w:r w:rsidR="00C97540">
        <w:t>IMU</w:t>
      </w:r>
      <w:r w:rsidR="00CA707E" w:rsidRPr="00280F56">
        <w:t xml:space="preserve"> </w:t>
      </w:r>
      <w:r w:rsidR="00260385" w:rsidRPr="00280F56">
        <w:t xml:space="preserve">accelerometer to measure </w:t>
      </w:r>
      <w:proofErr w:type="spellStart"/>
      <w:r w:rsidR="00260385" w:rsidRPr="00280F56">
        <w:t>euler</w:t>
      </w:r>
      <w:proofErr w:type="spellEnd"/>
      <w:r w:rsidR="00260385" w:rsidRPr="00280F56">
        <w:t xml:space="preserve"> angles </w:t>
      </w:r>
      <w:r w:rsidR="00CA707E" w:rsidRPr="00280F56">
        <w:t>is expressed in the following mathematical equations.</w:t>
      </w:r>
      <w:r w:rsidR="00CA707E" w:rsidRPr="00280F56">
        <w:br/>
        <w:t xml:space="preserve">At rest, gravity will be the only acceleration acting on the </w:t>
      </w:r>
      <w:r w:rsidR="00C97540">
        <w:t>IMU</w:t>
      </w:r>
      <w:r w:rsidR="00CA707E" w:rsidRPr="00280F56">
        <w:t xml:space="preserve">, and assuming it is mounted so the </w:t>
      </w:r>
      <w:r w:rsidR="00EB10DA" w:rsidRPr="00280F56">
        <w:t>z</w:t>
      </w:r>
      <w:r w:rsidR="00CA707E" w:rsidRPr="00280F56">
        <w:t xml:space="preserve"> axis points straight down, the acceleration </w:t>
      </w:r>
      <w:r w:rsidR="00CA707E" w:rsidRPr="005D128A">
        <w:t>matrix</w:t>
      </w:r>
      <w:r w:rsidR="00CA707E" w:rsidRPr="00280F56">
        <w:t xml:space="preserve"> will be</w:t>
      </w:r>
      <w:r w:rsidR="005D128A">
        <w:t>:</w:t>
      </w:r>
    </w:p>
    <w:p w14:paraId="7FF8A02B" w14:textId="77777777" w:rsidR="005D128A" w:rsidRPr="005D128A" w:rsidRDefault="00000000" w:rsidP="00B928F2">
      <w:pPr>
        <w:pStyle w:val="BodyText"/>
        <w:rPr>
          <w:sz w:val="28"/>
          <w:szCs w:val="28"/>
        </w:rPr>
      </w:pPr>
      <m:oMathPara>
        <m:oMath>
          <m:sSub>
            <m:sSubPr>
              <m:ctrlPr>
                <w:rPr>
                  <w:rFonts w:ascii="Cambria Math" w:hAnsi="Cambria Math"/>
                  <w:i/>
                </w:rPr>
              </m:ctrlPr>
            </m:sSubPr>
            <m:e>
              <m:r>
                <w:rPr>
                  <w:rFonts w:ascii="Cambria Math" w:hAnsi="Cambria Math"/>
                </w:rPr>
                <m:t>a</m:t>
              </m:r>
            </m:e>
            <m:sub>
              <m:r>
                <w:rPr>
                  <w:rFonts w:ascii="Cambria Math" w:hAnsi="Cambria Math"/>
                </w:rPr>
                <m:t>level</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
            </m:e>
          </m:d>
          <m:r>
            <w:rPr>
              <w:rFonts w:ascii="Cambria Math" w:hAnsi="Cambria Math"/>
              <w:sz w:val="28"/>
              <w:szCs w:val="28"/>
            </w:rPr>
            <m:t xml:space="preserve"> </m:t>
          </m:r>
        </m:oMath>
      </m:oMathPara>
    </w:p>
    <w:p w14:paraId="2AEE58EC" w14:textId="77777777" w:rsidR="005D128A" w:rsidRDefault="009F79F9" w:rsidP="00B928F2">
      <w:pPr>
        <w:pStyle w:val="BodyText"/>
      </w:pPr>
      <w:bookmarkStart w:id="46" w:name="_Toc146549494"/>
      <w:r w:rsidRPr="00B928F2">
        <w:rPr>
          <w:rStyle w:val="CaptionChar"/>
        </w:rPr>
        <w:lastRenderedPageBreak/>
        <w:t xml:space="preserve">Equation </w:t>
      </w:r>
      <w:r w:rsidRPr="00B928F2">
        <w:rPr>
          <w:rStyle w:val="CaptionChar"/>
        </w:rPr>
        <w:fldChar w:fldCharType="begin"/>
      </w:r>
      <w:r w:rsidRPr="00B928F2">
        <w:rPr>
          <w:rStyle w:val="CaptionChar"/>
        </w:rPr>
        <w:instrText xml:space="preserve"> STYLEREF 1 \s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w:t>
      </w:r>
      <w:r w:rsidRPr="00B928F2">
        <w:rPr>
          <w:rStyle w:val="CaptionChar"/>
        </w:rPr>
        <w:fldChar w:fldCharType="begin"/>
      </w:r>
      <w:r w:rsidRPr="00B928F2">
        <w:rPr>
          <w:rStyle w:val="CaptionChar"/>
        </w:rPr>
        <w:instrText xml:space="preserve"> SEQ Equation \* ARABIC \s 1 </w:instrText>
      </w:r>
      <w:r w:rsidRPr="00B928F2">
        <w:rPr>
          <w:rStyle w:val="CaptionChar"/>
        </w:rPr>
        <w:fldChar w:fldCharType="separate"/>
      </w:r>
      <w:r w:rsidRPr="00B928F2">
        <w:rPr>
          <w:rStyle w:val="CaptionChar"/>
        </w:rPr>
        <w:t>1</w:t>
      </w:r>
      <w:r w:rsidRPr="00B928F2">
        <w:rPr>
          <w:rStyle w:val="CaptionChar"/>
        </w:rPr>
        <w:fldChar w:fldCharType="end"/>
      </w:r>
      <w:r w:rsidRPr="00B928F2">
        <w:rPr>
          <w:rStyle w:val="CaptionChar"/>
        </w:rPr>
        <w:t xml:space="preserve"> Acceleration at rest</w:t>
      </w:r>
      <w:r w:rsidR="005D128A">
        <w:t xml:space="preserve"> </w:t>
      </w:r>
      <w:r w:rsidR="008024C5" w:rsidRPr="00280F56">
        <w:t>w</w:t>
      </w:r>
      <w:r w:rsidR="00CA707E" w:rsidRPr="00280F56">
        <w:t>here g=9.81m/s</w:t>
      </w:r>
      <w:r w:rsidR="00CA707E" w:rsidRPr="00280F56">
        <w:rPr>
          <w:vertAlign w:val="superscript"/>
        </w:rPr>
        <w:t>2</w:t>
      </w:r>
      <w:r w:rsidR="00CA707E" w:rsidRPr="00280F56">
        <w:t>.</w:t>
      </w:r>
      <w:bookmarkEnd w:id="46"/>
      <w:r w:rsidR="00CA707E" w:rsidRPr="00280F56">
        <w:t xml:space="preserve"> </w:t>
      </w:r>
    </w:p>
    <w:p w14:paraId="6336234F" w14:textId="478DEDF3" w:rsidR="009F79F9" w:rsidRPr="005D128A" w:rsidRDefault="00CA707E" w:rsidP="00B928F2">
      <w:pPr>
        <w:pStyle w:val="BodyText"/>
      </w:pPr>
      <w:r w:rsidRPr="00280F56">
        <w:t xml:space="preserve">The acceleration in a tilted frame will be </w:t>
      </w:r>
      <w:r w:rsidRPr="00280F56">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oMath>
      </m:oMathPara>
    </w:p>
    <w:p w14:paraId="7EF43FB9" w14:textId="77777777" w:rsidR="005D128A" w:rsidRDefault="009F79F9" w:rsidP="00352A0E">
      <w:pPr>
        <w:pStyle w:val="Caption"/>
      </w:pPr>
      <w:bookmarkStart w:id="47" w:name="_Toc146549495"/>
      <w:bookmarkStart w:id="48" w:name="_Toc146547289"/>
      <w:r w:rsidRPr="00B928F2">
        <w:t xml:space="preserve">Equation </w:t>
      </w:r>
      <w:r w:rsidRPr="00B928F2">
        <w:fldChar w:fldCharType="begin"/>
      </w:r>
      <w:r w:rsidRPr="00B928F2">
        <w:instrText xml:space="preserve"> STYLEREF 1 \s </w:instrText>
      </w:r>
      <w:r w:rsidRPr="00B928F2">
        <w:fldChar w:fldCharType="separate"/>
      </w:r>
      <w:r w:rsidRPr="00B928F2">
        <w:t>1</w:t>
      </w:r>
      <w:r w:rsidRPr="00B928F2">
        <w:fldChar w:fldCharType="end"/>
      </w:r>
      <w:r w:rsidRPr="00B928F2">
        <w:t>.</w:t>
      </w:r>
      <w:r w:rsidRPr="00B928F2">
        <w:fldChar w:fldCharType="begin"/>
      </w:r>
      <w:r w:rsidRPr="00B928F2">
        <w:instrText xml:space="preserve"> SEQ Equation \* ARABIC \s 1 </w:instrText>
      </w:r>
      <w:r w:rsidRPr="00B928F2">
        <w:fldChar w:fldCharType="separate"/>
      </w:r>
      <w:r w:rsidRPr="00B928F2">
        <w:t>2</w:t>
      </w:r>
      <w:r w:rsidRPr="00B928F2">
        <w:fldChar w:fldCharType="end"/>
      </w:r>
      <w:r w:rsidRPr="00B928F2">
        <w:t xml:space="preserve"> Acceleration on a tilted frame</w:t>
      </w:r>
      <w:bookmarkEnd w:id="47"/>
    </w:p>
    <w:p w14:paraId="6113589B" w14:textId="4165F1A6" w:rsidR="008024C5" w:rsidRDefault="008024C5" w:rsidP="005D128A">
      <w:pPr>
        <w:pStyle w:val="BodyText"/>
        <w:rPr>
          <w:rStyle w:val="BodyTextChar"/>
        </w:rPr>
      </w:pPr>
      <w:r w:rsidRPr="00B928F2">
        <w:rPr>
          <w:rStyle w:val="BodyTextChar"/>
        </w:rPr>
        <w:t xml:space="preserve">where </w:t>
      </w:r>
      <w:r w:rsidR="00B0576D" w:rsidRPr="00B928F2">
        <w:rPr>
          <w:rStyle w:val="BodyTextChar"/>
        </w:rPr>
        <w:t>a</w:t>
      </w:r>
      <w:r w:rsidRPr="00B928F2">
        <w:rPr>
          <w:rStyle w:val="BodyTextChar"/>
        </w:rPr>
        <w:t xml:space="preserve">i refers to the acceleration values for each axis. </w:t>
      </w:r>
      <w:r w:rsidRPr="00B928F2">
        <w:rPr>
          <w:rStyle w:val="BodyTextChar"/>
        </w:rPr>
        <w:br/>
        <w:t>Euler angles are generally used (</w:t>
      </w:r>
      <w:proofErr w:type="gramStart"/>
      <w:r w:rsidRPr="00B928F2">
        <w:rPr>
          <w:rStyle w:val="BodyTextChar"/>
        </w:rPr>
        <w:t>in particular the</w:t>
      </w:r>
      <w:proofErr w:type="gramEnd"/>
      <w:r w:rsidRPr="00B928F2">
        <w:rPr>
          <w:rStyle w:val="BodyTextChar"/>
        </w:rPr>
        <w:t xml:space="preserve"> 3-2-1 set) referred to as yaw, pitch and roll.</w:t>
      </w:r>
      <w:r w:rsidR="00CA707E" w:rsidRPr="00B928F2">
        <w:rPr>
          <w:rStyle w:val="BodyTextChar"/>
        </w:rPr>
        <w:br/>
      </w:r>
      <w:r w:rsidR="00EB10DA" w:rsidRPr="00B928F2">
        <w:rPr>
          <w:rStyle w:val="BodyTextChar"/>
        </w:rPr>
        <w:t>Using a direction cosine matrix, t</w:t>
      </w:r>
      <w:r w:rsidRPr="00B928F2">
        <w:rPr>
          <w:rStyle w:val="BodyTextChar"/>
        </w:rPr>
        <w:t>he relationship between the tilted frame and level frame is:</w:t>
      </w:r>
      <w:bookmarkEnd w:id="48"/>
    </w:p>
    <w:p w14:paraId="3E4D7F75" w14:textId="37C4E679" w:rsidR="00B0576D" w:rsidRPr="009F79F9"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17F317E" w14:textId="003BEFE5" w:rsidR="009F79F9" w:rsidRPr="00280F56" w:rsidRDefault="009F79F9" w:rsidP="00352A0E">
      <w:pPr>
        <w:pStyle w:val="Caption"/>
        <w:rPr>
          <w:noProof w:val="0"/>
          <w:sz w:val="28"/>
          <w:szCs w:val="28"/>
        </w:rPr>
      </w:pPr>
      <w:bookmarkStart w:id="49" w:name="_Toc146547290"/>
      <w:bookmarkStart w:id="50" w:name="_Toc146549496"/>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3</w:t>
      </w:r>
      <w:r>
        <w:fldChar w:fldCharType="end"/>
      </w:r>
      <w:r>
        <w:t xml:space="preserve"> The mathematical relationship between level and tilted frames.</w:t>
      </w:r>
      <w:bookmarkEnd w:id="49"/>
      <w:bookmarkEnd w:id="50"/>
    </w:p>
    <w:p w14:paraId="70588FEC" w14:textId="6823B4B1" w:rsidR="00B0576D" w:rsidRPr="00280F56" w:rsidRDefault="00B0576D" w:rsidP="000D6BA2">
      <w:pPr>
        <w:pStyle w:val="BodyText"/>
      </w:pPr>
      <w:r w:rsidRPr="00280F56">
        <w:t xml:space="preserve">Solving for pitch </w:t>
      </w:r>
      <w:r w:rsidR="00B50EC4" w:rsidRPr="00280F56">
        <w:t xml:space="preserve">and roll, </w:t>
      </w:r>
      <w:r w:rsidRPr="00280F56">
        <w:t>we get:</w:t>
      </w:r>
    </w:p>
    <w:p w14:paraId="46CCB0DC" w14:textId="2327A094" w:rsidR="00B0576D" w:rsidRPr="00280F56"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9F79F9"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1AC79C9A" w14:textId="05D723B7" w:rsidR="009F79F9" w:rsidRPr="00280F56" w:rsidRDefault="009F79F9" w:rsidP="00352A0E">
      <w:pPr>
        <w:pStyle w:val="Caption"/>
        <w:rPr>
          <w:noProof w:val="0"/>
          <w:sz w:val="28"/>
          <w:szCs w:val="28"/>
        </w:rPr>
      </w:pPr>
      <w:bookmarkStart w:id="51" w:name="_Toc146547291"/>
      <w:bookmarkStart w:id="52" w:name="_Toc146549497"/>
      <w:r>
        <w:t xml:space="preserve">Equation </w:t>
      </w:r>
      <w:r>
        <w:fldChar w:fldCharType="begin"/>
      </w:r>
      <w:r>
        <w:instrText xml:space="preserve"> STYLEREF 1 \s </w:instrText>
      </w:r>
      <w:r>
        <w:fldChar w:fldCharType="separate"/>
      </w:r>
      <w:r>
        <w:t>1</w:t>
      </w:r>
      <w:r>
        <w:fldChar w:fldCharType="end"/>
      </w:r>
      <w:r>
        <w:t>.</w:t>
      </w:r>
      <w:r>
        <w:fldChar w:fldCharType="begin"/>
      </w:r>
      <w:r>
        <w:instrText xml:space="preserve"> SEQ Equation \* ARABIC \s 1 </w:instrText>
      </w:r>
      <w:r>
        <w:fldChar w:fldCharType="separate"/>
      </w:r>
      <w:r>
        <w:t>4</w:t>
      </w:r>
      <w:r>
        <w:fldChar w:fldCharType="end"/>
      </w:r>
      <w:r>
        <w:t xml:space="preserve"> Mathematical equations for pitch and roll</w:t>
      </w:r>
      <w:bookmarkEnd w:id="51"/>
      <w:bookmarkEnd w:id="52"/>
    </w:p>
    <w:p w14:paraId="73F16656" w14:textId="69D94C8A" w:rsidR="00073B22" w:rsidRPr="00280F56" w:rsidRDefault="00073B22" w:rsidP="00FC6DDF">
      <w:pPr>
        <w:pStyle w:val="BodyText"/>
      </w:pPr>
      <w:r w:rsidRPr="00280F56">
        <w:t>Using an accelerometer in this manner is subject to high levels of noise, as amongst other errors, any movement of the vehicle will corrupt the measured value of gravitational acceleration.</w:t>
      </w:r>
      <w:r w:rsidRPr="00280F56">
        <w:br/>
      </w:r>
      <w:r w:rsidRPr="00280F56">
        <w:br/>
        <w:t xml:space="preserve">Magnetometers can give an accurate measurement of the gravitational field but are influenced by other sources of magnetism, and in this case, </w:t>
      </w:r>
      <w:r w:rsidR="00A55F20">
        <w:t xml:space="preserve">as </w:t>
      </w:r>
      <w:r w:rsidRPr="00280F56">
        <w:t>the camera and front IMUs are mounted close to an electric motor</w:t>
      </w:r>
      <w:r w:rsidR="009F79F9">
        <w:t xml:space="preserve"> on a steel chassis</w:t>
      </w:r>
      <w:r w:rsidR="00A55F20">
        <w:t>,</w:t>
      </w:r>
      <w:r w:rsidR="009F79F9">
        <w:t xml:space="preserve"> the magnetometer readings are not utilised</w:t>
      </w:r>
      <w:r w:rsidR="00E15419">
        <w:t>.</w:t>
      </w:r>
    </w:p>
    <w:p w14:paraId="0AE12D22" w14:textId="2E27741B" w:rsidR="00073B22" w:rsidRPr="00280F56" w:rsidRDefault="00073B22" w:rsidP="00B0576D">
      <w:pPr>
        <w:pStyle w:val="BodyText"/>
      </w:pPr>
      <w:r w:rsidRPr="00280F56">
        <w:t>To measure orientation using a</w:t>
      </w:r>
      <w:r w:rsidR="00A55F20">
        <w:t>n accelerometer</w:t>
      </w:r>
      <w:r w:rsidRPr="00280F56">
        <w:t>, an initial orientation must be known and then measurement values are integrated over time</w:t>
      </w:r>
      <w:r w:rsidR="00A55F20">
        <w:t xml:space="preserve"> as acceleration is differentiation of speed</w:t>
      </w:r>
      <w:r w:rsidRPr="00280F56">
        <w:t xml:space="preserve">. Integration of </w:t>
      </w:r>
      <w:r w:rsidR="00A55F20">
        <w:t xml:space="preserve">any </w:t>
      </w:r>
      <w:r w:rsidRPr="00280F56">
        <w:t xml:space="preserve">errors will lead to </w:t>
      </w:r>
      <w:r w:rsidR="00E15419">
        <w:t>increasing</w:t>
      </w:r>
      <w:r w:rsidRPr="00280F56">
        <w:t xml:space="preserve"> error components in the calculated value. </w:t>
      </w:r>
    </w:p>
    <w:p w14:paraId="53B7B81B" w14:textId="4763C66F" w:rsidR="00EB10DA" w:rsidRPr="00280F56" w:rsidRDefault="00A55F20" w:rsidP="00B0576D">
      <w:pPr>
        <w:pStyle w:val="BodyText"/>
      </w:pPr>
      <w:r>
        <w:t xml:space="preserve">Once the roll and pitch values are known, a rotation matrix can apply these </w:t>
      </w:r>
      <w:r w:rsidR="00EB10DA" w:rsidRPr="00280F56">
        <w:t xml:space="preserve">angles to our video frame data </w:t>
      </w:r>
      <w:r w:rsidR="00B50EC4" w:rsidRPr="00280F56">
        <w:t xml:space="preserve">to transform the moving frame data to a purely horizontal reference as described by </w:t>
      </w:r>
      <w:proofErr w:type="spellStart"/>
      <w:r w:rsidR="00B50EC4" w:rsidRPr="00280F56">
        <w:t>Odelga</w:t>
      </w:r>
      <w:proofErr w:type="spellEnd"/>
      <w:r w:rsidR="00B50EC4" w:rsidRPr="00280F56">
        <w:t xml:space="preserve"> </w:t>
      </w:r>
      <w:r w:rsidR="00B50EC4" w:rsidRPr="00280F56">
        <w:fldChar w:fldCharType="begin" w:fldLock="1"/>
      </w:r>
      <w:r w:rsidR="00FC080E"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rsidRPr="00280F56">
        <w:fldChar w:fldCharType="separate"/>
      </w:r>
      <w:r w:rsidR="00B50EC4" w:rsidRPr="00280F56">
        <w:rPr>
          <w:noProof/>
        </w:rPr>
        <w:t>(Odelga et al., 2017)</w:t>
      </w:r>
      <w:r w:rsidR="00B50EC4" w:rsidRPr="00280F56">
        <w:fldChar w:fldCharType="end"/>
      </w:r>
      <w:r w:rsidR="00E15419">
        <w:t>.</w:t>
      </w:r>
    </w:p>
    <w:p w14:paraId="497B7240" w14:textId="75185DFA" w:rsidR="00E15419" w:rsidRDefault="00AB0F6E" w:rsidP="00B0576D">
      <w:pPr>
        <w:pStyle w:val="BodyText"/>
      </w:pPr>
      <w:r w:rsidRPr="00280F56">
        <w:lastRenderedPageBreak/>
        <w:t>This approach has been explored previously</w:t>
      </w:r>
      <w:r w:rsidR="00BC41C9" w:rsidRPr="00280F56">
        <w:t xml:space="preserve">. Karpenko used the gyroscope on an iPhone to stabilise videos by iteratively calculating the differences between frames </w:t>
      </w:r>
      <w:r w:rsidR="00B43F40" w:rsidRPr="00280F56">
        <w:t xml:space="preserve">rather than directly using immediate orientation values </w:t>
      </w:r>
      <w:r w:rsidR="001A157F" w:rsidRPr="00280F56">
        <w:fldChar w:fldCharType="begin" w:fldLock="1"/>
      </w:r>
      <w:r w:rsidR="001A157F" w:rsidRPr="00280F56">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rsidRPr="00280F56">
        <w:fldChar w:fldCharType="separate"/>
      </w:r>
      <w:r w:rsidR="001A157F" w:rsidRPr="00280F56">
        <w:rPr>
          <w:noProof/>
        </w:rPr>
        <w:t>(Karpenko et al., 2011)</w:t>
      </w:r>
      <w:r w:rsidR="001A157F" w:rsidRPr="00280F56">
        <w:fldChar w:fldCharType="end"/>
      </w:r>
      <w:r w:rsidR="00BC41C9" w:rsidRPr="00280F56">
        <w:t xml:space="preserve">. </w:t>
      </w:r>
      <w:r w:rsidR="001A157F" w:rsidRPr="00280F56">
        <w:t xml:space="preserve">Jiang used an </w:t>
      </w:r>
      <w:r w:rsidR="00C97540">
        <w:t>IMU</w:t>
      </w:r>
      <w:r w:rsidR="001A157F" w:rsidRPr="00280F56">
        <w:t xml:space="preserve"> to adjust both OIS </w:t>
      </w:r>
      <w:r w:rsidR="00633D62" w:rsidRPr="00280F56">
        <w:t xml:space="preserve">(in strict x=0 and y=0 directions) </w:t>
      </w:r>
      <w:r w:rsidR="001A157F" w:rsidRPr="00280F56">
        <w:t>and DIS stabilisation algorithms</w:t>
      </w:r>
      <w:r w:rsidR="00633D62" w:rsidRPr="00280F56">
        <w:t xml:space="preserve"> for the z-axis </w:t>
      </w:r>
      <w:r w:rsidR="00633D62" w:rsidRPr="00280F56">
        <w:fldChar w:fldCharType="begin" w:fldLock="1"/>
      </w:r>
      <w:r w:rsidR="002258BD" w:rsidRPr="00280F56">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rsidRPr="00280F56">
        <w:fldChar w:fldCharType="separate"/>
      </w:r>
      <w:r w:rsidR="00633D62" w:rsidRPr="00280F56">
        <w:rPr>
          <w:noProof/>
        </w:rPr>
        <w:t>(Jiang et al., 2010)</w:t>
      </w:r>
      <w:r w:rsidR="00633D62" w:rsidRPr="00280F56">
        <w:fldChar w:fldCharType="end"/>
      </w:r>
      <w:r w:rsidR="00633D62" w:rsidRPr="00280F56">
        <w:t xml:space="preserve"> but did not provide real-world results.</w:t>
      </w:r>
      <w:r w:rsidR="00131DD7" w:rsidRPr="00280F56">
        <w:br/>
      </w:r>
      <w:proofErr w:type="spellStart"/>
      <w:r w:rsidR="00131DD7" w:rsidRPr="00280F56">
        <w:t>Stegagno</w:t>
      </w:r>
      <w:proofErr w:type="spellEnd"/>
      <w:r w:rsidR="00131DD7" w:rsidRPr="00280F56">
        <w:t xml:space="preserve"> et al used integrated </w:t>
      </w:r>
      <w:r w:rsidR="00C97540">
        <w:t>IMU</w:t>
      </w:r>
      <w:r w:rsidR="00131DD7" w:rsidRPr="00280F56">
        <w:t xml:space="preserve"> and Dense visual od</w:t>
      </w:r>
      <w:r w:rsidR="00B50EC4" w:rsidRPr="00280F56">
        <w:t>o</w:t>
      </w:r>
      <w:r w:rsidR="00131DD7" w:rsidRPr="00280F56">
        <w:t xml:space="preserve">metry pose estimation using a </w:t>
      </w:r>
      <w:r w:rsidR="009F79F9">
        <w:t>red-green-blue-depth (</w:t>
      </w:r>
      <w:r w:rsidR="00131DD7" w:rsidRPr="00280F56">
        <w:t>RGB-D</w:t>
      </w:r>
      <w:r w:rsidR="009F79F9">
        <w:t>)</w:t>
      </w:r>
      <w:r w:rsidR="00131DD7" w:rsidRPr="00280F56">
        <w:t xml:space="preserve"> camera (requiring indoor operation) and pan-scanned the drone to increase field of view for a haptic-tele</w:t>
      </w:r>
      <w:r w:rsidR="006E5A34" w:rsidRPr="00280F56">
        <w:t>-</w:t>
      </w:r>
      <w:r w:rsidR="00131DD7" w:rsidRPr="00280F56">
        <w:t>operational drone. They proposed using a stereo camera for outdoor operation.</w:t>
      </w:r>
      <w:r w:rsidR="00B43F40" w:rsidRPr="00280F56">
        <w:t xml:space="preserve"> Their experiment constrained the drone to 3 degrees of freedom, whe</w:t>
      </w:r>
      <w:r w:rsidR="00B50EC4" w:rsidRPr="00280F56">
        <w:t>re</w:t>
      </w:r>
      <w:r w:rsidR="00B43F40" w:rsidRPr="00280F56">
        <w:t xml:space="preserve"> roll will be present in this project</w:t>
      </w:r>
      <w:r w:rsidR="009F79F9">
        <w:t>, requiring 6DOF</w:t>
      </w:r>
      <w:r w:rsidR="00B43F40" w:rsidRPr="00280F56">
        <w:t>.</w:t>
      </w:r>
      <w:r w:rsidR="002258BD" w:rsidRPr="00280F56">
        <w:br/>
      </w:r>
      <w:proofErr w:type="spellStart"/>
      <w:r w:rsidR="002258BD" w:rsidRPr="00280F56">
        <w:t>Wiriyaprasat</w:t>
      </w:r>
      <w:proofErr w:type="spellEnd"/>
      <w:r w:rsidR="002258BD" w:rsidRPr="00280F56">
        <w:t xml:space="preserve"> and </w:t>
      </w:r>
      <w:proofErr w:type="spellStart"/>
      <w:r w:rsidR="002258BD" w:rsidRPr="00280F56">
        <w:t>Ruchanurucks</w:t>
      </w:r>
      <w:proofErr w:type="spellEnd"/>
      <w:r w:rsidR="002258BD" w:rsidRPr="00280F56">
        <w:t xml:space="preserve"> </w:t>
      </w:r>
      <w:r w:rsidR="00E15419">
        <w:fldChar w:fldCharType="begin" w:fldLock="1"/>
      </w:r>
      <w:r w:rsidR="005275F2">
        <w:instrText>ADDIN CSL_CITATION {"citationItems":[{"id":"ITEM-1","itemData":{"DOI":"10.1109/TICST.2015.7369337","ISBN":"9781467376709","abstract":"An approach to video stabilization for small unmanned aerial vehicles (UAVs) using computer vision techniques is proposed. As gimbals (mechanical video camera stabilizer) cannot be installed on UAVs with small payload, captured videos can be shaky. A development of 'software image stabilizer' has been suggested by a military institute to alleviate such adverse effect. We, similarly to other researchers, choose homography theory for warping the shaky video. The novelty is we can cope with large rotational difference. This is possible by revamping homography matrix, using information from an orientation sensor attached to a video camera to acquire the camera's orientation in real time. Then, extrinsic parameters derived from the sensor and pre-computed intrinsic parameters were used to generate our modified homography matrix. Furthermore, calibration between camera and sensor is necessary because an alignment of sensor and camera is imperfect. The calibration relies on an Iterative Least Square method.","author":[{"dropping-particle":"","family":"Wiriyaprasat","given":"Kittipat","non-dropping-particle":"","parse-names":false,"suffix":""},{"dropping-particle":"","family":"Ruchanurucks","given":"Miti","non-dropping-particle":"","parse-names":false,"suffix":""}],"container-title":"Proceedings 2015 International Conference on Science and Technology, TICST 2015","id":"ITEM-1","issued":{"date-parts":[["2015","12","30"]]},"page":"40-43","publisher":"Institute of Electrical and Electronics Engineers Inc.","title":"Realtime VDO stabilizer for small UAVs using a modified homography method","type":"article-journal"},"uris":["http://www.mendeley.com/documents/?uuid=28e89137-1690-3798-a355-ee475e478fb3"]}],"mendeley":{"formattedCitation":"(Wiriyaprasat &amp; Ruchanurucks, 2015)","plainTextFormattedCitation":"(Wiriyaprasat &amp; Ruchanurucks, 2015)","previouslyFormattedCitation":"(Wiriyaprasat &amp; Ruchanurucks, 2015)"},"properties":{"noteIndex":0},"schema":"https://github.com/citation-style-language/schema/raw/master/csl-citation.json"}</w:instrText>
      </w:r>
      <w:r w:rsidR="00E15419">
        <w:fldChar w:fldCharType="separate"/>
      </w:r>
      <w:r w:rsidR="00E15419" w:rsidRPr="00E15419">
        <w:rPr>
          <w:noProof/>
        </w:rPr>
        <w:t>(Wiriyaprasat &amp; Ruchanurucks, 2015)</w:t>
      </w:r>
      <w:r w:rsidR="00E15419">
        <w:fldChar w:fldCharType="end"/>
      </w:r>
      <w:r w:rsidR="00E15419">
        <w:t xml:space="preserve"> </w:t>
      </w:r>
      <w:r w:rsidR="002258BD" w:rsidRPr="00280F56">
        <w:t xml:space="preserve">used </w:t>
      </w:r>
      <w:r w:rsidR="00B43F40" w:rsidRPr="00280F56">
        <w:t xml:space="preserve">a full attitude and heading reference system (AHRS) unit (this has an onboard processor to provide attitude and heading rather than outputting raw gyroscope and accelerometer values as an </w:t>
      </w:r>
      <w:r w:rsidR="00C97540">
        <w:t>IMU</w:t>
      </w:r>
      <w:r w:rsidR="00B43F40" w:rsidRPr="00280F56">
        <w:t xml:space="preserve"> does) </w:t>
      </w:r>
      <w:r w:rsidR="002258BD" w:rsidRPr="00280F56">
        <w:t xml:space="preserve">with Iterative Least Squared Error </w:t>
      </w:r>
      <w:r w:rsidR="009F79F9">
        <w:t xml:space="preserve">(ILSE) </w:t>
      </w:r>
      <w:r w:rsidR="002258BD" w:rsidRPr="00280F56">
        <w:t xml:space="preserve">methods to modify a </w:t>
      </w:r>
      <w:proofErr w:type="spellStart"/>
      <w:r w:rsidR="002258BD" w:rsidRPr="00280F56">
        <w:t>homography</w:t>
      </w:r>
      <w:proofErr w:type="spellEnd"/>
      <w:r w:rsidR="002258BD" w:rsidRPr="00280F56">
        <w:t xml:space="preserve"> matrix to accommodate more rotational differences than a normal </w:t>
      </w:r>
      <w:proofErr w:type="spellStart"/>
      <w:r w:rsidR="002258BD" w:rsidRPr="00280F56">
        <w:t>homography</w:t>
      </w:r>
      <w:proofErr w:type="spellEnd"/>
      <w:r w:rsidR="002258BD" w:rsidRPr="00280F56">
        <w:t xml:space="preserve"> matrix. </w:t>
      </w:r>
      <w:r w:rsidR="00102617" w:rsidRPr="00280F56">
        <w:t>Calibration of the sensor to the camera was required as these were not installed in the same plane. A constant was required to change the pitch angle which they could not explain.</w:t>
      </w:r>
      <w:r w:rsidR="00102617" w:rsidRPr="00280F56">
        <w:br/>
      </w:r>
      <w:proofErr w:type="spellStart"/>
      <w:r w:rsidR="00633D62" w:rsidRPr="00280F56">
        <w:t>Odelga</w:t>
      </w:r>
      <w:r w:rsidR="006E5A34" w:rsidRPr="00280F56">
        <w:t>’s</w:t>
      </w:r>
      <w:proofErr w:type="spellEnd"/>
      <w:r w:rsidR="006E5A34" w:rsidRPr="00280F56">
        <w:t xml:space="preserve"> team</w:t>
      </w:r>
      <w:r w:rsidR="00633D62" w:rsidRPr="00280F56">
        <w:t xml:space="preserve"> used both gyroscopes and accelerometers of </w:t>
      </w:r>
      <w:r w:rsidR="00B43F40" w:rsidRPr="00280F56">
        <w:t>the</w:t>
      </w:r>
      <w:r w:rsidR="00633D62" w:rsidRPr="00280F56">
        <w:t xml:space="preserve"> </w:t>
      </w:r>
      <w:r w:rsidR="00C97540">
        <w:t>IMU</w:t>
      </w:r>
      <w:r w:rsidR="00633D62" w:rsidRPr="00280F56">
        <w:t xml:space="preserve"> </w:t>
      </w:r>
      <w:r w:rsidR="002258BD" w:rsidRPr="00280F56">
        <w:t xml:space="preserve">on a drone and used the accelerometer values to compensate for the gyroscope drift, using a complementary filter. They also implemented fish-eye </w:t>
      </w:r>
      <w:r w:rsidR="00B43F40" w:rsidRPr="00280F56">
        <w:t xml:space="preserve">RGB-D </w:t>
      </w:r>
      <w:r w:rsidR="002258BD" w:rsidRPr="00280F56">
        <w:t>lenses to get an improved field of view and compensated for the distortion</w:t>
      </w:r>
      <w:r w:rsidR="00B50EC4" w:rsidRPr="00280F56">
        <w:t xml:space="preserve"> introduced by this lens</w:t>
      </w:r>
      <w:r w:rsidR="002258BD" w:rsidRPr="00280F56">
        <w:t xml:space="preserve"> </w:t>
      </w:r>
      <w:r w:rsidR="002258BD" w:rsidRPr="00280F56">
        <w:fldChar w:fldCharType="begin" w:fldLock="1"/>
      </w:r>
      <w:r w:rsidR="00C117A4"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rsidRPr="00280F56">
        <w:fldChar w:fldCharType="separate"/>
      </w:r>
      <w:r w:rsidR="002258BD" w:rsidRPr="00280F56">
        <w:rPr>
          <w:noProof/>
        </w:rPr>
        <w:t>(Odelga et al., 2017)</w:t>
      </w:r>
      <w:r w:rsidR="002258BD" w:rsidRPr="00280F56">
        <w:fldChar w:fldCharType="end"/>
      </w:r>
      <w:r w:rsidR="002258BD" w:rsidRPr="00280F56">
        <w:t xml:space="preserve">. </w:t>
      </w:r>
      <w:r w:rsidR="009F79F9">
        <w:br/>
      </w:r>
      <w:r w:rsidR="002258BD" w:rsidRPr="00280F56">
        <w:t xml:space="preserve">All the approaches listed above only </w:t>
      </w:r>
      <w:r w:rsidR="009F79F9">
        <w:t xml:space="preserve">considered </w:t>
      </w:r>
      <w:r w:rsidR="002258BD" w:rsidRPr="00280F56">
        <w:t xml:space="preserve">single </w:t>
      </w:r>
      <w:r w:rsidR="00C97540">
        <w:t>IMU</w:t>
      </w:r>
      <w:r w:rsidR="002258BD" w:rsidRPr="00280F56">
        <w:t xml:space="preserve"> units.</w:t>
      </w:r>
    </w:p>
    <w:p w14:paraId="06BDF04E" w14:textId="72A2ED11" w:rsidR="00E15419" w:rsidRDefault="00E15419" w:rsidP="00E15419">
      <w:pPr>
        <w:pStyle w:val="Heading5"/>
      </w:pPr>
      <w:r>
        <w:t>DIS Method 3. Hybrid of Feature mapping with sensor fusion.</w:t>
      </w:r>
    </w:p>
    <w:p w14:paraId="6AFAF6DE" w14:textId="3FABD624" w:rsidR="00E15419" w:rsidRPr="00280F56" w:rsidRDefault="000D6BA2" w:rsidP="00E15419">
      <w:pPr>
        <w:pStyle w:val="BodyText"/>
      </w:pPr>
      <w:r w:rsidRPr="00280F56">
        <w:br/>
        <w:t xml:space="preserve">The third method combines feature detection with </w:t>
      </w:r>
      <w:r w:rsidR="00C97540">
        <w:t>IMU</w:t>
      </w:r>
      <w:r w:rsidRPr="00280F56">
        <w:t xml:space="preserve"> data to improve accuracy and speed of a feature detection system like </w:t>
      </w:r>
      <w:r w:rsidR="00B43F40" w:rsidRPr="00280F56">
        <w:t xml:space="preserve">Ryu and </w:t>
      </w:r>
      <w:proofErr w:type="spellStart"/>
      <w:r w:rsidR="00B43F40" w:rsidRPr="00280F56">
        <w:t>Auysakul</w:t>
      </w:r>
      <w:proofErr w:type="spellEnd"/>
      <w:r w:rsidR="00B43F40" w:rsidRPr="00280F56">
        <w:t xml:space="preserve"> </w:t>
      </w:r>
      <w:r w:rsidR="00B43F40" w:rsidRPr="00280F56">
        <w:fldChar w:fldCharType="begin" w:fldLock="1"/>
      </w:r>
      <w:r w:rsidR="00B43F40" w:rsidRPr="00280F56">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rsidRPr="00280F56">
        <w:fldChar w:fldCharType="separate"/>
      </w:r>
      <w:r w:rsidR="00B43F40" w:rsidRPr="00280F56">
        <w:rPr>
          <w:noProof/>
        </w:rPr>
        <w:t>(Auysakul et al., 2018; Ryu et al., 2010)</w:t>
      </w:r>
      <w:r w:rsidR="00B43F40" w:rsidRPr="00280F56">
        <w:fldChar w:fldCharType="end"/>
      </w:r>
      <w:r w:rsidR="00B43F40" w:rsidRPr="00280F56">
        <w:t xml:space="preserve"> who implemented an </w:t>
      </w:r>
      <w:r w:rsidR="00C97540">
        <w:t>IMU</w:t>
      </w:r>
      <w:r w:rsidR="00B43F40" w:rsidRPr="00280F56">
        <w:t xml:space="preserve"> to assist with a KLT tracker algorithm. </w:t>
      </w:r>
      <w:proofErr w:type="spellStart"/>
      <w:r w:rsidR="00B43F40" w:rsidRPr="00280F56">
        <w:t>Auysakul</w:t>
      </w:r>
      <w:proofErr w:type="spellEnd"/>
      <w:r w:rsidR="00B43F40" w:rsidRPr="00280F56">
        <w:t xml:space="preserve"> later used the </w:t>
      </w:r>
      <w:r w:rsidR="00C97540">
        <w:t>IMU</w:t>
      </w:r>
      <w:r w:rsidR="00B43F40" w:rsidRPr="00280F56">
        <w:t xml:space="preserve"> to drive servo motors as an OIS technique </w:t>
      </w:r>
      <w:r w:rsidR="00B43F40" w:rsidRPr="00280F56">
        <w:fldChar w:fldCharType="begin" w:fldLock="1"/>
      </w:r>
      <w:r w:rsidR="00B43F40" w:rsidRPr="00280F56">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rsidRPr="00280F56">
        <w:fldChar w:fldCharType="separate"/>
      </w:r>
      <w:r w:rsidR="00B43F40" w:rsidRPr="00280F56">
        <w:rPr>
          <w:noProof/>
        </w:rPr>
        <w:t>(Auysakul et al., 2019)</w:t>
      </w:r>
      <w:r w:rsidR="00B43F40" w:rsidRPr="00280F56">
        <w:fldChar w:fldCharType="end"/>
      </w:r>
      <w:r w:rsidR="00B43F40" w:rsidRPr="00280F56">
        <w:t>.</w:t>
      </w:r>
      <w:r w:rsidRPr="00280F56">
        <w:t xml:space="preserve"> The same issues with a feature system still apply with this method but accuracy and speed are increased.</w:t>
      </w:r>
      <w:r w:rsidR="00AB0F6E" w:rsidRPr="00280F56">
        <w:t xml:space="preserve"> Chang et al </w:t>
      </w:r>
      <w:r w:rsidR="00AB0F6E" w:rsidRPr="00280F56">
        <w:fldChar w:fldCharType="begin" w:fldLock="1"/>
      </w:r>
      <w:r w:rsidR="00AB0F6E" w:rsidRPr="00280F56">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rsidR="00AB0F6E" w:rsidRPr="00280F56">
        <w:fldChar w:fldCharType="separate"/>
      </w:r>
      <w:r w:rsidR="00AB0F6E" w:rsidRPr="00280F56">
        <w:rPr>
          <w:noProof/>
        </w:rPr>
        <w:t>(Chang et al., 2016)</w:t>
      </w:r>
      <w:r w:rsidR="00AB0F6E" w:rsidRPr="00280F56">
        <w:fldChar w:fldCharType="end"/>
      </w:r>
      <w:r w:rsidR="00AB0F6E" w:rsidRPr="00280F56">
        <w:t xml:space="preserve"> extended the use of an </w:t>
      </w:r>
      <w:r w:rsidR="00C97540">
        <w:t>IMU</w:t>
      </w:r>
      <w:r w:rsidR="00AB0F6E" w:rsidRPr="00280F56">
        <w:t xml:space="preserve"> by utilising a TLD (Tracking,</w:t>
      </w:r>
      <w:r w:rsidR="006E5A34" w:rsidRPr="00280F56">
        <w:t xml:space="preserve"> </w:t>
      </w:r>
      <w:r w:rsidR="00AB0F6E" w:rsidRPr="00280F56">
        <w:t>Learning,</w:t>
      </w:r>
      <w:r w:rsidR="006E5A34" w:rsidRPr="00280F56">
        <w:t xml:space="preserve"> </w:t>
      </w:r>
      <w:r w:rsidR="00AB0F6E" w:rsidRPr="00280F56">
        <w:t>Detection) multi-layer classification algorithm coupled with mechanical servos to compensate for the camera movement</w:t>
      </w:r>
      <w:r w:rsidR="00B43F40" w:rsidRPr="00280F56">
        <w:t xml:space="preserve"> using OIS techniques</w:t>
      </w:r>
      <w:r w:rsidR="00AB0F6E" w:rsidRPr="00280F56">
        <w:t xml:space="preserve">. The main benefit of the TLD algorithm is the </w:t>
      </w:r>
      <w:r w:rsidR="00FC6DDF" w:rsidRPr="00280F56">
        <w:t xml:space="preserve">fuzzy logic controller </w:t>
      </w:r>
      <w:r w:rsidR="00AB0F6E" w:rsidRPr="00280F56">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rsidRPr="00280F56">
        <w:t xml:space="preserve"> As discussed earlier, feature detection is </w:t>
      </w:r>
      <w:r w:rsidR="00D940A7" w:rsidRPr="00280F56">
        <w:lastRenderedPageBreak/>
        <w:t>a computationally expensive process for the typically limited processing resources available on a rover.</w:t>
      </w:r>
      <w:r w:rsidR="00AB0F6E" w:rsidRPr="00280F56">
        <w:br/>
      </w:r>
      <w:r w:rsidRPr="00280F56">
        <w:br/>
        <w:t xml:space="preserve">The common issue with all stabilisation systems is that a portion of the image will need to be cropped to act as a buffer for varying movement, the effects of which can be seen at </w:t>
      </w:r>
      <w:r w:rsidRPr="00280F56">
        <w:fldChar w:fldCharType="begin" w:fldLock="1"/>
      </w:r>
      <w:r w:rsidRPr="00280F56">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Pr="00280F56">
        <w:fldChar w:fldCharType="separate"/>
      </w:r>
      <w:r w:rsidRPr="00280F56">
        <w:rPr>
          <w:noProof/>
        </w:rPr>
        <w:t>(Android Authority, n.d.-a)</w:t>
      </w:r>
      <w:r w:rsidRPr="00280F56">
        <w:fldChar w:fldCharType="end"/>
      </w:r>
      <w:r w:rsidRPr="00280F56">
        <w:t xml:space="preserve">. If </w:t>
      </w:r>
      <w:r w:rsidR="00B43F40" w:rsidRPr="00280F56">
        <w:t xml:space="preserve">these effects are </w:t>
      </w:r>
      <w:r w:rsidRPr="00280F56">
        <w:t>to be avoided, further cropping of the image is required, reducing quality.</w:t>
      </w:r>
      <w:r w:rsidR="00E15419">
        <w:t xml:space="preserve"> </w:t>
      </w:r>
      <w:r w:rsidR="00E15419" w:rsidRPr="00280F56">
        <w:t xml:space="preserve">A </w:t>
      </w:r>
      <w:r w:rsidR="00E15419">
        <w:t xml:space="preserve">direct </w:t>
      </w:r>
      <w:r w:rsidR="00E15419" w:rsidRPr="00280F56">
        <w:t xml:space="preserve">approach </w:t>
      </w:r>
      <w:r w:rsidR="00E15419">
        <w:t xml:space="preserve">to reduce the impacts of large </w:t>
      </w:r>
      <w:r w:rsidR="00825A1E">
        <w:t xml:space="preserve">jostling </w:t>
      </w:r>
      <w:r w:rsidR="00E15419">
        <w:t>movement</w:t>
      </w:r>
      <w:r w:rsidR="00825A1E">
        <w:t>s</w:t>
      </w:r>
      <w:r w:rsidR="00E15419">
        <w:t xml:space="preserve"> is to </w:t>
      </w:r>
      <w:r w:rsidR="00E15419" w:rsidRPr="00280F56">
        <w:t>utilise a wide point of view lens such as a “fisheye” so a feature will stay in the frame even with large movements however this introduces significant lens distortion which will need correction in software</w:t>
      </w:r>
      <w:r w:rsidR="00825A1E">
        <w:t>.</w:t>
      </w:r>
    </w:p>
    <w:p w14:paraId="38DD9C42" w14:textId="77777777" w:rsidR="00E15419" w:rsidRPr="00280F56" w:rsidRDefault="00E15419" w:rsidP="00E15419">
      <w:pPr>
        <w:pStyle w:val="BodyText"/>
      </w:pPr>
      <w:r w:rsidRPr="00280F56">
        <w:rPr>
          <w:noProof/>
        </w:rPr>
        <w:drawing>
          <wp:inline distT="0" distB="0" distL="0" distR="0" wp14:anchorId="577491E7" wp14:editId="286E43DC">
            <wp:extent cx="4563585" cy="3042222"/>
            <wp:effectExtent l="0" t="0" r="8890" b="6350"/>
            <wp:docPr id="401878660" name="Picture 401878660" descr="A road with yellow pain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3053" name="Picture 3" descr="A road with yellow pain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569481" cy="3046153"/>
                    </a:xfrm>
                    <a:prstGeom prst="rect">
                      <a:avLst/>
                    </a:prstGeom>
                  </pic:spPr>
                </pic:pic>
              </a:graphicData>
            </a:graphic>
          </wp:inline>
        </w:drawing>
      </w:r>
    </w:p>
    <w:p w14:paraId="28C06253" w14:textId="2D37E700" w:rsidR="00E15419" w:rsidRDefault="00E15419" w:rsidP="00352A0E">
      <w:pPr>
        <w:pStyle w:val="Caption"/>
      </w:pPr>
      <w:bookmarkStart w:id="53" w:name="_Toc146547292"/>
      <w:bookmarkStart w:id="54" w:name="_Toc147143649"/>
      <w:r w:rsidRPr="00280F56">
        <w:t xml:space="preserve">Figure </w:t>
      </w:r>
      <w:r w:rsidR="00607AE2">
        <w:fldChar w:fldCharType="begin"/>
      </w:r>
      <w:r w:rsidR="00607AE2">
        <w:instrText xml:space="preserve"> STYLEREF 1 \s </w:instrText>
      </w:r>
      <w:r w:rsidR="00607AE2">
        <w:fldChar w:fldCharType="separate"/>
      </w:r>
      <w:r w:rsidR="00607AE2">
        <w:t>1</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4</w:t>
      </w:r>
      <w:r w:rsidR="00607AE2">
        <w:fldChar w:fldCharType="end"/>
      </w:r>
      <w:r w:rsidRPr="00280F56">
        <w:t xml:space="preserve">  Fisheye Lens capture example. Image from </w:t>
      </w:r>
      <w:r w:rsidRPr="00280F56">
        <w:fldChar w:fldCharType="begin" w:fldLock="1"/>
      </w:r>
      <w:r w:rsidRPr="00280F56">
        <w:instrText>ADDIN CSL_CITATION {"citationItems":[{"id":"ITEM-1","itemData":{"URL":"https://static.bhphotovideo.com/explora/sites/default/files/styles/960/public/13-fisheye_dsc2260.jpg?itok=JkCNVbW6","accessed":{"date-parts":[["2023","8","17"]]},"author":[{"dropping-particle":"","family":"BHPhotoVideo.com","given":"","non-dropping-particle":"","parse-names":false,"suffix":""}],"id":"ITEM-1","issued":{"date-parts":[["0"]]},"title":"13-fisheye_dsc2260.jpg (960×640)","type":"webpage"},"uris":["http://www.mendeley.com/documents/?uuid=4197a19d-27dc-36cd-a752-69621ef3d22a"]}],"mendeley":{"formattedCitation":"(BHPhotoVideo.com, n.d.)","plainTextFormattedCitation":"(BHPhotoVideo.com, n.d.)","previouslyFormattedCitation":"(BHPhotoVideo.com, n.d.)"},"properties":{"noteIndex":0},"schema":"https://github.com/citation-style-language/schema/raw/master/csl-citation.json"}</w:instrText>
      </w:r>
      <w:r w:rsidRPr="00280F56">
        <w:fldChar w:fldCharType="separate"/>
      </w:r>
      <w:r w:rsidRPr="00280F56">
        <w:t>(BHPhotoVideo.com, n.d.)</w:t>
      </w:r>
      <w:bookmarkEnd w:id="53"/>
      <w:bookmarkEnd w:id="54"/>
      <w:r w:rsidRPr="00280F56">
        <w:fldChar w:fldCharType="end"/>
      </w:r>
    </w:p>
    <w:p w14:paraId="58E94DA7" w14:textId="5EF6F605" w:rsidR="00935F43" w:rsidRPr="00935F43" w:rsidRDefault="00935F43" w:rsidP="003F37B5">
      <w:pPr>
        <w:pStyle w:val="BodyText"/>
      </w:pPr>
      <w:r>
        <w:t>The fish-eye lens solution is a good solution for a fast-moving rover and is recommended for use</w:t>
      </w:r>
      <w:r w:rsidR="00825A1E">
        <w:t xml:space="preserve"> in a production system but will not be evaluated in this experiment for simplicities sake.</w:t>
      </w:r>
    </w:p>
    <w:p w14:paraId="480DD044" w14:textId="4B6CE64B" w:rsidR="00E15419" w:rsidRDefault="000D6BA2" w:rsidP="00D940A7">
      <w:pPr>
        <w:pStyle w:val="BodyText"/>
      </w:pPr>
      <w:r w:rsidRPr="00280F56">
        <w:t xml:space="preserve">Utilising multiple IMUs to compensate for errors in a single </w:t>
      </w:r>
      <w:r w:rsidR="00C97540">
        <w:t>IMU</w:t>
      </w:r>
      <w:r w:rsidRPr="00280F56">
        <w:t xml:space="preserve"> ha</w:t>
      </w:r>
      <w:r w:rsidR="007E0926" w:rsidRPr="00280F56">
        <w:t>s</w:t>
      </w:r>
      <w:r w:rsidRPr="00280F56">
        <w:t xml:space="preserve"> been investigated</w:t>
      </w:r>
      <w:r w:rsidR="00D940A7" w:rsidRPr="00280F56">
        <w:t xml:space="preserve"> </w:t>
      </w:r>
      <w:r w:rsidR="00D940A7" w:rsidRPr="00280F56">
        <w:fldChar w:fldCharType="begin" w:fldLock="1"/>
      </w:r>
      <w:r w:rsidR="00B50EC4"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rsidRPr="00280F56">
        <w:fldChar w:fldCharType="separate"/>
      </w:r>
      <w:r w:rsidR="00D940A7" w:rsidRPr="00280F56">
        <w:rPr>
          <w:noProof/>
        </w:rPr>
        <w:t>(Madgwick et al., 2013)</w:t>
      </w:r>
      <w:r w:rsidR="00D940A7" w:rsidRPr="00280F56">
        <w:fldChar w:fldCharType="end"/>
      </w:r>
      <w:r w:rsidR="00D940A7" w:rsidRPr="00280F56">
        <w:t xml:space="preserve"> but Madgwick only utilised accelerometers in the array.</w:t>
      </w:r>
    </w:p>
    <w:p w14:paraId="10A0EE65" w14:textId="522BE548" w:rsidR="00D940A7" w:rsidRPr="00280F56" w:rsidRDefault="00260385" w:rsidP="00D940A7">
      <w:pPr>
        <w:pStyle w:val="BodyText"/>
      </w:pPr>
      <w:r w:rsidRPr="00280F56">
        <w:t>It is possible that a Neural Network could perform this form of regression task</w:t>
      </w:r>
      <w:r w:rsidR="00935F43">
        <w:t xml:space="preserve"> of both single and multiple IMUs</w:t>
      </w:r>
      <w:r w:rsidRPr="00280F56">
        <w:t>.</w:t>
      </w:r>
      <w:r w:rsidR="00D940A7" w:rsidRPr="00280F56">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w:t>
      </w:r>
      <w:r w:rsidR="00D940A7" w:rsidRPr="00280F56">
        <w:lastRenderedPageBreak/>
        <w:t xml:space="preserve">and/or regression (usually continuous outputs) tasks. </w:t>
      </w:r>
      <w:r w:rsidR="00E23D9D" w:rsidRPr="00280F56">
        <w:br/>
      </w:r>
      <w:r w:rsidR="00E23D9D" w:rsidRPr="00280F56">
        <w:br/>
        <w:t>A neural network is a collection of interconnected neurons that incrementally learn from data to capture both linear and non-linear trends to provide predictions for new situations containing even noisy and partial information.</w:t>
      </w:r>
      <w:r w:rsidR="00D940A7" w:rsidRPr="00280F56">
        <w:br/>
      </w:r>
      <w:r w:rsidR="00D940A7" w:rsidRPr="00280F56">
        <w:br/>
        <w:t xml:space="preserve">The basic unit of a neural network is the neuron. A neuron applies a weighted average function across input data and then applies a nonlinear “input/output” function as shown in Figure 2.2 </w:t>
      </w:r>
    </w:p>
    <w:p w14:paraId="08E66054" w14:textId="77777777" w:rsidR="00D940A7" w:rsidRPr="00280F56" w:rsidRDefault="00D940A7" w:rsidP="00D940A7">
      <w:pPr>
        <w:pStyle w:val="BodyText"/>
      </w:pPr>
      <w:r w:rsidRPr="00280F56">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17">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1FF839F9" w:rsidR="00D940A7" w:rsidRPr="00280F56" w:rsidRDefault="00D940A7" w:rsidP="00352A0E">
      <w:pPr>
        <w:pStyle w:val="Caption"/>
      </w:pPr>
      <w:bookmarkStart w:id="55" w:name="_Toc146547293"/>
      <w:bookmarkStart w:id="56" w:name="_Toc147143650"/>
      <w:r w:rsidRPr="00280F56">
        <w:t xml:space="preserve">Figure </w:t>
      </w:r>
      <w:r w:rsidR="00607AE2">
        <w:fldChar w:fldCharType="begin"/>
      </w:r>
      <w:r w:rsidR="00607AE2">
        <w:instrText xml:space="preserve"> STYLEREF 1 \s </w:instrText>
      </w:r>
      <w:r w:rsidR="00607AE2">
        <w:fldChar w:fldCharType="separate"/>
      </w:r>
      <w:r w:rsidR="00607AE2">
        <w:t>1</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5</w:t>
      </w:r>
      <w:r w:rsidR="00607AE2">
        <w:fldChar w:fldCharType="end"/>
      </w:r>
      <w:r w:rsidRPr="00280F56">
        <w:t xml:space="preserve"> Neuron construction (unit part of the diagram).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r w:rsidRPr="00280F56">
        <w:fldChar w:fldCharType="end"/>
      </w:r>
      <w:r w:rsidR="00E15419">
        <w:t>.</w:t>
      </w:r>
      <w:bookmarkEnd w:id="55"/>
      <w:bookmarkEnd w:id="56"/>
    </w:p>
    <w:p w14:paraId="63F45E39" w14:textId="7A8D0240" w:rsidR="00D940A7" w:rsidRPr="00280F56" w:rsidRDefault="00D940A7" w:rsidP="00D940A7">
      <w:pPr>
        <w:pStyle w:val="BodyText"/>
      </w:pPr>
      <w:r w:rsidRPr="00280F56">
        <w:br/>
        <w:t>One of the inputs is usually given a value of 1 and called a bias input. This input is used to account for output effects that are not accounted for by the other inputs.</w:t>
      </w:r>
      <w:r w:rsidRPr="00280F56">
        <w:br/>
      </w:r>
      <w:r w:rsidRPr="00280F56">
        <w:br/>
        <w:t>Training data is used to train a network and must consist of input values and associated correct output values. Training involves iteratively randomly changing the value of the weights until the system learns to perform the task properly (the system’s output matches the training data output).</w:t>
      </w:r>
      <w:r w:rsidRPr="00280F56">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rsidRPr="00280F56">
        <w:br/>
        <w:t xml:space="preserve"> </w:t>
      </w:r>
      <w:r w:rsidRPr="00280F56">
        <w:br/>
      </w:r>
      <w:r w:rsidRPr="00280F56">
        <w:lastRenderedPageBreak/>
        <w:t>The overall function of a neural network is determined by the network structure, the connection strengths between neurons (called a weight) and what activation functions are used at each neuron.</w:t>
      </w:r>
      <w:r w:rsidRPr="00280F56">
        <w:br/>
      </w:r>
      <w:r w:rsidRPr="00280F56">
        <w:br/>
        <w:t xml:space="preserve">Some examples of the type of functions and their use is show in Figure 2.3 </w:t>
      </w:r>
      <w:r w:rsidRPr="00280F56">
        <w:br/>
      </w:r>
      <w:r w:rsidRPr="00280F56">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18">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0EEEC696" w:rsidR="00D940A7" w:rsidRPr="00280F56" w:rsidRDefault="00D940A7" w:rsidP="00352A0E">
      <w:pPr>
        <w:pStyle w:val="Caption"/>
      </w:pPr>
      <w:bookmarkStart w:id="57" w:name="_Toc146547294"/>
      <w:bookmarkStart w:id="58" w:name="_Toc147143651"/>
      <w:r w:rsidRPr="00280F56">
        <w:lastRenderedPageBreak/>
        <w:t xml:space="preserve">Figure </w:t>
      </w:r>
      <w:r w:rsidR="00607AE2">
        <w:fldChar w:fldCharType="begin"/>
      </w:r>
      <w:r w:rsidR="00607AE2">
        <w:instrText xml:space="preserve"> STYLEREF 1 \s </w:instrText>
      </w:r>
      <w:r w:rsidR="00607AE2">
        <w:fldChar w:fldCharType="separate"/>
      </w:r>
      <w:r w:rsidR="00607AE2">
        <w:t>1</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6</w:t>
      </w:r>
      <w:r w:rsidR="00607AE2">
        <w:fldChar w:fldCharType="end"/>
      </w:r>
      <w:r w:rsidRPr="00280F56">
        <w:t xml:space="preserve">  Example functionality of neural networks for scientific data modelling: (a) fitting models to data or regression, (b) complex classification tasks, (c) discovering clusters in data, and (d) time-series forecasting.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7"/>
      <w:bookmarkEnd w:id="58"/>
      <w:r w:rsidRPr="00280F56">
        <w:fldChar w:fldCharType="end"/>
      </w:r>
    </w:p>
    <w:p w14:paraId="26E01911" w14:textId="77777777" w:rsidR="00D940A7" w:rsidRPr="00280F56" w:rsidRDefault="00D940A7" w:rsidP="00D940A7">
      <w:pPr>
        <w:pStyle w:val="BodyText"/>
      </w:pPr>
      <w:r w:rsidRPr="00280F56">
        <w:br/>
        <w:t>Examples of the types of network topologies and their indicative uses are shown in Figure 2.4</w:t>
      </w:r>
    </w:p>
    <w:p w14:paraId="7E2E5AA4" w14:textId="77777777" w:rsidR="00D940A7" w:rsidRPr="00280F56" w:rsidRDefault="00D940A7" w:rsidP="00D940A7">
      <w:pPr>
        <w:pStyle w:val="BodyText"/>
      </w:pPr>
      <w:r w:rsidRPr="00280F56">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19">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3379B98B" w:rsidR="00D940A7" w:rsidRPr="00280F56" w:rsidRDefault="00D940A7" w:rsidP="00352A0E">
      <w:pPr>
        <w:pStyle w:val="Caption"/>
      </w:pPr>
      <w:bookmarkStart w:id="59" w:name="_Toc146547295"/>
      <w:bookmarkStart w:id="60" w:name="_Toc147143652"/>
      <w:r w:rsidRPr="00280F56">
        <w:t xml:space="preserve">Figure </w:t>
      </w:r>
      <w:r w:rsidR="00607AE2">
        <w:fldChar w:fldCharType="begin"/>
      </w:r>
      <w:r w:rsidR="00607AE2">
        <w:instrText xml:space="preserve"> STYLEREF 1 \s </w:instrText>
      </w:r>
      <w:r w:rsidR="00607AE2">
        <w:fldChar w:fldCharType="separate"/>
      </w:r>
      <w:r w:rsidR="00607AE2">
        <w:t>1</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7</w:t>
      </w:r>
      <w:r w:rsidR="00607AE2">
        <w:fldChar w:fldCharType="end"/>
      </w:r>
      <w:r w:rsidRPr="00280F56">
        <w:t xml:space="preserve">  Some neural network topologies: (a) single-layer perceptron, (b) linear neuron, (c) multilayer perceptron, (d) competitive networks, (e) self-organising feature maps and (f) recurrent networks. Image from </w:t>
      </w:r>
      <w:r w:rsidRPr="00280F56">
        <w:fldChar w:fldCharType="begin" w:fldLock="1"/>
      </w:r>
      <w:r w:rsidRPr="00280F56">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rsidRPr="00280F56">
        <w:fldChar w:fldCharType="separate"/>
      </w:r>
      <w:r w:rsidRPr="00280F56">
        <w:t>(Samarasinghe, 2006)</w:t>
      </w:r>
      <w:bookmarkEnd w:id="59"/>
      <w:bookmarkEnd w:id="60"/>
      <w:r w:rsidRPr="00280F56">
        <w:fldChar w:fldCharType="end"/>
      </w:r>
    </w:p>
    <w:p w14:paraId="7E4E6665" w14:textId="128A51C3" w:rsidR="00D940A7" w:rsidRPr="00280F56" w:rsidRDefault="00D940A7" w:rsidP="00D940A7">
      <w:pPr>
        <w:pStyle w:val="BodyText"/>
      </w:pPr>
      <w:r w:rsidRPr="00280F56">
        <w:br/>
        <w:t xml:space="preserve">Multilayer Neural Networks have an input layer, an output layer and, commonly, one or more “hidden” layers between the input and output layers. These tend to be configured as supervised learning systems </w:t>
      </w:r>
      <w:r w:rsidR="00825A1E">
        <w:t>where valid responses are included in the training data. T</w:t>
      </w:r>
      <w:r w:rsidRPr="00280F56">
        <w:t xml:space="preserve">he weights of the neurons are adjusted until the difference between the correct output and the neural network output reach an </w:t>
      </w:r>
      <w:r w:rsidRPr="00280F56">
        <w:lastRenderedPageBreak/>
        <w:t xml:space="preserve">acceptable level, as determined by utilising a least square error method along with determining the negative gradient of the error function. </w:t>
      </w:r>
    </w:p>
    <w:p w14:paraId="20BB2AD4" w14:textId="6C80EFE3" w:rsidR="00D940A7" w:rsidRPr="00280F56" w:rsidRDefault="00D940A7" w:rsidP="00D940A7">
      <w:pPr>
        <w:pStyle w:val="BodyText"/>
      </w:pPr>
      <w:r w:rsidRPr="00280F56">
        <w:t>Other types of neural network such as convolutional neural networks (CNN) exist which are optimised to create feature maps of data which can be used to determine shape and texture of data.</w:t>
      </w:r>
      <w:r w:rsidRPr="00280F56">
        <w:br/>
        <w:t xml:space="preserve">A CNN neural network identifies features very well and is ideal for the classification of obstacles. For image stabilisation, a CNN network implementation was not </w:t>
      </w:r>
      <w:r w:rsidR="002337A6" w:rsidRPr="00280F56">
        <w:t xml:space="preserve">deemed to be </w:t>
      </w:r>
      <w:r w:rsidRPr="00280F56">
        <w:t>necessary</w:t>
      </w:r>
      <w:r w:rsidR="00260385" w:rsidRPr="00280F56">
        <w:t>,</w:t>
      </w:r>
      <w:r w:rsidRPr="00280F56">
        <w:t xml:space="preserve"> and a multilayer perceptron approach </w:t>
      </w:r>
      <w:r w:rsidR="002337A6" w:rsidRPr="00280F56">
        <w:t xml:space="preserve">will be </w:t>
      </w:r>
      <w:r w:rsidR="00260385" w:rsidRPr="00280F56">
        <w:t xml:space="preserve">initially </w:t>
      </w:r>
      <w:r w:rsidRPr="00280F56">
        <w:t xml:space="preserve">selected. </w:t>
      </w:r>
      <w:r w:rsidR="00935F43">
        <w:br/>
        <w:t xml:space="preserve">A Recurrent Neural Network (RNN) is a network designed for recognising patterns over time. It is a different design than conventional neural networks where weighted inputs are applied to a function which then passes the function result to the next stage, in that outputs from some of the neurons are fed back into the inputs of the same neurons as a feedback mechanism. These networks provide a localised “memory” feature in the feedback-equipped neurons which makes RNN networks excel at relational </w:t>
      </w:r>
      <w:proofErr w:type="gramStart"/>
      <w:r w:rsidR="00935F43">
        <w:t>problem solving</w:t>
      </w:r>
      <w:proofErr w:type="gramEnd"/>
      <w:r w:rsidR="00935F43">
        <w:t xml:space="preserve"> tasks such as language processing</w:t>
      </w:r>
      <w:r w:rsidR="00825A1E">
        <w:t xml:space="preserve"> but seemed excessive for a relatively simple regression operation.</w:t>
      </w:r>
    </w:p>
    <w:p w14:paraId="322BA6A1" w14:textId="1632D6AD" w:rsidR="00475427" w:rsidRPr="00280F56" w:rsidRDefault="00D940A7" w:rsidP="00D940A7">
      <w:pPr>
        <w:pStyle w:val="BodyText"/>
      </w:pPr>
      <w:r w:rsidRPr="00280F56">
        <w:t xml:space="preserve">The types of neuron input/output functions are varied and depend on the purpose of that neuron in the neural network. </w:t>
      </w:r>
      <w:r w:rsidRPr="00280F56">
        <w:br/>
        <w:t>Common functions are a threshold function where the output is mapped to either 0 or 1 for use in classifying data.</w:t>
      </w:r>
      <w:r w:rsidRPr="00280F56">
        <w:br/>
        <w:t xml:space="preserve">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w:t>
      </w:r>
      <w:proofErr w:type="gramStart"/>
      <w:r w:rsidRPr="00280F56">
        <w:t>particular input</w:t>
      </w:r>
      <w:proofErr w:type="gramEnd"/>
      <w:r w:rsidRPr="00280F56">
        <w:t xml:space="preserve"> types. This type of model is designed for competitive situations and/or self-organising feature maps and is not applicable to this project.</w:t>
      </w:r>
      <w:r w:rsidRPr="00280F56">
        <w:br/>
      </w:r>
      <w:r w:rsidRPr="00280F56">
        <w:br/>
        <w:t>Supervised learning uses a sample of the input/output data as training data and uses the following three basic techniques:</w:t>
      </w:r>
      <w:r w:rsidRPr="00280F56">
        <w:br/>
        <w:t>1) forced learning, which is somewhat similar to the competitive learning model</w:t>
      </w:r>
      <w:r w:rsidRPr="00280F56">
        <w:br/>
        <w:t>2) Reinforcement learning, where feedback is applied to improve the responses over time.</w:t>
      </w:r>
      <w:r w:rsidRPr="00280F56">
        <w:br/>
        <w:t xml:space="preserve">3) Supervised learning, where the actual error differences between input and output are used to change weight values, based on an error gradient. </w:t>
      </w:r>
      <w:r w:rsidRPr="00280F56">
        <w:br/>
      </w:r>
      <w:r w:rsidRPr="00280F56">
        <w:br/>
        <w:t>An epoch is defined as one pass of all training data input patterns into the network. Many epochs may be (usually are) needed across the input data until the weight optimisation process is complete.</w:t>
      </w:r>
      <w:r w:rsidRPr="00280F56">
        <w:br/>
      </w:r>
      <w:r w:rsidRPr="00280F56">
        <w:br/>
        <w:t xml:space="preserve">Accuracy of a neural network is defined as the percentage of patterns correctly classified for each </w:t>
      </w:r>
      <w:r w:rsidRPr="00280F56">
        <w:lastRenderedPageBreak/>
        <w:t>classification over the entire dataset. Once a suitable level of accuracy has been achieved the neural network is ready for live data.</w:t>
      </w:r>
      <w:r w:rsidR="00935F43">
        <w:t xml:space="preserve"> There are two main parameters of the network that are examined to ascertain accuracy. MSE is the mean square sum of any differences that appear between the input and the output of a neural network, compared to the expected training results. The MSE gives a measure of how </w:t>
      </w:r>
      <w:r w:rsidR="003F37B5">
        <w:t xml:space="preserve">accurately </w:t>
      </w:r>
      <w:r w:rsidR="00935F43">
        <w:t xml:space="preserve">the </w:t>
      </w:r>
      <w:r w:rsidR="003F37B5">
        <w:t xml:space="preserve">network </w:t>
      </w:r>
      <w:proofErr w:type="gramStart"/>
      <w:r w:rsidR="003F37B5">
        <w:t>is able to</w:t>
      </w:r>
      <w:proofErr w:type="gramEnd"/>
      <w:r w:rsidR="003F37B5">
        <w:t xml:space="preserve"> reproduce a single set of output values from the input values. The Pearson Coefficient, R, is used in a neural network to measure how well the neural network understands the entire problem and reflects the accuracy of the trained algorithm across all inputs and outputs.</w:t>
      </w:r>
      <w:r w:rsidR="003F37B5">
        <w:br/>
      </w:r>
      <w:r w:rsidRPr="00280F56">
        <w:br/>
        <w:t>As can be seen, neural networks are not magical and will not solve all problems. They require the practitioner to understand the datasets involved to design and configure a neural network system that will correctly classify/regress incoming data.</w:t>
      </w:r>
      <w:r w:rsidRPr="00280F56">
        <w:br/>
      </w:r>
      <w:r w:rsidR="00475427" w:rsidRPr="00280F56">
        <w:br/>
      </w:r>
    </w:p>
    <w:p w14:paraId="5CFA867F" w14:textId="1A739992" w:rsidR="003B7727" w:rsidRPr="00280F56" w:rsidRDefault="00CD5CBB" w:rsidP="00475427">
      <w:pPr>
        <w:pStyle w:val="Heading2"/>
        <w:rPr>
          <w:noProof w:val="0"/>
        </w:rPr>
      </w:pPr>
      <w:bookmarkStart w:id="61" w:name="_Toc146552338"/>
      <w:r w:rsidRPr="00280F56">
        <w:rPr>
          <w:noProof w:val="0"/>
        </w:rPr>
        <w:t xml:space="preserve">Research </w:t>
      </w:r>
      <w:r w:rsidR="003B7727" w:rsidRPr="00280F56">
        <w:rPr>
          <w:noProof w:val="0"/>
        </w:rPr>
        <w:t>Objective</w:t>
      </w:r>
      <w:bookmarkEnd w:id="61"/>
    </w:p>
    <w:p w14:paraId="6CA7D24F" w14:textId="4883B937" w:rsidR="00E52802" w:rsidRPr="00280F56" w:rsidRDefault="001C34AD" w:rsidP="003B7727">
      <w:pPr>
        <w:pStyle w:val="BodyText"/>
      </w:pPr>
      <w:r w:rsidRPr="00280F56">
        <w:t xml:space="preserve">The primary objective of this project is to determine whether multiple </w:t>
      </w:r>
      <w:r w:rsidR="003F37B5">
        <w:t>inertial measurement units</w:t>
      </w:r>
      <w:r w:rsidRPr="00280F56">
        <w:t xml:space="preserve"> in conjunction with a neural network can improve image stabilisation of a camera on an RC vehicle, compared with a single inertial </w:t>
      </w:r>
      <w:r w:rsidR="003F37B5">
        <w:t>measurement unit</w:t>
      </w:r>
      <w:r w:rsidRPr="00280F56">
        <w:t>.</w:t>
      </w:r>
      <w:r w:rsidRPr="00280F56">
        <w:br/>
        <w:t xml:space="preserve">A secondary objective is to determine the least number of </w:t>
      </w:r>
      <w:r w:rsidR="003F37B5">
        <w:t>inertial measurement units</w:t>
      </w:r>
      <w:r w:rsidRPr="00280F56">
        <w:t xml:space="preserve"> required to provide a </w:t>
      </w:r>
      <w:r w:rsidR="007701F4" w:rsidRPr="00280F56">
        <w:t xml:space="preserve">significant measurable </w:t>
      </w:r>
      <w:r w:rsidRPr="00280F56">
        <w:t>improvement.</w:t>
      </w:r>
      <w:r w:rsidR="00526262">
        <w:br/>
        <w:t>A tertiary objective is to determine the most basic neural network architecture required to provide acceptable (above 90%) accuracy, when calculating the Euler angles used to rotate an image.</w:t>
      </w:r>
      <w:r w:rsidR="00077AE0" w:rsidRPr="00280F56">
        <w:br/>
      </w:r>
    </w:p>
    <w:p w14:paraId="28990420" w14:textId="0291B353" w:rsidR="003B7727" w:rsidRPr="00280F56" w:rsidRDefault="001C34AD" w:rsidP="00E52802">
      <w:pPr>
        <w:pStyle w:val="Heading2"/>
        <w:rPr>
          <w:noProof w:val="0"/>
        </w:rPr>
      </w:pPr>
      <w:bookmarkStart w:id="62" w:name="_Toc146552339"/>
      <w:r w:rsidRPr="00280F56">
        <w:rPr>
          <w:noProof w:val="0"/>
        </w:rPr>
        <w:t xml:space="preserve">Thesis </w:t>
      </w:r>
      <w:r w:rsidR="00E52802" w:rsidRPr="00280F56">
        <w:rPr>
          <w:noProof w:val="0"/>
        </w:rPr>
        <w:t>Outline</w:t>
      </w:r>
      <w:bookmarkEnd w:id="62"/>
    </w:p>
    <w:p w14:paraId="7CDBE245" w14:textId="5AE513B3" w:rsidR="003B7727" w:rsidRPr="00280F56" w:rsidRDefault="00E52802" w:rsidP="003B7727">
      <w:pPr>
        <w:pStyle w:val="BodyText"/>
      </w:pPr>
      <w:r w:rsidRPr="00280F56">
        <w:t xml:space="preserve">Chapter 1 (this chapter) provided an overview of the motivation, </w:t>
      </w:r>
      <w:proofErr w:type="gramStart"/>
      <w:r w:rsidRPr="00280F56">
        <w:t>objective</w:t>
      </w:r>
      <w:proofErr w:type="gramEnd"/>
      <w:r w:rsidRPr="00280F56">
        <w:t xml:space="preser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proofErr w:type="gramStart"/>
      <w:r w:rsidR="006E5A34" w:rsidRPr="00280F56">
        <w:t>project</w:t>
      </w:r>
      <w:proofErr w:type="gramEnd"/>
      <w:r w:rsidRPr="00280F56">
        <w:t xml:space="preserve"> and these are discussed and analysed in Chapter </w:t>
      </w:r>
      <w:r w:rsidR="00866BAC" w:rsidRPr="00280F56">
        <w:t>5</w:t>
      </w:r>
      <w:r w:rsidRPr="00280F56">
        <w:t xml:space="preserve">. Chapter </w:t>
      </w:r>
      <w:r w:rsidR="00866BAC" w:rsidRPr="00280F56">
        <w:t>6</w:t>
      </w:r>
      <w:r w:rsidRPr="00280F56">
        <w:t xml:space="preserve"> provides conclusions and suggests paths for further research.</w:t>
      </w:r>
      <w:r w:rsidR="00866BAC" w:rsidRPr="00280F56">
        <w:t xml:space="preserve"> Chapter 7 </w:t>
      </w:r>
      <w:r w:rsidR="00CD5CBB" w:rsidRPr="00280F56">
        <w:t xml:space="preserve">provides </w:t>
      </w:r>
      <w:r w:rsidR="00260385" w:rsidRPr="00280F56">
        <w:t>a place for Appendices</w:t>
      </w:r>
      <w:r w:rsidR="00CD5CBB" w:rsidRPr="00280F56">
        <w:t xml:space="preserve"> and Chapter 8 </w:t>
      </w:r>
      <w:r w:rsidR="00260385" w:rsidRPr="00280F56">
        <w:t xml:space="preserve">contains a list of </w:t>
      </w:r>
      <w:r w:rsidR="00866BAC" w:rsidRPr="00280F56">
        <w:t>references</w:t>
      </w:r>
      <w:r w:rsidR="003F6592" w:rsidRPr="00280F56">
        <w:t>.</w:t>
      </w:r>
    </w:p>
    <w:p w14:paraId="479CD4F7" w14:textId="7D5AF7BA" w:rsidR="00646A50" w:rsidRPr="00280F56" w:rsidRDefault="00646A50" w:rsidP="00792035">
      <w:pPr>
        <w:pStyle w:val="BodyText"/>
      </w:pPr>
      <w:bookmarkStart w:id="63" w:name="_Ref228692880"/>
    </w:p>
    <w:bookmarkEnd w:id="63"/>
    <w:p w14:paraId="66A2EF5B" w14:textId="4EEE6404" w:rsidR="00AB4E80" w:rsidRPr="00280F56" w:rsidRDefault="00AB4E80" w:rsidP="00C0493D">
      <w:pPr>
        <w:pStyle w:val="Heading1"/>
      </w:pPr>
      <w:r w:rsidRPr="00280F56">
        <w:lastRenderedPageBreak/>
        <w:br/>
      </w:r>
      <w:bookmarkStart w:id="64" w:name="_Toc146552340"/>
      <w:r w:rsidR="00EC7ED1" w:rsidRPr="00280F56">
        <w:t>Literature Review</w:t>
      </w:r>
      <w:bookmarkEnd w:id="64"/>
    </w:p>
    <w:p w14:paraId="4435A3D1" w14:textId="43453F36" w:rsidR="00475427" w:rsidRPr="00280F56" w:rsidRDefault="00B719FB" w:rsidP="00475427">
      <w:pPr>
        <w:pStyle w:val="BodyText"/>
      </w:pPr>
      <w:r w:rsidRPr="00280F56">
        <w:t xml:space="preserve">This chapter reviews current literature on the application of </w:t>
      </w:r>
      <w:r w:rsidR="003F37B5">
        <w:t>inertial measurement units</w:t>
      </w:r>
      <w:r w:rsidRPr="00280F56">
        <w:t xml:space="preserve"> (IMUs to image stabilisation problems. It outlines approaches that have been used and their benefits and drawbacks. The chapter concludes by identifying research gaps and identifying the research question(s) for this project.</w:t>
      </w:r>
      <w:r w:rsidRPr="00280F56" w:rsidDel="00B719FB">
        <w:t xml:space="preserve"> </w:t>
      </w:r>
    </w:p>
    <w:p w14:paraId="06E9D3D8" w14:textId="03A45043" w:rsidR="007E6A89" w:rsidRPr="00280F56" w:rsidRDefault="007A2F4F" w:rsidP="00D17BAE">
      <w:pPr>
        <w:pStyle w:val="BodyText"/>
      </w:pPr>
      <w:r w:rsidRPr="00280F56">
        <w:t xml:space="preserve">As mentioned in the introduction, an </w:t>
      </w:r>
      <w:r w:rsidR="00C97540">
        <w:t>IMU</w:t>
      </w:r>
      <w:r w:rsidRPr="00280F56">
        <w:t xml:space="preserve"> </w:t>
      </w:r>
      <w:r w:rsidR="003A5587" w:rsidRPr="00280F56">
        <w:t xml:space="preserve">can be used to provide accurate positioning however using </w:t>
      </w:r>
      <w:r w:rsidR="005A0F07" w:rsidRPr="00280F56">
        <w:t xml:space="preserve">acceleration and magnetic data can introduce noise </w:t>
      </w:r>
      <w:r w:rsidR="000C693D">
        <w:t xml:space="preserve">and mathematical processing artifacts (integration) </w:t>
      </w:r>
      <w:r w:rsidR="005A0F07" w:rsidRPr="00280F56">
        <w:t xml:space="preserve">and </w:t>
      </w:r>
      <w:r w:rsidR="003A5587" w:rsidRPr="00280F56">
        <w:t>gyroscope data has inherent drift</w:t>
      </w:r>
      <w:r w:rsidR="000C693D">
        <w:t xml:space="preserve"> issues</w:t>
      </w:r>
      <w:r w:rsidR="003A5587" w:rsidRPr="00280F56">
        <w:t xml:space="preserve">. </w:t>
      </w:r>
      <w:r w:rsidR="00475427" w:rsidRPr="00280F56">
        <w:t>Various methods have been proposed to counter th</w:t>
      </w:r>
      <w:r w:rsidR="000C693D">
        <w:t>ese concerns</w:t>
      </w:r>
      <w:r w:rsidR="00475427" w:rsidRPr="00280F56">
        <w:t xml:space="preserve">. </w:t>
      </w:r>
      <w:r w:rsidR="00475427" w:rsidRPr="00280F56">
        <w:br/>
      </w:r>
      <w:r w:rsidR="003A5587" w:rsidRPr="00280F56">
        <w:br/>
      </w:r>
      <w:r w:rsidR="006E5A34" w:rsidRPr="00280F56">
        <w:t>One</w:t>
      </w:r>
      <w:r w:rsidR="00475427" w:rsidRPr="00280F56">
        <w:t xml:space="preserve"> mitigating factor is to obtain a gyroscope with a low zero-rate offset </w:t>
      </w:r>
      <w:proofErr w:type="gramStart"/>
      <w:r w:rsidR="00475427" w:rsidRPr="00280F56">
        <w:t>value</w:t>
      </w:r>
      <w:proofErr w:type="gramEnd"/>
      <w:r w:rsidR="00475427" w:rsidRPr="00280F56">
        <w:t xml:space="preserve"> so this integration error is minimised. Gyroscope selection is critical. </w:t>
      </w:r>
      <w:r w:rsidR="00475427" w:rsidRPr="00280F56">
        <w:fldChar w:fldCharType="begin" w:fldLock="1"/>
      </w:r>
      <w:r w:rsidR="00475427" w:rsidRPr="00280F56">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rsidRPr="00280F56">
        <w:fldChar w:fldCharType="separate"/>
      </w:r>
      <w:r w:rsidR="00475427" w:rsidRPr="00280F56">
        <w:rPr>
          <w:noProof/>
        </w:rPr>
        <w:t>(La Rosa et al., n.d.)</w:t>
      </w:r>
      <w:r w:rsidR="00475427" w:rsidRPr="00280F56">
        <w:fldChar w:fldCharType="end"/>
      </w:r>
      <w:r w:rsidR="00A01C4F" w:rsidRPr="00280F56">
        <w:br/>
      </w:r>
      <w:r w:rsidR="00A01C4F" w:rsidRPr="00280F56">
        <w:br/>
      </w:r>
      <w:r w:rsidR="007E6A89" w:rsidRPr="00280F56">
        <w:br/>
      </w:r>
      <w:r w:rsidR="00A01C4F" w:rsidRPr="00280F56">
        <w:t xml:space="preserve">Compensating for gyroscope errors with accelerometer (with a gravity vector) and magnetometer (with magnetic north) readings has been explored as the latter do not depend on prior state knowledge, as a gyroscope does. </w:t>
      </w:r>
      <w:r w:rsidR="00CA707E" w:rsidRPr="00280F56">
        <w:t xml:space="preserve"> </w:t>
      </w:r>
      <w:r w:rsidR="00A01C4F" w:rsidRPr="00280F56">
        <w:br/>
        <w:t>The most common algorithms for performing this fusion are complementary filters</w:t>
      </w:r>
      <w:r w:rsidR="007E6A89" w:rsidRPr="00280F56">
        <w:t xml:space="preserve"> </w:t>
      </w:r>
      <w:r w:rsidR="0038371E" w:rsidRPr="00280F56">
        <w:fldChar w:fldCharType="begin" w:fldLock="1"/>
      </w:r>
      <w:r w:rsidR="0038371E" w:rsidRPr="00280F56">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rsidRPr="00280F56">
        <w:fldChar w:fldCharType="separate"/>
      </w:r>
      <w:r w:rsidR="0038371E" w:rsidRPr="00280F56">
        <w:rPr>
          <w:noProof/>
        </w:rPr>
        <w:t>(Odelga et al., 2017; Yoo et al., 2011)</w:t>
      </w:r>
      <w:r w:rsidR="0038371E" w:rsidRPr="00280F56">
        <w:fldChar w:fldCharType="end"/>
      </w:r>
      <w:r w:rsidR="00A01C4F" w:rsidRPr="00280F56">
        <w:t xml:space="preserve">, Kalman filters and optimisation filters </w:t>
      </w:r>
      <w:r w:rsidR="0038371E" w:rsidRPr="00280F56">
        <w:fldChar w:fldCharType="begin" w:fldLock="1"/>
      </w:r>
      <w:r w:rsidR="00ED44A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rsidRPr="00280F56">
        <w:fldChar w:fldCharType="separate"/>
      </w:r>
      <w:r w:rsidR="0038371E" w:rsidRPr="00280F56">
        <w:rPr>
          <w:noProof/>
        </w:rPr>
        <w:t>(Yean et al., 2018)</w:t>
      </w:r>
      <w:r w:rsidR="0038371E" w:rsidRPr="00280F56">
        <w:fldChar w:fldCharType="end"/>
      </w:r>
      <w:r w:rsidR="0038371E" w:rsidRPr="00280F56">
        <w:t>.</w:t>
      </w:r>
    </w:p>
    <w:p w14:paraId="4D313CC6" w14:textId="483BCA0A" w:rsidR="003A5587" w:rsidRPr="00280F56" w:rsidRDefault="007E6A89" w:rsidP="000A51C5">
      <w:pPr>
        <w:pStyle w:val="BodyText"/>
      </w:pPr>
      <w:r w:rsidRPr="00280F56">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rsidRPr="00280F56">
        <w:fldChar w:fldCharType="begin" w:fldLock="1"/>
      </w:r>
      <w:r w:rsidR="00ED44A5" w:rsidRPr="00280F56">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rsidRPr="00280F56">
        <w:fldChar w:fldCharType="separate"/>
      </w:r>
      <w:r w:rsidR="00ED44A5" w:rsidRPr="00280F56">
        <w:rPr>
          <w:noProof/>
        </w:rPr>
        <w:t>(Madgwick, 2010)</w:t>
      </w:r>
      <w:r w:rsidR="00ED44A5" w:rsidRPr="00280F56">
        <w:fldChar w:fldCharType="end"/>
      </w:r>
      <w:r w:rsidR="000C693D">
        <w:t>.</w:t>
      </w:r>
      <w:r w:rsidRPr="00280F56">
        <w:t xml:space="preserve"> </w:t>
      </w:r>
      <w:r w:rsidR="000C693D">
        <w:br/>
      </w:r>
      <w:r w:rsidRPr="00280F56">
        <w:t xml:space="preserve">Kalman filters provide very accurate orientation </w:t>
      </w:r>
      <w:r w:rsidR="00ED44A5" w:rsidRPr="00280F56">
        <w:fldChar w:fldCharType="begin" w:fldLock="1"/>
      </w:r>
      <w:r w:rsidR="00ED44A5" w:rsidRPr="00280F56">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rsidRPr="00280F56">
        <w:fldChar w:fldCharType="separate"/>
      </w:r>
      <w:r w:rsidR="00ED44A5" w:rsidRPr="00280F56">
        <w:rPr>
          <w:noProof/>
        </w:rPr>
        <w:t>(Higgins, 1975; Marins et al., 2001; Sabatini, 2006)</w:t>
      </w:r>
      <w:r w:rsidR="00ED44A5" w:rsidRPr="00280F56">
        <w:fldChar w:fldCharType="end"/>
      </w:r>
      <w:r w:rsidRPr="00280F56">
        <w:t xml:space="preserve"> in the presence of large noise values such as persistent acceleration however are computationally expensive and complex </w:t>
      </w:r>
      <w:r w:rsidR="00ED44A5" w:rsidRPr="00280F56">
        <w:fldChar w:fldCharType="begin" w:fldLock="1"/>
      </w:r>
      <w:r w:rsidR="00ED44A5" w:rsidRPr="00280F56">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rsidRPr="00280F56">
        <w:fldChar w:fldCharType="separate"/>
      </w:r>
      <w:r w:rsidR="00ED44A5" w:rsidRPr="00280F56">
        <w:rPr>
          <w:noProof/>
        </w:rPr>
        <w:t>(Yuan et al., 2019)</w:t>
      </w:r>
      <w:r w:rsidR="00ED44A5" w:rsidRPr="00280F56">
        <w:fldChar w:fldCharType="end"/>
      </w:r>
      <w:r w:rsidR="00ED44A5" w:rsidRPr="00280F56">
        <w:t>.</w:t>
      </w:r>
      <w:r w:rsidRPr="00280F56">
        <w:t xml:space="preserve"> </w:t>
      </w:r>
      <w:r w:rsidR="000C693D">
        <w:br/>
      </w:r>
      <w:r w:rsidRPr="00280F56">
        <w:t xml:space="preserve">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rsidRPr="00280F56">
        <w:fldChar w:fldCharType="begin" w:fldLock="1"/>
      </w:r>
      <w:r w:rsidR="000A51C5"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rsidRPr="00280F56">
        <w:fldChar w:fldCharType="separate"/>
      </w:r>
      <w:r w:rsidR="003E34E5" w:rsidRPr="00280F56">
        <w:rPr>
          <w:noProof/>
        </w:rPr>
        <w:t>(Fan et al., 2017; Mahony et al., 2005; Yean et al., 2018)</w:t>
      </w:r>
      <w:r w:rsidR="00ED44A5" w:rsidRPr="00280F56">
        <w:fldChar w:fldCharType="end"/>
      </w:r>
      <w:r w:rsidR="00ED44A5" w:rsidRPr="00280F56">
        <w:t>.</w:t>
      </w:r>
      <w:r w:rsidRPr="00280F56">
        <w:t xml:space="preserve"> </w:t>
      </w:r>
      <w:r w:rsidRPr="00280F56">
        <w:br/>
      </w:r>
      <w:r w:rsidR="000C693D" w:rsidRPr="00280F56">
        <w:t xml:space="preserve">To counter gyroscope drift and bias errors, accelerometer arrays have been proposed </w:t>
      </w:r>
      <w:r w:rsidR="000C693D" w:rsidRPr="00280F56">
        <w:fldChar w:fldCharType="begin" w:fldLock="1"/>
      </w:r>
      <w:r w:rsidR="000C693D" w:rsidRPr="00280F56">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0C693D" w:rsidRPr="00280F56">
        <w:fldChar w:fldCharType="separate"/>
      </w:r>
      <w:r w:rsidR="000C693D" w:rsidRPr="00280F56">
        <w:rPr>
          <w:noProof/>
        </w:rPr>
        <w:t>(Madgwick et al., 2013)</w:t>
      </w:r>
      <w:r w:rsidR="000C693D" w:rsidRPr="00280F56">
        <w:fldChar w:fldCharType="end"/>
      </w:r>
      <w:r w:rsidR="000C693D" w:rsidRPr="00280F56">
        <w:t xml:space="preserve"> but these lack real world testing and implementation.</w:t>
      </w:r>
      <w:r w:rsidR="000C693D" w:rsidRPr="00280F56">
        <w:br/>
      </w:r>
      <w:r w:rsidRPr="00280F56">
        <w:br/>
      </w:r>
      <w:r w:rsidR="00475427" w:rsidRPr="00280F56">
        <w:lastRenderedPageBreak/>
        <w:t xml:space="preserve">A software approach proposed by </w:t>
      </w:r>
      <w:proofErr w:type="spellStart"/>
      <w:r w:rsidR="00475427" w:rsidRPr="00280F56">
        <w:t>Odelga</w:t>
      </w:r>
      <w:proofErr w:type="spellEnd"/>
      <w:r w:rsidR="00475427" w:rsidRPr="00280F56">
        <w:t xml:space="preserve"> et al </w:t>
      </w:r>
      <w:r w:rsidR="00475427" w:rsidRPr="00280F56">
        <w:fldChar w:fldCharType="begin" w:fldLock="1"/>
      </w:r>
      <w:r w:rsidR="00475427" w:rsidRPr="00280F56">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rsidRPr="00280F56">
        <w:fldChar w:fldCharType="separate"/>
      </w:r>
      <w:r w:rsidR="00475427" w:rsidRPr="00280F56">
        <w:rPr>
          <w:noProof/>
        </w:rPr>
        <w:t>(Odelga et al., 2017)</w:t>
      </w:r>
      <w:r w:rsidR="00475427" w:rsidRPr="00280F56">
        <w:fldChar w:fldCharType="end"/>
      </w:r>
      <w:r w:rsidR="00475427" w:rsidRPr="00280F56">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rsidRPr="00280F56">
        <w:t>s</w:t>
      </w:r>
      <w:r w:rsidR="00475427" w:rsidRPr="00280F56">
        <w:t xml:space="preserve"> processing requirements. Using this approach with a very wide-angle (“</w:t>
      </w:r>
      <w:proofErr w:type="gramStart"/>
      <w:r w:rsidR="00475427" w:rsidRPr="00280F56">
        <w:t>fish-eye</w:t>
      </w:r>
      <w:proofErr w:type="gramEnd"/>
      <w:r w:rsidR="00475427" w:rsidRPr="00280F56">
        <w:t xml:space="preserve">”) lens permitted a wide viewpoint, allowing for compensation of very large movement displacements. </w:t>
      </w:r>
      <w:r w:rsidR="00475427" w:rsidRPr="00280F56">
        <w:br/>
      </w:r>
      <w:proofErr w:type="spellStart"/>
      <w:r w:rsidR="00475427" w:rsidRPr="00280F56">
        <w:t>Odelga</w:t>
      </w:r>
      <w:proofErr w:type="spellEnd"/>
      <w:r w:rsidR="00475427" w:rsidRPr="00280F56">
        <w:t xml:space="preserve"> found that the </w:t>
      </w:r>
      <w:r w:rsidR="00C97540">
        <w:t>IMU</w:t>
      </w:r>
      <w:r w:rsidR="00475427" w:rsidRPr="00280F56">
        <w:t xml:space="preserve"> solution worked well and utilising “</w:t>
      </w:r>
      <w:proofErr w:type="gramStart"/>
      <w:r w:rsidR="00475427" w:rsidRPr="00280F56">
        <w:t>fish-eye</w:t>
      </w:r>
      <w:proofErr w:type="gramEnd"/>
      <w:r w:rsidR="00475427" w:rsidRPr="00280F56">
        <w:t>” cameras with large fields of view reduced the issue of a feature disappearing between subsequent images, but introduced barrel distortion which needed to be compensated for.</w:t>
      </w:r>
      <w:r w:rsidR="00077AE0" w:rsidRPr="00280F56">
        <w:t xml:space="preserve"> </w:t>
      </w:r>
      <w:r w:rsidR="003742D3" w:rsidRPr="00280F56">
        <w:br/>
      </w:r>
      <w:r w:rsidR="00A66325" w:rsidRPr="00280F56">
        <w:br/>
      </w:r>
      <w:r w:rsidR="00382D74" w:rsidRPr="00280F56">
        <w:t xml:space="preserve">In 2011 Madgwick et al introduced a gradient-descent algorithm commonly called Madgwick’s algorithm </w:t>
      </w:r>
      <w:r w:rsidR="00382D74" w:rsidRPr="00280F56">
        <w:fldChar w:fldCharType="begin" w:fldLock="1"/>
      </w:r>
      <w:r w:rsidR="00382D74" w:rsidRPr="00280F56">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rsidRPr="00280F56">
        <w:fldChar w:fldCharType="separate"/>
      </w:r>
      <w:r w:rsidR="00382D74" w:rsidRPr="00280F56">
        <w:rPr>
          <w:noProof/>
        </w:rPr>
        <w:t>(Madgwick et al., 2011)</w:t>
      </w:r>
      <w:r w:rsidR="00382D74" w:rsidRPr="00280F56">
        <w:fldChar w:fldCharType="end"/>
      </w:r>
      <w:r w:rsidR="00382D74" w:rsidRPr="00280F56">
        <w:t xml:space="preserve"> which is more computationally efficient than Kalman filters and is currently widely used in industry </w:t>
      </w:r>
      <w:r w:rsidR="00382D74" w:rsidRPr="00280F56">
        <w:fldChar w:fldCharType="begin" w:fldLock="1"/>
      </w:r>
      <w:r w:rsidR="00382D74" w:rsidRPr="00280F56">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rsidRPr="00280F56">
        <w:fldChar w:fldCharType="separate"/>
      </w:r>
      <w:r w:rsidR="00382D74" w:rsidRPr="00280F56">
        <w:rPr>
          <w:noProof/>
        </w:rPr>
        <w:t>(Fan et al., 2017; Yean et al., 2018)</w:t>
      </w:r>
      <w:r w:rsidR="00382D74" w:rsidRPr="00280F56">
        <w:fldChar w:fldCharType="end"/>
      </w:r>
      <w:r w:rsidR="00382D74" w:rsidRPr="00280F56">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rsidRPr="00280F56">
        <w:fldChar w:fldCharType="begin" w:fldLock="1"/>
      </w:r>
      <w:r w:rsidR="00382D74"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382D74" w:rsidRPr="00280F56">
        <w:t>.</w:t>
      </w:r>
      <w:r w:rsidR="00382D74" w:rsidRPr="00280F56">
        <w:br/>
      </w:r>
      <w:r w:rsidR="00382D74" w:rsidRPr="00280F56">
        <w:br/>
        <w:t xml:space="preserve">In 2020 Madgwick et al extended a complementary filter in quaternion form </w:t>
      </w:r>
      <w:r w:rsidR="00382D74" w:rsidRPr="00280F56">
        <w:fldChar w:fldCharType="begin" w:fldLock="1"/>
      </w:r>
      <w:r w:rsidR="00382D74" w:rsidRPr="00280F56">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rsidRPr="00280F56">
        <w:fldChar w:fldCharType="separate"/>
      </w:r>
      <w:r w:rsidR="00382D74" w:rsidRPr="00280F56">
        <w:rPr>
          <w:noProof/>
        </w:rPr>
        <w:t>(Euston et al., 2008)</w:t>
      </w:r>
      <w:r w:rsidR="00382D74" w:rsidRPr="00280F56">
        <w:fldChar w:fldCharType="end"/>
      </w:r>
      <w:r w:rsidR="00382D74" w:rsidRPr="00280F56">
        <w:t xml:space="preserve"> based on Mahoney’s work </w:t>
      </w:r>
      <w:r w:rsidR="00382D74" w:rsidRPr="00280F56">
        <w:fldChar w:fldCharType="begin" w:fldLock="1"/>
      </w:r>
      <w:r w:rsidR="00382D74" w:rsidRPr="00280F56">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rsidRPr="00280F56">
        <w:fldChar w:fldCharType="separate"/>
      </w:r>
      <w:r w:rsidR="00382D74" w:rsidRPr="00280F56">
        <w:rPr>
          <w:noProof/>
        </w:rPr>
        <w:t>(Mahony et al., 2008)</w:t>
      </w:r>
      <w:r w:rsidR="00382D74" w:rsidRPr="00280F56">
        <w:fldChar w:fldCharType="end"/>
      </w:r>
      <w:r w:rsidR="00382D74" w:rsidRPr="00280F56">
        <w:t xml:space="preserve"> to increase robustness against noise while maintaining low computation cost and predictable convergence efficiency </w:t>
      </w:r>
      <w:r w:rsidR="00382D74" w:rsidRPr="00280F56">
        <w:fldChar w:fldCharType="begin" w:fldLock="1"/>
      </w:r>
      <w:r w:rsidR="00382D74" w:rsidRPr="00280F56">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rsidRPr="00280F56">
        <w:fldChar w:fldCharType="separate"/>
      </w:r>
      <w:r w:rsidR="00382D74" w:rsidRPr="00280F56">
        <w:rPr>
          <w:noProof/>
        </w:rPr>
        <w:t>(Madgwick et al., 2020)</w:t>
      </w:r>
      <w:r w:rsidR="00382D74" w:rsidRPr="00280F56">
        <w:fldChar w:fldCharType="end"/>
      </w:r>
      <w:r w:rsidR="00382D74" w:rsidRPr="00280F56">
        <w:t xml:space="preserve"> and made this algorithm open source. </w:t>
      </w:r>
      <w:r w:rsidR="00382D74" w:rsidRPr="00280F56">
        <w:fldChar w:fldCharType="begin" w:fldLock="1"/>
      </w:r>
      <w:r w:rsidR="00382D74" w:rsidRPr="00280F56">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rsidRPr="00280F56">
        <w:fldChar w:fldCharType="separate"/>
      </w:r>
      <w:r w:rsidR="00382D74" w:rsidRPr="00280F56">
        <w:rPr>
          <w:noProof/>
        </w:rPr>
        <w:t>(X-IO, 2008)</w:t>
      </w:r>
      <w:r w:rsidR="00382D74" w:rsidRPr="00280F56">
        <w:fldChar w:fldCharType="end"/>
      </w:r>
      <w:r w:rsidR="00382D74" w:rsidRPr="00280F56">
        <w:t>. It decouples roll and pitch data and varies the gain factor from a high value at initialisation to a lower running value to improve initialisation time.</w:t>
      </w:r>
      <w:r w:rsidR="00382D74" w:rsidRPr="00280F56">
        <w:br/>
        <w:t>There are two variants of this algorithm, one in which magnetometer information is combined (IECF) and the other with only accelerometer and gyroscope values included (IECF</w:t>
      </w:r>
      <w:r w:rsidR="00382D74" w:rsidRPr="00280F56">
        <w:rPr>
          <w:vertAlign w:val="subscript"/>
        </w:rPr>
        <w:t>6</w:t>
      </w:r>
      <w:r w:rsidR="00382D74" w:rsidRPr="00280F56">
        <w:t>). Fan found that when magnetic disturbances were present, the IECF</w:t>
      </w:r>
      <w:r w:rsidR="00382D74" w:rsidRPr="00280F56">
        <w:rPr>
          <w:vertAlign w:val="subscript"/>
        </w:rPr>
        <w:t>6</w:t>
      </w:r>
      <w:r w:rsidR="00382D74" w:rsidRPr="00280F56">
        <w:t xml:space="preserve"> algorithm performed better. Fan also outlined that including magnetometer data was important to provide a single point of reference when using multiple </w:t>
      </w:r>
      <w:r w:rsidR="00C97540">
        <w:t>IMU</w:t>
      </w:r>
      <w:r w:rsidR="00382D74" w:rsidRPr="00280F56">
        <w:t xml:space="preserve"> units </w:t>
      </w:r>
      <w:r w:rsidR="00382D74" w:rsidRPr="00280F56">
        <w:fldChar w:fldCharType="begin" w:fldLock="1"/>
      </w:r>
      <w:r w:rsidR="00D940A7" w:rsidRPr="00280F56">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rsidRPr="00280F56">
        <w:fldChar w:fldCharType="separate"/>
      </w:r>
      <w:r w:rsidR="00382D74" w:rsidRPr="00280F56">
        <w:rPr>
          <w:noProof/>
        </w:rPr>
        <w:t>(Fan et al., 2017)</w:t>
      </w:r>
      <w:r w:rsidR="00382D74" w:rsidRPr="00280F56">
        <w:fldChar w:fldCharType="end"/>
      </w:r>
      <w:r w:rsidR="00574F11">
        <w:t>.</w:t>
      </w:r>
      <w:r w:rsidR="00382D74" w:rsidRPr="00280F56">
        <w:t xml:space="preserve"> Yean’s approach of using a complementary filter to counter gyroscope drift, combined with a Kalman filter / gradient descent algorithm worked well </w:t>
      </w:r>
      <w:r w:rsidR="00574F11">
        <w:t xml:space="preserve">only </w:t>
      </w:r>
      <w:r w:rsidR="00382D74" w:rsidRPr="00280F56">
        <w:t>for slow and controlled ranges of motion, and so, is not suited for a bouncing vehicle.</w:t>
      </w:r>
      <w:r w:rsidR="00382D74" w:rsidRPr="00280F56">
        <w:br/>
      </w:r>
      <w:r w:rsidR="00382D74" w:rsidRPr="00280F56">
        <w:br/>
      </w:r>
      <w:proofErr w:type="spellStart"/>
      <w:r w:rsidR="00382D74" w:rsidRPr="00280F56">
        <w:t>Madgwicks</w:t>
      </w:r>
      <w:proofErr w:type="spellEnd"/>
      <w:r w:rsidR="00382D74" w:rsidRPr="00280F56">
        <w:t xml:space="preserve"> IECF</w:t>
      </w:r>
      <w:r w:rsidR="005A0F07" w:rsidRPr="00280F56">
        <w:rPr>
          <w:vertAlign w:val="subscript"/>
        </w:rPr>
        <w:t>6</w:t>
      </w:r>
      <w:r w:rsidR="00382D74" w:rsidRPr="00280F56">
        <w:t xml:space="preserve"> algorithm will be used as the control factor in this project. </w:t>
      </w:r>
      <w:r w:rsidR="00BF2695" w:rsidRPr="00280F56">
        <w:t xml:space="preserve">This </w:t>
      </w:r>
      <w:r w:rsidR="00AA0D6E" w:rsidRPr="00280F56">
        <w:t xml:space="preserve">filter </w:t>
      </w:r>
      <w:r w:rsidR="00BF2695" w:rsidRPr="00280F56">
        <w:t>algorithm uses quaternion representations of angles internally to avoid the singularities caused by angles approaching π/2 radians.</w:t>
      </w:r>
      <w:r w:rsidR="00AA0D6E" w:rsidRPr="00280F56">
        <w:t xml:space="preserve"> A single beta weighted-gain value acts as a fusion factor in a complementary filter, feeding accelerometer data into the gyroscope data to compensate for gyroscope drift. A gradient-descent algorithm enables performance at low sampling rates</w:t>
      </w:r>
      <w:r w:rsidR="00C84630" w:rsidRPr="00280F56">
        <w:t xml:space="preserve"> but, </w:t>
      </w:r>
      <w:r w:rsidR="00C84630" w:rsidRPr="00280F56">
        <w:lastRenderedPageBreak/>
        <w:t>internally, the lowest sampling rate is recommended to be 10 Hz.</w:t>
      </w:r>
      <w:r w:rsidR="00574F11">
        <w:t xml:space="preserve"> The sampling rate of the experimental equipment averages at 8.3 Hz so it is expected that the Madgwick filter may not perform as well as the Kalman.</w:t>
      </w:r>
      <w:r w:rsidR="00382D74" w:rsidRPr="00280F56">
        <w:br/>
      </w:r>
      <w:r w:rsidR="00AA0D6E" w:rsidRPr="00280F56">
        <w:br/>
        <w:t xml:space="preserve">The standard </w:t>
      </w:r>
      <w:r w:rsidR="00E50DA1">
        <w:t>MATLAB</w:t>
      </w:r>
      <w:r w:rsidR="00AA0D6E" w:rsidRPr="00280F56">
        <w:t xml:space="preserve"> </w:t>
      </w:r>
      <w:r w:rsidR="00574F11">
        <w:t xml:space="preserve">Kalman-based </w:t>
      </w:r>
      <w:proofErr w:type="spellStart"/>
      <w:r w:rsidR="00AA0D6E" w:rsidRPr="00280F56">
        <w:t>imufilter</w:t>
      </w:r>
      <w:proofErr w:type="spellEnd"/>
      <w:r w:rsidR="00AA0D6E" w:rsidRPr="00280F56">
        <w:t xml:space="preserve"> will be used as a comparison with the Madgwick results. </w:t>
      </w:r>
      <w:r w:rsidR="00AA0D6E" w:rsidRPr="00280F56">
        <w:br/>
      </w:r>
      <w:r w:rsidR="00574F11">
        <w:br/>
      </w:r>
      <w:r w:rsidR="00382D74" w:rsidRPr="00280F56">
        <w:t xml:space="preserve">Multiple </w:t>
      </w:r>
      <w:r w:rsidR="00C97540">
        <w:t>IMU</w:t>
      </w:r>
      <w:r w:rsidR="00382D74" w:rsidRPr="00280F56">
        <w:t xml:space="preserve"> solutions have been proposed before (see above) but none have suggested using a neural network to dynamically compensate for magnetometer and other errors across multiple IMUs. </w:t>
      </w:r>
      <w:r w:rsidR="005A0F07" w:rsidRPr="00280F56">
        <w:t>The concept of a neural network has been covered in the introduction.</w:t>
      </w:r>
      <w:r w:rsidR="005602E4" w:rsidRPr="00280F56">
        <w:br/>
        <w:t xml:space="preserve">Using a </w:t>
      </w:r>
      <w:r w:rsidR="005A0F07" w:rsidRPr="00280F56">
        <w:t xml:space="preserve">trained </w:t>
      </w:r>
      <w:r w:rsidR="005602E4" w:rsidRPr="00280F56">
        <w:t xml:space="preserve">back-propagating </w:t>
      </w:r>
      <w:r w:rsidR="002F218C">
        <w:t xml:space="preserve">supervised </w:t>
      </w:r>
      <w:r w:rsidR="005602E4" w:rsidRPr="00280F56">
        <w:t xml:space="preserve">neural network with multiple IMUs should effectively compensate for drift and other errors present in a single </w:t>
      </w:r>
      <w:r w:rsidR="00C97540">
        <w:t>IMU</w:t>
      </w:r>
      <w:r w:rsidR="005602E4" w:rsidRPr="00280F56">
        <w:t xml:space="preserve"> implementation and that is the model implemented in this project</w:t>
      </w:r>
      <w:r w:rsidR="005A0F07" w:rsidRPr="00280F56">
        <w:t xml:space="preserve">. Due to the computation requirements of a neural network, it makes most sense to apply </w:t>
      </w:r>
      <w:r w:rsidR="002F218C">
        <w:t xml:space="preserve">the neural network </w:t>
      </w:r>
      <w:r w:rsidR="005A0F07" w:rsidRPr="00280F56">
        <w:t xml:space="preserve">directly to sensor readings, rather than complementing </w:t>
      </w:r>
      <w:r w:rsidR="002F218C">
        <w:t xml:space="preserve">a filter </w:t>
      </w:r>
      <w:r w:rsidR="005A0F07" w:rsidRPr="00280F56">
        <w:t>algorithm, as the neural network should be able to determine the relationships.</w:t>
      </w:r>
      <w:r w:rsidR="00C91F69" w:rsidRPr="00280F56">
        <w:br/>
      </w:r>
      <w:r w:rsidR="00C91F69" w:rsidRPr="00280F56">
        <w:br/>
        <w:t>In Chapter 3, the experiment design and methods are outlined, in Chapter 4, the results from these experiments will be detailed and discussed, with analysis of these in Chapter 5 and conclusions reached in Chapter 6.</w:t>
      </w:r>
    </w:p>
    <w:p w14:paraId="4E8BEA1A" w14:textId="1F636FCD" w:rsidR="000A51C5" w:rsidRPr="00280F56" w:rsidRDefault="000A51C5" w:rsidP="00382D74">
      <w:pPr>
        <w:pStyle w:val="BodyText"/>
      </w:pPr>
    </w:p>
    <w:p w14:paraId="27D4DBA5" w14:textId="3BC31F23" w:rsidR="00C612B7" w:rsidRPr="00280F56" w:rsidRDefault="00AF3668" w:rsidP="00934A2D">
      <w:pPr>
        <w:pStyle w:val="BodyText"/>
      </w:pPr>
      <w:r w:rsidRPr="00280F56">
        <w:br/>
      </w:r>
    </w:p>
    <w:p w14:paraId="5590A06E" w14:textId="29471A9E" w:rsidR="00F826EB" w:rsidRPr="00280F56" w:rsidRDefault="00335887" w:rsidP="00382D74">
      <w:pPr>
        <w:pStyle w:val="Heading1"/>
      </w:pPr>
      <w:r w:rsidRPr="00280F56">
        <w:lastRenderedPageBreak/>
        <w:br/>
      </w:r>
      <w:bookmarkStart w:id="65" w:name="_Toc146552341"/>
      <w:r w:rsidR="00EC7ED1" w:rsidRPr="00280F56">
        <w:t>Method</w:t>
      </w:r>
      <w:bookmarkEnd w:id="65"/>
    </w:p>
    <w:p w14:paraId="1D75B64E" w14:textId="2CFE7006" w:rsidR="004E5A29" w:rsidRDefault="00382D74" w:rsidP="004E5A29">
      <w:pPr>
        <w:pStyle w:val="BodyText"/>
      </w:pPr>
      <w:r w:rsidRPr="00280F56">
        <w:t>In this chapter, the method is outlined. The design is presented first with the implementation</w:t>
      </w:r>
      <w:r w:rsidR="007B30B5">
        <w:t xml:space="preserve"> setup</w:t>
      </w:r>
      <w:r w:rsidRPr="00280F56">
        <w:t xml:space="preserve"> </w:t>
      </w:r>
      <w:r w:rsidR="002B25FF">
        <w:t xml:space="preserve">and calibration </w:t>
      </w:r>
      <w:r w:rsidRPr="00280F56">
        <w:t xml:space="preserve">details following. </w:t>
      </w:r>
      <w:r w:rsidR="002B25FF">
        <w:t xml:space="preserve">Details of the experiments undertaken will then follow. </w:t>
      </w:r>
      <w:r w:rsidR="009517EE" w:rsidRPr="00280F56">
        <w:t xml:space="preserve">All angles used </w:t>
      </w:r>
      <w:r w:rsidR="002B25FF">
        <w:t xml:space="preserve">in this thesis </w:t>
      </w:r>
      <w:r w:rsidR="009517EE" w:rsidRPr="00280F56">
        <w:t>are expressed in radians</w:t>
      </w:r>
      <w:r w:rsidR="007B30B5">
        <w:t xml:space="preserve"> unless otherwise mentioned.</w:t>
      </w:r>
    </w:p>
    <w:p w14:paraId="2F6E5058" w14:textId="1280AFA9" w:rsidR="002B25FF" w:rsidRPr="00280F56" w:rsidRDefault="002B25FF" w:rsidP="002B25FF">
      <w:pPr>
        <w:pStyle w:val="BodyText"/>
      </w:pPr>
      <w:r>
        <w:t xml:space="preserve">Multiple </w:t>
      </w:r>
      <w:r w:rsidR="00DE3C83">
        <w:t xml:space="preserve">hobbyist-level </w:t>
      </w:r>
      <w:r>
        <w:t>inertial management unit (</w:t>
      </w:r>
      <w:r w:rsidR="00B34581">
        <w:t>IMU</w:t>
      </w:r>
      <w:r>
        <w:t>)</w:t>
      </w:r>
      <w:r w:rsidR="00B34581" w:rsidRPr="00280F56">
        <w:t xml:space="preserve"> data </w:t>
      </w:r>
      <w:r>
        <w:t>is</w:t>
      </w:r>
      <w:r w:rsidR="00B34581" w:rsidRPr="00280F56">
        <w:t xml:space="preserve"> to </w:t>
      </w:r>
      <w:r>
        <w:t xml:space="preserve">be </w:t>
      </w:r>
      <w:r w:rsidR="00B34581" w:rsidRPr="00280F56">
        <w:t>capture</w:t>
      </w:r>
      <w:r w:rsidR="00B34581">
        <w:t>d</w:t>
      </w:r>
      <w:r w:rsidR="00B34581" w:rsidRPr="00280F56">
        <w:t xml:space="preserve"> at various states of motion and then analyse</w:t>
      </w:r>
      <w:r w:rsidR="00B34581">
        <w:t>d</w:t>
      </w:r>
      <w:r w:rsidR="00B34581" w:rsidRPr="00280F56">
        <w:t xml:space="preserve"> in M</w:t>
      </w:r>
      <w:r w:rsidR="00B34581">
        <w:t>ATLAB</w:t>
      </w:r>
      <w:r w:rsidR="00B34581" w:rsidRPr="00280F56">
        <w:t xml:space="preserve"> to ascertain if using a neural network with multiple </w:t>
      </w:r>
      <w:r w:rsidR="00B34581">
        <w:t>IMU</w:t>
      </w:r>
      <w:r w:rsidR="00B34581" w:rsidRPr="00280F56">
        <w:t>s offer</w:t>
      </w:r>
      <w:r w:rsidR="00DE3C83">
        <w:t>s</w:t>
      </w:r>
      <w:r w:rsidR="00B34581" w:rsidRPr="00280F56">
        <w:t xml:space="preserve"> any improvement in </w:t>
      </w:r>
      <w:r>
        <w:t xml:space="preserve">determining Euler angles </w:t>
      </w:r>
      <w:r w:rsidR="00B34581" w:rsidRPr="00280F56">
        <w:t xml:space="preserve">compared to a single </w:t>
      </w:r>
      <w:r w:rsidR="00B34581">
        <w:t>IMU</w:t>
      </w:r>
      <w:r w:rsidR="00B34581" w:rsidRPr="00280F56">
        <w:t>.</w:t>
      </w:r>
      <w:r>
        <w:t xml:space="preserve"> A standard MATLAB </w:t>
      </w:r>
      <w:proofErr w:type="spellStart"/>
      <w:r>
        <w:t>imufilter</w:t>
      </w:r>
      <w:proofErr w:type="spellEnd"/>
      <w:r>
        <w:t xml:space="preserve"> Filter (based on a Kalman </w:t>
      </w:r>
      <w:proofErr w:type="spellStart"/>
      <w:r>
        <w:t>fitler</w:t>
      </w:r>
      <w:proofErr w:type="spellEnd"/>
      <w:r>
        <w:t>) and a MATLAB-based Madgwick IECF</w:t>
      </w:r>
      <w:r w:rsidRPr="002B25FF">
        <w:rPr>
          <w:vertAlign w:val="subscript"/>
        </w:rPr>
        <w:t>6</w:t>
      </w:r>
      <w:r>
        <w:rPr>
          <w:vertAlign w:val="subscript"/>
        </w:rPr>
        <w:t xml:space="preserve"> </w:t>
      </w:r>
      <w:r>
        <w:t>filter are also compared against the neural network results. As a base of reference, a Universal Robotics UR5 robotic arm will be utilised to provide “ground truth” measurements.</w:t>
      </w:r>
      <w:r>
        <w:br/>
      </w:r>
      <w:r>
        <w:br/>
      </w:r>
      <w:r w:rsidRPr="00280F56">
        <w:t>The matrix translation step of adjusting the video with the resulting roll and pitch angles is a known process and, as such, will be ignored in this</w:t>
      </w:r>
      <w:r w:rsidR="001D49DA">
        <w:t xml:space="preserve"> thesis.</w:t>
      </w:r>
    </w:p>
    <w:p w14:paraId="10C57035" w14:textId="39097AAF" w:rsidR="00F24F35" w:rsidRPr="00280F56" w:rsidRDefault="00F24F35" w:rsidP="00F24F35">
      <w:pPr>
        <w:pStyle w:val="Heading2"/>
        <w:rPr>
          <w:noProof w:val="0"/>
        </w:rPr>
      </w:pPr>
      <w:bookmarkStart w:id="66" w:name="_Toc146552342"/>
      <w:r>
        <w:rPr>
          <w:noProof w:val="0"/>
        </w:rPr>
        <w:t xml:space="preserve">System </w:t>
      </w:r>
      <w:r w:rsidR="00F40F6B">
        <w:rPr>
          <w:noProof w:val="0"/>
        </w:rPr>
        <w:t>Setup</w:t>
      </w:r>
      <w:bookmarkEnd w:id="66"/>
    </w:p>
    <w:p w14:paraId="49043BB3" w14:textId="778CF11E" w:rsidR="008320F1" w:rsidRDefault="00574F11" w:rsidP="008320F1">
      <w:pPr>
        <w:pStyle w:val="BodyText"/>
      </w:pPr>
      <w:r>
        <w:br/>
      </w:r>
      <w:r w:rsidR="001D49DA">
        <w:t>The base equipment required to implement the various experiments are a Universal Robots UR5 robotic arm</w:t>
      </w:r>
      <w:r w:rsidR="007D5164">
        <w:t xml:space="preserve"> and </w:t>
      </w:r>
      <w:r w:rsidR="001D49DA">
        <w:t>a Raspberry Pi 4b with 4Gb of RAM</w:t>
      </w:r>
      <w:r w:rsidR="008320F1" w:rsidRPr="00280F56">
        <w:t xml:space="preserve"> </w:t>
      </w:r>
      <w:r w:rsidR="008320F1" w:rsidRPr="00280F56">
        <w:fldChar w:fldCharType="begin" w:fldLock="1"/>
      </w:r>
      <w:r w:rsidR="008320F1" w:rsidRPr="00280F56">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sidR="008320F1" w:rsidRPr="00280F56">
        <w:fldChar w:fldCharType="separate"/>
      </w:r>
      <w:r w:rsidR="008320F1" w:rsidRPr="00280F56">
        <w:rPr>
          <w:noProof/>
        </w:rPr>
        <w:t>(Raspberry, n.d.)</w:t>
      </w:r>
      <w:r w:rsidR="008320F1" w:rsidRPr="00280F56">
        <w:fldChar w:fldCharType="end"/>
      </w:r>
      <w:r w:rsidR="008320F1" w:rsidRPr="00280F56">
        <w:t xml:space="preserve"> using Raspbian version 11 (Bullseye) operating system, running on a generic 16Gb MicroSD card, using the ext4 filesystem (mounted with no </w:t>
      </w:r>
      <w:proofErr w:type="spellStart"/>
      <w:r w:rsidR="008320F1" w:rsidRPr="00280F56">
        <w:t>atime</w:t>
      </w:r>
      <w:proofErr w:type="spellEnd"/>
      <w:r w:rsidR="008320F1" w:rsidRPr="00280F56">
        <w:t>).</w:t>
      </w:r>
      <w:r w:rsidR="00607AE2">
        <w:t xml:space="preserve"> </w:t>
      </w:r>
      <w:r w:rsidR="008320F1" w:rsidRPr="00280F56">
        <w:br/>
        <w:t xml:space="preserve">Python 3.9.2 is used for data capture from the </w:t>
      </w:r>
      <w:r w:rsidR="008320F1">
        <w:t xml:space="preserve">five </w:t>
      </w:r>
      <w:proofErr w:type="spellStart"/>
      <w:r w:rsidR="008320F1" w:rsidRPr="00280F56">
        <w:t>Sparkfun</w:t>
      </w:r>
      <w:proofErr w:type="spellEnd"/>
      <w:r w:rsidR="008320F1" w:rsidRPr="00280F56">
        <w:t xml:space="preserve"> </w:t>
      </w:r>
      <w:r w:rsidR="008320F1">
        <w:t>IMU</w:t>
      </w:r>
      <w:r w:rsidR="008320F1" w:rsidRPr="00280F56">
        <w:t xml:space="preserve">-20948 </w:t>
      </w:r>
      <w:r w:rsidR="008320F1">
        <w:t>IMU</w:t>
      </w:r>
      <w:r w:rsidR="008320F1" w:rsidRPr="00280F56">
        <w:t xml:space="preserve"> sensors </w:t>
      </w:r>
      <w:r w:rsidR="008320F1" w:rsidRPr="00280F56">
        <w:fldChar w:fldCharType="begin" w:fldLock="1"/>
      </w:r>
      <w:r w:rsidR="008320F1" w:rsidRPr="00280F56">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sidR="008320F1" w:rsidRPr="00280F56">
        <w:fldChar w:fldCharType="separate"/>
      </w:r>
      <w:r w:rsidR="008320F1" w:rsidRPr="00280F56">
        <w:rPr>
          <w:noProof/>
        </w:rPr>
        <w:t>(Sparkfun, n.d.)</w:t>
      </w:r>
      <w:r w:rsidR="008320F1" w:rsidRPr="00280F56">
        <w:fldChar w:fldCharType="end"/>
      </w:r>
      <w:r w:rsidR="008320F1">
        <w:t xml:space="preserve">. </w:t>
      </w:r>
      <w:r w:rsidR="00E44444" w:rsidRPr="00280F56">
        <w:t xml:space="preserve">The gyroscope is set to a range of </w:t>
      </w:r>
      <w:r w:rsidR="00E44444">
        <w:rPr>
          <w:rFonts w:cs="Calibri"/>
        </w:rPr>
        <w:t>±</w:t>
      </w:r>
      <w:r w:rsidR="00E44444" w:rsidRPr="00280F56">
        <w:t>250rps</w:t>
      </w:r>
      <w:r w:rsidR="00E44444">
        <w:t xml:space="preserve">, </w:t>
      </w:r>
      <w:r w:rsidR="00E44444" w:rsidRPr="00280F56">
        <w:t xml:space="preserve">the accelerometer is set to a range of </w:t>
      </w:r>
      <w:r w:rsidR="00E44444">
        <w:rPr>
          <w:rFonts w:cs="Calibri"/>
        </w:rPr>
        <w:t>±</w:t>
      </w:r>
      <w:r w:rsidR="00E44444" w:rsidRPr="00280F56">
        <w:t>2g</w:t>
      </w:r>
      <w:r w:rsidR="00E44444">
        <w:t xml:space="preserve">, and the magnetometer is set to a range of </w:t>
      </w:r>
      <w:r w:rsidR="00E44444">
        <w:rPr>
          <w:rFonts w:cs="Calibri"/>
        </w:rPr>
        <w:t>±</w:t>
      </w:r>
      <w:r w:rsidR="00E44444">
        <w:t>4900</w:t>
      </w:r>
      <w:r w:rsidR="00E44444">
        <w:rPr>
          <w:rFonts w:cs="Calibri"/>
        </w:rPr>
        <w:t>µ</w:t>
      </w:r>
      <w:r w:rsidR="00E44444">
        <w:t xml:space="preserve">T. </w:t>
      </w:r>
      <w:r w:rsidR="008320F1">
        <w:t xml:space="preserve">The main IMU is mounted under the camera with the other four mounted at each corner of the chassis. A </w:t>
      </w:r>
      <w:proofErr w:type="spellStart"/>
      <w:r w:rsidR="008320F1">
        <w:t>Sparkfun</w:t>
      </w:r>
      <w:proofErr w:type="spellEnd"/>
      <w:r w:rsidR="008320F1">
        <w:t xml:space="preserve"> TCM9548A I</w:t>
      </w:r>
      <w:r w:rsidR="008320F1" w:rsidRPr="001D49DA">
        <w:rPr>
          <w:vertAlign w:val="superscript"/>
        </w:rPr>
        <w:t>2</w:t>
      </w:r>
      <w:r w:rsidR="008320F1">
        <w:t>C multiplexor (required as ICM-20948 IMUs only have two configurable I</w:t>
      </w:r>
      <w:r w:rsidR="008320F1" w:rsidRPr="001D49DA">
        <w:rPr>
          <w:vertAlign w:val="superscript"/>
        </w:rPr>
        <w:t>2</w:t>
      </w:r>
      <w:r w:rsidR="008320F1">
        <w:t>C addresses) connects all IMUs to the Raspberry Pi’s I</w:t>
      </w:r>
      <w:r w:rsidR="008320F1" w:rsidRPr="008320F1">
        <w:rPr>
          <w:vertAlign w:val="superscript"/>
        </w:rPr>
        <w:t>2</w:t>
      </w:r>
      <w:r w:rsidR="008320F1">
        <w:t xml:space="preserve">C bus. </w:t>
      </w:r>
      <w:r w:rsidR="00607AE2">
        <w:t>The default Raspberry Pi I</w:t>
      </w:r>
      <w:r w:rsidR="00607AE2" w:rsidRPr="00607AE2">
        <w:rPr>
          <w:vertAlign w:val="superscript"/>
        </w:rPr>
        <w:t>2</w:t>
      </w:r>
      <w:r w:rsidR="00607AE2">
        <w:t xml:space="preserve">C pins of GPIO2 and 3 were used. </w:t>
      </w:r>
      <w:r w:rsidR="008320F1">
        <w:t>To power the equipment, a 65W, 30Ah USB battery pack will be used to power the Raspberry Pi, which powers the sensors and multiplexor.</w:t>
      </w:r>
    </w:p>
    <w:p w14:paraId="6993F506" w14:textId="77777777" w:rsidR="00CF13D7" w:rsidRDefault="00CF13D7">
      <w:pPr>
        <w:rPr>
          <w:rFonts w:ascii="Calibri" w:hAnsi="Calibri"/>
        </w:rPr>
      </w:pPr>
      <w:r>
        <w:br w:type="page"/>
      </w:r>
    </w:p>
    <w:p w14:paraId="1A20A03F" w14:textId="37204410" w:rsidR="00313114" w:rsidRDefault="00206460" w:rsidP="00382D74">
      <w:pPr>
        <w:pStyle w:val="BodyText"/>
      </w:pPr>
      <w:r w:rsidRPr="00280F56">
        <w:lastRenderedPageBreak/>
        <w:t xml:space="preserve">Additional python modules to be installed </w:t>
      </w:r>
      <w:r>
        <w:t xml:space="preserve">on the Raspberry Pi </w:t>
      </w:r>
      <w:r w:rsidRPr="00280F56">
        <w:t xml:space="preserve">are </w:t>
      </w:r>
      <w:proofErr w:type="spellStart"/>
      <w:r w:rsidRPr="00280F56">
        <w:t>sparkfun_qwiic</w:t>
      </w:r>
      <w:proofErr w:type="spellEnd"/>
      <w:r w:rsidR="007B30B5">
        <w:t xml:space="preserve"> (i</w:t>
      </w:r>
      <w:r w:rsidR="007B30B5" w:rsidRPr="007B30B5">
        <w:rPr>
          <w:vertAlign w:val="superscript"/>
        </w:rPr>
        <w:t>2</w:t>
      </w:r>
      <w:r w:rsidR="007B30B5">
        <w:t>c support)</w:t>
      </w:r>
      <w:r w:rsidRPr="00280F56">
        <w:t>, sparkfun-qwiic-tca9548a (to drive the multiplexer), board (to simplify addressing)</w:t>
      </w:r>
      <w:r w:rsidR="007D5164">
        <w:t xml:space="preserve"> and</w:t>
      </w:r>
      <w:r w:rsidRPr="00280F56">
        <w:t xml:space="preserve"> adafruit-circuitpython-icm20x (to communicate with the ICM-20948 IMUs). </w:t>
      </w:r>
      <w:r>
        <w:t xml:space="preserve">Configure the </w:t>
      </w:r>
      <w:proofErr w:type="spellStart"/>
      <w:r>
        <w:t>baudrate</w:t>
      </w:r>
      <w:proofErr w:type="spellEnd"/>
      <w:r>
        <w:t xml:space="preserve"> of the I</w:t>
      </w:r>
      <w:r w:rsidRPr="00206460">
        <w:rPr>
          <w:vertAlign w:val="superscript"/>
        </w:rPr>
        <w:t>2</w:t>
      </w:r>
      <w:r>
        <w:t xml:space="preserve">C bus on the Raspberry Pi to 1000000 to provide the maximum </w:t>
      </w:r>
      <w:r w:rsidR="007D5164">
        <w:t>I</w:t>
      </w:r>
      <w:r w:rsidR="007D5164" w:rsidRPr="007D5164">
        <w:rPr>
          <w:vertAlign w:val="superscript"/>
        </w:rPr>
        <w:t>2</w:t>
      </w:r>
      <w:r w:rsidR="007D5164">
        <w:t xml:space="preserve">C </w:t>
      </w:r>
      <w:r>
        <w:t xml:space="preserve">sampling rate. </w:t>
      </w:r>
      <w:r w:rsidRPr="00280F56">
        <w:t>Finally</w:t>
      </w:r>
      <w:r>
        <w:t>,</w:t>
      </w:r>
      <w:r w:rsidRPr="00280F56">
        <w:t xml:space="preserve"> </w:t>
      </w:r>
      <w:proofErr w:type="spellStart"/>
      <w:r w:rsidRPr="00280F56">
        <w:t>scipy</w:t>
      </w:r>
      <w:proofErr w:type="spellEnd"/>
      <w:r w:rsidRPr="00280F56">
        <w:t xml:space="preserve"> (apt install python3-scipiy) and </w:t>
      </w:r>
      <w:proofErr w:type="spellStart"/>
      <w:r w:rsidRPr="00280F56">
        <w:t>numpy</w:t>
      </w:r>
      <w:proofErr w:type="spellEnd"/>
      <w:r w:rsidRPr="00280F56">
        <w:t xml:space="preserve"> and matplotlib pip libraries should be installed </w:t>
      </w:r>
      <w:r>
        <w:t>as these are used in the calibration script.</w:t>
      </w:r>
      <w:r w:rsidR="00245280">
        <w:t xml:space="preserve"> Figure</w:t>
      </w:r>
      <w:r w:rsidR="00607AE2">
        <w:t>s</w:t>
      </w:r>
      <w:r w:rsidR="00245280">
        <w:t xml:space="preserve"> </w:t>
      </w:r>
      <w:r w:rsidR="00313114">
        <w:t>3.1</w:t>
      </w:r>
      <w:r w:rsidR="00245280">
        <w:t xml:space="preserve"> </w:t>
      </w:r>
      <w:r w:rsidR="00607AE2">
        <w:t xml:space="preserve">and 3.2 </w:t>
      </w:r>
      <w:r w:rsidR="00245280">
        <w:t>show the baseboard chassis layout.</w:t>
      </w:r>
      <w:r w:rsidR="00607AE2">
        <w:t xml:space="preserve"> Note that this image displays some of the IMUs in different positions (</w:t>
      </w:r>
      <w:proofErr w:type="spellStart"/>
      <w:r w:rsidR="00607AE2">
        <w:t>ie</w:t>
      </w:r>
      <w:proofErr w:type="spellEnd"/>
      <w:r w:rsidR="00607AE2">
        <w:t>. upside down and/or rotated by 90degrees).</w:t>
      </w:r>
    </w:p>
    <w:p w14:paraId="2FC0768B" w14:textId="77777777" w:rsidR="00313114" w:rsidRDefault="00313114" w:rsidP="00382D74">
      <w:pPr>
        <w:pStyle w:val="BodyText"/>
      </w:pPr>
      <w:r>
        <w:rPr>
          <w:noProof/>
        </w:rPr>
        <w:drawing>
          <wp:inline distT="0" distB="0" distL="0" distR="0" wp14:anchorId="25AEB92B" wp14:editId="29B3F1B3">
            <wp:extent cx="2216153" cy="2943225"/>
            <wp:effectExtent l="0" t="0" r="0" b="0"/>
            <wp:docPr id="1366872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872078" name="Picture 136687207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23907" cy="2953523"/>
                    </a:xfrm>
                    <a:prstGeom prst="rect">
                      <a:avLst/>
                    </a:prstGeom>
                  </pic:spPr>
                </pic:pic>
              </a:graphicData>
            </a:graphic>
          </wp:inline>
        </w:drawing>
      </w:r>
    </w:p>
    <w:p w14:paraId="42358621" w14:textId="6ADF3E43" w:rsidR="00607AE2" w:rsidRDefault="00313114" w:rsidP="00313114">
      <w:pPr>
        <w:pStyle w:val="Caption"/>
      </w:pPr>
      <w:bookmarkStart w:id="67" w:name="_Toc147143653"/>
      <w:r>
        <w:t xml:space="preserve">Figure </w:t>
      </w:r>
      <w:r w:rsidR="00607AE2">
        <w:fldChar w:fldCharType="begin"/>
      </w:r>
      <w:r w:rsidR="00607AE2">
        <w:instrText xml:space="preserve"> STYLEREF 1 \s </w:instrText>
      </w:r>
      <w:r w:rsidR="00607AE2">
        <w:fldChar w:fldCharType="separate"/>
      </w:r>
      <w:r w:rsidR="00607AE2">
        <w:t>3</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w:t>
      </w:r>
      <w:r w:rsidR="00607AE2">
        <w:fldChar w:fldCharType="end"/>
      </w:r>
      <w:r>
        <w:t xml:space="preserve"> Baseboard chassis</w:t>
      </w:r>
      <w:r w:rsidR="00CF13D7">
        <w:t xml:space="preserve"> showing layout of the IMUs and supporting hardware.</w:t>
      </w:r>
      <w:bookmarkEnd w:id="67"/>
      <w:r w:rsidR="00607AE2">
        <w:t xml:space="preserve"> </w:t>
      </w:r>
    </w:p>
    <w:p w14:paraId="2606D9BD" w14:textId="77777777" w:rsidR="00607AE2" w:rsidRDefault="00607AE2" w:rsidP="00313114">
      <w:pPr>
        <w:pStyle w:val="Caption"/>
      </w:pPr>
      <w:r>
        <w:drawing>
          <wp:inline distT="0" distB="0" distL="0" distR="0" wp14:anchorId="40626493" wp14:editId="0691FD6D">
            <wp:extent cx="2924175" cy="2201755"/>
            <wp:effectExtent l="0" t="0" r="0" b="8255"/>
            <wp:docPr id="23929179" name="Picture 6" descr="A white rectangular object with wires and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9179" name="Picture 6" descr="A white rectangular object with wires and wir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35979" cy="2210643"/>
                    </a:xfrm>
                    <a:prstGeom prst="rect">
                      <a:avLst/>
                    </a:prstGeom>
                  </pic:spPr>
                </pic:pic>
              </a:graphicData>
            </a:graphic>
          </wp:inline>
        </w:drawing>
      </w:r>
    </w:p>
    <w:p w14:paraId="06D5C4CD" w14:textId="739F28EA" w:rsidR="00313114" w:rsidRDefault="00607AE2" w:rsidP="00607AE2">
      <w:pPr>
        <w:pStyle w:val="Caption"/>
      </w:pPr>
      <w:bookmarkStart w:id="68" w:name="_Toc147143654"/>
      <w:r>
        <w:t xml:space="preserve">Figure </w:t>
      </w:r>
      <w:r>
        <w:fldChar w:fldCharType="begin"/>
      </w:r>
      <w:r>
        <w:instrText xml:space="preserve"> STYLEREF 1 \s </w:instrText>
      </w:r>
      <w:r>
        <w:fldChar w:fldCharType="separate"/>
      </w:r>
      <w:r>
        <w:t>3</w:t>
      </w:r>
      <w:r>
        <w:fldChar w:fldCharType="end"/>
      </w:r>
      <w:r>
        <w:t>.</w:t>
      </w:r>
      <w:r>
        <w:fldChar w:fldCharType="begin"/>
      </w:r>
      <w:r>
        <w:instrText xml:space="preserve"> SEQ Figure \* ARABIC \s 1 </w:instrText>
      </w:r>
      <w:r>
        <w:fldChar w:fldCharType="separate"/>
      </w:r>
      <w:r>
        <w:t>2</w:t>
      </w:r>
      <w:r>
        <w:fldChar w:fldCharType="end"/>
      </w:r>
      <w:r>
        <w:t xml:space="preserve"> Side view of baseboard chassis</w:t>
      </w:r>
      <w:bookmarkEnd w:id="68"/>
      <w:r w:rsidR="00206460" w:rsidRPr="00280F56">
        <w:br/>
      </w:r>
      <w:r w:rsidR="00206460">
        <w:br/>
      </w:r>
    </w:p>
    <w:p w14:paraId="27BA60E5" w14:textId="220A7922" w:rsidR="008320F1" w:rsidRDefault="008320F1" w:rsidP="00313114">
      <w:pPr>
        <w:pStyle w:val="Caption"/>
      </w:pPr>
      <w:r>
        <w:t>MATLAB</w:t>
      </w:r>
      <w:r w:rsidRPr="00280F56">
        <w:t xml:space="preserve"> 2023a is implemented on an HP Z230 workstation (quad-core Xeon E3-1270v3@3.50GHz CPU with 32Gb of DDR3 RAM and 1Tb Samsung 860QV0 SSD) running Windows 10 Pro 22H2 for data </w:t>
      </w:r>
      <w:r>
        <w:t xml:space="preserve">processing and </w:t>
      </w:r>
      <w:r w:rsidRPr="00280F56">
        <w:t>analy</w:t>
      </w:r>
      <w:r>
        <w:t>s</w:t>
      </w:r>
      <w:r w:rsidRPr="00280F56">
        <w:t>is.</w:t>
      </w:r>
    </w:p>
    <w:p w14:paraId="51AD8B9A" w14:textId="6C2BDF4A" w:rsidR="00DE35E1" w:rsidRDefault="008320F1" w:rsidP="00382D74">
      <w:pPr>
        <w:pStyle w:val="BodyText"/>
      </w:pPr>
      <w:r>
        <w:lastRenderedPageBreak/>
        <w:t xml:space="preserve">Data capture is to be managed by </w:t>
      </w:r>
      <w:r w:rsidR="008A1219">
        <w:t>a laptop connected to the both the robotic arm and the Raspberry Pi by an unmanaged one gigabyte ethernet switch.</w:t>
      </w:r>
      <w:r w:rsidR="008A1219" w:rsidRPr="00841042">
        <w:t xml:space="preserve"> The </w:t>
      </w:r>
      <w:proofErr w:type="gramStart"/>
      <w:r w:rsidR="008A1219" w:rsidRPr="00841042">
        <w:t>Laptop</w:t>
      </w:r>
      <w:proofErr w:type="gramEnd"/>
      <w:r w:rsidR="008A1219" w:rsidRPr="00841042">
        <w:t xml:space="preserve"> used </w:t>
      </w:r>
      <w:r w:rsidR="008A1219">
        <w:t xml:space="preserve">will be </w:t>
      </w:r>
      <w:r w:rsidR="008A1219" w:rsidRPr="00841042">
        <w:t xml:space="preserve">an HP </w:t>
      </w:r>
      <w:proofErr w:type="spellStart"/>
      <w:r w:rsidR="008A1219" w:rsidRPr="00841042">
        <w:t>Elitebook</w:t>
      </w:r>
      <w:proofErr w:type="spellEnd"/>
      <w:r w:rsidR="008A1219" w:rsidRPr="00841042">
        <w:t xml:space="preserve"> 850 G8 laptop with 16 Gb of RAM and an i7-1165G7 Quad-core CPU running at 2.8GHz. The operating system </w:t>
      </w:r>
      <w:r w:rsidR="008A1219">
        <w:t>installed is</w:t>
      </w:r>
      <w:r w:rsidR="008A1219" w:rsidRPr="00841042">
        <w:t xml:space="preserve"> Windows 10 Pro 22H2, build 10945.3448</w:t>
      </w:r>
      <w:r w:rsidR="007D5164">
        <w:t>,</w:t>
      </w:r>
      <w:r w:rsidR="008A1219" w:rsidRPr="00841042">
        <w:t xml:space="preserve"> running the Windows Experience Feature Pack </w:t>
      </w:r>
      <w:r w:rsidR="007D5164">
        <w:t xml:space="preserve">version </w:t>
      </w:r>
      <w:r w:rsidR="008A1219" w:rsidRPr="00841042">
        <w:t>1000.19044.1000.0.</w:t>
      </w:r>
      <w:r w:rsidR="008A1219">
        <w:t xml:space="preserve"> </w:t>
      </w:r>
      <w:r w:rsidR="008A1219" w:rsidRPr="00841042">
        <w:t xml:space="preserve">There was some difficulty in installing the </w:t>
      </w:r>
      <w:proofErr w:type="spellStart"/>
      <w:r w:rsidR="008A1219" w:rsidRPr="00841042">
        <w:t>ut_rtde</w:t>
      </w:r>
      <w:proofErr w:type="spellEnd"/>
      <w:r w:rsidR="008A1219" w:rsidRPr="00841042">
        <w:t xml:space="preserve"> robot arm software for Python (wheel dependency issues) on the laptop so an Ubuntu Services for Linux container was run on the </w:t>
      </w:r>
      <w:proofErr w:type="gramStart"/>
      <w:r w:rsidR="008A1219" w:rsidRPr="00841042">
        <w:t>Laptop</w:t>
      </w:r>
      <w:proofErr w:type="gramEnd"/>
      <w:r w:rsidR="008A1219" w:rsidRPr="00841042">
        <w:t xml:space="preserve"> and this container was used to </w:t>
      </w:r>
      <w:r w:rsidR="007D5164">
        <w:t xml:space="preserve">launch </w:t>
      </w:r>
      <w:r w:rsidR="008A1219" w:rsidRPr="00841042">
        <w:t>the GetRobotData.py program (Appendix 1) which connects to the robot arm via TCP/IP</w:t>
      </w:r>
      <w:r w:rsidR="008A1219">
        <w:t xml:space="preserve"> and polls the robot arm for position information</w:t>
      </w:r>
      <w:r w:rsidR="008A1219" w:rsidRPr="00841042">
        <w:t>.</w:t>
      </w:r>
      <w:r w:rsidR="008A1219">
        <w:t xml:space="preserve"> The laptop connects to the Raspberry Pi via </w:t>
      </w:r>
      <w:proofErr w:type="spellStart"/>
      <w:r w:rsidR="008A1219">
        <w:t>ssh</w:t>
      </w:r>
      <w:proofErr w:type="spellEnd"/>
      <w:r w:rsidR="008A1219">
        <w:t xml:space="preserve"> to provide an interface to run the imudata.py script.</w:t>
      </w:r>
      <w:r w:rsidR="008A1219" w:rsidRPr="00841042">
        <w:br/>
      </w:r>
      <w:r w:rsidR="00DE35E1">
        <w:br/>
      </w:r>
      <w:r w:rsidR="00DE35E1" w:rsidRPr="00280F56">
        <w:t xml:space="preserve">The data for all IMUs is captured even though the initial </w:t>
      </w:r>
      <w:r w:rsidR="00DE35E1">
        <w:t>experiments only</w:t>
      </w:r>
      <w:r w:rsidR="00DE35E1" w:rsidRPr="00280F56">
        <w:t xml:space="preserve"> utilise the camera </w:t>
      </w:r>
      <w:r w:rsidR="00DE35E1">
        <w:t>IMU</w:t>
      </w:r>
      <w:r w:rsidR="00DE35E1" w:rsidRPr="00280F56">
        <w:t xml:space="preserve"> data to mitigate against artifacts brought in by measuring the </w:t>
      </w:r>
      <w:r w:rsidR="00DE35E1">
        <w:t>IMUs</w:t>
      </w:r>
      <w:r w:rsidR="00DE35E1" w:rsidRPr="00280F56">
        <w:t xml:space="preserve"> differently when </w:t>
      </w:r>
      <w:r w:rsidR="00DE35E1">
        <w:t>later experiments are undertaken.</w:t>
      </w:r>
      <w:r w:rsidR="00313114">
        <w:t xml:space="preserve"> </w:t>
      </w:r>
      <w:r w:rsidR="00DE35E1" w:rsidRPr="00841042">
        <w:t xml:space="preserve">Outlying data is kept </w:t>
      </w:r>
      <w:proofErr w:type="gramStart"/>
      <w:r w:rsidR="00DE35E1" w:rsidRPr="00841042">
        <w:t xml:space="preserve">to </w:t>
      </w:r>
      <w:r w:rsidR="00DE35E1">
        <w:t>simulate</w:t>
      </w:r>
      <w:proofErr w:type="gramEnd"/>
      <w:r w:rsidR="00DE35E1">
        <w:t xml:space="preserve"> </w:t>
      </w:r>
      <w:r w:rsidR="00DE35E1" w:rsidRPr="00841042">
        <w:t>real world performance</w:t>
      </w:r>
      <w:r w:rsidR="00DE35E1">
        <w:t xml:space="preserve"> (as removing this data could be problematic to differentiate from vehicle movement in production)</w:t>
      </w:r>
      <w:r w:rsidR="00DE35E1" w:rsidRPr="00841042">
        <w:t>.</w:t>
      </w:r>
    </w:p>
    <w:p w14:paraId="023BA541" w14:textId="34218FAF" w:rsidR="00490568" w:rsidRDefault="008320F1" w:rsidP="00490568">
      <w:pPr>
        <w:pStyle w:val="BodyText"/>
      </w:pPr>
      <w:r>
        <w:t xml:space="preserve">Once data is transferred </w:t>
      </w:r>
      <w:r w:rsidR="008A1219">
        <w:t xml:space="preserve">from the laptop </w:t>
      </w:r>
      <w:r>
        <w:t>to the workstation, t</w:t>
      </w:r>
      <w:r w:rsidR="00574F11">
        <w:t xml:space="preserve">he </w:t>
      </w:r>
      <w:r w:rsidR="00E50DA1">
        <w:t>MATLAB</w:t>
      </w:r>
      <w:r w:rsidR="00574F11">
        <w:t xml:space="preserve">-based </w:t>
      </w:r>
      <w:r w:rsidR="004E5A29" w:rsidRPr="00280F56">
        <w:t xml:space="preserve">Madgwick </w:t>
      </w:r>
      <w:r w:rsidR="002810EF" w:rsidRPr="00280F56">
        <w:t>IECF</w:t>
      </w:r>
      <w:r w:rsidR="002810EF" w:rsidRPr="00280F56">
        <w:rPr>
          <w:vertAlign w:val="subscript"/>
        </w:rPr>
        <w:t>6</w:t>
      </w:r>
      <w:r w:rsidR="002810EF" w:rsidRPr="00280F56">
        <w:t xml:space="preserve"> </w:t>
      </w:r>
      <w:r w:rsidR="004E5A29" w:rsidRPr="00280F56">
        <w:t xml:space="preserve">algorithm </w:t>
      </w:r>
      <w:r w:rsidR="002E07DE" w:rsidRPr="00280F56">
        <w:t xml:space="preserve">is </w:t>
      </w:r>
      <w:r w:rsidR="00E44444">
        <w:t xml:space="preserve">first </w:t>
      </w:r>
      <w:r w:rsidR="00574F11">
        <w:t xml:space="preserve">applied to the </w:t>
      </w:r>
      <w:r w:rsidR="00206460">
        <w:t xml:space="preserve">Camera </w:t>
      </w:r>
      <w:r w:rsidR="00574F11">
        <w:t xml:space="preserve">IMU </w:t>
      </w:r>
      <w:r w:rsidR="004E5A29" w:rsidRPr="00280F56">
        <w:t>data</w:t>
      </w:r>
      <w:r w:rsidR="00574F11">
        <w:t xml:space="preserve">. </w:t>
      </w:r>
      <w:r w:rsidR="00DE35E1" w:rsidRPr="00280F56">
        <w:t xml:space="preserve">The Madgwick filter selected is the freely available </w:t>
      </w:r>
      <w:r w:rsidR="00DE35E1">
        <w:t>MATLAB</w:t>
      </w:r>
      <w:r w:rsidR="00DE35E1" w:rsidRPr="00280F56">
        <w:t xml:space="preserve"> implementation provided by the author of the filter. The “Initial release” version of this code was used (dated 28/09/2011). </w:t>
      </w:r>
      <w:r w:rsidR="00DE35E1" w:rsidRPr="00280F56">
        <w:fldChar w:fldCharType="begin" w:fldLock="1"/>
      </w:r>
      <w:r w:rsidR="00DE35E1"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DE35E1" w:rsidRPr="00280F56">
        <w:fldChar w:fldCharType="separate"/>
      </w:r>
      <w:r w:rsidR="00DE35E1" w:rsidRPr="00280F56">
        <w:rPr>
          <w:noProof/>
        </w:rPr>
        <w:t>(Madgwick, 2009)</w:t>
      </w:r>
      <w:r w:rsidR="00DE35E1" w:rsidRPr="00280F56">
        <w:fldChar w:fldCharType="end"/>
      </w:r>
      <w:r w:rsidR="00DE35E1">
        <w:t xml:space="preserve">. </w:t>
      </w:r>
      <w:r w:rsidR="00574F11">
        <w:t xml:space="preserve">An initial Beta </w:t>
      </w:r>
      <w:r w:rsidR="00E44444">
        <w:t xml:space="preserve">gain </w:t>
      </w:r>
      <w:r w:rsidR="00574F11">
        <w:t xml:space="preserve">(ratio of accelerometer to gyro data used) is set to the recommended value of 0.5. </w:t>
      </w:r>
      <w:r w:rsidR="002E07DE" w:rsidRPr="00280F56">
        <w:t>The accelerometer values are normalised to the gyroscope values</w:t>
      </w:r>
      <w:r w:rsidR="00574F11">
        <w:t xml:space="preserve"> internally within the algorithm</w:t>
      </w:r>
      <w:r w:rsidR="009517EE" w:rsidRPr="00280F56">
        <w:t>.</w:t>
      </w:r>
      <w:r w:rsidR="002E07DE" w:rsidRPr="00280F56">
        <w:t xml:space="preserve"> </w:t>
      </w:r>
      <w:r w:rsidR="00574F11">
        <w:br/>
      </w:r>
      <w:r w:rsidR="00574F11">
        <w:br/>
        <w:t xml:space="preserve">A </w:t>
      </w:r>
      <w:r w:rsidR="00E50DA1">
        <w:t>MATLAB</w:t>
      </w:r>
      <w:r w:rsidR="00574F11">
        <w:t xml:space="preserve">-based Kalman </w:t>
      </w:r>
      <w:proofErr w:type="spellStart"/>
      <w:r w:rsidR="00574F11">
        <w:t>imufilter</w:t>
      </w:r>
      <w:proofErr w:type="spellEnd"/>
      <w:r w:rsidR="00574F11">
        <w:t xml:space="preserve"> is applied to the same data set with default settings.</w:t>
      </w:r>
      <w:r w:rsidR="00DE35E1">
        <w:t xml:space="preserve"> </w:t>
      </w:r>
      <w:r w:rsidR="00DE35E1" w:rsidRPr="00280F56">
        <w:t xml:space="preserve">The Kalman filter selected is an internal </w:t>
      </w:r>
      <w:r w:rsidR="00DE35E1">
        <w:t>MATLAB</w:t>
      </w:r>
      <w:r w:rsidR="00DE35E1" w:rsidRPr="00280F56">
        <w:t xml:space="preserve"> “</w:t>
      </w:r>
      <w:proofErr w:type="spellStart"/>
      <w:r w:rsidR="00DE35E1" w:rsidRPr="00280F56">
        <w:t>imufilter</w:t>
      </w:r>
      <w:proofErr w:type="spellEnd"/>
      <w:r w:rsidR="00DE35E1" w:rsidRPr="00280F56">
        <w:t xml:space="preserve">” with default settings unless specified otherwise. The version of </w:t>
      </w:r>
      <w:r w:rsidR="00DE35E1">
        <w:t>MATLAB</w:t>
      </w:r>
      <w:r w:rsidR="00DE35E1" w:rsidRPr="00280F56">
        <w:t xml:space="preserve"> used shall be the 64bit version 2023a (build 9.14.0.2206163).</w:t>
      </w:r>
      <w:r w:rsidR="00DE35E1" w:rsidRPr="00280F56">
        <w:br/>
      </w:r>
      <w:r w:rsidR="00607AE2">
        <w:br/>
      </w:r>
      <w:r w:rsidR="00574F11">
        <w:t xml:space="preserve">Finally, a simple </w:t>
      </w:r>
      <w:r w:rsidR="00206460">
        <w:t xml:space="preserve">MATLAB-based </w:t>
      </w:r>
      <w:r w:rsidR="00574F11">
        <w:t>10-layer multilevel perceptron</w:t>
      </w:r>
      <w:r w:rsidR="007D5164">
        <w:t xml:space="preserve"> (MLP) </w:t>
      </w:r>
      <w:r w:rsidR="00574F11">
        <w:t xml:space="preserve">neural network </w:t>
      </w:r>
      <w:r w:rsidR="007D5164">
        <w:t xml:space="preserve">(NN) </w:t>
      </w:r>
      <w:r w:rsidR="00574F11">
        <w:t xml:space="preserve">will be used to compute </w:t>
      </w:r>
      <w:r w:rsidR="00E44444">
        <w:t>E</w:t>
      </w:r>
      <w:r w:rsidR="00574F11">
        <w:t>uler angles.</w:t>
      </w:r>
      <w:r w:rsidR="00206460">
        <w:t xml:space="preserve"> </w:t>
      </w:r>
      <w:r w:rsidR="00352A0E">
        <w:t>Different neural network topologies may need to be considered to increase accuracy.</w:t>
      </w:r>
      <w:r w:rsidR="00DE35E1">
        <w:t xml:space="preserve"> </w:t>
      </w:r>
      <w:r w:rsidR="00DE35E1" w:rsidRPr="00280F56">
        <w:t xml:space="preserve">Best practise </w:t>
      </w:r>
      <w:r w:rsidR="00DE35E1">
        <w:t xml:space="preserve">for neural network design </w:t>
      </w:r>
      <w:r w:rsidR="00DE35E1" w:rsidRPr="00280F56">
        <w:t>is to start with a simple model and alter this if it proves insufficient for the task.</w:t>
      </w:r>
      <w:r w:rsidR="00DE35E1">
        <w:t xml:space="preserve"> </w:t>
      </w:r>
      <w:r w:rsidR="00DE35E1" w:rsidRPr="00280F56">
        <w:t xml:space="preserve">The </w:t>
      </w:r>
      <w:r w:rsidR="00DE35E1">
        <w:t>MATLAB</w:t>
      </w:r>
      <w:r w:rsidR="00DE35E1" w:rsidRPr="00280F56">
        <w:t xml:space="preserve"> graphical neural network builder, “</w:t>
      </w:r>
      <w:proofErr w:type="spellStart"/>
      <w:r w:rsidR="00DE35E1" w:rsidRPr="00280F56">
        <w:t>nnstart</w:t>
      </w:r>
      <w:proofErr w:type="spellEnd"/>
      <w:r w:rsidR="00DE35E1" w:rsidRPr="00280F56">
        <w:t xml:space="preserve">” will be used to develop the initial neural network using the “Fitting” model design (this best suits the regression task we are attempting). This will create a </w:t>
      </w:r>
      <w:r w:rsidR="00DE35E1">
        <w:t xml:space="preserve">6-input, 2-output </w:t>
      </w:r>
      <w:r w:rsidR="00DE35E1" w:rsidRPr="00280F56">
        <w:t>10</w:t>
      </w:r>
      <w:r w:rsidR="00DE35E1">
        <w:t>-</w:t>
      </w:r>
      <w:r w:rsidR="00DE35E1" w:rsidRPr="00280F56">
        <w:t xml:space="preserve">layer </w:t>
      </w:r>
      <w:r w:rsidR="00DE35E1">
        <w:t xml:space="preserve">MLP </w:t>
      </w:r>
      <w:r w:rsidR="00DE35E1" w:rsidRPr="00280F56">
        <w:t xml:space="preserve">neural network using sigmoid functions for the inner </w:t>
      </w:r>
      <w:r w:rsidR="00DE35E1">
        <w:t xml:space="preserve">hidden </w:t>
      </w:r>
      <w:r w:rsidR="00DE35E1" w:rsidRPr="00280F56">
        <w:t>layers and a final linear function for the output layer</w:t>
      </w:r>
      <w:r w:rsidR="00DE35E1">
        <w:t xml:space="preserve"> as </w:t>
      </w:r>
      <w:r w:rsidR="00DE35E1">
        <w:lastRenderedPageBreak/>
        <w:t>shown in Figure 3.</w:t>
      </w:r>
      <w:r w:rsidR="00490568">
        <w:t>1</w:t>
      </w:r>
      <w:r w:rsidR="00DE35E1" w:rsidRPr="00280F56">
        <w:t>.</w:t>
      </w:r>
      <w:r w:rsidR="00490568">
        <w:br/>
      </w:r>
      <w:r w:rsidR="00490568" w:rsidRPr="00280F56">
        <w:rPr>
          <w:noProof/>
        </w:rPr>
        <w:drawing>
          <wp:inline distT="0" distB="0" distL="0" distR="0" wp14:anchorId="2E126FBF" wp14:editId="1455CD6D">
            <wp:extent cx="1157084" cy="2416528"/>
            <wp:effectExtent l="0" t="0" r="5080" b="3175"/>
            <wp:docPr id="2123079051" name="Picture 2123079051" descr="Initial design of Neural Network using nn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9569" name="Picture 11" descr="Initial design of Neural Network using nnstart"/>
                    <pic:cNvPicPr/>
                  </pic:nvPicPr>
                  <pic:blipFill>
                    <a:blip r:embed="rId22">
                      <a:extLst>
                        <a:ext uri="{28A0092B-C50C-407E-A947-70E740481C1C}">
                          <a14:useLocalDpi xmlns:a14="http://schemas.microsoft.com/office/drawing/2010/main" val="0"/>
                        </a:ext>
                      </a:extLst>
                    </a:blip>
                    <a:stretch>
                      <a:fillRect/>
                    </a:stretch>
                  </pic:blipFill>
                  <pic:spPr>
                    <a:xfrm>
                      <a:off x="0" y="0"/>
                      <a:ext cx="1173167" cy="2450117"/>
                    </a:xfrm>
                    <a:prstGeom prst="rect">
                      <a:avLst/>
                    </a:prstGeom>
                  </pic:spPr>
                </pic:pic>
              </a:graphicData>
            </a:graphic>
          </wp:inline>
        </w:drawing>
      </w:r>
    </w:p>
    <w:p w14:paraId="453F5ECB" w14:textId="34310048" w:rsidR="00490568" w:rsidRDefault="00490568" w:rsidP="00490568">
      <w:pPr>
        <w:pStyle w:val="Caption"/>
      </w:pPr>
      <w:bookmarkStart w:id="69" w:name="_Toc147143655"/>
      <w:r>
        <w:t xml:space="preserve">Figure </w:t>
      </w:r>
      <w:r w:rsidR="00607AE2">
        <w:fldChar w:fldCharType="begin"/>
      </w:r>
      <w:r w:rsidR="00607AE2">
        <w:instrText xml:space="preserve"> STYLEREF 1 \s </w:instrText>
      </w:r>
      <w:r w:rsidR="00607AE2">
        <w:fldChar w:fldCharType="separate"/>
      </w:r>
      <w:r w:rsidR="00607AE2">
        <w:t>3</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3</w:t>
      </w:r>
      <w:r w:rsidR="00607AE2">
        <w:fldChar w:fldCharType="end"/>
      </w:r>
      <w:r>
        <w:t xml:space="preserve"> </w:t>
      </w:r>
      <w:r w:rsidRPr="00574835">
        <w:t>Initial Design of Neural Network using nnstart</w:t>
      </w:r>
      <w:bookmarkEnd w:id="69"/>
    </w:p>
    <w:p w14:paraId="61BB269B" w14:textId="2DEBB534" w:rsidR="00CF13D7" w:rsidRDefault="00DE35E1" w:rsidP="00CF13D7">
      <w:pPr>
        <w:pStyle w:val="BodyText"/>
      </w:pPr>
      <w:r>
        <w:br/>
      </w:r>
      <w:r w:rsidRPr="00280F56">
        <w:t>By default, the system will use a random division of data into training, validation and testing sets of 70%, 15% and 15%, respectively. The training algorithm used will be Levenberg-Marquardt with the mean-squared-error performance method</w:t>
      </w:r>
      <w:r w:rsidR="007D5164">
        <w:t>, as this was found to offer a good compromise between speed and accuracy.</w:t>
      </w:r>
      <w:r>
        <w:t xml:space="preserve"> </w:t>
      </w:r>
      <w:r w:rsidR="007B30B5">
        <w:t>(Bayesian and scaled conjugate training methods were also initially evaluated).</w:t>
      </w:r>
      <w:r w:rsidRPr="00280F56">
        <w:br/>
      </w:r>
      <w:r>
        <w:br/>
      </w:r>
    </w:p>
    <w:p w14:paraId="15A6B3EC" w14:textId="530B9607" w:rsidR="002E07DE" w:rsidRPr="00280F56" w:rsidRDefault="00352A0E" w:rsidP="00382D74">
      <w:pPr>
        <w:pStyle w:val="BodyText"/>
      </w:pPr>
      <w:r>
        <w:br/>
      </w:r>
      <w:r w:rsidR="00B90A6E" w:rsidRPr="00280F56">
        <w:br/>
      </w:r>
    </w:p>
    <w:p w14:paraId="1D3B1F99" w14:textId="77777777" w:rsidR="007D5164" w:rsidRDefault="007D5164">
      <w:pPr>
        <w:rPr>
          <w:rFonts w:ascii="Calibri" w:hAnsi="Calibri" w:cs="Calibri"/>
          <w:b/>
          <w:bCs/>
          <w:iCs/>
          <w:sz w:val="28"/>
          <w:szCs w:val="28"/>
        </w:rPr>
      </w:pPr>
      <w:r>
        <w:br w:type="page"/>
      </w:r>
    </w:p>
    <w:p w14:paraId="5C307F92" w14:textId="2D793035" w:rsidR="00F24F35" w:rsidRPr="00280F56" w:rsidRDefault="00206460" w:rsidP="00206460">
      <w:pPr>
        <w:pStyle w:val="Heading2"/>
        <w:numPr>
          <w:ilvl w:val="1"/>
          <w:numId w:val="16"/>
        </w:numPr>
        <w:rPr>
          <w:noProof w:val="0"/>
        </w:rPr>
      </w:pPr>
      <w:r>
        <w:rPr>
          <w:noProof w:val="0"/>
        </w:rPr>
        <w:lastRenderedPageBreak/>
        <w:t>Calibration.</w:t>
      </w:r>
    </w:p>
    <w:p w14:paraId="7585EEC6" w14:textId="0440CED6" w:rsidR="008A1219" w:rsidRDefault="00352A0E" w:rsidP="008969A9">
      <w:pPr>
        <w:pStyle w:val="Caption"/>
      </w:pPr>
      <w:r>
        <w:br/>
      </w:r>
      <w:r w:rsidRPr="00280F56">
        <w:t xml:space="preserve">The contents of </w:t>
      </w:r>
      <w:r>
        <w:t xml:space="preserve">all </w:t>
      </w:r>
      <w:r w:rsidRPr="00280F56">
        <w:t xml:space="preserve">scripts </w:t>
      </w:r>
      <w:r w:rsidR="00B34581">
        <w:t xml:space="preserve">and configurations </w:t>
      </w:r>
      <w:r w:rsidRPr="00280F56">
        <w:t xml:space="preserve">can be found in the github location mentioned in Appendix </w:t>
      </w:r>
      <w:r>
        <w:t>1</w:t>
      </w:r>
      <w:r w:rsidRPr="00280F56">
        <w:t>.</w:t>
      </w:r>
    </w:p>
    <w:p w14:paraId="2E260955" w14:textId="5A58F0EB" w:rsidR="008A1219" w:rsidRPr="00280F56" w:rsidRDefault="008A1219" w:rsidP="008A1219">
      <w:pPr>
        <w:pStyle w:val="BodyText"/>
      </w:pPr>
      <w:r w:rsidRPr="00280F56">
        <w:t xml:space="preserve">The UR5 robot arm needs to be calibrated first </w:t>
      </w:r>
      <w:r>
        <w:t>as t</w:t>
      </w:r>
      <w:r w:rsidRPr="00280F56">
        <w:t>he UR5 robot joint angles show</w:t>
      </w:r>
      <w:r>
        <w:t>ed</w:t>
      </w:r>
      <w:r w:rsidRPr="00280F56">
        <w:t xml:space="preserve"> slight errors when manually compared to a 1.5m long spirit level. It is believed that, in this instance, this is mainly due to the visibly obvious bow in the wooden table used to mount the robot. These were initially compensated for but meant that the robot sensor data showed slight variations away from true positions. Using tool cent</w:t>
      </w:r>
      <w:r>
        <w:t>re</w:t>
      </w:r>
      <w:r w:rsidRPr="00280F56">
        <w:t xml:space="preserve"> point (TCP) sensors on the tool section of the arm initially showed true values of the pose compared to the spirit level however so the TCP sensors were used first in initial measurements. When </w:t>
      </w:r>
      <w:r w:rsidR="007B30B5">
        <w:t xml:space="preserve">robotic </w:t>
      </w:r>
      <w:r w:rsidRPr="00280F56">
        <w:t xml:space="preserve">movement </w:t>
      </w:r>
      <w:r w:rsidR="007B30B5">
        <w:t>was performed</w:t>
      </w:r>
      <w:r w:rsidRPr="00280F56">
        <w:t>, it became evident that the TCP sensors calculate positioning based on weight and size of the tool mounted on the arm which introduced some subtle errors</w:t>
      </w:r>
      <w:r>
        <w:t xml:space="preserve"> on the baseboard, depending on orientation of the board</w:t>
      </w:r>
      <w:r w:rsidRPr="00280F56">
        <w:t xml:space="preserve">. The actual joint angles of the arm components were used instead to obtain </w:t>
      </w:r>
      <w:r w:rsidR="007B30B5">
        <w:t xml:space="preserve">direct </w:t>
      </w:r>
      <w:r w:rsidRPr="00280F56">
        <w:t>angular positions</w:t>
      </w:r>
      <w:r w:rsidR="007B30B5">
        <w:t xml:space="preserve"> and angles altered in math if the joint angles were required to be mounted at non-zero angles in order to get full range of motion of the chassis</w:t>
      </w:r>
      <w:r w:rsidRPr="00280F56">
        <w:t>.</w:t>
      </w:r>
      <w:r w:rsidRPr="00280F56">
        <w:br/>
      </w:r>
      <w:r w:rsidRPr="00280F56">
        <w:br/>
        <w:t>When operating the robot</w:t>
      </w:r>
      <w:r>
        <w:t>,</w:t>
      </w:r>
      <w:r w:rsidRPr="00280F56">
        <w:t xml:space="preserve"> it was </w:t>
      </w:r>
      <w:r>
        <w:t xml:space="preserve">noticed </w:t>
      </w:r>
      <w:r w:rsidRPr="00280F56">
        <w:t>that there is some tolerance and play in moving repeatedly between the same defined angles. In section 5.1 of the user manual, worst case joint position accuracy is given as 1.15 degrees with a detection time of 100ms. The tool centr</w:t>
      </w:r>
      <w:r>
        <w:t>e</w:t>
      </w:r>
      <w:r w:rsidRPr="00280F56">
        <w:t xml:space="preserve"> point (TCP) sensors have a worst-case accuracy error of 20mm in positioning and 1.15 degrees in orientation. These are worst-case values, however, and the robot operated well within these limits.</w:t>
      </w:r>
      <w:r>
        <w:br/>
      </w:r>
      <w:r>
        <w:br/>
      </w:r>
      <w:r w:rsidRPr="00280F56">
        <w:t>The decision to use a robot arm meant that the baseboard was screwed directly to the robot arm as mounting the actual testing vehicle would have been significantly more challenging to avoid the size of the vehicle limiting the range of movements the robot arm can travel.</w:t>
      </w:r>
      <w:r w:rsidR="00944E35">
        <w:t xml:space="preserve"> Figures 3.3 and 3.4 show the robotic arm with the baseboards mounted in the starting positions for the experiments.</w:t>
      </w:r>
    </w:p>
    <w:p w14:paraId="5F797BBF" w14:textId="77777777" w:rsidR="008A1219" w:rsidRDefault="008A1219" w:rsidP="008A1219">
      <w:pPr>
        <w:pStyle w:val="BodyText"/>
      </w:pPr>
      <w:bookmarkStart w:id="70" w:name="_Toc146547296"/>
      <w:r w:rsidRPr="00280F56">
        <w:rPr>
          <w:noProof/>
        </w:rPr>
        <w:lastRenderedPageBreak/>
        <w:drawing>
          <wp:inline distT="0" distB="0" distL="0" distR="0" wp14:anchorId="10801A61" wp14:editId="1D80A786">
            <wp:extent cx="2320062" cy="3081224"/>
            <wp:effectExtent l="0" t="0" r="4445" b="508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45020" cy="3114371"/>
                    </a:xfrm>
                    <a:prstGeom prst="rect">
                      <a:avLst/>
                    </a:prstGeom>
                  </pic:spPr>
                </pic:pic>
              </a:graphicData>
            </a:graphic>
          </wp:inline>
        </w:drawing>
      </w:r>
    </w:p>
    <w:p w14:paraId="528D4440" w14:textId="533E4913" w:rsidR="008A1219" w:rsidRPr="00280F56" w:rsidRDefault="008A1219" w:rsidP="008A1219">
      <w:pPr>
        <w:pStyle w:val="Caption"/>
      </w:pPr>
      <w:bookmarkStart w:id="71" w:name="_Toc147143656"/>
      <w:r w:rsidRPr="00280F56">
        <w:t xml:space="preserve">Figure </w:t>
      </w:r>
      <w:r w:rsidR="00607AE2">
        <w:fldChar w:fldCharType="begin"/>
      </w:r>
      <w:r w:rsidR="00607AE2">
        <w:instrText xml:space="preserve"> STYLEREF 1 \s </w:instrText>
      </w:r>
      <w:r w:rsidR="00607AE2">
        <w:fldChar w:fldCharType="separate"/>
      </w:r>
      <w:r w:rsidR="00607AE2">
        <w:t>3</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4</w:t>
      </w:r>
      <w:r w:rsidR="00607AE2">
        <w:fldChar w:fldCharType="end"/>
      </w:r>
      <w:r w:rsidRPr="00280F56">
        <w:t xml:space="preserve"> Robotic Arm position showing mounted baseboard</w:t>
      </w:r>
      <w:bookmarkEnd w:id="70"/>
      <w:r w:rsidR="00313114">
        <w:t xml:space="preserve"> for roll and pitch experiments</w:t>
      </w:r>
      <w:bookmarkEnd w:id="71"/>
    </w:p>
    <w:p w14:paraId="16927DA2" w14:textId="77777777" w:rsidR="00944E35" w:rsidRDefault="00944E35" w:rsidP="008969A9">
      <w:pPr>
        <w:pStyle w:val="Caption"/>
      </w:pPr>
      <w:r>
        <w:drawing>
          <wp:inline distT="0" distB="0" distL="0" distR="0" wp14:anchorId="0286247E" wp14:editId="65C23BF6">
            <wp:extent cx="2359593" cy="3133725"/>
            <wp:effectExtent l="0" t="0" r="3175" b="0"/>
            <wp:docPr id="957322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22603" name="Picture 95732260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75398" cy="3154715"/>
                    </a:xfrm>
                    <a:prstGeom prst="rect">
                      <a:avLst/>
                    </a:prstGeom>
                  </pic:spPr>
                </pic:pic>
              </a:graphicData>
            </a:graphic>
          </wp:inline>
        </w:drawing>
      </w:r>
    </w:p>
    <w:p w14:paraId="16956354" w14:textId="17863293" w:rsidR="00944E35" w:rsidRDefault="00944E35" w:rsidP="00944E35">
      <w:pPr>
        <w:pStyle w:val="Caption"/>
      </w:pPr>
      <w:bookmarkStart w:id="72" w:name="_Toc147143657"/>
      <w:r>
        <w:t xml:space="preserve">Figure </w:t>
      </w:r>
      <w:r w:rsidR="00607AE2">
        <w:fldChar w:fldCharType="begin"/>
      </w:r>
      <w:r w:rsidR="00607AE2">
        <w:instrText xml:space="preserve"> STYLEREF 1 \s </w:instrText>
      </w:r>
      <w:r w:rsidR="00607AE2">
        <w:fldChar w:fldCharType="separate"/>
      </w:r>
      <w:r w:rsidR="00607AE2">
        <w:t>3</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5</w:t>
      </w:r>
      <w:r w:rsidR="00607AE2">
        <w:fldChar w:fldCharType="end"/>
      </w:r>
      <w:r>
        <w:t xml:space="preserve"> Robotic Arm position showing mounted baseboard for all other experiments</w:t>
      </w:r>
      <w:bookmarkEnd w:id="72"/>
    </w:p>
    <w:p w14:paraId="11B45FE9" w14:textId="77777777" w:rsidR="00944E35" w:rsidRDefault="005A0F07" w:rsidP="008969A9">
      <w:pPr>
        <w:pStyle w:val="Caption"/>
      </w:pPr>
      <w:r w:rsidRPr="00280F56">
        <w:br/>
      </w:r>
      <w:r w:rsidR="002E0C18" w:rsidRPr="00280F56">
        <w:t xml:space="preserve">The </w:t>
      </w:r>
      <w:r w:rsidR="00C97540">
        <w:t>IMU</w:t>
      </w:r>
      <w:r w:rsidR="00BA4D72" w:rsidRPr="00280F56">
        <w:t>’</w:t>
      </w:r>
      <w:r w:rsidR="002E0C18" w:rsidRPr="00280F56">
        <w:t xml:space="preserve">s gyroscopes and accelerometers </w:t>
      </w:r>
      <w:r w:rsidR="009517EE" w:rsidRPr="00280F56">
        <w:t xml:space="preserve">will be </w:t>
      </w:r>
      <w:r w:rsidR="002E0C18" w:rsidRPr="00280F56">
        <w:t>calibrated</w:t>
      </w:r>
      <w:r w:rsidR="009517EE" w:rsidRPr="00280F56">
        <w:t xml:space="preserve"> using static measurements at various positions of </w:t>
      </w:r>
      <w:r w:rsidR="00E44444">
        <w:rPr>
          <w:rFonts w:cs="Calibri"/>
        </w:rPr>
        <w:t xml:space="preserve">π/2 </w:t>
      </w:r>
      <w:r w:rsidR="009517EE" w:rsidRPr="00280F56">
        <w:t xml:space="preserve">radians on all axes, using recorded gravity as a control measurement. </w:t>
      </w:r>
      <w:r w:rsidR="002E0C18" w:rsidRPr="00280F56">
        <w:t xml:space="preserve"> </w:t>
      </w:r>
      <w:r w:rsidR="00352A0E">
        <w:t>(ie Tilting the board by 90</w:t>
      </w:r>
      <w:r w:rsidR="007D5164">
        <w:t xml:space="preserve"> </w:t>
      </w:r>
      <w:r w:rsidR="00352A0E">
        <w:t xml:space="preserve">degrees in all directions). </w:t>
      </w:r>
      <w:r w:rsidR="00206460">
        <w:t>The calibrate.py program will used to undertake this calibration and the result</w:t>
      </w:r>
      <w:r w:rsidR="007D5164">
        <w:t>ing offset value</w:t>
      </w:r>
      <w:r w:rsidR="00206460">
        <w:t xml:space="preserve">s entered into the imudata.py IMU data-capture script so that caputured data has the cabliration offsets applied as it is recorded. </w:t>
      </w:r>
      <w:r w:rsidR="007D5164">
        <w:br/>
      </w:r>
      <w:r w:rsidR="00206460">
        <w:br/>
      </w:r>
    </w:p>
    <w:p w14:paraId="7DF83AEA" w14:textId="77777777" w:rsidR="00944E35" w:rsidRDefault="00944E35">
      <w:pPr>
        <w:rPr>
          <w:rFonts w:ascii="Calibri" w:hAnsi="Calibri"/>
          <w:noProof/>
          <w:szCs w:val="20"/>
        </w:rPr>
      </w:pPr>
      <w:r>
        <w:br w:type="page"/>
      </w:r>
    </w:p>
    <w:p w14:paraId="15119960" w14:textId="4FD01D13" w:rsidR="00206460" w:rsidRDefault="009517EE" w:rsidP="008969A9">
      <w:pPr>
        <w:pStyle w:val="Caption"/>
      </w:pPr>
      <w:r w:rsidRPr="00280F56">
        <w:lastRenderedPageBreak/>
        <w:t xml:space="preserve">The two dataset </w:t>
      </w:r>
      <w:r w:rsidR="00206460">
        <w:t>(IMU and robotic arm</w:t>
      </w:r>
      <w:r w:rsidR="00633561">
        <w:t>)</w:t>
      </w:r>
      <w:r w:rsidR="00206460">
        <w:t xml:space="preserve"> measurements </w:t>
      </w:r>
      <w:r w:rsidR="002E0C18" w:rsidRPr="00280F56">
        <w:t xml:space="preserve">are </w:t>
      </w:r>
      <w:r w:rsidRPr="00280F56">
        <w:t xml:space="preserve">to be </w:t>
      </w:r>
      <w:r w:rsidR="002E0C18" w:rsidRPr="00280F56">
        <w:t>manually synchronised.</w:t>
      </w:r>
      <w:r w:rsidRPr="00280F56">
        <w:t xml:space="preserve"> </w:t>
      </w:r>
      <w:r w:rsidR="00352A0E">
        <w:br/>
      </w:r>
      <w:r w:rsidR="00633561">
        <w:t>To undertake this, when an experiment is performed, data from the camera IMU and the robotic arm should be visually investigated to determine when movement is first detected. The two elapsed time positions can be entered into the appopriate MATLAB command script for that experiment and the MATLAB processing steps can now be re-applied to the data to achieve alignment.</w:t>
      </w:r>
    </w:p>
    <w:p w14:paraId="44A53D5C" w14:textId="2BF32EC1" w:rsidR="00206460" w:rsidRDefault="00633561" w:rsidP="00206460">
      <w:pPr>
        <w:pStyle w:val="Caption"/>
      </w:pPr>
      <w:bookmarkStart w:id="73" w:name="_Toc146552344"/>
      <w:r>
        <w:t>It is tempting to just align the data sample</w:t>
      </w:r>
      <w:r w:rsidR="007D5164">
        <w:t xml:space="preserve">s with </w:t>
      </w:r>
      <w:r>
        <w:t>an offset</w:t>
      </w:r>
      <w:r w:rsidR="007D5164">
        <w:t>,</w:t>
      </w:r>
      <w:r>
        <w:t xml:space="preserve"> but, as is the nature of general-use multitasking operating systems, the data sampling rate will not be consistent and results similar to Figures 3.1 to 3.6 will be seen. Figure 3.1 shows the result of very poor alignment. Figure 3.2 is the result of aligning data over the entire dataset </w:t>
      </w:r>
      <w:r w:rsidR="007D5164">
        <w:t xml:space="preserve">which appears to be acceptable over the entire dataset </w:t>
      </w:r>
      <w:r>
        <w:t>but Figures 3.3-3.6 show the inevitable variations in timing of this approach.</w:t>
      </w:r>
    </w:p>
    <w:p w14:paraId="43FF2A35" w14:textId="77777777" w:rsidR="00633561" w:rsidRDefault="00633561" w:rsidP="00633561">
      <w:pPr>
        <w:pStyle w:val="BodyText"/>
      </w:pPr>
      <w:r w:rsidRPr="00F24F35">
        <w:rPr>
          <w:noProof/>
        </w:rPr>
        <w:drawing>
          <wp:inline distT="0" distB="0" distL="0" distR="0" wp14:anchorId="0EFEBFE8" wp14:editId="5E14E8D8">
            <wp:extent cx="4857083" cy="2643526"/>
            <wp:effectExtent l="0" t="0" r="1270" b="4445"/>
            <wp:docPr id="103561780" name="Picture 10356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9174" name="Picture 193320917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76615" cy="2654157"/>
                    </a:xfrm>
                    <a:prstGeom prst="rect">
                      <a:avLst/>
                    </a:prstGeom>
                  </pic:spPr>
                </pic:pic>
              </a:graphicData>
            </a:graphic>
          </wp:inline>
        </w:drawing>
      </w:r>
    </w:p>
    <w:p w14:paraId="2F030228" w14:textId="444E4924" w:rsidR="00633561" w:rsidRDefault="00633561" w:rsidP="00633561">
      <w:pPr>
        <w:pStyle w:val="Caption"/>
        <w:rPr>
          <w:rStyle w:val="CaptionChar"/>
        </w:rPr>
      </w:pPr>
      <w:bookmarkStart w:id="74" w:name="_Toc147143658"/>
      <w:r w:rsidRPr="00C17AD5">
        <w:rPr>
          <w:rStyle w:val="CaptionChar"/>
        </w:rPr>
        <w:t xml:space="preserve">Figure </w:t>
      </w:r>
      <w:r w:rsidR="00607AE2">
        <w:rPr>
          <w:rStyle w:val="CaptionChar"/>
        </w:rPr>
        <w:fldChar w:fldCharType="begin"/>
      </w:r>
      <w:r w:rsidR="00607AE2">
        <w:rPr>
          <w:rStyle w:val="CaptionChar"/>
        </w:rPr>
        <w:instrText xml:space="preserve"> STYLEREF 1 \s </w:instrText>
      </w:r>
      <w:r w:rsidR="00607AE2">
        <w:rPr>
          <w:rStyle w:val="CaptionChar"/>
        </w:rPr>
        <w:fldChar w:fldCharType="separate"/>
      </w:r>
      <w:r w:rsidR="00607AE2">
        <w:rPr>
          <w:rStyle w:val="CaptionChar"/>
        </w:rPr>
        <w:t>3</w:t>
      </w:r>
      <w:r w:rsidR="00607AE2">
        <w:rPr>
          <w:rStyle w:val="CaptionChar"/>
        </w:rPr>
        <w:fldChar w:fldCharType="end"/>
      </w:r>
      <w:r w:rsidR="00607AE2">
        <w:rPr>
          <w:rStyle w:val="CaptionChar"/>
        </w:rPr>
        <w:t>.</w:t>
      </w:r>
      <w:r w:rsidR="00607AE2">
        <w:rPr>
          <w:rStyle w:val="CaptionChar"/>
        </w:rPr>
        <w:fldChar w:fldCharType="begin"/>
      </w:r>
      <w:r w:rsidR="00607AE2">
        <w:rPr>
          <w:rStyle w:val="CaptionChar"/>
        </w:rPr>
        <w:instrText xml:space="preserve"> SEQ Figure \* ARABIC \s 1 </w:instrText>
      </w:r>
      <w:r w:rsidR="00607AE2">
        <w:rPr>
          <w:rStyle w:val="CaptionChar"/>
        </w:rPr>
        <w:fldChar w:fldCharType="separate"/>
      </w:r>
      <w:r w:rsidR="00607AE2">
        <w:rPr>
          <w:rStyle w:val="CaptionChar"/>
        </w:rPr>
        <w:t>6</w:t>
      </w:r>
      <w:r w:rsidR="00607AE2">
        <w:rPr>
          <w:rStyle w:val="CaptionChar"/>
        </w:rPr>
        <w:fldChar w:fldCharType="end"/>
      </w:r>
      <w:r w:rsidRPr="00C17AD5">
        <w:rPr>
          <w:rStyle w:val="CaptionChar"/>
        </w:rPr>
        <w:t xml:space="preserve"> </w:t>
      </w:r>
      <w:r>
        <w:rPr>
          <w:rStyle w:val="CaptionChar"/>
        </w:rPr>
        <w:t>Sub-optimal alignment plot</w:t>
      </w:r>
      <w:r w:rsidRPr="00C17AD5">
        <w:rPr>
          <w:rStyle w:val="CaptionChar"/>
        </w:rPr>
        <w:t xml:space="preserve"> from t=1000 to t=1300 </w:t>
      </w:r>
      <w:r>
        <w:rPr>
          <w:rStyle w:val="CaptionChar"/>
        </w:rPr>
        <w:t xml:space="preserve">from </w:t>
      </w:r>
      <w:r w:rsidRPr="00C17AD5">
        <w:rPr>
          <w:rStyle w:val="CaptionChar"/>
        </w:rPr>
        <w:t>a dataset of 4999 values</w:t>
      </w:r>
      <w:bookmarkEnd w:id="74"/>
    </w:p>
    <w:p w14:paraId="21767646" w14:textId="77777777" w:rsidR="00633561" w:rsidRDefault="00633561" w:rsidP="00633561">
      <w:pPr>
        <w:pStyle w:val="BodyText"/>
        <w:rPr>
          <w:rStyle w:val="CaptionChar"/>
        </w:rPr>
      </w:pPr>
      <w:r w:rsidRPr="00280F56">
        <w:rPr>
          <w:noProof/>
        </w:rPr>
        <w:drawing>
          <wp:inline distT="0" distB="0" distL="0" distR="0" wp14:anchorId="63357DD5" wp14:editId="37483D29">
            <wp:extent cx="4762680" cy="2586370"/>
            <wp:effectExtent l="0" t="0" r="0" b="4445"/>
            <wp:docPr id="436468500" name="Picture 436468500" descr="A graph showing a sound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73596" name="Picture 2" descr="A graph showing a sound wave&#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73119" cy="2592039"/>
                    </a:xfrm>
                    <a:prstGeom prst="rect">
                      <a:avLst/>
                    </a:prstGeom>
                  </pic:spPr>
                </pic:pic>
              </a:graphicData>
            </a:graphic>
          </wp:inline>
        </w:drawing>
      </w:r>
    </w:p>
    <w:p w14:paraId="58A428AE" w14:textId="3EF251C9" w:rsidR="00633561" w:rsidRDefault="00633561" w:rsidP="00633561">
      <w:pPr>
        <w:pStyle w:val="BodyText"/>
        <w:rPr>
          <w:rStyle w:val="CaptionChar"/>
        </w:rPr>
      </w:pPr>
      <w:bookmarkStart w:id="75" w:name="_Toc147143659"/>
      <w:r w:rsidRPr="00896FCF">
        <w:rPr>
          <w:rStyle w:val="CaptionChar"/>
        </w:rPr>
        <w:t xml:space="preserve">Figure </w:t>
      </w:r>
      <w:r w:rsidR="00607AE2">
        <w:rPr>
          <w:rStyle w:val="CaptionChar"/>
        </w:rPr>
        <w:fldChar w:fldCharType="begin"/>
      </w:r>
      <w:r w:rsidR="00607AE2">
        <w:rPr>
          <w:rStyle w:val="CaptionChar"/>
        </w:rPr>
        <w:instrText xml:space="preserve"> STYLEREF 1 \s </w:instrText>
      </w:r>
      <w:r w:rsidR="00607AE2">
        <w:rPr>
          <w:rStyle w:val="CaptionChar"/>
        </w:rPr>
        <w:fldChar w:fldCharType="separate"/>
      </w:r>
      <w:r w:rsidR="00607AE2">
        <w:rPr>
          <w:rStyle w:val="CaptionChar"/>
        </w:rPr>
        <w:t>3</w:t>
      </w:r>
      <w:r w:rsidR="00607AE2">
        <w:rPr>
          <w:rStyle w:val="CaptionChar"/>
        </w:rPr>
        <w:fldChar w:fldCharType="end"/>
      </w:r>
      <w:r w:rsidR="00607AE2">
        <w:rPr>
          <w:rStyle w:val="CaptionChar"/>
        </w:rPr>
        <w:t>.</w:t>
      </w:r>
      <w:r w:rsidR="00607AE2">
        <w:rPr>
          <w:rStyle w:val="CaptionChar"/>
        </w:rPr>
        <w:fldChar w:fldCharType="begin"/>
      </w:r>
      <w:r w:rsidR="00607AE2">
        <w:rPr>
          <w:rStyle w:val="CaptionChar"/>
        </w:rPr>
        <w:instrText xml:space="preserve"> SEQ Figure \* ARABIC \s 1 </w:instrText>
      </w:r>
      <w:r w:rsidR="00607AE2">
        <w:rPr>
          <w:rStyle w:val="CaptionChar"/>
        </w:rPr>
        <w:fldChar w:fldCharType="separate"/>
      </w:r>
      <w:r w:rsidR="00607AE2">
        <w:rPr>
          <w:rStyle w:val="CaptionChar"/>
        </w:rPr>
        <w:t>7</w:t>
      </w:r>
      <w:r w:rsidR="00607AE2">
        <w:rPr>
          <w:rStyle w:val="CaptionChar"/>
        </w:rPr>
        <w:fldChar w:fldCharType="end"/>
      </w:r>
      <w:r w:rsidRPr="00896FCF">
        <w:rPr>
          <w:rStyle w:val="CaptionChar"/>
        </w:rPr>
        <w:t xml:space="preserve"> </w:t>
      </w:r>
      <w:r>
        <w:rPr>
          <w:rStyle w:val="CaptionChar"/>
        </w:rPr>
        <w:t>Overall “best-fit” alignment plot showing OK alignment at this level</w:t>
      </w:r>
      <w:bookmarkEnd w:id="75"/>
    </w:p>
    <w:p w14:paraId="2CB97F77" w14:textId="77777777" w:rsidR="00633561" w:rsidRDefault="00633561" w:rsidP="00633561">
      <w:pPr>
        <w:pStyle w:val="BodyText"/>
      </w:pPr>
      <w:r w:rsidRPr="00280F56">
        <w:rPr>
          <w:noProof/>
        </w:rPr>
        <w:lastRenderedPageBreak/>
        <w:drawing>
          <wp:inline distT="0" distB="0" distL="0" distR="0" wp14:anchorId="496DF782" wp14:editId="1ABD1E74">
            <wp:extent cx="4524330" cy="2462421"/>
            <wp:effectExtent l="0" t="0" r="0" b="0"/>
            <wp:docPr id="80089065" name="Picture 8008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0020" name="Picture 16264002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51236" cy="2477065"/>
                    </a:xfrm>
                    <a:prstGeom prst="rect">
                      <a:avLst/>
                    </a:prstGeom>
                  </pic:spPr>
                </pic:pic>
              </a:graphicData>
            </a:graphic>
          </wp:inline>
        </w:drawing>
      </w:r>
    </w:p>
    <w:p w14:paraId="635BD36B" w14:textId="2ACF8AA2" w:rsidR="00633561" w:rsidRDefault="00633561" w:rsidP="00633561">
      <w:pPr>
        <w:pStyle w:val="Caption"/>
      </w:pPr>
      <w:bookmarkStart w:id="76" w:name="_Toc147143660"/>
      <w:r w:rsidRPr="00280F56">
        <w:t xml:space="preserve">Figure </w:t>
      </w:r>
      <w:r w:rsidR="00607AE2">
        <w:fldChar w:fldCharType="begin"/>
      </w:r>
      <w:r w:rsidR="00607AE2">
        <w:instrText xml:space="preserve"> STYLEREF 1 \s </w:instrText>
      </w:r>
      <w:r w:rsidR="00607AE2">
        <w:fldChar w:fldCharType="separate"/>
      </w:r>
      <w:r w:rsidR="00607AE2">
        <w:t>3</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8</w:t>
      </w:r>
      <w:r w:rsidR="00607AE2">
        <w:fldChar w:fldCharType="end"/>
      </w:r>
      <w:r w:rsidRPr="00280F56">
        <w:t xml:space="preserve"> </w:t>
      </w:r>
      <w:r>
        <w:t>“Best-fit” alignment - close up of samples from 100-300</w:t>
      </w:r>
      <w:r w:rsidRPr="00280F56">
        <w:t>.</w:t>
      </w:r>
      <w:bookmarkEnd w:id="76"/>
    </w:p>
    <w:p w14:paraId="54CA8BE2" w14:textId="77777777" w:rsidR="00633561" w:rsidRDefault="00633561" w:rsidP="00633561">
      <w:pPr>
        <w:pStyle w:val="BodyText"/>
        <w:rPr>
          <w:rStyle w:val="CaptionChar"/>
        </w:rPr>
      </w:pPr>
      <w:r w:rsidRPr="00C17AD5">
        <w:rPr>
          <w:noProof/>
        </w:rPr>
        <w:drawing>
          <wp:inline distT="0" distB="0" distL="0" distR="0" wp14:anchorId="64461504" wp14:editId="6FA1223A">
            <wp:extent cx="4567666" cy="2486007"/>
            <wp:effectExtent l="0" t="0" r="4445" b="0"/>
            <wp:docPr id="219561733" name="Picture 219561733" descr="A graph showing a variety of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7913" name="Picture 4" descr="A graph showing a variety of colored lines&#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88459" cy="2497324"/>
                    </a:xfrm>
                    <a:prstGeom prst="rect">
                      <a:avLst/>
                    </a:prstGeom>
                  </pic:spPr>
                </pic:pic>
              </a:graphicData>
            </a:graphic>
          </wp:inline>
        </w:drawing>
      </w:r>
    </w:p>
    <w:p w14:paraId="79653909" w14:textId="23FD51AB" w:rsidR="00633561" w:rsidRDefault="00633561" w:rsidP="00633561">
      <w:pPr>
        <w:pStyle w:val="BodyText"/>
        <w:rPr>
          <w:rStyle w:val="CaptionChar"/>
        </w:rPr>
      </w:pPr>
      <w:bookmarkStart w:id="77" w:name="_Toc147143661"/>
      <w:r w:rsidRPr="00C17AD5">
        <w:rPr>
          <w:rStyle w:val="CaptionChar"/>
        </w:rPr>
        <w:t xml:space="preserve">Figure </w:t>
      </w:r>
      <w:r w:rsidR="00607AE2">
        <w:rPr>
          <w:rStyle w:val="CaptionChar"/>
        </w:rPr>
        <w:fldChar w:fldCharType="begin"/>
      </w:r>
      <w:r w:rsidR="00607AE2">
        <w:rPr>
          <w:rStyle w:val="CaptionChar"/>
        </w:rPr>
        <w:instrText xml:space="preserve"> STYLEREF 1 \s </w:instrText>
      </w:r>
      <w:r w:rsidR="00607AE2">
        <w:rPr>
          <w:rStyle w:val="CaptionChar"/>
        </w:rPr>
        <w:fldChar w:fldCharType="separate"/>
      </w:r>
      <w:r w:rsidR="00607AE2">
        <w:rPr>
          <w:rStyle w:val="CaptionChar"/>
        </w:rPr>
        <w:t>3</w:t>
      </w:r>
      <w:r w:rsidR="00607AE2">
        <w:rPr>
          <w:rStyle w:val="CaptionChar"/>
        </w:rPr>
        <w:fldChar w:fldCharType="end"/>
      </w:r>
      <w:r w:rsidR="00607AE2">
        <w:rPr>
          <w:rStyle w:val="CaptionChar"/>
        </w:rPr>
        <w:t>.</w:t>
      </w:r>
      <w:r w:rsidR="00607AE2">
        <w:rPr>
          <w:rStyle w:val="CaptionChar"/>
        </w:rPr>
        <w:fldChar w:fldCharType="begin"/>
      </w:r>
      <w:r w:rsidR="00607AE2">
        <w:rPr>
          <w:rStyle w:val="CaptionChar"/>
        </w:rPr>
        <w:instrText xml:space="preserve"> SEQ Figure \* ARABIC \s 1 </w:instrText>
      </w:r>
      <w:r w:rsidR="00607AE2">
        <w:rPr>
          <w:rStyle w:val="CaptionChar"/>
        </w:rPr>
        <w:fldChar w:fldCharType="separate"/>
      </w:r>
      <w:r w:rsidR="00607AE2">
        <w:rPr>
          <w:rStyle w:val="CaptionChar"/>
        </w:rPr>
        <w:t>9</w:t>
      </w:r>
      <w:r w:rsidR="00607AE2">
        <w:rPr>
          <w:rStyle w:val="CaptionChar"/>
        </w:rPr>
        <w:fldChar w:fldCharType="end"/>
      </w:r>
      <w:r w:rsidRPr="00C17AD5">
        <w:rPr>
          <w:rStyle w:val="CaptionChar"/>
        </w:rPr>
        <w:t xml:space="preserve"> </w:t>
      </w:r>
      <w:r>
        <w:t xml:space="preserve">“Best-fit” alignment - </w:t>
      </w:r>
      <w:proofErr w:type="gramStart"/>
      <w:r>
        <w:t>close up</w:t>
      </w:r>
      <w:proofErr w:type="gramEnd"/>
      <w:r>
        <w:t xml:space="preserve"> of samples from 1000-3000.</w:t>
      </w:r>
      <w:bookmarkEnd w:id="77"/>
    </w:p>
    <w:p w14:paraId="3B4A099A" w14:textId="77777777" w:rsidR="00633561" w:rsidRDefault="00633561" w:rsidP="00633561">
      <w:pPr>
        <w:pStyle w:val="BodyText"/>
      </w:pPr>
      <w:r w:rsidRPr="00280F56">
        <w:rPr>
          <w:noProof/>
        </w:rPr>
        <w:drawing>
          <wp:inline distT="0" distB="0" distL="0" distR="0" wp14:anchorId="13AAFADE" wp14:editId="2166CA6D">
            <wp:extent cx="4758347" cy="2589787"/>
            <wp:effectExtent l="0" t="0" r="4445" b="1270"/>
            <wp:docPr id="1113674729" name="Picture 1113674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93336" name="Picture 93529333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70219" cy="2596249"/>
                    </a:xfrm>
                    <a:prstGeom prst="rect">
                      <a:avLst/>
                    </a:prstGeom>
                  </pic:spPr>
                </pic:pic>
              </a:graphicData>
            </a:graphic>
          </wp:inline>
        </w:drawing>
      </w:r>
    </w:p>
    <w:p w14:paraId="225F3230" w14:textId="347C35EB" w:rsidR="00633561" w:rsidRDefault="00633561" w:rsidP="00633561">
      <w:pPr>
        <w:pStyle w:val="Caption"/>
      </w:pPr>
      <w:bookmarkStart w:id="78" w:name="_Toc147143662"/>
      <w:r w:rsidRPr="00280F56">
        <w:t xml:space="preserve">Figure </w:t>
      </w:r>
      <w:r w:rsidR="00607AE2">
        <w:fldChar w:fldCharType="begin"/>
      </w:r>
      <w:r w:rsidR="00607AE2">
        <w:instrText xml:space="preserve"> STYLEREF 1 \s </w:instrText>
      </w:r>
      <w:r w:rsidR="00607AE2">
        <w:fldChar w:fldCharType="separate"/>
      </w:r>
      <w:r w:rsidR="00607AE2">
        <w:t>3</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0</w:t>
      </w:r>
      <w:r w:rsidR="00607AE2">
        <w:fldChar w:fldCharType="end"/>
      </w:r>
      <w:r w:rsidRPr="00280F56">
        <w:t xml:space="preserve"> </w:t>
      </w:r>
      <w:r>
        <w:t xml:space="preserve">“Best-fit” alignment - close up of samples from </w:t>
      </w:r>
      <w:r w:rsidRPr="00280F56">
        <w:t>3000-3300.</w:t>
      </w:r>
      <w:bookmarkEnd w:id="78"/>
    </w:p>
    <w:p w14:paraId="39151BBA" w14:textId="77777777" w:rsidR="00633561" w:rsidRPr="00280F56" w:rsidRDefault="00633561" w:rsidP="00633561">
      <w:pPr>
        <w:pStyle w:val="BodyText"/>
      </w:pPr>
      <w:r w:rsidRPr="00280F56">
        <w:lastRenderedPageBreak/>
        <w:br/>
      </w:r>
      <w:r w:rsidRPr="00280F56">
        <w:rPr>
          <w:noProof/>
        </w:rPr>
        <w:drawing>
          <wp:inline distT="0" distB="0" distL="0" distR="0" wp14:anchorId="7F707EC7" wp14:editId="19BC8790">
            <wp:extent cx="4849353" cy="2639318"/>
            <wp:effectExtent l="0" t="0" r="8890" b="8890"/>
            <wp:docPr id="162238588" name="Picture 162238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83676" name="Picture 84578367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55856" cy="2642857"/>
                    </a:xfrm>
                    <a:prstGeom prst="rect">
                      <a:avLst/>
                    </a:prstGeom>
                  </pic:spPr>
                </pic:pic>
              </a:graphicData>
            </a:graphic>
          </wp:inline>
        </w:drawing>
      </w:r>
    </w:p>
    <w:p w14:paraId="79D58290" w14:textId="4DAF803B" w:rsidR="00633561" w:rsidRDefault="00633561" w:rsidP="00633561">
      <w:pPr>
        <w:pStyle w:val="Caption"/>
      </w:pPr>
      <w:bookmarkStart w:id="79" w:name="_Toc147143663"/>
      <w:r w:rsidRPr="00280F56">
        <w:t xml:space="preserve">Figure </w:t>
      </w:r>
      <w:r w:rsidR="00607AE2">
        <w:fldChar w:fldCharType="begin"/>
      </w:r>
      <w:r w:rsidR="00607AE2">
        <w:instrText xml:space="preserve"> STYLEREF 1 \s </w:instrText>
      </w:r>
      <w:r w:rsidR="00607AE2">
        <w:fldChar w:fldCharType="separate"/>
      </w:r>
      <w:r w:rsidR="00607AE2">
        <w:t>3</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1</w:t>
      </w:r>
      <w:r w:rsidR="00607AE2">
        <w:fldChar w:fldCharType="end"/>
      </w:r>
      <w:r w:rsidRPr="00280F56">
        <w:t xml:space="preserve"> </w:t>
      </w:r>
      <w:r>
        <w:t xml:space="preserve">“Best-fit” alignment - close up of samples from </w:t>
      </w:r>
      <w:r w:rsidRPr="00280F56">
        <w:t>4500-4999.</w:t>
      </w:r>
      <w:bookmarkEnd w:id="79"/>
    </w:p>
    <w:p w14:paraId="315D487E" w14:textId="4A518858" w:rsidR="00352A0E" w:rsidRDefault="00352A0E">
      <w:pPr>
        <w:rPr>
          <w:rFonts w:ascii="Calibri" w:hAnsi="Calibri" w:cs="Calibri"/>
          <w:b/>
          <w:bCs/>
          <w:iCs/>
          <w:sz w:val="28"/>
          <w:szCs w:val="28"/>
        </w:rPr>
      </w:pPr>
    </w:p>
    <w:p w14:paraId="211D44AA" w14:textId="306408D9" w:rsidR="00CF13D7" w:rsidRDefault="00944E35">
      <w:r>
        <w:t>Even with the alignment of elapsed time, rather than by the number of samples, the alignment is not perfect</w:t>
      </w:r>
      <w:r w:rsidR="00CF13D7">
        <w:t xml:space="preserve"> as can be seen in Figures 3.11 to 3.13</w:t>
      </w:r>
      <w:r>
        <w:t>, showing that the two devices do not always keep time in the same way.</w:t>
      </w:r>
      <w:r w:rsidR="00CF13D7">
        <w:t xml:space="preserve"> The misalignment is consistent however, as distinct from using sample alignment, and arises from using the middle IMU (Camera) as the alignment method</w:t>
      </w:r>
      <w:r w:rsidR="004A2375">
        <w:t xml:space="preserve"> (the initial robot arm movement may be recorded on one of the other IMUs</w:t>
      </w:r>
      <w:proofErr w:type="gramStart"/>
      <w:r w:rsidR="004A2375">
        <w:t xml:space="preserve">) </w:t>
      </w:r>
      <w:r w:rsidR="00CF13D7">
        <w:t>,</w:t>
      </w:r>
      <w:proofErr w:type="gramEnd"/>
      <w:r w:rsidR="00CF13D7">
        <w:t xml:space="preserve"> as well as differences in performance between the devices.</w:t>
      </w:r>
      <w:r w:rsidR="00CF13D7">
        <w:br/>
      </w:r>
    </w:p>
    <w:p w14:paraId="2CACB281" w14:textId="77777777" w:rsidR="00CF13D7" w:rsidRDefault="00CF13D7">
      <w:r>
        <w:rPr>
          <w:noProof/>
        </w:rPr>
        <w:drawing>
          <wp:inline distT="0" distB="0" distL="0" distR="0" wp14:anchorId="0B0EAB27" wp14:editId="121DB43B">
            <wp:extent cx="4843786" cy="2638425"/>
            <wp:effectExtent l="0" t="0" r="0" b="0"/>
            <wp:docPr id="523096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96399" name="Picture 52309639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51457" cy="2642603"/>
                    </a:xfrm>
                    <a:prstGeom prst="rect">
                      <a:avLst/>
                    </a:prstGeom>
                  </pic:spPr>
                </pic:pic>
              </a:graphicData>
            </a:graphic>
          </wp:inline>
        </w:drawing>
      </w:r>
    </w:p>
    <w:p w14:paraId="40118413" w14:textId="58F29F16" w:rsidR="00CF13D7" w:rsidRDefault="00CF13D7" w:rsidP="00CF13D7">
      <w:pPr>
        <w:pStyle w:val="Caption"/>
      </w:pPr>
      <w:bookmarkStart w:id="80" w:name="_Toc147143664"/>
      <w:r>
        <w:t xml:space="preserve">Figure </w:t>
      </w:r>
      <w:r w:rsidR="00607AE2">
        <w:fldChar w:fldCharType="begin"/>
      </w:r>
      <w:r w:rsidR="00607AE2">
        <w:instrText xml:space="preserve"> STYLEREF 1 \s </w:instrText>
      </w:r>
      <w:r w:rsidR="00607AE2">
        <w:fldChar w:fldCharType="separate"/>
      </w:r>
      <w:r w:rsidR="00607AE2">
        <w:t>3</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2</w:t>
      </w:r>
      <w:r w:rsidR="00607AE2">
        <w:fldChar w:fldCharType="end"/>
      </w:r>
      <w:r>
        <w:t xml:space="preserve"> Overall alignment of IMU and robot arm</w:t>
      </w:r>
      <w:bookmarkEnd w:id="80"/>
    </w:p>
    <w:p w14:paraId="6981E3CA" w14:textId="77777777" w:rsidR="00CF13D7" w:rsidRDefault="00CF13D7" w:rsidP="00CF13D7">
      <w:pPr>
        <w:pStyle w:val="Caption"/>
        <w:rPr>
          <w:noProof w:val="0"/>
        </w:rPr>
      </w:pPr>
      <w:r>
        <w:lastRenderedPageBreak/>
        <w:drawing>
          <wp:inline distT="0" distB="0" distL="0" distR="0" wp14:anchorId="0C822802" wp14:editId="2E01B230">
            <wp:extent cx="4511543" cy="2457450"/>
            <wp:effectExtent l="0" t="0" r="3810" b="0"/>
            <wp:docPr id="1990080159" name="Picture 4"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80159" name="Picture 4" descr="A graph with colorful line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22718" cy="2463537"/>
                    </a:xfrm>
                    <a:prstGeom prst="rect">
                      <a:avLst/>
                    </a:prstGeom>
                  </pic:spPr>
                </pic:pic>
              </a:graphicData>
            </a:graphic>
          </wp:inline>
        </w:drawing>
      </w:r>
    </w:p>
    <w:p w14:paraId="4CC5C382" w14:textId="7F759F0A" w:rsidR="00CF13D7" w:rsidRDefault="00CF13D7" w:rsidP="00CF13D7">
      <w:pPr>
        <w:pStyle w:val="Caption"/>
      </w:pPr>
      <w:bookmarkStart w:id="81" w:name="_Toc147143665"/>
      <w:r>
        <w:t xml:space="preserve">Figure </w:t>
      </w:r>
      <w:r w:rsidR="00607AE2">
        <w:fldChar w:fldCharType="begin"/>
      </w:r>
      <w:r w:rsidR="00607AE2">
        <w:instrText xml:space="preserve"> STYLEREF 1 \s </w:instrText>
      </w:r>
      <w:r w:rsidR="00607AE2">
        <w:fldChar w:fldCharType="separate"/>
      </w:r>
      <w:r w:rsidR="00607AE2">
        <w:t>3</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3</w:t>
      </w:r>
      <w:r w:rsidR="00607AE2">
        <w:fldChar w:fldCharType="end"/>
      </w:r>
      <w:r>
        <w:t xml:space="preserve"> Alignment of IMU and robot arm from samples 1000-1999</w:t>
      </w:r>
      <w:bookmarkEnd w:id="81"/>
    </w:p>
    <w:p w14:paraId="0F114816" w14:textId="77777777" w:rsidR="00CF13D7" w:rsidRDefault="00CF13D7" w:rsidP="00CF13D7">
      <w:pPr>
        <w:pStyle w:val="Caption"/>
        <w:rPr>
          <w:noProof w:val="0"/>
        </w:rPr>
      </w:pPr>
      <w:r>
        <w:drawing>
          <wp:inline distT="0" distB="0" distL="0" distR="0" wp14:anchorId="40409500" wp14:editId="10E14ADD">
            <wp:extent cx="4529029" cy="2466975"/>
            <wp:effectExtent l="0" t="0" r="5080" b="0"/>
            <wp:docPr id="1015136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36154" name="Picture 101513615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37453" cy="2471564"/>
                    </a:xfrm>
                    <a:prstGeom prst="rect">
                      <a:avLst/>
                    </a:prstGeom>
                  </pic:spPr>
                </pic:pic>
              </a:graphicData>
            </a:graphic>
          </wp:inline>
        </w:drawing>
      </w:r>
    </w:p>
    <w:p w14:paraId="11DE83C0" w14:textId="65F1710B" w:rsidR="00213EB5" w:rsidRDefault="00CF13D7" w:rsidP="00CF13D7">
      <w:pPr>
        <w:pStyle w:val="Caption"/>
        <w:rPr>
          <w:noProof w:val="0"/>
        </w:rPr>
      </w:pPr>
      <w:bookmarkStart w:id="82" w:name="_Toc147143666"/>
      <w:r>
        <w:t xml:space="preserve">Figure </w:t>
      </w:r>
      <w:r w:rsidR="00607AE2">
        <w:fldChar w:fldCharType="begin"/>
      </w:r>
      <w:r w:rsidR="00607AE2">
        <w:instrText xml:space="preserve"> STYLEREF 1 \s </w:instrText>
      </w:r>
      <w:r w:rsidR="00607AE2">
        <w:fldChar w:fldCharType="separate"/>
      </w:r>
      <w:r w:rsidR="00607AE2">
        <w:t>3</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4</w:t>
      </w:r>
      <w:r w:rsidR="00607AE2">
        <w:fldChar w:fldCharType="end"/>
      </w:r>
      <w:r>
        <w:t xml:space="preserve"> Allignment of IMU and robot arm from samples 4000-4999</w:t>
      </w:r>
      <w:bookmarkEnd w:id="82"/>
      <w:r w:rsidR="00213EB5">
        <w:rPr>
          <w:noProof w:val="0"/>
        </w:rPr>
        <w:br w:type="page"/>
      </w:r>
    </w:p>
    <w:p w14:paraId="28C78915" w14:textId="4BA4F1D6" w:rsidR="00F826EB" w:rsidRPr="00280F56" w:rsidRDefault="00F826EB" w:rsidP="00F826EB">
      <w:pPr>
        <w:pStyle w:val="Heading2"/>
        <w:rPr>
          <w:noProof w:val="0"/>
        </w:rPr>
      </w:pPr>
      <w:r w:rsidRPr="00280F56">
        <w:rPr>
          <w:noProof w:val="0"/>
        </w:rPr>
        <w:lastRenderedPageBreak/>
        <w:t>E</w:t>
      </w:r>
      <w:bookmarkEnd w:id="73"/>
      <w:r w:rsidR="00206460">
        <w:rPr>
          <w:noProof w:val="0"/>
        </w:rPr>
        <w:t>xperiments</w:t>
      </w:r>
    </w:p>
    <w:p w14:paraId="0D922E56" w14:textId="77777777" w:rsidR="00944E35" w:rsidRDefault="008A1219" w:rsidP="007D5164">
      <w:pPr>
        <w:pStyle w:val="BodyText"/>
      </w:pPr>
      <w:r>
        <w:t>The experiments outline</w:t>
      </w:r>
      <w:r w:rsidR="006B77AB">
        <w:t>d</w:t>
      </w:r>
      <w:r>
        <w:t xml:space="preserve"> in Table 3.1 are to be run and results analysed.</w:t>
      </w:r>
      <w:r w:rsidRPr="00280F56">
        <w:t xml:space="preserve"> </w:t>
      </w:r>
    </w:p>
    <w:p w14:paraId="1BDE2800" w14:textId="561D544D" w:rsidR="00CF13D7" w:rsidRDefault="00944E35" w:rsidP="00CF13D7">
      <w:pPr>
        <w:pStyle w:val="BodyText"/>
      </w:pPr>
      <w:r>
        <w:t>Table 3.1 contains the experiments undertaken and Tables 3.2 through 3.7 describe the robotic arm movements for each robot Movement program.</w:t>
      </w:r>
      <w:r w:rsidR="00CF13D7">
        <w:br/>
      </w:r>
      <w:r w:rsidR="00CF13D7">
        <w:br/>
      </w:r>
      <w:r w:rsidR="00CF13D7">
        <w:t xml:space="preserve">The three different systems will be compared on speed of processing, processing CPU requirements and overall accuracy. </w:t>
      </w:r>
      <w:r w:rsidR="00CF13D7">
        <w:br/>
      </w:r>
      <w:r w:rsidR="00CF13D7">
        <w:br/>
        <w:t>Once a neural network model has been selected, a different set of robot movements shall be performed, and the three systems compared against the new previously unseen data to validate the NN model on untrained data.</w:t>
      </w:r>
      <w:r w:rsidR="00CF13D7">
        <w:br/>
      </w:r>
      <w:r w:rsidR="00CF13D7">
        <w:br/>
        <w:t xml:space="preserve">The experiments will then be repeated with data from </w:t>
      </w:r>
      <w:r w:rsidR="004A2375">
        <w:t>other IMUs instead of just the camera IMU</w:t>
      </w:r>
      <w:r w:rsidR="00CF13D7">
        <w:t xml:space="preserve">. </w:t>
      </w:r>
      <w:r w:rsidR="004A2375">
        <w:t xml:space="preserve">Both the front three and all IMUs will be investigated. </w:t>
      </w:r>
      <w:r w:rsidR="00CF13D7" w:rsidRPr="00280F56">
        <w:t xml:space="preserve">As the neural network will have </w:t>
      </w:r>
      <w:r w:rsidR="004A2375">
        <w:t xml:space="preserve">up to </w:t>
      </w:r>
      <w:r w:rsidR="00CF13D7" w:rsidRPr="00280F56">
        <w:t xml:space="preserve">30 inputs and the Madgwick and Kalman filters only support input data from a single </w:t>
      </w:r>
      <w:r w:rsidR="00CF13D7">
        <w:t>IMU</w:t>
      </w:r>
      <w:r w:rsidR="00CF13D7" w:rsidRPr="00280F56">
        <w:t xml:space="preserve">, the Madgwick and Kalman filter results </w:t>
      </w:r>
      <w:r w:rsidR="00CF13D7">
        <w:t xml:space="preserve">across all IMUs </w:t>
      </w:r>
      <w:r w:rsidR="00CF13D7" w:rsidRPr="00280F56">
        <w:t xml:space="preserve">will be averaged, to </w:t>
      </w:r>
      <w:r w:rsidR="004A2375">
        <w:t>provide more valid comparisons.</w:t>
      </w:r>
    </w:p>
    <w:p w14:paraId="4C76F942" w14:textId="77777777" w:rsidR="00C6573E" w:rsidRDefault="00CF13D7" w:rsidP="00CF13D7">
      <w:pPr>
        <w:pStyle w:val="BodyText"/>
      </w:pPr>
      <w:r w:rsidRPr="00841042">
        <w:t xml:space="preserve">Yaw movement data </w:t>
      </w:r>
      <w:r>
        <w:t xml:space="preserve">will </w:t>
      </w:r>
      <w:r w:rsidRPr="00841042">
        <w:t xml:space="preserve">not </w:t>
      </w:r>
      <w:r>
        <w:t xml:space="preserve">be </w:t>
      </w:r>
      <w:r w:rsidRPr="00841042">
        <w:t>derived as the IMUs would realistically require magnetometer data to calculate this information and the aluminium baseboard (and steel construction of the vehicle chassis</w:t>
      </w:r>
      <w:r>
        <w:t xml:space="preserve"> when mounted in production</w:t>
      </w:r>
      <w:r w:rsidRPr="00841042">
        <w:t xml:space="preserve">) would likely introduce too much variability to the measurements for a magnetometer to be useful. </w:t>
      </w:r>
      <w:r>
        <w:t>This assumption will be investigated in the results section using the baseboard chassis, alone.</w:t>
      </w:r>
      <w:r>
        <w:br/>
      </w:r>
      <w:r w:rsidR="00185A46">
        <w:br/>
      </w:r>
      <w:r w:rsidR="00206460">
        <w:br/>
      </w:r>
    </w:p>
    <w:p w14:paraId="7BA0EC3A" w14:textId="77777777" w:rsidR="00C6573E" w:rsidRDefault="00C6573E">
      <w:pPr>
        <w:rPr>
          <w:rFonts w:ascii="Calibri" w:hAnsi="Calibri"/>
        </w:rPr>
      </w:pPr>
      <w:r>
        <w:br w:type="page"/>
      </w:r>
    </w:p>
    <w:p w14:paraId="7BBC658B" w14:textId="0B454627" w:rsidR="00206460" w:rsidRPr="00280F56" w:rsidRDefault="00206460" w:rsidP="00CF13D7">
      <w:pPr>
        <w:pStyle w:val="BodyText"/>
      </w:pPr>
      <w:bookmarkStart w:id="83" w:name="_Toc147143030"/>
      <w:r>
        <w:lastRenderedPageBreak/>
        <w:t xml:space="preserve">Table </w:t>
      </w:r>
      <w:fldSimple w:instr=" STYLEREF 1 \s ">
        <w:r w:rsidR="00944E35">
          <w:rPr>
            <w:noProof/>
          </w:rPr>
          <w:t>3</w:t>
        </w:r>
      </w:fldSimple>
      <w:r>
        <w:t>.</w:t>
      </w:r>
      <w:fldSimple w:instr=" SEQ Table \* ARABIC \s 1 ">
        <w:r w:rsidR="00944E35">
          <w:rPr>
            <w:noProof/>
          </w:rPr>
          <w:t>1</w:t>
        </w:r>
      </w:fldSimple>
      <w:r>
        <w:t xml:space="preserve"> Experiments</w:t>
      </w:r>
      <w:bookmarkEnd w:id="83"/>
    </w:p>
    <w:tbl>
      <w:tblPr>
        <w:tblStyle w:val="TableGrid"/>
        <w:tblW w:w="0" w:type="auto"/>
        <w:tblLook w:val="04A0" w:firstRow="1" w:lastRow="0" w:firstColumn="1" w:lastColumn="0" w:noHBand="0" w:noVBand="1"/>
      </w:tblPr>
      <w:tblGrid>
        <w:gridCol w:w="2107"/>
        <w:gridCol w:w="1646"/>
        <w:gridCol w:w="1854"/>
        <w:gridCol w:w="1893"/>
        <w:gridCol w:w="1561"/>
      </w:tblGrid>
      <w:tr w:rsidR="00185A46" w14:paraId="40C8D797" w14:textId="346EDDF7" w:rsidTr="003B4F3B">
        <w:tc>
          <w:tcPr>
            <w:tcW w:w="2111" w:type="dxa"/>
          </w:tcPr>
          <w:p w14:paraId="059090A4" w14:textId="437A8200" w:rsidR="003B4F3B" w:rsidRDefault="003B4F3B" w:rsidP="00185A46">
            <w:pPr>
              <w:jc w:val="center"/>
            </w:pPr>
            <w:r>
              <w:t>Experiment Name</w:t>
            </w:r>
          </w:p>
        </w:tc>
        <w:tc>
          <w:tcPr>
            <w:tcW w:w="1650" w:type="dxa"/>
          </w:tcPr>
          <w:p w14:paraId="5C954390" w14:textId="7E75F85F" w:rsidR="003B4F3B" w:rsidRDefault="003B4F3B" w:rsidP="00185A46">
            <w:pPr>
              <w:jc w:val="center"/>
            </w:pPr>
            <w:r>
              <w:t>IMUs evaluated</w:t>
            </w:r>
          </w:p>
        </w:tc>
        <w:tc>
          <w:tcPr>
            <w:tcW w:w="1856" w:type="dxa"/>
          </w:tcPr>
          <w:p w14:paraId="1609A2E5" w14:textId="4A8B49A6" w:rsidR="003B4F3B" w:rsidRDefault="003B4F3B" w:rsidP="00185A46">
            <w:pPr>
              <w:jc w:val="center"/>
            </w:pPr>
            <w:r>
              <w:t>Capture Name</w:t>
            </w:r>
          </w:p>
        </w:tc>
        <w:tc>
          <w:tcPr>
            <w:tcW w:w="1898" w:type="dxa"/>
          </w:tcPr>
          <w:p w14:paraId="0ABAF154" w14:textId="7CBA296F" w:rsidR="003B4F3B" w:rsidRDefault="003B4F3B" w:rsidP="00185A46">
            <w:pPr>
              <w:jc w:val="center"/>
            </w:pPr>
            <w:r>
              <w:t>Robot Movement Program</w:t>
            </w:r>
          </w:p>
        </w:tc>
        <w:tc>
          <w:tcPr>
            <w:tcW w:w="1546" w:type="dxa"/>
          </w:tcPr>
          <w:p w14:paraId="1C461078" w14:textId="00604D88" w:rsidR="003B4F3B" w:rsidRDefault="003B4F3B" w:rsidP="00185A46">
            <w:pPr>
              <w:jc w:val="center"/>
            </w:pPr>
            <w:r>
              <w:t>Purpose</w:t>
            </w:r>
          </w:p>
        </w:tc>
      </w:tr>
      <w:tr w:rsidR="00185A46" w14:paraId="3695A0E3" w14:textId="46F286DD" w:rsidTr="003B4F3B">
        <w:tc>
          <w:tcPr>
            <w:tcW w:w="2111" w:type="dxa"/>
          </w:tcPr>
          <w:p w14:paraId="74039EE8" w14:textId="5B2E78B5" w:rsidR="003B4F3B" w:rsidRDefault="003B4F3B" w:rsidP="00185A46">
            <w:pPr>
              <w:jc w:val="center"/>
            </w:pPr>
            <w:r>
              <w:t>Stationary</w:t>
            </w:r>
          </w:p>
        </w:tc>
        <w:tc>
          <w:tcPr>
            <w:tcW w:w="1650" w:type="dxa"/>
          </w:tcPr>
          <w:p w14:paraId="7676D979" w14:textId="43691530" w:rsidR="003B4F3B" w:rsidRDefault="003B4F3B" w:rsidP="00185A46">
            <w:pPr>
              <w:jc w:val="center"/>
            </w:pPr>
            <w:r>
              <w:t>Camera</w:t>
            </w:r>
          </w:p>
        </w:tc>
        <w:tc>
          <w:tcPr>
            <w:tcW w:w="1856" w:type="dxa"/>
          </w:tcPr>
          <w:p w14:paraId="49F42F6E" w14:textId="654DD87B" w:rsidR="003B4F3B" w:rsidRDefault="003B4F3B" w:rsidP="00185A46">
            <w:pPr>
              <w:jc w:val="center"/>
            </w:pPr>
            <w:r>
              <w:t>Stationary</w:t>
            </w:r>
          </w:p>
        </w:tc>
        <w:tc>
          <w:tcPr>
            <w:tcW w:w="1898" w:type="dxa"/>
          </w:tcPr>
          <w:p w14:paraId="37CC6042" w14:textId="434EC43C" w:rsidR="003B4F3B" w:rsidRDefault="003B4F3B" w:rsidP="00185A46">
            <w:pPr>
              <w:jc w:val="center"/>
            </w:pPr>
            <w:r>
              <w:t>-</w:t>
            </w:r>
          </w:p>
        </w:tc>
        <w:tc>
          <w:tcPr>
            <w:tcW w:w="1546" w:type="dxa"/>
          </w:tcPr>
          <w:p w14:paraId="612C99C2" w14:textId="38A43F11" w:rsidR="003B4F3B" w:rsidRDefault="00185A46" w:rsidP="00185A46">
            <w:pPr>
              <w:jc w:val="center"/>
            </w:pPr>
            <w:r>
              <w:t>Determining sensor noise</w:t>
            </w:r>
          </w:p>
        </w:tc>
      </w:tr>
      <w:tr w:rsidR="00185A46" w14:paraId="2D5BBB75" w14:textId="0713A0A4" w:rsidTr="003B4F3B">
        <w:tc>
          <w:tcPr>
            <w:tcW w:w="2111" w:type="dxa"/>
          </w:tcPr>
          <w:p w14:paraId="254A074C" w14:textId="18B390FA" w:rsidR="003B4F3B" w:rsidRDefault="003B4F3B" w:rsidP="00185A46">
            <w:pPr>
              <w:jc w:val="center"/>
            </w:pPr>
            <w:r>
              <w:t>Roll</w:t>
            </w:r>
          </w:p>
        </w:tc>
        <w:tc>
          <w:tcPr>
            <w:tcW w:w="1650" w:type="dxa"/>
          </w:tcPr>
          <w:p w14:paraId="38C661C0" w14:textId="76685EC6" w:rsidR="003B4F3B" w:rsidRDefault="003B4F3B" w:rsidP="00185A46">
            <w:pPr>
              <w:jc w:val="center"/>
            </w:pPr>
            <w:r>
              <w:t>Camera</w:t>
            </w:r>
          </w:p>
        </w:tc>
        <w:tc>
          <w:tcPr>
            <w:tcW w:w="1856" w:type="dxa"/>
          </w:tcPr>
          <w:p w14:paraId="2406B87E" w14:textId="4881DB49" w:rsidR="003B4F3B" w:rsidRDefault="003B4F3B" w:rsidP="00185A46">
            <w:pPr>
              <w:jc w:val="center"/>
            </w:pPr>
            <w:r>
              <w:t>Roll</w:t>
            </w:r>
          </w:p>
        </w:tc>
        <w:tc>
          <w:tcPr>
            <w:tcW w:w="1898" w:type="dxa"/>
          </w:tcPr>
          <w:p w14:paraId="30E070FF" w14:textId="4215A4B7" w:rsidR="003B4F3B" w:rsidRDefault="003B4F3B" w:rsidP="00185A46">
            <w:pPr>
              <w:jc w:val="center"/>
            </w:pPr>
            <w:r>
              <w:t>Roll</w:t>
            </w:r>
          </w:p>
        </w:tc>
        <w:tc>
          <w:tcPr>
            <w:tcW w:w="1546" w:type="dxa"/>
          </w:tcPr>
          <w:p w14:paraId="17065C0B" w14:textId="3C28A7F1" w:rsidR="003B4F3B" w:rsidRDefault="003B4F3B" w:rsidP="00185A46">
            <w:pPr>
              <w:jc w:val="center"/>
            </w:pPr>
            <w:r>
              <w:t>Roll</w:t>
            </w:r>
            <w:r w:rsidR="00185A46">
              <w:t xml:space="preserve"> sensitivity</w:t>
            </w:r>
          </w:p>
        </w:tc>
      </w:tr>
      <w:tr w:rsidR="00185A46" w14:paraId="72D912F7" w14:textId="6A05C8C4" w:rsidTr="003B4F3B">
        <w:tc>
          <w:tcPr>
            <w:tcW w:w="2111" w:type="dxa"/>
          </w:tcPr>
          <w:p w14:paraId="5AD5AFA5" w14:textId="25F429F8" w:rsidR="003B4F3B" w:rsidRDefault="003B4F3B" w:rsidP="00185A46">
            <w:pPr>
              <w:jc w:val="center"/>
            </w:pPr>
            <w:r>
              <w:t>Pitch</w:t>
            </w:r>
          </w:p>
        </w:tc>
        <w:tc>
          <w:tcPr>
            <w:tcW w:w="1650" w:type="dxa"/>
          </w:tcPr>
          <w:p w14:paraId="0FFBF5DE" w14:textId="1D08BAC2" w:rsidR="003B4F3B" w:rsidRDefault="003B4F3B" w:rsidP="00185A46">
            <w:pPr>
              <w:jc w:val="center"/>
            </w:pPr>
            <w:r>
              <w:t>Camera</w:t>
            </w:r>
          </w:p>
        </w:tc>
        <w:tc>
          <w:tcPr>
            <w:tcW w:w="1856" w:type="dxa"/>
          </w:tcPr>
          <w:p w14:paraId="52C024AE" w14:textId="2DA0E19C" w:rsidR="003B4F3B" w:rsidRDefault="003B4F3B" w:rsidP="00185A46">
            <w:pPr>
              <w:jc w:val="center"/>
            </w:pPr>
            <w:r>
              <w:t>Pitch</w:t>
            </w:r>
          </w:p>
        </w:tc>
        <w:tc>
          <w:tcPr>
            <w:tcW w:w="1898" w:type="dxa"/>
          </w:tcPr>
          <w:p w14:paraId="304C1BF3" w14:textId="03983791" w:rsidR="003B4F3B" w:rsidRDefault="003B4F3B" w:rsidP="00185A46">
            <w:pPr>
              <w:jc w:val="center"/>
            </w:pPr>
            <w:r>
              <w:t>Pitch</w:t>
            </w:r>
          </w:p>
        </w:tc>
        <w:tc>
          <w:tcPr>
            <w:tcW w:w="1546" w:type="dxa"/>
          </w:tcPr>
          <w:p w14:paraId="7AF3FEEF" w14:textId="595881C3" w:rsidR="003B4F3B" w:rsidRDefault="003B4F3B" w:rsidP="00185A46">
            <w:pPr>
              <w:jc w:val="center"/>
            </w:pPr>
            <w:r>
              <w:t xml:space="preserve">Pitch </w:t>
            </w:r>
            <w:r w:rsidR="00185A46">
              <w:t>sensitivity</w:t>
            </w:r>
          </w:p>
        </w:tc>
      </w:tr>
      <w:tr w:rsidR="00185A46" w14:paraId="52A0AE55" w14:textId="7D882110" w:rsidTr="003B4F3B">
        <w:tc>
          <w:tcPr>
            <w:tcW w:w="2111" w:type="dxa"/>
          </w:tcPr>
          <w:p w14:paraId="0B6300EC" w14:textId="2D3E96A0" w:rsidR="003B4F3B" w:rsidRDefault="003B4F3B" w:rsidP="00185A46">
            <w:pPr>
              <w:jc w:val="center"/>
            </w:pPr>
            <w:r>
              <w:t>Varied</w:t>
            </w:r>
          </w:p>
        </w:tc>
        <w:tc>
          <w:tcPr>
            <w:tcW w:w="1650" w:type="dxa"/>
          </w:tcPr>
          <w:p w14:paraId="28158023" w14:textId="72F15C72" w:rsidR="003B4F3B" w:rsidRDefault="003B4F3B" w:rsidP="00185A46">
            <w:pPr>
              <w:jc w:val="center"/>
            </w:pPr>
            <w:r>
              <w:t>Camera</w:t>
            </w:r>
          </w:p>
        </w:tc>
        <w:tc>
          <w:tcPr>
            <w:tcW w:w="1856" w:type="dxa"/>
          </w:tcPr>
          <w:p w14:paraId="70271554" w14:textId="5013F11B" w:rsidR="003B4F3B" w:rsidRDefault="003B4F3B" w:rsidP="00185A46">
            <w:pPr>
              <w:jc w:val="center"/>
            </w:pPr>
            <w:r>
              <w:t>Varied</w:t>
            </w:r>
          </w:p>
        </w:tc>
        <w:tc>
          <w:tcPr>
            <w:tcW w:w="1898" w:type="dxa"/>
          </w:tcPr>
          <w:p w14:paraId="266A2F2E" w14:textId="5CE26973" w:rsidR="003B4F3B" w:rsidRDefault="003B4F3B" w:rsidP="00185A46">
            <w:pPr>
              <w:jc w:val="center"/>
            </w:pPr>
            <w:r>
              <w:t>Varied</w:t>
            </w:r>
          </w:p>
        </w:tc>
        <w:tc>
          <w:tcPr>
            <w:tcW w:w="1546" w:type="dxa"/>
          </w:tcPr>
          <w:p w14:paraId="6A6967F5" w14:textId="3376ED48" w:rsidR="003B4F3B" w:rsidRDefault="003B4F3B" w:rsidP="00185A46">
            <w:pPr>
              <w:jc w:val="center"/>
            </w:pPr>
            <w:r>
              <w:t>Comparison</w:t>
            </w:r>
            <w:r w:rsidR="00185A46">
              <w:t>s</w:t>
            </w:r>
          </w:p>
        </w:tc>
      </w:tr>
      <w:tr w:rsidR="00185A46" w14:paraId="7C4F145F" w14:textId="68C619AA" w:rsidTr="003B4F3B">
        <w:tc>
          <w:tcPr>
            <w:tcW w:w="2111" w:type="dxa"/>
          </w:tcPr>
          <w:p w14:paraId="502769A5" w14:textId="3C4F5B05" w:rsidR="003B4F3B" w:rsidRDefault="00213EB5" w:rsidP="00185A46">
            <w:pPr>
              <w:jc w:val="center"/>
            </w:pPr>
            <w:proofErr w:type="spellStart"/>
            <w:r>
              <w:t>NNLive</w:t>
            </w:r>
            <w:proofErr w:type="spellEnd"/>
          </w:p>
        </w:tc>
        <w:tc>
          <w:tcPr>
            <w:tcW w:w="1650" w:type="dxa"/>
          </w:tcPr>
          <w:p w14:paraId="75AC9387" w14:textId="182B32EF" w:rsidR="003B4F3B" w:rsidRDefault="003B4F3B" w:rsidP="00185A46">
            <w:pPr>
              <w:jc w:val="center"/>
            </w:pPr>
            <w:r>
              <w:t>All IMUs</w:t>
            </w:r>
          </w:p>
        </w:tc>
        <w:tc>
          <w:tcPr>
            <w:tcW w:w="1856" w:type="dxa"/>
          </w:tcPr>
          <w:p w14:paraId="130CB9D5" w14:textId="491A575F" w:rsidR="003B4F3B" w:rsidRDefault="003B4F3B" w:rsidP="00185A46">
            <w:pPr>
              <w:jc w:val="center"/>
            </w:pPr>
            <w:proofErr w:type="spellStart"/>
            <w:r>
              <w:t>nnlive</w:t>
            </w:r>
            <w:proofErr w:type="spellEnd"/>
          </w:p>
        </w:tc>
        <w:tc>
          <w:tcPr>
            <w:tcW w:w="1898" w:type="dxa"/>
          </w:tcPr>
          <w:p w14:paraId="6A41E084" w14:textId="116D9B9C" w:rsidR="003B4F3B" w:rsidRDefault="003B4F3B" w:rsidP="00185A46">
            <w:pPr>
              <w:jc w:val="center"/>
            </w:pPr>
            <w:proofErr w:type="spellStart"/>
            <w:r>
              <w:t>NNlive</w:t>
            </w:r>
            <w:proofErr w:type="spellEnd"/>
          </w:p>
        </w:tc>
        <w:tc>
          <w:tcPr>
            <w:tcW w:w="1546" w:type="dxa"/>
          </w:tcPr>
          <w:p w14:paraId="12D36BAC" w14:textId="027C207D" w:rsidR="003B4F3B" w:rsidRDefault="003B4F3B" w:rsidP="00185A46">
            <w:pPr>
              <w:jc w:val="center"/>
            </w:pPr>
            <w:r>
              <w:t xml:space="preserve">Untrained </w:t>
            </w:r>
            <w:r w:rsidR="00185A46">
              <w:t xml:space="preserve">data for </w:t>
            </w:r>
            <w:r>
              <w:t>NN</w:t>
            </w:r>
          </w:p>
        </w:tc>
      </w:tr>
      <w:tr w:rsidR="00185A46" w14:paraId="154A7D4A" w14:textId="53D661F3" w:rsidTr="003B4F3B">
        <w:tc>
          <w:tcPr>
            <w:tcW w:w="2111" w:type="dxa"/>
          </w:tcPr>
          <w:p w14:paraId="433213BD" w14:textId="606ED3DB" w:rsidR="003B4F3B" w:rsidRDefault="00213EB5" w:rsidP="00185A46">
            <w:pPr>
              <w:jc w:val="center"/>
            </w:pPr>
            <w:r>
              <w:t>M</w:t>
            </w:r>
            <w:r w:rsidR="003B4F3B">
              <w:t>agnetometer</w:t>
            </w:r>
          </w:p>
        </w:tc>
        <w:tc>
          <w:tcPr>
            <w:tcW w:w="1650" w:type="dxa"/>
          </w:tcPr>
          <w:p w14:paraId="732C07CF" w14:textId="40F88A3A" w:rsidR="003B4F3B" w:rsidRDefault="003B4F3B" w:rsidP="00185A46">
            <w:pPr>
              <w:jc w:val="center"/>
            </w:pPr>
            <w:r>
              <w:t>Camera IMU</w:t>
            </w:r>
          </w:p>
        </w:tc>
        <w:tc>
          <w:tcPr>
            <w:tcW w:w="1856" w:type="dxa"/>
          </w:tcPr>
          <w:p w14:paraId="7B347B58" w14:textId="6B0D2582" w:rsidR="003B4F3B" w:rsidRDefault="00185A46" w:rsidP="00185A46">
            <w:pPr>
              <w:jc w:val="center"/>
            </w:pPr>
            <w:r>
              <w:t>Magnetometer</w:t>
            </w:r>
          </w:p>
        </w:tc>
        <w:tc>
          <w:tcPr>
            <w:tcW w:w="1898" w:type="dxa"/>
          </w:tcPr>
          <w:p w14:paraId="276CD595" w14:textId="0A4EDBC3" w:rsidR="003B4F3B" w:rsidRDefault="003B4F3B" w:rsidP="00185A46">
            <w:pPr>
              <w:jc w:val="center"/>
            </w:pPr>
            <w:r>
              <w:t>Varied</w:t>
            </w:r>
          </w:p>
        </w:tc>
        <w:tc>
          <w:tcPr>
            <w:tcW w:w="1546" w:type="dxa"/>
          </w:tcPr>
          <w:p w14:paraId="62789785" w14:textId="18B23834" w:rsidR="003B4F3B" w:rsidRDefault="003B4F3B" w:rsidP="00185A46">
            <w:pPr>
              <w:jc w:val="center"/>
            </w:pPr>
            <w:r>
              <w:t>Is a magnetometer useful?</w:t>
            </w:r>
          </w:p>
        </w:tc>
      </w:tr>
      <w:tr w:rsidR="00185A46" w14:paraId="39E6316F" w14:textId="4759A6E7" w:rsidTr="003B4F3B">
        <w:tc>
          <w:tcPr>
            <w:tcW w:w="2111" w:type="dxa"/>
          </w:tcPr>
          <w:p w14:paraId="5E2A24E6" w14:textId="2970A397" w:rsidR="003B4F3B" w:rsidRDefault="003B4F3B" w:rsidP="00185A46">
            <w:pPr>
              <w:jc w:val="center"/>
            </w:pPr>
            <w:r>
              <w:t>Rotation</w:t>
            </w:r>
          </w:p>
        </w:tc>
        <w:tc>
          <w:tcPr>
            <w:tcW w:w="1650" w:type="dxa"/>
          </w:tcPr>
          <w:p w14:paraId="11D67E0C" w14:textId="44FBB832" w:rsidR="003B4F3B" w:rsidRDefault="003B4F3B" w:rsidP="00185A46">
            <w:pPr>
              <w:jc w:val="center"/>
            </w:pPr>
            <w:r>
              <w:t>All IMUs</w:t>
            </w:r>
          </w:p>
        </w:tc>
        <w:tc>
          <w:tcPr>
            <w:tcW w:w="1856" w:type="dxa"/>
          </w:tcPr>
          <w:p w14:paraId="6CAE5AD0" w14:textId="0CD74AAA" w:rsidR="003B4F3B" w:rsidRDefault="003B4F3B" w:rsidP="00185A46">
            <w:pPr>
              <w:jc w:val="center"/>
            </w:pPr>
            <w:r>
              <w:t>Rotation</w:t>
            </w:r>
          </w:p>
        </w:tc>
        <w:tc>
          <w:tcPr>
            <w:tcW w:w="1898" w:type="dxa"/>
          </w:tcPr>
          <w:p w14:paraId="77DED033" w14:textId="23F4AF5B" w:rsidR="003B4F3B" w:rsidRDefault="003B4F3B" w:rsidP="00185A46">
            <w:pPr>
              <w:jc w:val="center"/>
            </w:pPr>
            <w:r>
              <w:t>Rotation</w:t>
            </w:r>
          </w:p>
        </w:tc>
        <w:tc>
          <w:tcPr>
            <w:tcW w:w="1546" w:type="dxa"/>
          </w:tcPr>
          <w:p w14:paraId="5564C0BC" w14:textId="31F7DB2D" w:rsidR="003B4F3B" w:rsidRDefault="00185A46" w:rsidP="00185A46">
            <w:pPr>
              <w:jc w:val="center"/>
            </w:pPr>
            <w:r>
              <w:t>Complex movements and c</w:t>
            </w:r>
            <w:r w:rsidR="003B4F3B">
              <w:t>an Yaw be measured?</w:t>
            </w:r>
          </w:p>
        </w:tc>
      </w:tr>
      <w:tr w:rsidR="00213EB5" w14:paraId="1D42D4A1" w14:textId="77777777" w:rsidTr="003B4F3B">
        <w:tc>
          <w:tcPr>
            <w:tcW w:w="2111" w:type="dxa"/>
          </w:tcPr>
          <w:p w14:paraId="7C163FAD" w14:textId="30B14A3D" w:rsidR="00213EB5" w:rsidRDefault="00213EB5" w:rsidP="00185A46">
            <w:pPr>
              <w:jc w:val="center"/>
            </w:pPr>
            <w:r>
              <w:t>Rotation Untrained</w:t>
            </w:r>
          </w:p>
        </w:tc>
        <w:tc>
          <w:tcPr>
            <w:tcW w:w="1650" w:type="dxa"/>
          </w:tcPr>
          <w:p w14:paraId="7C95C3E9" w14:textId="11FA949F" w:rsidR="00213EB5" w:rsidRDefault="00213EB5" w:rsidP="00185A46">
            <w:pPr>
              <w:jc w:val="center"/>
            </w:pPr>
            <w:r>
              <w:t>All IMUs</w:t>
            </w:r>
          </w:p>
        </w:tc>
        <w:tc>
          <w:tcPr>
            <w:tcW w:w="1856" w:type="dxa"/>
          </w:tcPr>
          <w:p w14:paraId="1889A96C" w14:textId="0AFF2FD1" w:rsidR="00213EB5" w:rsidRDefault="00213EB5" w:rsidP="00185A46">
            <w:pPr>
              <w:jc w:val="center"/>
            </w:pPr>
            <w:r>
              <w:t>Rotation-Untrained</w:t>
            </w:r>
          </w:p>
        </w:tc>
        <w:tc>
          <w:tcPr>
            <w:tcW w:w="1898" w:type="dxa"/>
          </w:tcPr>
          <w:p w14:paraId="74355DBC" w14:textId="11A8158F" w:rsidR="00213EB5" w:rsidRDefault="00213EB5" w:rsidP="00185A46">
            <w:pPr>
              <w:jc w:val="center"/>
            </w:pPr>
            <w:r>
              <w:t>Rotation-Untrained</w:t>
            </w:r>
          </w:p>
        </w:tc>
        <w:tc>
          <w:tcPr>
            <w:tcW w:w="1546" w:type="dxa"/>
          </w:tcPr>
          <w:p w14:paraId="3E59FCC5" w14:textId="02A9EAE5" w:rsidR="00213EB5" w:rsidRDefault="00213EB5" w:rsidP="00185A46">
            <w:pPr>
              <w:jc w:val="center"/>
            </w:pPr>
            <w:r>
              <w:t>Complex movements on untrained data</w:t>
            </w:r>
          </w:p>
        </w:tc>
      </w:tr>
      <w:tr w:rsidR="00185A46" w14:paraId="5DDB0C9D" w14:textId="1542DDD1" w:rsidTr="003B4F3B">
        <w:tc>
          <w:tcPr>
            <w:tcW w:w="2111" w:type="dxa"/>
          </w:tcPr>
          <w:p w14:paraId="7E7B339B" w14:textId="0CB21C46" w:rsidR="003B4F3B" w:rsidRDefault="003B4F3B" w:rsidP="00185A46">
            <w:pPr>
              <w:jc w:val="center"/>
            </w:pPr>
            <w:r>
              <w:t>FL-IMU-down</w:t>
            </w:r>
          </w:p>
        </w:tc>
        <w:tc>
          <w:tcPr>
            <w:tcW w:w="1650" w:type="dxa"/>
          </w:tcPr>
          <w:p w14:paraId="5777CDDF" w14:textId="698BDB4D" w:rsidR="003B4F3B" w:rsidRDefault="003B4F3B" w:rsidP="00185A46">
            <w:pPr>
              <w:jc w:val="center"/>
            </w:pPr>
            <w:r>
              <w:t>All IMUs</w:t>
            </w:r>
          </w:p>
        </w:tc>
        <w:tc>
          <w:tcPr>
            <w:tcW w:w="1856" w:type="dxa"/>
          </w:tcPr>
          <w:p w14:paraId="2A21DAED" w14:textId="395C7B7B" w:rsidR="003B4F3B" w:rsidRDefault="003B4F3B" w:rsidP="00185A46">
            <w:pPr>
              <w:jc w:val="center"/>
            </w:pPr>
            <w:r>
              <w:t>FL-down</w:t>
            </w:r>
          </w:p>
        </w:tc>
        <w:tc>
          <w:tcPr>
            <w:tcW w:w="1898" w:type="dxa"/>
          </w:tcPr>
          <w:p w14:paraId="6FD873B0" w14:textId="0B1289EF" w:rsidR="003B4F3B" w:rsidRDefault="003B4F3B" w:rsidP="00185A46">
            <w:pPr>
              <w:jc w:val="center"/>
            </w:pPr>
            <w:r>
              <w:t>Varied</w:t>
            </w:r>
          </w:p>
        </w:tc>
        <w:tc>
          <w:tcPr>
            <w:tcW w:w="1546" w:type="dxa"/>
          </w:tcPr>
          <w:p w14:paraId="41445585" w14:textId="1AFE5EBA" w:rsidR="003B4F3B" w:rsidRDefault="003B4F3B" w:rsidP="00185A46">
            <w:pPr>
              <w:jc w:val="center"/>
            </w:pPr>
            <w:r>
              <w:t>Is there a bias in the Z axis?</w:t>
            </w:r>
          </w:p>
        </w:tc>
      </w:tr>
      <w:tr w:rsidR="00185A46" w14:paraId="5ACBCC1C" w14:textId="7591AACD" w:rsidTr="003B4F3B">
        <w:tc>
          <w:tcPr>
            <w:tcW w:w="2111" w:type="dxa"/>
          </w:tcPr>
          <w:p w14:paraId="304F4237" w14:textId="0C0AD881" w:rsidR="003B4F3B" w:rsidRDefault="003B4F3B" w:rsidP="00185A46">
            <w:pPr>
              <w:jc w:val="center"/>
            </w:pPr>
            <w:r>
              <w:t>FL-down and Rear IMUs oriented at 90 degrees</w:t>
            </w:r>
          </w:p>
        </w:tc>
        <w:tc>
          <w:tcPr>
            <w:tcW w:w="1650" w:type="dxa"/>
          </w:tcPr>
          <w:p w14:paraId="6BAC08D3" w14:textId="6E481EC6" w:rsidR="003B4F3B" w:rsidRDefault="003B4F3B" w:rsidP="00185A46">
            <w:pPr>
              <w:jc w:val="center"/>
            </w:pPr>
            <w:r>
              <w:t>All IMUs</w:t>
            </w:r>
          </w:p>
        </w:tc>
        <w:tc>
          <w:tcPr>
            <w:tcW w:w="1856" w:type="dxa"/>
          </w:tcPr>
          <w:p w14:paraId="41DB867B" w14:textId="2BA5CEE0" w:rsidR="003B4F3B" w:rsidRDefault="003B4F3B" w:rsidP="00185A46">
            <w:pPr>
              <w:jc w:val="center"/>
            </w:pPr>
            <w:r>
              <w:t>FL-down-R-rotated</w:t>
            </w:r>
          </w:p>
        </w:tc>
        <w:tc>
          <w:tcPr>
            <w:tcW w:w="1898" w:type="dxa"/>
          </w:tcPr>
          <w:p w14:paraId="1DC2F208" w14:textId="529D1E54" w:rsidR="003B4F3B" w:rsidRDefault="003B4F3B" w:rsidP="00185A46">
            <w:pPr>
              <w:jc w:val="center"/>
            </w:pPr>
            <w:r>
              <w:t>Varied</w:t>
            </w:r>
          </w:p>
        </w:tc>
        <w:tc>
          <w:tcPr>
            <w:tcW w:w="1546" w:type="dxa"/>
          </w:tcPr>
          <w:p w14:paraId="7052725B" w14:textId="3C3B328C" w:rsidR="003B4F3B" w:rsidRDefault="003B4F3B" w:rsidP="00185A46">
            <w:pPr>
              <w:jc w:val="center"/>
            </w:pPr>
            <w:r>
              <w:t>Is there bias in the X and Y axes?</w:t>
            </w:r>
          </w:p>
        </w:tc>
      </w:tr>
    </w:tbl>
    <w:p w14:paraId="333342A8" w14:textId="5A8C83D6" w:rsidR="00206460" w:rsidRPr="00280F56" w:rsidRDefault="00206460" w:rsidP="00206460">
      <w:pPr>
        <w:pStyle w:val="Caption"/>
      </w:pPr>
      <w:bookmarkStart w:id="84" w:name="_Toc147143031"/>
      <w:r>
        <w:t xml:space="preserve">Table </w:t>
      </w:r>
      <w:r>
        <w:fldChar w:fldCharType="begin"/>
      </w:r>
      <w:r>
        <w:instrText xml:space="preserve"> STYLEREF 1 \s </w:instrText>
      </w:r>
      <w:r>
        <w:fldChar w:fldCharType="separate"/>
      </w:r>
      <w:r w:rsidR="00944E35">
        <w:t>3</w:t>
      </w:r>
      <w:r>
        <w:fldChar w:fldCharType="end"/>
      </w:r>
      <w:r>
        <w:t>.</w:t>
      </w:r>
      <w:r>
        <w:fldChar w:fldCharType="begin"/>
      </w:r>
      <w:r>
        <w:instrText xml:space="preserve"> SEQ Table \* ARABIC \s 1 </w:instrText>
      </w:r>
      <w:r>
        <w:fldChar w:fldCharType="separate"/>
      </w:r>
      <w:r w:rsidR="00944E35">
        <w:t>2</w:t>
      </w:r>
      <w:r>
        <w:fldChar w:fldCharType="end"/>
      </w:r>
      <w:r>
        <w:t xml:space="preserve"> Robot Movement Program </w:t>
      </w:r>
      <w:r w:rsidR="00160A88">
        <w:t>–</w:t>
      </w:r>
      <w:r>
        <w:t xml:space="preserve"> Roll</w:t>
      </w:r>
      <w:r w:rsidR="00160A88">
        <w:t xml:space="preserve"> (Steps 3 and 4 are repeated)</w:t>
      </w:r>
      <w:bookmarkEnd w:id="84"/>
    </w:p>
    <w:tbl>
      <w:tblPr>
        <w:tblStyle w:val="TableGrid"/>
        <w:tblW w:w="0" w:type="auto"/>
        <w:tblLook w:val="04A0" w:firstRow="1" w:lastRow="0" w:firstColumn="1" w:lastColumn="0" w:noHBand="0" w:noVBand="1"/>
      </w:tblPr>
      <w:tblGrid>
        <w:gridCol w:w="1855"/>
        <w:gridCol w:w="1508"/>
        <w:gridCol w:w="2910"/>
        <w:gridCol w:w="2788"/>
      </w:tblGrid>
      <w:tr w:rsidR="00213EB5" w14:paraId="16CF3B39" w14:textId="77777777" w:rsidTr="00213EB5">
        <w:trPr>
          <w:trHeight w:val="970"/>
        </w:trPr>
        <w:tc>
          <w:tcPr>
            <w:tcW w:w="1879" w:type="dxa"/>
          </w:tcPr>
          <w:p w14:paraId="509107FD" w14:textId="77777777" w:rsidR="00213EB5" w:rsidRDefault="00213EB5" w:rsidP="008E29AA">
            <w:pPr>
              <w:jc w:val="center"/>
            </w:pPr>
            <w:r>
              <w:t xml:space="preserve">Name: </w:t>
            </w:r>
            <w:r>
              <w:br/>
            </w:r>
            <w:r>
              <w:br/>
              <w:t>Sequence Number:</w:t>
            </w:r>
          </w:p>
        </w:tc>
        <w:tc>
          <w:tcPr>
            <w:tcW w:w="1476" w:type="dxa"/>
          </w:tcPr>
          <w:p w14:paraId="58449CB8" w14:textId="615882BD" w:rsidR="00213EB5" w:rsidRDefault="00213EB5" w:rsidP="008E29AA">
            <w:pPr>
              <w:jc w:val="center"/>
            </w:pPr>
            <w:r>
              <w:t>IMU Angles</w:t>
            </w:r>
            <w:r>
              <w:br/>
              <w:t>(</w:t>
            </w:r>
            <w:proofErr w:type="spellStart"/>
            <w:proofErr w:type="gramStart"/>
            <w:r>
              <w:t>Rotation:Roll</w:t>
            </w:r>
            <w:proofErr w:type="spellEnd"/>
            <w:proofErr w:type="gramEnd"/>
            <w:r>
              <w:t>: Pitch)</w:t>
            </w:r>
            <w:r w:rsidR="000B0EA2">
              <w:br/>
              <w:t>Degrees</w:t>
            </w:r>
          </w:p>
        </w:tc>
        <w:tc>
          <w:tcPr>
            <w:tcW w:w="2916" w:type="dxa"/>
          </w:tcPr>
          <w:p w14:paraId="66EC5065" w14:textId="170FE804" w:rsidR="00213EB5" w:rsidRDefault="00213EB5" w:rsidP="008E29AA">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90" w:type="dxa"/>
          </w:tcPr>
          <w:p w14:paraId="12D52A94" w14:textId="7CA8E535" w:rsidR="00213EB5" w:rsidRDefault="00213EB5" w:rsidP="008E29AA">
            <w:pPr>
              <w:jc w:val="center"/>
            </w:pPr>
            <w:r>
              <w:t>R</w:t>
            </w:r>
            <w:r w:rsidR="000B0EA2">
              <w:t>obot</w:t>
            </w:r>
            <w:r>
              <w:t xml:space="preserve"> Angles (Degrees)</w:t>
            </w:r>
            <w:r>
              <w:br/>
              <w:t>(</w:t>
            </w:r>
            <w:proofErr w:type="gramStart"/>
            <w:r>
              <w:t>Base:Wrist1:Wrist2</w:t>
            </w:r>
            <w:proofErr w:type="gramEnd"/>
            <w:r>
              <w:t>:Wrist3)</w:t>
            </w:r>
            <w:r>
              <w:br/>
              <w:t>(</w:t>
            </w:r>
            <w:proofErr w:type="spellStart"/>
            <w:r>
              <w:t>Rotation:Roll:Pitch:Yaw</w:t>
            </w:r>
            <w:proofErr w:type="spellEnd"/>
            <w:r>
              <w:t>)</w:t>
            </w:r>
          </w:p>
        </w:tc>
      </w:tr>
      <w:tr w:rsidR="00213EB5" w14:paraId="366B3C65" w14:textId="77777777" w:rsidTr="00213EB5">
        <w:tc>
          <w:tcPr>
            <w:tcW w:w="1879" w:type="dxa"/>
          </w:tcPr>
          <w:p w14:paraId="271FA9D0" w14:textId="29F0E275" w:rsidR="00213EB5" w:rsidRDefault="00213EB5" w:rsidP="008E29AA">
            <w:pPr>
              <w:jc w:val="center"/>
            </w:pPr>
            <w:r>
              <w:t>1</w:t>
            </w:r>
          </w:p>
        </w:tc>
        <w:tc>
          <w:tcPr>
            <w:tcW w:w="1476" w:type="dxa"/>
          </w:tcPr>
          <w:p w14:paraId="55CE365E" w14:textId="4C907C70" w:rsidR="00213EB5" w:rsidRDefault="00213EB5" w:rsidP="008E29AA">
            <w:pPr>
              <w:jc w:val="center"/>
            </w:pPr>
            <w:proofErr w:type="gramStart"/>
            <w:r>
              <w:t>0 :</w:t>
            </w:r>
            <w:proofErr w:type="gramEnd"/>
            <w:r>
              <w:t xml:space="preserve"> 0 : 0</w:t>
            </w:r>
          </w:p>
        </w:tc>
        <w:tc>
          <w:tcPr>
            <w:tcW w:w="2916" w:type="dxa"/>
          </w:tcPr>
          <w:p w14:paraId="04C25B92" w14:textId="5B3D32AE" w:rsidR="00213EB5" w:rsidRDefault="00213EB5" w:rsidP="008E29AA">
            <w:pPr>
              <w:jc w:val="center"/>
            </w:pPr>
            <w:proofErr w:type="gramStart"/>
            <w:r>
              <w:t>0 :</w:t>
            </w:r>
            <w:proofErr w:type="gramEnd"/>
            <w:r>
              <w:t xml:space="preserve"> 0 : </w:t>
            </w:r>
            <w:r>
              <w:rPr>
                <w:rFonts w:cstheme="minorHAnsi"/>
              </w:rPr>
              <w:t>π/2 : 0</w:t>
            </w:r>
          </w:p>
        </w:tc>
        <w:tc>
          <w:tcPr>
            <w:tcW w:w="2790" w:type="dxa"/>
          </w:tcPr>
          <w:p w14:paraId="2F3F9CB3" w14:textId="1CBA7B41" w:rsidR="00213EB5" w:rsidRDefault="00213EB5" w:rsidP="008E29AA">
            <w:pPr>
              <w:jc w:val="center"/>
            </w:pPr>
            <w:proofErr w:type="gramStart"/>
            <w:r>
              <w:t>0 :</w:t>
            </w:r>
            <w:proofErr w:type="gramEnd"/>
            <w:r>
              <w:t xml:space="preserve"> 0 : 0 : 0</w:t>
            </w:r>
          </w:p>
        </w:tc>
      </w:tr>
      <w:tr w:rsidR="00213EB5" w14:paraId="42B97DB9" w14:textId="77777777" w:rsidTr="00213EB5">
        <w:tc>
          <w:tcPr>
            <w:tcW w:w="1879" w:type="dxa"/>
          </w:tcPr>
          <w:p w14:paraId="4AF8BF77" w14:textId="782A12AE" w:rsidR="00213EB5" w:rsidRDefault="00213EB5" w:rsidP="008E29AA">
            <w:pPr>
              <w:jc w:val="center"/>
            </w:pPr>
            <w:r>
              <w:t>2</w:t>
            </w:r>
          </w:p>
        </w:tc>
        <w:tc>
          <w:tcPr>
            <w:tcW w:w="1476" w:type="dxa"/>
          </w:tcPr>
          <w:p w14:paraId="5E552560" w14:textId="20AA8CD4" w:rsidR="00213EB5" w:rsidRDefault="000B0EA2" w:rsidP="008E29AA">
            <w:pPr>
              <w:jc w:val="center"/>
            </w:pPr>
            <w:proofErr w:type="gramStart"/>
            <w:r>
              <w:t>0 :</w:t>
            </w:r>
            <w:proofErr w:type="gramEnd"/>
            <w:r>
              <w:t xml:space="preserve"> </w:t>
            </w:r>
            <w:r>
              <w:t>-</w:t>
            </w:r>
            <w:r>
              <w:rPr>
                <w:rFonts w:cstheme="minorHAnsi"/>
              </w:rPr>
              <w:t>π</w:t>
            </w:r>
            <w:r>
              <w:t>/4</w:t>
            </w:r>
            <w:r>
              <w:t xml:space="preserve"> : 0</w:t>
            </w:r>
          </w:p>
        </w:tc>
        <w:tc>
          <w:tcPr>
            <w:tcW w:w="2916" w:type="dxa"/>
          </w:tcPr>
          <w:p w14:paraId="43D60ABA" w14:textId="6308A956" w:rsidR="00213EB5" w:rsidRDefault="00213EB5" w:rsidP="008E29AA">
            <w:pPr>
              <w:jc w:val="center"/>
            </w:pPr>
            <w:proofErr w:type="gramStart"/>
            <w:r>
              <w:t>0 :</w:t>
            </w:r>
            <w:proofErr w:type="gramEnd"/>
            <w:r>
              <w:t xml:space="preserve"> -</w:t>
            </w:r>
            <w:r>
              <w:rPr>
                <w:rFonts w:cstheme="minorHAnsi"/>
              </w:rPr>
              <w:t>π</w:t>
            </w:r>
            <w:r>
              <w:t xml:space="preserve">/4 : </w:t>
            </w:r>
            <w:r>
              <w:rPr>
                <w:rFonts w:cstheme="minorHAnsi"/>
              </w:rPr>
              <w:t>π</w:t>
            </w:r>
            <w:r>
              <w:t>/2 : 0</w:t>
            </w:r>
          </w:p>
        </w:tc>
        <w:tc>
          <w:tcPr>
            <w:tcW w:w="2790" w:type="dxa"/>
          </w:tcPr>
          <w:p w14:paraId="05665AE4" w14:textId="12670988" w:rsidR="00213EB5" w:rsidRDefault="00213EB5" w:rsidP="008E29AA">
            <w:pPr>
              <w:jc w:val="center"/>
            </w:pPr>
            <w:proofErr w:type="gramStart"/>
            <w:r>
              <w:t>0 :</w:t>
            </w:r>
            <w:proofErr w:type="gramEnd"/>
            <w:r>
              <w:t xml:space="preserve"> -45 : 0 : 0</w:t>
            </w:r>
          </w:p>
        </w:tc>
      </w:tr>
      <w:tr w:rsidR="00213EB5" w14:paraId="2FF23E12" w14:textId="77777777" w:rsidTr="00213EB5">
        <w:tc>
          <w:tcPr>
            <w:tcW w:w="1879" w:type="dxa"/>
          </w:tcPr>
          <w:p w14:paraId="39BBC69B" w14:textId="7B440124" w:rsidR="00213EB5" w:rsidRDefault="00213EB5" w:rsidP="008E29AA">
            <w:pPr>
              <w:jc w:val="center"/>
            </w:pPr>
            <w:r>
              <w:t>3</w:t>
            </w:r>
          </w:p>
        </w:tc>
        <w:tc>
          <w:tcPr>
            <w:tcW w:w="1476" w:type="dxa"/>
          </w:tcPr>
          <w:p w14:paraId="0B9B038E" w14:textId="67F798C9" w:rsidR="00213EB5" w:rsidRDefault="000B0EA2" w:rsidP="008E29AA">
            <w:pPr>
              <w:jc w:val="center"/>
            </w:pPr>
            <w:proofErr w:type="gramStart"/>
            <w:r>
              <w:t>0 :</w:t>
            </w:r>
            <w:proofErr w:type="gramEnd"/>
            <w:r>
              <w:t xml:space="preserve"> </w:t>
            </w:r>
            <w:r>
              <w:t>-</w:t>
            </w:r>
            <w:r>
              <w:rPr>
                <w:rFonts w:cstheme="minorHAnsi"/>
              </w:rPr>
              <w:t>π</w:t>
            </w:r>
            <w:r>
              <w:t>/</w:t>
            </w:r>
            <w:r>
              <w:t>3 : 0</w:t>
            </w:r>
          </w:p>
        </w:tc>
        <w:tc>
          <w:tcPr>
            <w:tcW w:w="2916" w:type="dxa"/>
          </w:tcPr>
          <w:p w14:paraId="73BEE898" w14:textId="0387CB9D" w:rsidR="00213EB5" w:rsidRDefault="00213EB5" w:rsidP="008E29AA">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790" w:type="dxa"/>
          </w:tcPr>
          <w:p w14:paraId="7DEE0993" w14:textId="0C4E5D69" w:rsidR="00213EB5" w:rsidRDefault="00213EB5" w:rsidP="008E29AA">
            <w:pPr>
              <w:jc w:val="center"/>
            </w:pPr>
            <w:proofErr w:type="gramStart"/>
            <w:r>
              <w:t>0 :</w:t>
            </w:r>
            <w:proofErr w:type="gramEnd"/>
            <w:r>
              <w:t xml:space="preserve"> -60 : 0 : 0</w:t>
            </w:r>
          </w:p>
        </w:tc>
      </w:tr>
      <w:tr w:rsidR="00213EB5" w14:paraId="7DFB34E0" w14:textId="77777777" w:rsidTr="00213EB5">
        <w:tc>
          <w:tcPr>
            <w:tcW w:w="1879" w:type="dxa"/>
          </w:tcPr>
          <w:p w14:paraId="6BDD2C4B" w14:textId="29286A7D" w:rsidR="00213EB5" w:rsidRDefault="00213EB5" w:rsidP="008E29AA">
            <w:pPr>
              <w:jc w:val="center"/>
            </w:pPr>
            <w:r>
              <w:t>4</w:t>
            </w:r>
          </w:p>
        </w:tc>
        <w:tc>
          <w:tcPr>
            <w:tcW w:w="1476" w:type="dxa"/>
          </w:tcPr>
          <w:p w14:paraId="4D509914" w14:textId="3E44943C" w:rsidR="00213EB5" w:rsidRDefault="000B0EA2" w:rsidP="008E29AA">
            <w:pPr>
              <w:jc w:val="center"/>
            </w:pPr>
            <w:proofErr w:type="gramStart"/>
            <w:r>
              <w:t>0 :</w:t>
            </w:r>
            <w:proofErr w:type="gramEnd"/>
            <w:r>
              <w:t xml:space="preserve"> </w:t>
            </w:r>
            <w:r>
              <w:rPr>
                <w:rFonts w:cstheme="minorHAnsi"/>
              </w:rPr>
              <w:t>π</w:t>
            </w:r>
            <w:r>
              <w:t>/</w:t>
            </w:r>
            <w:r>
              <w:t>3 : 0</w:t>
            </w:r>
          </w:p>
        </w:tc>
        <w:tc>
          <w:tcPr>
            <w:tcW w:w="2916" w:type="dxa"/>
          </w:tcPr>
          <w:p w14:paraId="1EF932B5" w14:textId="54E416EE" w:rsidR="00213EB5" w:rsidRDefault="00213EB5" w:rsidP="008E29AA">
            <w:pPr>
              <w:jc w:val="center"/>
            </w:pPr>
            <w:proofErr w:type="gramStart"/>
            <w:r>
              <w:t>0 :</w:t>
            </w:r>
            <w:proofErr w:type="gramEnd"/>
            <w:r>
              <w:t xml:space="preserve"> </w:t>
            </w:r>
            <w:r>
              <w:rPr>
                <w:rFonts w:cstheme="minorHAnsi"/>
              </w:rPr>
              <w:t>π</w:t>
            </w:r>
            <w:r>
              <w:t xml:space="preserve">/3 : </w:t>
            </w:r>
            <w:r>
              <w:rPr>
                <w:rFonts w:cstheme="minorHAnsi"/>
              </w:rPr>
              <w:t>π</w:t>
            </w:r>
            <w:r>
              <w:t>/2 : 0</w:t>
            </w:r>
          </w:p>
        </w:tc>
        <w:tc>
          <w:tcPr>
            <w:tcW w:w="2790" w:type="dxa"/>
          </w:tcPr>
          <w:p w14:paraId="591B0E2A" w14:textId="3EA4B52D" w:rsidR="00213EB5" w:rsidRDefault="00213EB5" w:rsidP="008E29AA">
            <w:pPr>
              <w:jc w:val="center"/>
            </w:pPr>
            <w:proofErr w:type="gramStart"/>
            <w:r>
              <w:t>0 :</w:t>
            </w:r>
            <w:proofErr w:type="gramEnd"/>
            <w:r>
              <w:t xml:space="preserve"> 60 : 0 : 0</w:t>
            </w:r>
          </w:p>
        </w:tc>
      </w:tr>
    </w:tbl>
    <w:p w14:paraId="2F2054DF" w14:textId="77777777" w:rsidR="00213EB5" w:rsidRDefault="00213EB5" w:rsidP="00206460">
      <w:pPr>
        <w:pStyle w:val="Caption"/>
      </w:pPr>
    </w:p>
    <w:p w14:paraId="5EBA3B92" w14:textId="77777777" w:rsidR="00213EB5" w:rsidRDefault="00213EB5">
      <w:pPr>
        <w:rPr>
          <w:rFonts w:ascii="Calibri" w:hAnsi="Calibri"/>
          <w:noProof/>
          <w:szCs w:val="20"/>
        </w:rPr>
      </w:pPr>
      <w:r>
        <w:br w:type="page"/>
      </w:r>
    </w:p>
    <w:p w14:paraId="6118F214" w14:textId="56C23422" w:rsidR="00206460" w:rsidRPr="00280F56" w:rsidRDefault="00206460" w:rsidP="00206460">
      <w:pPr>
        <w:pStyle w:val="Caption"/>
      </w:pPr>
      <w:bookmarkStart w:id="85" w:name="_Toc147143032"/>
      <w:r>
        <w:lastRenderedPageBreak/>
        <w:t xml:space="preserve">Table </w:t>
      </w:r>
      <w:r>
        <w:fldChar w:fldCharType="begin"/>
      </w:r>
      <w:r>
        <w:instrText xml:space="preserve"> STYLEREF 1 \s </w:instrText>
      </w:r>
      <w:r>
        <w:fldChar w:fldCharType="separate"/>
      </w:r>
      <w:r w:rsidR="00944E35">
        <w:t>3</w:t>
      </w:r>
      <w:r>
        <w:fldChar w:fldCharType="end"/>
      </w:r>
      <w:r>
        <w:t>.</w:t>
      </w:r>
      <w:r>
        <w:fldChar w:fldCharType="begin"/>
      </w:r>
      <w:r>
        <w:instrText xml:space="preserve"> SEQ Table \* ARABIC \s 1 </w:instrText>
      </w:r>
      <w:r>
        <w:fldChar w:fldCharType="separate"/>
      </w:r>
      <w:r w:rsidR="00944E35">
        <w:t>3</w:t>
      </w:r>
      <w:r>
        <w:fldChar w:fldCharType="end"/>
      </w:r>
      <w:r>
        <w:t xml:space="preserve"> Robot Movement Program - Pitch</w:t>
      </w:r>
      <w:bookmarkEnd w:id="85"/>
    </w:p>
    <w:tbl>
      <w:tblPr>
        <w:tblStyle w:val="TableGrid"/>
        <w:tblW w:w="0" w:type="auto"/>
        <w:tblLook w:val="04A0" w:firstRow="1" w:lastRow="0" w:firstColumn="1" w:lastColumn="0" w:noHBand="0" w:noVBand="1"/>
      </w:tblPr>
      <w:tblGrid>
        <w:gridCol w:w="1855"/>
        <w:gridCol w:w="1508"/>
        <w:gridCol w:w="2910"/>
        <w:gridCol w:w="2788"/>
      </w:tblGrid>
      <w:tr w:rsidR="000B0EA2" w14:paraId="2913046C" w14:textId="77777777" w:rsidTr="000B0EA2">
        <w:trPr>
          <w:trHeight w:val="970"/>
        </w:trPr>
        <w:tc>
          <w:tcPr>
            <w:tcW w:w="1855" w:type="dxa"/>
          </w:tcPr>
          <w:p w14:paraId="150BDB3C" w14:textId="77777777" w:rsidR="000B0EA2" w:rsidRDefault="000B0EA2" w:rsidP="008E29AA">
            <w:pPr>
              <w:jc w:val="center"/>
            </w:pPr>
            <w:r>
              <w:t xml:space="preserve">Name: </w:t>
            </w:r>
            <w:r>
              <w:br/>
            </w:r>
            <w:r>
              <w:br/>
              <w:t>Sequence Number:</w:t>
            </w:r>
          </w:p>
        </w:tc>
        <w:tc>
          <w:tcPr>
            <w:tcW w:w="1508" w:type="dxa"/>
          </w:tcPr>
          <w:p w14:paraId="6053B978" w14:textId="619DE729" w:rsidR="000B0EA2" w:rsidRDefault="000B0EA2" w:rsidP="008E29AA">
            <w:pPr>
              <w:jc w:val="center"/>
            </w:pPr>
            <w:r>
              <w:t>IMU Angles</w:t>
            </w:r>
            <w:r>
              <w:br/>
              <w:t>(</w:t>
            </w:r>
            <w:proofErr w:type="spellStart"/>
            <w:proofErr w:type="gramStart"/>
            <w:r>
              <w:t>Rotation:Roll</w:t>
            </w:r>
            <w:proofErr w:type="spellEnd"/>
            <w:proofErr w:type="gramEnd"/>
            <w:r>
              <w:t>: Pitch)</w:t>
            </w:r>
          </w:p>
        </w:tc>
        <w:tc>
          <w:tcPr>
            <w:tcW w:w="2910" w:type="dxa"/>
          </w:tcPr>
          <w:p w14:paraId="02E64AD7" w14:textId="194DFF9C" w:rsidR="000B0EA2" w:rsidRDefault="000B0EA2" w:rsidP="008E29AA">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88" w:type="dxa"/>
          </w:tcPr>
          <w:p w14:paraId="57D1DCDE" w14:textId="319F3CD7" w:rsidR="000B0EA2" w:rsidRDefault="000B0EA2" w:rsidP="008E29AA">
            <w:pPr>
              <w:jc w:val="center"/>
            </w:pPr>
            <w:r>
              <w:t>Robot Angles (Degrees)</w:t>
            </w:r>
            <w:r>
              <w:br/>
              <w:t>(</w:t>
            </w:r>
            <w:proofErr w:type="gramStart"/>
            <w:r>
              <w:t>Base:Wrist1:Wrist2</w:t>
            </w:r>
            <w:proofErr w:type="gramEnd"/>
            <w:r>
              <w:t>:Wrist3)</w:t>
            </w:r>
            <w:r>
              <w:br/>
              <w:t>(</w:t>
            </w:r>
            <w:proofErr w:type="spellStart"/>
            <w:r>
              <w:t>Rotation:Roll:Pitch:Yaw</w:t>
            </w:r>
            <w:proofErr w:type="spellEnd"/>
            <w:r>
              <w:t>)</w:t>
            </w:r>
          </w:p>
        </w:tc>
      </w:tr>
      <w:tr w:rsidR="000B0EA2" w14:paraId="73D8331B" w14:textId="77777777" w:rsidTr="000B0EA2">
        <w:tc>
          <w:tcPr>
            <w:tcW w:w="1855" w:type="dxa"/>
          </w:tcPr>
          <w:p w14:paraId="599D708F" w14:textId="67032CE6" w:rsidR="000B0EA2" w:rsidRDefault="000B0EA2" w:rsidP="00160A88">
            <w:pPr>
              <w:jc w:val="center"/>
            </w:pPr>
            <w:r>
              <w:t>1</w:t>
            </w:r>
          </w:p>
        </w:tc>
        <w:tc>
          <w:tcPr>
            <w:tcW w:w="1508" w:type="dxa"/>
          </w:tcPr>
          <w:p w14:paraId="03A73A53" w14:textId="766082D5" w:rsidR="000B0EA2" w:rsidRDefault="000B0EA2" w:rsidP="00160A88">
            <w:pPr>
              <w:jc w:val="center"/>
            </w:pPr>
            <w:proofErr w:type="gramStart"/>
            <w:r>
              <w:t>0 :</w:t>
            </w:r>
            <w:proofErr w:type="gramEnd"/>
            <w:r>
              <w:t xml:space="preserve"> 0 : 0</w:t>
            </w:r>
          </w:p>
        </w:tc>
        <w:tc>
          <w:tcPr>
            <w:tcW w:w="2910" w:type="dxa"/>
          </w:tcPr>
          <w:p w14:paraId="07F4092D" w14:textId="3318FBC0" w:rsidR="000B0EA2" w:rsidRDefault="000B0EA2" w:rsidP="00160A88">
            <w:pPr>
              <w:jc w:val="center"/>
            </w:pPr>
            <w:proofErr w:type="gramStart"/>
            <w:r>
              <w:t>0 :</w:t>
            </w:r>
            <w:proofErr w:type="gramEnd"/>
            <w:r>
              <w:t xml:space="preserve"> 0 : 0</w:t>
            </w:r>
            <w:r>
              <w:rPr>
                <w:rFonts w:cstheme="minorHAnsi"/>
              </w:rPr>
              <w:t xml:space="preserve"> : 0</w:t>
            </w:r>
          </w:p>
        </w:tc>
        <w:tc>
          <w:tcPr>
            <w:tcW w:w="2788" w:type="dxa"/>
          </w:tcPr>
          <w:p w14:paraId="3810B40D" w14:textId="0DABE4A6" w:rsidR="000B0EA2" w:rsidRDefault="000B0EA2" w:rsidP="00160A88">
            <w:pPr>
              <w:jc w:val="center"/>
            </w:pPr>
            <w:proofErr w:type="gramStart"/>
            <w:r>
              <w:t>0 :</w:t>
            </w:r>
            <w:proofErr w:type="gramEnd"/>
            <w:r>
              <w:t xml:space="preserve"> 0 : 0 : 0</w:t>
            </w:r>
          </w:p>
        </w:tc>
      </w:tr>
      <w:tr w:rsidR="000B0EA2" w14:paraId="6ABA7ECE" w14:textId="77777777" w:rsidTr="000B0EA2">
        <w:tc>
          <w:tcPr>
            <w:tcW w:w="1855" w:type="dxa"/>
          </w:tcPr>
          <w:p w14:paraId="482D9196" w14:textId="425F8B73" w:rsidR="000B0EA2" w:rsidRDefault="000B0EA2" w:rsidP="000B0EA2">
            <w:pPr>
              <w:jc w:val="center"/>
            </w:pPr>
            <w:r>
              <w:t>2</w:t>
            </w:r>
          </w:p>
        </w:tc>
        <w:tc>
          <w:tcPr>
            <w:tcW w:w="1508" w:type="dxa"/>
          </w:tcPr>
          <w:p w14:paraId="48973329" w14:textId="591480F1" w:rsidR="000B0EA2" w:rsidRDefault="000B0EA2" w:rsidP="000B0EA2">
            <w:pPr>
              <w:jc w:val="center"/>
            </w:pPr>
            <w:proofErr w:type="gramStart"/>
            <w:r w:rsidRPr="00B83754">
              <w:t>0 :</w:t>
            </w:r>
            <w:proofErr w:type="gramEnd"/>
            <w:r w:rsidRPr="00B83754">
              <w:t xml:space="preserve"> 0 : </w:t>
            </w:r>
            <w:r>
              <w:rPr>
                <w:rFonts w:cstheme="minorHAnsi"/>
              </w:rPr>
              <w:t>π/6</w:t>
            </w:r>
          </w:p>
        </w:tc>
        <w:tc>
          <w:tcPr>
            <w:tcW w:w="2910" w:type="dxa"/>
          </w:tcPr>
          <w:p w14:paraId="17370E39" w14:textId="4C30926C" w:rsidR="000B0EA2" w:rsidRDefault="000B0EA2" w:rsidP="000B0EA2">
            <w:pPr>
              <w:jc w:val="center"/>
            </w:pPr>
            <w:proofErr w:type="gramStart"/>
            <w:r>
              <w:t>0 :</w:t>
            </w:r>
            <w:proofErr w:type="gramEnd"/>
            <w:r>
              <w:rPr>
                <w:rFonts w:cstheme="minorHAnsi"/>
              </w:rPr>
              <w:t xml:space="preserve"> 0</w:t>
            </w:r>
            <w:r>
              <w:t xml:space="preserve"> : </w:t>
            </w:r>
            <w:r>
              <w:rPr>
                <w:rFonts w:cstheme="minorHAnsi"/>
              </w:rPr>
              <w:t>π/6 : 0</w:t>
            </w:r>
          </w:p>
        </w:tc>
        <w:tc>
          <w:tcPr>
            <w:tcW w:w="2788" w:type="dxa"/>
          </w:tcPr>
          <w:p w14:paraId="3629554F" w14:textId="3C07415B" w:rsidR="000B0EA2" w:rsidRDefault="000B0EA2" w:rsidP="000B0EA2">
            <w:pPr>
              <w:jc w:val="center"/>
            </w:pPr>
            <w:proofErr w:type="gramStart"/>
            <w:r>
              <w:t>0 :</w:t>
            </w:r>
            <w:proofErr w:type="gramEnd"/>
            <w:r>
              <w:t xml:space="preserve"> 0 : 30 : 0</w:t>
            </w:r>
          </w:p>
        </w:tc>
      </w:tr>
      <w:tr w:rsidR="000B0EA2" w14:paraId="435A8FD1" w14:textId="77777777" w:rsidTr="000B0EA2">
        <w:tc>
          <w:tcPr>
            <w:tcW w:w="1855" w:type="dxa"/>
          </w:tcPr>
          <w:p w14:paraId="55E69CAF" w14:textId="044C14CE" w:rsidR="000B0EA2" w:rsidRDefault="000B0EA2" w:rsidP="000B0EA2">
            <w:pPr>
              <w:jc w:val="center"/>
            </w:pPr>
            <w:r>
              <w:t>3</w:t>
            </w:r>
          </w:p>
        </w:tc>
        <w:tc>
          <w:tcPr>
            <w:tcW w:w="1508" w:type="dxa"/>
          </w:tcPr>
          <w:p w14:paraId="6F100FBE" w14:textId="1EEE1E65" w:rsidR="000B0EA2" w:rsidRDefault="000B0EA2" w:rsidP="000B0EA2">
            <w:pPr>
              <w:jc w:val="center"/>
            </w:pPr>
            <w:proofErr w:type="gramStart"/>
            <w:r w:rsidRPr="00B83754">
              <w:t>0 :</w:t>
            </w:r>
            <w:proofErr w:type="gramEnd"/>
            <w:r w:rsidRPr="00B83754">
              <w:t xml:space="preserve"> </w:t>
            </w:r>
            <w:r>
              <w:t>0</w:t>
            </w:r>
            <w:r w:rsidRPr="00B83754">
              <w:t xml:space="preserve"> : </w:t>
            </w:r>
            <w:r>
              <w:rPr>
                <w:rFonts w:cstheme="minorHAnsi"/>
              </w:rPr>
              <w:t>π/</w:t>
            </w:r>
            <w:r>
              <w:t>4</w:t>
            </w:r>
          </w:p>
        </w:tc>
        <w:tc>
          <w:tcPr>
            <w:tcW w:w="2910" w:type="dxa"/>
          </w:tcPr>
          <w:p w14:paraId="0B15B813" w14:textId="7CE21A72" w:rsidR="000B0EA2" w:rsidRDefault="000B0EA2" w:rsidP="000B0EA2">
            <w:pPr>
              <w:jc w:val="center"/>
            </w:pPr>
            <w:proofErr w:type="gramStart"/>
            <w:r>
              <w:t>0 :</w:t>
            </w:r>
            <w:proofErr w:type="gramEnd"/>
            <w:r>
              <w:rPr>
                <w:rFonts w:cstheme="minorHAnsi"/>
              </w:rPr>
              <w:t xml:space="preserve"> 0 </w:t>
            </w:r>
            <w:r>
              <w:t xml:space="preserve">: </w:t>
            </w:r>
            <w:r>
              <w:rPr>
                <w:rFonts w:cstheme="minorHAnsi"/>
              </w:rPr>
              <w:t>π/4 : 0</w:t>
            </w:r>
          </w:p>
        </w:tc>
        <w:tc>
          <w:tcPr>
            <w:tcW w:w="2788" w:type="dxa"/>
          </w:tcPr>
          <w:p w14:paraId="5B4363DA" w14:textId="65BA6D7D" w:rsidR="000B0EA2" w:rsidRDefault="000B0EA2" w:rsidP="000B0EA2">
            <w:pPr>
              <w:jc w:val="center"/>
            </w:pPr>
            <w:proofErr w:type="gramStart"/>
            <w:r>
              <w:t>0 :</w:t>
            </w:r>
            <w:proofErr w:type="gramEnd"/>
            <w:r>
              <w:t xml:space="preserve"> 0 : 45 : 0</w:t>
            </w:r>
          </w:p>
        </w:tc>
      </w:tr>
      <w:tr w:rsidR="000B0EA2" w14:paraId="31E4E7F4" w14:textId="77777777" w:rsidTr="000B0EA2">
        <w:tc>
          <w:tcPr>
            <w:tcW w:w="1855" w:type="dxa"/>
          </w:tcPr>
          <w:p w14:paraId="0233FE70" w14:textId="35A346CB" w:rsidR="000B0EA2" w:rsidRDefault="000B0EA2" w:rsidP="000B0EA2">
            <w:pPr>
              <w:jc w:val="center"/>
            </w:pPr>
            <w:r>
              <w:t>4</w:t>
            </w:r>
          </w:p>
        </w:tc>
        <w:tc>
          <w:tcPr>
            <w:tcW w:w="1508" w:type="dxa"/>
          </w:tcPr>
          <w:p w14:paraId="5EAED721" w14:textId="2C131AE4" w:rsidR="000B0EA2" w:rsidRDefault="000B0EA2" w:rsidP="000B0EA2">
            <w:pPr>
              <w:jc w:val="center"/>
            </w:pPr>
            <w:proofErr w:type="gramStart"/>
            <w:r w:rsidRPr="00B83754">
              <w:t>0 :</w:t>
            </w:r>
            <w:proofErr w:type="gramEnd"/>
            <w:r w:rsidRPr="00B83754">
              <w:t xml:space="preserve"> 0 : </w:t>
            </w:r>
            <w:r>
              <w:rPr>
                <w:rFonts w:cstheme="minorHAnsi"/>
              </w:rPr>
              <w:t>π/</w:t>
            </w:r>
            <w:r>
              <w:rPr>
                <w:rFonts w:cstheme="minorHAnsi"/>
              </w:rPr>
              <w:t>3</w:t>
            </w:r>
          </w:p>
        </w:tc>
        <w:tc>
          <w:tcPr>
            <w:tcW w:w="2910" w:type="dxa"/>
          </w:tcPr>
          <w:p w14:paraId="1FB4CB02" w14:textId="14759C97" w:rsidR="000B0EA2" w:rsidRDefault="000B0EA2" w:rsidP="000B0EA2">
            <w:pPr>
              <w:jc w:val="center"/>
            </w:pPr>
            <w:proofErr w:type="gramStart"/>
            <w:r>
              <w:t>0 :</w:t>
            </w:r>
            <w:proofErr w:type="gramEnd"/>
            <w:r>
              <w:t xml:space="preserve"> </w:t>
            </w:r>
            <w:r>
              <w:rPr>
                <w:rFonts w:cstheme="minorHAnsi"/>
              </w:rPr>
              <w:t>0</w:t>
            </w:r>
            <w:r>
              <w:t xml:space="preserve"> : </w:t>
            </w:r>
            <w:r>
              <w:rPr>
                <w:rFonts w:cstheme="minorHAnsi"/>
              </w:rPr>
              <w:t>π/3 : 0</w:t>
            </w:r>
          </w:p>
        </w:tc>
        <w:tc>
          <w:tcPr>
            <w:tcW w:w="2788" w:type="dxa"/>
          </w:tcPr>
          <w:p w14:paraId="75DCC7AB" w14:textId="37F8A68E" w:rsidR="000B0EA2" w:rsidRDefault="000B0EA2" w:rsidP="000B0EA2">
            <w:pPr>
              <w:jc w:val="center"/>
            </w:pPr>
            <w:proofErr w:type="gramStart"/>
            <w:r>
              <w:t>0 :</w:t>
            </w:r>
            <w:proofErr w:type="gramEnd"/>
            <w:r>
              <w:t xml:space="preserve"> 0 : 60 : 0</w:t>
            </w:r>
          </w:p>
        </w:tc>
      </w:tr>
      <w:tr w:rsidR="000B0EA2" w14:paraId="225E0032" w14:textId="77777777" w:rsidTr="000B0EA2">
        <w:tc>
          <w:tcPr>
            <w:tcW w:w="1855" w:type="dxa"/>
          </w:tcPr>
          <w:p w14:paraId="32FC4AF4" w14:textId="0B3A4580" w:rsidR="000B0EA2" w:rsidRDefault="000B0EA2" w:rsidP="000B0EA2">
            <w:pPr>
              <w:jc w:val="center"/>
            </w:pPr>
            <w:r>
              <w:t>5</w:t>
            </w:r>
          </w:p>
        </w:tc>
        <w:tc>
          <w:tcPr>
            <w:tcW w:w="1508" w:type="dxa"/>
          </w:tcPr>
          <w:p w14:paraId="6BE0AC80" w14:textId="58F3C66C" w:rsidR="000B0EA2" w:rsidRDefault="000B0EA2" w:rsidP="000B0EA2">
            <w:pPr>
              <w:jc w:val="center"/>
            </w:pPr>
            <w:proofErr w:type="gramStart"/>
            <w:r w:rsidRPr="00B83754">
              <w:t>0 :</w:t>
            </w:r>
            <w:proofErr w:type="gramEnd"/>
            <w:r w:rsidRPr="00B83754">
              <w:t xml:space="preserve"> 0 : </w:t>
            </w:r>
            <w:r>
              <w:t>-</w:t>
            </w:r>
            <w:r>
              <w:rPr>
                <w:rFonts w:cstheme="minorHAnsi"/>
              </w:rPr>
              <w:t>π/6</w:t>
            </w:r>
          </w:p>
        </w:tc>
        <w:tc>
          <w:tcPr>
            <w:tcW w:w="2910" w:type="dxa"/>
          </w:tcPr>
          <w:p w14:paraId="13D44345" w14:textId="6C0A86B9" w:rsidR="000B0EA2" w:rsidRDefault="000B0EA2" w:rsidP="000B0EA2">
            <w:pPr>
              <w:jc w:val="center"/>
            </w:pPr>
            <w:proofErr w:type="gramStart"/>
            <w:r>
              <w:t>0 :</w:t>
            </w:r>
            <w:proofErr w:type="gramEnd"/>
            <w:r>
              <w:t xml:space="preserve"> 0 : </w:t>
            </w:r>
            <w:r>
              <w:rPr>
                <w:rFonts w:cstheme="minorHAnsi"/>
              </w:rPr>
              <w:t>π/6 : 0</w:t>
            </w:r>
          </w:p>
        </w:tc>
        <w:tc>
          <w:tcPr>
            <w:tcW w:w="2788" w:type="dxa"/>
          </w:tcPr>
          <w:p w14:paraId="51256344" w14:textId="3B86A870" w:rsidR="000B0EA2" w:rsidRDefault="000B0EA2" w:rsidP="000B0EA2">
            <w:pPr>
              <w:jc w:val="center"/>
            </w:pPr>
            <w:proofErr w:type="gramStart"/>
            <w:r>
              <w:t>0 :</w:t>
            </w:r>
            <w:proofErr w:type="gramEnd"/>
            <w:r>
              <w:t xml:space="preserve"> 0 : -30 : 0</w:t>
            </w:r>
          </w:p>
        </w:tc>
      </w:tr>
      <w:tr w:rsidR="000B0EA2" w14:paraId="59100210" w14:textId="77777777" w:rsidTr="000B0EA2">
        <w:tc>
          <w:tcPr>
            <w:tcW w:w="1855" w:type="dxa"/>
          </w:tcPr>
          <w:p w14:paraId="3D58C28B" w14:textId="1761C952" w:rsidR="000B0EA2" w:rsidRDefault="000B0EA2" w:rsidP="000B0EA2">
            <w:pPr>
              <w:jc w:val="center"/>
            </w:pPr>
            <w:r>
              <w:t>6</w:t>
            </w:r>
          </w:p>
        </w:tc>
        <w:tc>
          <w:tcPr>
            <w:tcW w:w="1508" w:type="dxa"/>
          </w:tcPr>
          <w:p w14:paraId="227FD39B" w14:textId="7774DA9E" w:rsidR="000B0EA2" w:rsidRDefault="000B0EA2" w:rsidP="000B0EA2">
            <w:pPr>
              <w:jc w:val="center"/>
            </w:pPr>
            <w:proofErr w:type="gramStart"/>
            <w:r w:rsidRPr="00B83754">
              <w:t>0 :</w:t>
            </w:r>
            <w:proofErr w:type="gramEnd"/>
            <w:r w:rsidRPr="00B83754">
              <w:t xml:space="preserve"> 0 : </w:t>
            </w:r>
            <w:r>
              <w:t>-</w:t>
            </w:r>
            <w:r>
              <w:rPr>
                <w:rFonts w:cstheme="minorHAnsi"/>
              </w:rPr>
              <w:t>π/</w:t>
            </w:r>
            <w:r>
              <w:t>4</w:t>
            </w:r>
          </w:p>
        </w:tc>
        <w:tc>
          <w:tcPr>
            <w:tcW w:w="2910" w:type="dxa"/>
          </w:tcPr>
          <w:p w14:paraId="112C1EF9" w14:textId="2546A6F5" w:rsidR="000B0EA2" w:rsidRDefault="000B0EA2" w:rsidP="000B0EA2">
            <w:pPr>
              <w:jc w:val="center"/>
            </w:pPr>
            <w:proofErr w:type="gramStart"/>
            <w:r>
              <w:t>0 :</w:t>
            </w:r>
            <w:proofErr w:type="gramEnd"/>
            <w:r>
              <w:t xml:space="preserve"> 0 : -</w:t>
            </w:r>
            <w:r>
              <w:rPr>
                <w:rFonts w:cstheme="minorHAnsi"/>
              </w:rPr>
              <w:t>π/4 : 0</w:t>
            </w:r>
          </w:p>
        </w:tc>
        <w:tc>
          <w:tcPr>
            <w:tcW w:w="2788" w:type="dxa"/>
          </w:tcPr>
          <w:p w14:paraId="64ACED14" w14:textId="1C9281B4" w:rsidR="000B0EA2" w:rsidRDefault="000B0EA2" w:rsidP="000B0EA2">
            <w:pPr>
              <w:jc w:val="center"/>
            </w:pPr>
            <w:proofErr w:type="gramStart"/>
            <w:r>
              <w:t>0 :</w:t>
            </w:r>
            <w:proofErr w:type="gramEnd"/>
            <w:r>
              <w:t xml:space="preserve"> 0 : -45 : 0</w:t>
            </w:r>
          </w:p>
        </w:tc>
      </w:tr>
      <w:tr w:rsidR="000B0EA2" w14:paraId="1F1CBDF5" w14:textId="77777777" w:rsidTr="000B0EA2">
        <w:tc>
          <w:tcPr>
            <w:tcW w:w="1855" w:type="dxa"/>
          </w:tcPr>
          <w:p w14:paraId="6990CA9C" w14:textId="2CB028B0" w:rsidR="000B0EA2" w:rsidRDefault="000B0EA2" w:rsidP="000B0EA2">
            <w:pPr>
              <w:jc w:val="center"/>
            </w:pPr>
            <w:r>
              <w:t>7</w:t>
            </w:r>
          </w:p>
        </w:tc>
        <w:tc>
          <w:tcPr>
            <w:tcW w:w="1508" w:type="dxa"/>
          </w:tcPr>
          <w:p w14:paraId="31A5F0DF" w14:textId="6EA2D290" w:rsidR="000B0EA2" w:rsidRDefault="000B0EA2" w:rsidP="000B0EA2">
            <w:pPr>
              <w:jc w:val="center"/>
            </w:pPr>
            <w:proofErr w:type="gramStart"/>
            <w:r w:rsidRPr="00B83754">
              <w:t>0 :</w:t>
            </w:r>
            <w:proofErr w:type="gramEnd"/>
            <w:r w:rsidRPr="00B83754">
              <w:t xml:space="preserve"> 0 : </w:t>
            </w:r>
            <w:r>
              <w:t>-</w:t>
            </w:r>
            <w:r>
              <w:rPr>
                <w:rFonts w:cstheme="minorHAnsi"/>
              </w:rPr>
              <w:t>π/</w:t>
            </w:r>
            <w:r>
              <w:rPr>
                <w:rFonts w:cstheme="minorHAnsi"/>
              </w:rPr>
              <w:t>3</w:t>
            </w:r>
          </w:p>
        </w:tc>
        <w:tc>
          <w:tcPr>
            <w:tcW w:w="2910" w:type="dxa"/>
          </w:tcPr>
          <w:p w14:paraId="72B9AABF" w14:textId="1CE5A98B" w:rsidR="000B0EA2" w:rsidRDefault="000B0EA2" w:rsidP="000B0EA2">
            <w:pPr>
              <w:jc w:val="center"/>
            </w:pPr>
            <w:proofErr w:type="gramStart"/>
            <w:r>
              <w:t>0 :</w:t>
            </w:r>
            <w:proofErr w:type="gramEnd"/>
            <w:r>
              <w:t xml:space="preserve"> 0 : -</w:t>
            </w:r>
            <w:r>
              <w:rPr>
                <w:rFonts w:cstheme="minorHAnsi"/>
              </w:rPr>
              <w:t>π/3 : 0</w:t>
            </w:r>
          </w:p>
        </w:tc>
        <w:tc>
          <w:tcPr>
            <w:tcW w:w="2788" w:type="dxa"/>
          </w:tcPr>
          <w:p w14:paraId="57D846B0" w14:textId="0BB61739" w:rsidR="000B0EA2" w:rsidRDefault="000B0EA2" w:rsidP="000B0EA2">
            <w:pPr>
              <w:jc w:val="center"/>
            </w:pPr>
            <w:proofErr w:type="gramStart"/>
            <w:r>
              <w:t>0 :</w:t>
            </w:r>
            <w:proofErr w:type="gramEnd"/>
            <w:r>
              <w:t xml:space="preserve"> 0 : -60 : 0</w:t>
            </w:r>
          </w:p>
        </w:tc>
      </w:tr>
    </w:tbl>
    <w:p w14:paraId="0F9F8D24" w14:textId="0902B5DC" w:rsidR="00206460" w:rsidRPr="00280F56" w:rsidRDefault="00206460" w:rsidP="00206460">
      <w:pPr>
        <w:pStyle w:val="Caption"/>
      </w:pPr>
      <w:bookmarkStart w:id="86" w:name="_Toc147143033"/>
      <w:r>
        <w:t xml:space="preserve">Table </w:t>
      </w:r>
      <w:r>
        <w:fldChar w:fldCharType="begin"/>
      </w:r>
      <w:r>
        <w:instrText xml:space="preserve"> STYLEREF 1 \s </w:instrText>
      </w:r>
      <w:r>
        <w:fldChar w:fldCharType="separate"/>
      </w:r>
      <w:r w:rsidR="00944E35">
        <w:t>3</w:t>
      </w:r>
      <w:r>
        <w:fldChar w:fldCharType="end"/>
      </w:r>
      <w:r>
        <w:t>.</w:t>
      </w:r>
      <w:r>
        <w:fldChar w:fldCharType="begin"/>
      </w:r>
      <w:r>
        <w:instrText xml:space="preserve"> SEQ Table \* ARABIC \s 1 </w:instrText>
      </w:r>
      <w:r>
        <w:fldChar w:fldCharType="separate"/>
      </w:r>
      <w:r w:rsidR="00944E35">
        <w:t>4</w:t>
      </w:r>
      <w:r>
        <w:fldChar w:fldCharType="end"/>
      </w:r>
      <w:r>
        <w:t xml:space="preserve"> Robot Movement Program - Varied</w:t>
      </w:r>
      <w:bookmarkEnd w:id="86"/>
    </w:p>
    <w:tbl>
      <w:tblPr>
        <w:tblStyle w:val="TableGrid"/>
        <w:tblW w:w="0" w:type="auto"/>
        <w:tblLook w:val="04A0" w:firstRow="1" w:lastRow="0" w:firstColumn="1" w:lastColumn="0" w:noHBand="0" w:noVBand="1"/>
      </w:tblPr>
      <w:tblGrid>
        <w:gridCol w:w="1855"/>
        <w:gridCol w:w="1508"/>
        <w:gridCol w:w="2910"/>
        <w:gridCol w:w="2788"/>
      </w:tblGrid>
      <w:tr w:rsidR="000B0EA2" w14:paraId="70EA72E4" w14:textId="77777777" w:rsidTr="000B0EA2">
        <w:trPr>
          <w:trHeight w:val="970"/>
        </w:trPr>
        <w:tc>
          <w:tcPr>
            <w:tcW w:w="1855" w:type="dxa"/>
          </w:tcPr>
          <w:p w14:paraId="76F64B8E" w14:textId="77777777" w:rsidR="000B0EA2" w:rsidRDefault="000B0EA2" w:rsidP="008E29AA">
            <w:pPr>
              <w:jc w:val="center"/>
            </w:pPr>
            <w:r>
              <w:t xml:space="preserve">Name: </w:t>
            </w:r>
            <w:r>
              <w:br/>
            </w:r>
            <w:r>
              <w:br/>
              <w:t>Sequence Number:</w:t>
            </w:r>
          </w:p>
        </w:tc>
        <w:tc>
          <w:tcPr>
            <w:tcW w:w="1508" w:type="dxa"/>
          </w:tcPr>
          <w:p w14:paraId="7F05F3E1" w14:textId="52E1B365" w:rsidR="000B0EA2" w:rsidRDefault="000B0EA2" w:rsidP="008E29AA">
            <w:pPr>
              <w:jc w:val="center"/>
            </w:pPr>
            <w:r>
              <w:t>IMU Angles</w:t>
            </w:r>
            <w:r>
              <w:br/>
              <w:t>(</w:t>
            </w:r>
            <w:proofErr w:type="spellStart"/>
            <w:proofErr w:type="gramStart"/>
            <w:r>
              <w:t>Rotation:Roll</w:t>
            </w:r>
            <w:proofErr w:type="spellEnd"/>
            <w:proofErr w:type="gramEnd"/>
            <w:r>
              <w:t>: Pitch)</w:t>
            </w:r>
          </w:p>
        </w:tc>
        <w:tc>
          <w:tcPr>
            <w:tcW w:w="2910" w:type="dxa"/>
          </w:tcPr>
          <w:p w14:paraId="61BD909A" w14:textId="03556B67" w:rsidR="000B0EA2" w:rsidRDefault="000B0EA2" w:rsidP="008E29AA">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88" w:type="dxa"/>
          </w:tcPr>
          <w:p w14:paraId="40615443" w14:textId="77777777" w:rsidR="000B0EA2" w:rsidRDefault="000B0EA2" w:rsidP="008E29AA">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0B0EA2" w14:paraId="2E7F75C8" w14:textId="77777777" w:rsidTr="000B0EA2">
        <w:tc>
          <w:tcPr>
            <w:tcW w:w="1855" w:type="dxa"/>
          </w:tcPr>
          <w:p w14:paraId="6D468BE3" w14:textId="6E716C0E" w:rsidR="000B0EA2" w:rsidRDefault="000B0EA2" w:rsidP="000B0EA2">
            <w:pPr>
              <w:jc w:val="center"/>
            </w:pPr>
            <w:r>
              <w:t>1</w:t>
            </w:r>
          </w:p>
        </w:tc>
        <w:tc>
          <w:tcPr>
            <w:tcW w:w="1508" w:type="dxa"/>
          </w:tcPr>
          <w:p w14:paraId="565DD81F" w14:textId="2918EDC0" w:rsidR="000B0EA2" w:rsidRDefault="000B0EA2" w:rsidP="000B0EA2">
            <w:pPr>
              <w:jc w:val="center"/>
            </w:pPr>
            <w:proofErr w:type="gramStart"/>
            <w:r>
              <w:t>0 :</w:t>
            </w:r>
            <w:proofErr w:type="gramEnd"/>
            <w:r>
              <w:rPr>
                <w:rFonts w:cstheme="minorHAnsi"/>
              </w:rPr>
              <w:t xml:space="preserve"> π</w:t>
            </w:r>
            <w:r>
              <w:t xml:space="preserve">/12 : </w:t>
            </w:r>
            <w:r>
              <w:rPr>
                <w:rFonts w:cstheme="minorHAnsi"/>
              </w:rPr>
              <w:t>π/3</w:t>
            </w:r>
          </w:p>
        </w:tc>
        <w:tc>
          <w:tcPr>
            <w:tcW w:w="2910" w:type="dxa"/>
          </w:tcPr>
          <w:p w14:paraId="4671756E" w14:textId="2269F80D" w:rsidR="000B0EA2" w:rsidRDefault="000B0EA2" w:rsidP="000B0EA2">
            <w:pPr>
              <w:jc w:val="center"/>
            </w:pPr>
            <w:proofErr w:type="gramStart"/>
            <w:r>
              <w:t>0 :</w:t>
            </w:r>
            <w:proofErr w:type="gramEnd"/>
            <w:r>
              <w:rPr>
                <w:rFonts w:cstheme="minorHAnsi"/>
              </w:rPr>
              <w:t xml:space="preserve"> π</w:t>
            </w:r>
            <w:r>
              <w:t>/</w:t>
            </w:r>
            <w:r>
              <w:t>12</w:t>
            </w:r>
            <w:r>
              <w:t xml:space="preserve"> : </w:t>
            </w:r>
            <w:r>
              <w:rPr>
                <w:rFonts w:cstheme="minorHAnsi"/>
              </w:rPr>
              <w:t>π/</w:t>
            </w:r>
            <w:r>
              <w:rPr>
                <w:rFonts w:cstheme="minorHAnsi"/>
              </w:rPr>
              <w:t>3</w:t>
            </w:r>
            <w:r>
              <w:rPr>
                <w:rFonts w:cstheme="minorHAnsi"/>
              </w:rPr>
              <w:t xml:space="preserve"> : π/2</w:t>
            </w:r>
          </w:p>
        </w:tc>
        <w:tc>
          <w:tcPr>
            <w:tcW w:w="2788" w:type="dxa"/>
          </w:tcPr>
          <w:p w14:paraId="09B2E172" w14:textId="474732EC" w:rsidR="000B0EA2" w:rsidRDefault="000B0EA2" w:rsidP="000B0EA2">
            <w:pPr>
              <w:jc w:val="center"/>
            </w:pPr>
            <w:proofErr w:type="gramStart"/>
            <w:r>
              <w:t>0 :</w:t>
            </w:r>
            <w:proofErr w:type="gramEnd"/>
            <w:r>
              <w:t xml:space="preserve"> 15 : 60 : 90 </w:t>
            </w:r>
          </w:p>
        </w:tc>
      </w:tr>
      <w:tr w:rsidR="000B0EA2" w14:paraId="62C0393E" w14:textId="77777777" w:rsidTr="000B0EA2">
        <w:tc>
          <w:tcPr>
            <w:tcW w:w="1855" w:type="dxa"/>
          </w:tcPr>
          <w:p w14:paraId="6AD6494E" w14:textId="104B3D9D" w:rsidR="000B0EA2" w:rsidRDefault="000B0EA2" w:rsidP="000B0EA2">
            <w:pPr>
              <w:jc w:val="center"/>
            </w:pPr>
            <w:r>
              <w:t>2</w:t>
            </w:r>
          </w:p>
        </w:tc>
        <w:tc>
          <w:tcPr>
            <w:tcW w:w="1508" w:type="dxa"/>
          </w:tcPr>
          <w:p w14:paraId="4D12A816" w14:textId="1AF7D25F"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4</w:t>
            </w:r>
          </w:p>
        </w:tc>
        <w:tc>
          <w:tcPr>
            <w:tcW w:w="2910" w:type="dxa"/>
          </w:tcPr>
          <w:p w14:paraId="39C71266" w14:textId="69390F73"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w:t>
            </w:r>
            <w:r>
              <w:rPr>
                <w:rFonts w:cstheme="minorHAnsi"/>
              </w:rPr>
              <w:t>4</w:t>
            </w:r>
            <w:r>
              <w:rPr>
                <w:rFonts w:cstheme="minorHAnsi"/>
              </w:rPr>
              <w:t xml:space="preserve"> : π/2</w:t>
            </w:r>
          </w:p>
        </w:tc>
        <w:tc>
          <w:tcPr>
            <w:tcW w:w="2788" w:type="dxa"/>
          </w:tcPr>
          <w:p w14:paraId="25199D9C" w14:textId="127A9720" w:rsidR="000B0EA2" w:rsidRDefault="000B0EA2" w:rsidP="000B0EA2">
            <w:pPr>
              <w:jc w:val="center"/>
            </w:pPr>
            <w:proofErr w:type="gramStart"/>
            <w:r>
              <w:t>0 :</w:t>
            </w:r>
            <w:proofErr w:type="gramEnd"/>
            <w:r>
              <w:t xml:space="preserve"> 30 : 45 : 90 </w:t>
            </w:r>
          </w:p>
        </w:tc>
      </w:tr>
      <w:tr w:rsidR="000B0EA2" w14:paraId="30FAB92E" w14:textId="77777777" w:rsidTr="000B0EA2">
        <w:tc>
          <w:tcPr>
            <w:tcW w:w="1855" w:type="dxa"/>
          </w:tcPr>
          <w:p w14:paraId="42888F99" w14:textId="745E38C1" w:rsidR="000B0EA2" w:rsidRDefault="000B0EA2" w:rsidP="000B0EA2">
            <w:pPr>
              <w:jc w:val="center"/>
            </w:pPr>
            <w:r>
              <w:t>3</w:t>
            </w:r>
          </w:p>
        </w:tc>
        <w:tc>
          <w:tcPr>
            <w:tcW w:w="1508" w:type="dxa"/>
          </w:tcPr>
          <w:p w14:paraId="77A63101" w14:textId="6088FED1"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3</w:t>
            </w:r>
          </w:p>
        </w:tc>
        <w:tc>
          <w:tcPr>
            <w:tcW w:w="2910" w:type="dxa"/>
          </w:tcPr>
          <w:p w14:paraId="0BF9AA51" w14:textId="5FC730C0" w:rsidR="000B0EA2" w:rsidRDefault="000B0EA2" w:rsidP="000B0EA2">
            <w:pPr>
              <w:jc w:val="center"/>
            </w:pPr>
            <w:proofErr w:type="gramStart"/>
            <w:r>
              <w:t>0 :</w:t>
            </w:r>
            <w:proofErr w:type="gramEnd"/>
            <w:r>
              <w:rPr>
                <w:rFonts w:cstheme="minorHAnsi"/>
              </w:rPr>
              <w:t xml:space="preserve"> π</w:t>
            </w:r>
            <w:r>
              <w:t>/</w:t>
            </w:r>
            <w:r>
              <w:t>4</w:t>
            </w:r>
            <w:r>
              <w:t xml:space="preserve"> : </w:t>
            </w:r>
            <w:r>
              <w:rPr>
                <w:rFonts w:cstheme="minorHAnsi"/>
              </w:rPr>
              <w:t>π/</w:t>
            </w:r>
            <w:r>
              <w:rPr>
                <w:rFonts w:cstheme="minorHAnsi"/>
              </w:rPr>
              <w:t>3</w:t>
            </w:r>
            <w:r>
              <w:rPr>
                <w:rFonts w:cstheme="minorHAnsi"/>
              </w:rPr>
              <w:t xml:space="preserve"> : π/2</w:t>
            </w:r>
          </w:p>
        </w:tc>
        <w:tc>
          <w:tcPr>
            <w:tcW w:w="2788" w:type="dxa"/>
          </w:tcPr>
          <w:p w14:paraId="04078EB7" w14:textId="37EA1322" w:rsidR="000B0EA2" w:rsidRDefault="000B0EA2" w:rsidP="000B0EA2">
            <w:pPr>
              <w:jc w:val="center"/>
            </w:pPr>
            <w:proofErr w:type="gramStart"/>
            <w:r>
              <w:t>0 :</w:t>
            </w:r>
            <w:proofErr w:type="gramEnd"/>
            <w:r>
              <w:t xml:space="preserve"> 45 : 60 : 90 </w:t>
            </w:r>
          </w:p>
        </w:tc>
      </w:tr>
      <w:tr w:rsidR="000B0EA2" w14:paraId="13161167" w14:textId="77777777" w:rsidTr="000B0EA2">
        <w:tc>
          <w:tcPr>
            <w:tcW w:w="1855" w:type="dxa"/>
          </w:tcPr>
          <w:p w14:paraId="4A5C9BA9" w14:textId="5DB43EC5" w:rsidR="000B0EA2" w:rsidRDefault="000B0EA2" w:rsidP="000B0EA2">
            <w:pPr>
              <w:jc w:val="center"/>
            </w:pPr>
            <w:r>
              <w:t>4</w:t>
            </w:r>
          </w:p>
        </w:tc>
        <w:tc>
          <w:tcPr>
            <w:tcW w:w="1508" w:type="dxa"/>
          </w:tcPr>
          <w:p w14:paraId="140EC0AC" w14:textId="0764CBB9" w:rsidR="000B0EA2" w:rsidRDefault="000B0EA2" w:rsidP="000B0EA2">
            <w:pPr>
              <w:jc w:val="center"/>
            </w:pPr>
            <w:proofErr w:type="gramStart"/>
            <w:r>
              <w:t>0 :</w:t>
            </w:r>
            <w:proofErr w:type="gramEnd"/>
            <w:r>
              <w:rPr>
                <w:rFonts w:cstheme="minorHAnsi"/>
              </w:rPr>
              <w:t xml:space="preserve"> π</w:t>
            </w:r>
            <w:r>
              <w:t xml:space="preserve">/4 : </w:t>
            </w:r>
            <w:r>
              <w:rPr>
                <w:rFonts w:cstheme="minorHAnsi"/>
              </w:rPr>
              <w:t>π/4</w:t>
            </w:r>
          </w:p>
        </w:tc>
        <w:tc>
          <w:tcPr>
            <w:tcW w:w="2910" w:type="dxa"/>
          </w:tcPr>
          <w:p w14:paraId="5DCC71AB" w14:textId="3DB2EBD9" w:rsidR="000B0EA2" w:rsidRDefault="000B0EA2" w:rsidP="000B0EA2">
            <w:pPr>
              <w:jc w:val="center"/>
            </w:pPr>
            <w:proofErr w:type="gramStart"/>
            <w:r>
              <w:t>0 :</w:t>
            </w:r>
            <w:proofErr w:type="gramEnd"/>
            <w:r>
              <w:rPr>
                <w:rFonts w:cstheme="minorHAnsi"/>
              </w:rPr>
              <w:t xml:space="preserve"> π</w:t>
            </w:r>
            <w:r>
              <w:t>/</w:t>
            </w:r>
            <w:r>
              <w:t>4</w:t>
            </w:r>
            <w:r>
              <w:t xml:space="preserve"> : </w:t>
            </w:r>
            <w:r>
              <w:rPr>
                <w:rFonts w:cstheme="minorHAnsi"/>
              </w:rPr>
              <w:t>π/</w:t>
            </w:r>
            <w:r>
              <w:rPr>
                <w:rFonts w:cstheme="minorHAnsi"/>
              </w:rPr>
              <w:t>4</w:t>
            </w:r>
            <w:r>
              <w:rPr>
                <w:rFonts w:cstheme="minorHAnsi"/>
              </w:rPr>
              <w:t xml:space="preserve"> : π/2</w:t>
            </w:r>
          </w:p>
        </w:tc>
        <w:tc>
          <w:tcPr>
            <w:tcW w:w="2788" w:type="dxa"/>
          </w:tcPr>
          <w:p w14:paraId="07318DB5" w14:textId="3322E53F" w:rsidR="000B0EA2" w:rsidRDefault="000B0EA2" w:rsidP="000B0EA2">
            <w:pPr>
              <w:jc w:val="center"/>
            </w:pPr>
            <w:proofErr w:type="gramStart"/>
            <w:r>
              <w:t>0 :</w:t>
            </w:r>
            <w:proofErr w:type="gramEnd"/>
            <w:r>
              <w:t xml:space="preserve"> 45 : 45 : 90 </w:t>
            </w:r>
          </w:p>
        </w:tc>
      </w:tr>
      <w:tr w:rsidR="000B0EA2" w14:paraId="043EFEF2" w14:textId="77777777" w:rsidTr="000B0EA2">
        <w:tc>
          <w:tcPr>
            <w:tcW w:w="1855" w:type="dxa"/>
          </w:tcPr>
          <w:p w14:paraId="0A7A1455" w14:textId="66D8F2BE" w:rsidR="000B0EA2" w:rsidRDefault="000B0EA2" w:rsidP="000B0EA2">
            <w:pPr>
              <w:jc w:val="center"/>
            </w:pPr>
            <w:r>
              <w:t>5</w:t>
            </w:r>
          </w:p>
        </w:tc>
        <w:tc>
          <w:tcPr>
            <w:tcW w:w="1508" w:type="dxa"/>
          </w:tcPr>
          <w:p w14:paraId="11C4008D" w14:textId="445875C2"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2</w:t>
            </w:r>
          </w:p>
        </w:tc>
        <w:tc>
          <w:tcPr>
            <w:tcW w:w="2910" w:type="dxa"/>
          </w:tcPr>
          <w:p w14:paraId="086AA42D" w14:textId="15023BFC" w:rsidR="000B0EA2" w:rsidRDefault="000B0EA2" w:rsidP="000B0EA2">
            <w:pPr>
              <w:jc w:val="center"/>
            </w:pPr>
            <w:proofErr w:type="gramStart"/>
            <w:r>
              <w:t>0 :</w:t>
            </w:r>
            <w:proofErr w:type="gramEnd"/>
            <w:r>
              <w:rPr>
                <w:rFonts w:cstheme="minorHAnsi"/>
              </w:rPr>
              <w:t xml:space="preserve"> π</w:t>
            </w:r>
            <w:r>
              <w:t xml:space="preserve">/6 : </w:t>
            </w:r>
            <w:r>
              <w:rPr>
                <w:rFonts w:cstheme="minorHAnsi"/>
              </w:rPr>
              <w:t>π/2 : π/2</w:t>
            </w:r>
          </w:p>
        </w:tc>
        <w:tc>
          <w:tcPr>
            <w:tcW w:w="2788" w:type="dxa"/>
          </w:tcPr>
          <w:p w14:paraId="7E28F4A9" w14:textId="0E903DA9" w:rsidR="000B0EA2" w:rsidRDefault="000B0EA2" w:rsidP="000B0EA2">
            <w:pPr>
              <w:jc w:val="center"/>
            </w:pPr>
            <w:proofErr w:type="gramStart"/>
            <w:r>
              <w:t>0 :</w:t>
            </w:r>
            <w:proofErr w:type="gramEnd"/>
            <w:r>
              <w:t xml:space="preserve"> 30: 90 : 90 </w:t>
            </w:r>
          </w:p>
        </w:tc>
      </w:tr>
      <w:tr w:rsidR="000B0EA2" w14:paraId="2617A694" w14:textId="77777777" w:rsidTr="000B0EA2">
        <w:tc>
          <w:tcPr>
            <w:tcW w:w="1855" w:type="dxa"/>
          </w:tcPr>
          <w:p w14:paraId="11D9C3FA" w14:textId="2BE5416F" w:rsidR="000B0EA2" w:rsidRDefault="000B0EA2" w:rsidP="000B0EA2">
            <w:pPr>
              <w:jc w:val="center"/>
            </w:pPr>
            <w:r>
              <w:t>6</w:t>
            </w:r>
          </w:p>
        </w:tc>
        <w:tc>
          <w:tcPr>
            <w:tcW w:w="1508" w:type="dxa"/>
          </w:tcPr>
          <w:p w14:paraId="234F02E2" w14:textId="1EE1E5D9" w:rsidR="000B0EA2" w:rsidRDefault="000B0EA2" w:rsidP="000B0EA2">
            <w:pPr>
              <w:jc w:val="center"/>
            </w:pPr>
            <w:proofErr w:type="gramStart"/>
            <w:r>
              <w:t>0 :</w:t>
            </w:r>
            <w:proofErr w:type="gramEnd"/>
            <w:r>
              <w:rPr>
                <w:rFonts w:cstheme="minorHAnsi"/>
              </w:rPr>
              <w:t xml:space="preserve"> π</w:t>
            </w:r>
            <w:r>
              <w:t>/4 : 2</w:t>
            </w:r>
            <w:r>
              <w:rPr>
                <w:rFonts w:cstheme="minorHAnsi"/>
              </w:rPr>
              <w:t>π/3</w:t>
            </w:r>
          </w:p>
        </w:tc>
        <w:tc>
          <w:tcPr>
            <w:tcW w:w="2910" w:type="dxa"/>
          </w:tcPr>
          <w:p w14:paraId="6A3FFDD9" w14:textId="2755D812" w:rsidR="000B0EA2" w:rsidRDefault="000B0EA2" w:rsidP="000B0EA2">
            <w:pPr>
              <w:jc w:val="center"/>
            </w:pPr>
            <w:proofErr w:type="gramStart"/>
            <w:r>
              <w:t>0 :</w:t>
            </w:r>
            <w:proofErr w:type="gramEnd"/>
            <w:r>
              <w:rPr>
                <w:rFonts w:cstheme="minorHAnsi"/>
              </w:rPr>
              <w:t xml:space="preserve"> π</w:t>
            </w:r>
            <w:r>
              <w:t>/</w:t>
            </w:r>
            <w:r>
              <w:t>4</w:t>
            </w:r>
            <w:r>
              <w:t xml:space="preserve"> : </w:t>
            </w:r>
            <w:r>
              <w:t>2</w:t>
            </w:r>
            <w:r>
              <w:rPr>
                <w:rFonts w:cstheme="minorHAnsi"/>
              </w:rPr>
              <w:t>π/</w:t>
            </w:r>
            <w:r>
              <w:rPr>
                <w:rFonts w:cstheme="minorHAnsi"/>
              </w:rPr>
              <w:t>3</w:t>
            </w:r>
            <w:r>
              <w:rPr>
                <w:rFonts w:cstheme="minorHAnsi"/>
              </w:rPr>
              <w:t xml:space="preserve"> : π/2</w:t>
            </w:r>
          </w:p>
        </w:tc>
        <w:tc>
          <w:tcPr>
            <w:tcW w:w="2788" w:type="dxa"/>
          </w:tcPr>
          <w:p w14:paraId="33FA583B" w14:textId="47BB04F9" w:rsidR="000B0EA2" w:rsidRDefault="000B0EA2" w:rsidP="000B0EA2">
            <w:pPr>
              <w:jc w:val="center"/>
            </w:pPr>
            <w:proofErr w:type="gramStart"/>
            <w:r>
              <w:t>0 :</w:t>
            </w:r>
            <w:proofErr w:type="gramEnd"/>
            <w:r>
              <w:t xml:space="preserve"> 45 : 120 : 90 </w:t>
            </w:r>
          </w:p>
        </w:tc>
      </w:tr>
      <w:tr w:rsidR="000B0EA2" w14:paraId="4FC59E17" w14:textId="77777777" w:rsidTr="000B0EA2">
        <w:tc>
          <w:tcPr>
            <w:tcW w:w="1855" w:type="dxa"/>
          </w:tcPr>
          <w:p w14:paraId="2DA831F0" w14:textId="4738D221" w:rsidR="000B0EA2" w:rsidRDefault="000B0EA2" w:rsidP="000B0EA2">
            <w:pPr>
              <w:jc w:val="center"/>
            </w:pPr>
            <w:r>
              <w:t>7</w:t>
            </w:r>
          </w:p>
        </w:tc>
        <w:tc>
          <w:tcPr>
            <w:tcW w:w="1508" w:type="dxa"/>
          </w:tcPr>
          <w:p w14:paraId="70F95438" w14:textId="1634744C"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3</w:t>
            </w:r>
          </w:p>
        </w:tc>
        <w:tc>
          <w:tcPr>
            <w:tcW w:w="2910" w:type="dxa"/>
          </w:tcPr>
          <w:p w14:paraId="28907F62" w14:textId="292E5180" w:rsidR="000B0EA2" w:rsidRDefault="000B0EA2" w:rsidP="000B0EA2">
            <w:pPr>
              <w:jc w:val="center"/>
            </w:pPr>
            <w:proofErr w:type="gramStart"/>
            <w:r>
              <w:t>0 :</w:t>
            </w:r>
            <w:proofErr w:type="gramEnd"/>
            <w:r>
              <w:rPr>
                <w:rFonts w:cstheme="minorHAnsi"/>
              </w:rPr>
              <w:t xml:space="preserve"> </w:t>
            </w:r>
            <w:r>
              <w:rPr>
                <w:rFonts w:cstheme="minorHAnsi"/>
              </w:rPr>
              <w:t>-</w:t>
            </w:r>
            <w:r>
              <w:rPr>
                <w:rFonts w:cstheme="minorHAnsi"/>
              </w:rPr>
              <w:t>π</w:t>
            </w:r>
            <w:r>
              <w:t>/</w:t>
            </w:r>
            <w:r>
              <w:t>3</w:t>
            </w:r>
            <w:r>
              <w:t xml:space="preserve"> : </w:t>
            </w:r>
            <w:r>
              <w:rPr>
                <w:rFonts w:cstheme="minorHAnsi"/>
              </w:rPr>
              <w:t>π/</w:t>
            </w:r>
            <w:r>
              <w:rPr>
                <w:rFonts w:cstheme="minorHAnsi"/>
              </w:rPr>
              <w:t>3</w:t>
            </w:r>
            <w:r>
              <w:rPr>
                <w:rFonts w:cstheme="minorHAnsi"/>
              </w:rPr>
              <w:t xml:space="preserve"> : π/2</w:t>
            </w:r>
          </w:p>
        </w:tc>
        <w:tc>
          <w:tcPr>
            <w:tcW w:w="2788" w:type="dxa"/>
          </w:tcPr>
          <w:p w14:paraId="4A73991C" w14:textId="4D942413" w:rsidR="000B0EA2" w:rsidRDefault="000B0EA2" w:rsidP="000B0EA2">
            <w:pPr>
              <w:jc w:val="center"/>
            </w:pPr>
            <w:proofErr w:type="gramStart"/>
            <w:r>
              <w:t>0 :</w:t>
            </w:r>
            <w:proofErr w:type="gramEnd"/>
            <w:r>
              <w:t xml:space="preserve"> -60: 60 : 90 </w:t>
            </w:r>
          </w:p>
        </w:tc>
      </w:tr>
      <w:tr w:rsidR="000B0EA2" w14:paraId="52558414" w14:textId="77777777" w:rsidTr="000B0EA2">
        <w:tc>
          <w:tcPr>
            <w:tcW w:w="1855" w:type="dxa"/>
          </w:tcPr>
          <w:p w14:paraId="08D8C364" w14:textId="69E22509" w:rsidR="000B0EA2" w:rsidRDefault="000B0EA2" w:rsidP="000B0EA2">
            <w:pPr>
              <w:jc w:val="center"/>
            </w:pPr>
            <w:r>
              <w:t>8</w:t>
            </w:r>
          </w:p>
        </w:tc>
        <w:tc>
          <w:tcPr>
            <w:tcW w:w="1508" w:type="dxa"/>
          </w:tcPr>
          <w:p w14:paraId="0EA91583" w14:textId="3F9F3AAD" w:rsidR="000B0EA2" w:rsidRDefault="000B0EA2" w:rsidP="000B0EA2">
            <w:pPr>
              <w:jc w:val="center"/>
            </w:pPr>
            <w:proofErr w:type="gramStart"/>
            <w:r>
              <w:t>0 :</w:t>
            </w:r>
            <w:proofErr w:type="gramEnd"/>
            <w:r>
              <w:rPr>
                <w:rFonts w:cstheme="minorHAnsi"/>
              </w:rPr>
              <w:t xml:space="preserve"> -π</w:t>
            </w:r>
            <w:r>
              <w:t xml:space="preserve">/3 : </w:t>
            </w:r>
            <w:r>
              <w:rPr>
                <w:rFonts w:cstheme="minorHAnsi"/>
              </w:rPr>
              <w:t>π/2</w:t>
            </w:r>
          </w:p>
        </w:tc>
        <w:tc>
          <w:tcPr>
            <w:tcW w:w="2910" w:type="dxa"/>
          </w:tcPr>
          <w:p w14:paraId="7ECC85E7" w14:textId="2820D571" w:rsidR="000B0EA2" w:rsidRDefault="000B0EA2" w:rsidP="000B0EA2">
            <w:pPr>
              <w:jc w:val="center"/>
            </w:pPr>
            <w:proofErr w:type="gramStart"/>
            <w:r>
              <w:t>0 :</w:t>
            </w:r>
            <w:proofErr w:type="gramEnd"/>
            <w:r>
              <w:rPr>
                <w:rFonts w:cstheme="minorHAnsi"/>
              </w:rPr>
              <w:t xml:space="preserve"> </w:t>
            </w:r>
            <w:r>
              <w:rPr>
                <w:rFonts w:cstheme="minorHAnsi"/>
              </w:rPr>
              <w:t>-</w:t>
            </w:r>
            <w:r>
              <w:rPr>
                <w:rFonts w:cstheme="minorHAnsi"/>
              </w:rPr>
              <w:t>π</w:t>
            </w:r>
            <w:r>
              <w:t>/</w:t>
            </w:r>
            <w:r>
              <w:t>3</w:t>
            </w:r>
            <w:r>
              <w:t xml:space="preserve"> : </w:t>
            </w:r>
            <w:r>
              <w:rPr>
                <w:rFonts w:cstheme="minorHAnsi"/>
              </w:rPr>
              <w:t>π/2 : π/2</w:t>
            </w:r>
          </w:p>
        </w:tc>
        <w:tc>
          <w:tcPr>
            <w:tcW w:w="2788" w:type="dxa"/>
          </w:tcPr>
          <w:p w14:paraId="0739E010" w14:textId="291DBEDA" w:rsidR="000B0EA2" w:rsidRDefault="000B0EA2" w:rsidP="000B0EA2">
            <w:pPr>
              <w:jc w:val="center"/>
            </w:pPr>
            <w:proofErr w:type="gramStart"/>
            <w:r>
              <w:t>0 :</w:t>
            </w:r>
            <w:proofErr w:type="gramEnd"/>
            <w:r>
              <w:t xml:space="preserve"> -60: 90 : 90 </w:t>
            </w:r>
          </w:p>
        </w:tc>
      </w:tr>
    </w:tbl>
    <w:p w14:paraId="4A4932D1" w14:textId="77777777" w:rsidR="00213EB5" w:rsidRDefault="00213EB5" w:rsidP="00213EB5"/>
    <w:p w14:paraId="0360FBFC" w14:textId="2E5F148F" w:rsidR="00206460" w:rsidRPr="00280F56" w:rsidRDefault="00206460" w:rsidP="00213EB5">
      <w:bookmarkStart w:id="87" w:name="_Toc147143034"/>
      <w:r>
        <w:t xml:space="preserve">Table </w:t>
      </w:r>
      <w:fldSimple w:instr=" STYLEREF 1 \s ">
        <w:r w:rsidR="00944E35">
          <w:rPr>
            <w:noProof/>
          </w:rPr>
          <w:t>3</w:t>
        </w:r>
      </w:fldSimple>
      <w:r>
        <w:t>.</w:t>
      </w:r>
      <w:fldSimple w:instr=" SEQ Table \* ARABIC \s 1 ">
        <w:r w:rsidR="00944E35">
          <w:rPr>
            <w:noProof/>
          </w:rPr>
          <w:t>5</w:t>
        </w:r>
      </w:fldSimple>
      <w:r>
        <w:t xml:space="preserve"> Robot Movement Program – </w:t>
      </w:r>
      <w:proofErr w:type="spellStart"/>
      <w:r w:rsidR="00C94A4F">
        <w:t>nnlive</w:t>
      </w:r>
      <w:bookmarkEnd w:id="87"/>
      <w:proofErr w:type="spellEnd"/>
    </w:p>
    <w:tbl>
      <w:tblPr>
        <w:tblStyle w:val="TableGrid"/>
        <w:tblW w:w="0" w:type="auto"/>
        <w:tblLook w:val="04A0" w:firstRow="1" w:lastRow="0" w:firstColumn="1" w:lastColumn="0" w:noHBand="0" w:noVBand="1"/>
      </w:tblPr>
      <w:tblGrid>
        <w:gridCol w:w="1855"/>
        <w:gridCol w:w="1508"/>
        <w:gridCol w:w="2910"/>
        <w:gridCol w:w="2788"/>
      </w:tblGrid>
      <w:tr w:rsidR="000B0EA2" w14:paraId="623EDB3F" w14:textId="77777777" w:rsidTr="000B0EA2">
        <w:trPr>
          <w:trHeight w:val="970"/>
        </w:trPr>
        <w:tc>
          <w:tcPr>
            <w:tcW w:w="1855" w:type="dxa"/>
          </w:tcPr>
          <w:p w14:paraId="3AAF9AB6" w14:textId="77777777" w:rsidR="000B0EA2" w:rsidRDefault="000B0EA2" w:rsidP="008E29AA">
            <w:pPr>
              <w:jc w:val="center"/>
            </w:pPr>
            <w:r>
              <w:t xml:space="preserve">Name: </w:t>
            </w:r>
            <w:r>
              <w:br/>
            </w:r>
            <w:r>
              <w:br/>
              <w:t>Sequence Number:</w:t>
            </w:r>
          </w:p>
        </w:tc>
        <w:tc>
          <w:tcPr>
            <w:tcW w:w="1508" w:type="dxa"/>
          </w:tcPr>
          <w:p w14:paraId="3B0D6EBB" w14:textId="166BDE02" w:rsidR="000B0EA2" w:rsidRDefault="000B0EA2" w:rsidP="008E29AA">
            <w:pPr>
              <w:jc w:val="center"/>
            </w:pPr>
            <w:r>
              <w:t>IMU Angles</w:t>
            </w:r>
            <w:r>
              <w:br/>
              <w:t>(</w:t>
            </w:r>
            <w:proofErr w:type="spellStart"/>
            <w:proofErr w:type="gramStart"/>
            <w:r>
              <w:t>Rotation:Roll</w:t>
            </w:r>
            <w:proofErr w:type="spellEnd"/>
            <w:proofErr w:type="gramEnd"/>
            <w:r>
              <w:t>: Pitch)</w:t>
            </w:r>
          </w:p>
        </w:tc>
        <w:tc>
          <w:tcPr>
            <w:tcW w:w="2910" w:type="dxa"/>
          </w:tcPr>
          <w:p w14:paraId="7DCEF960" w14:textId="1906F5B9" w:rsidR="000B0EA2" w:rsidRDefault="000B0EA2" w:rsidP="008E29AA">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88" w:type="dxa"/>
          </w:tcPr>
          <w:p w14:paraId="0841E019" w14:textId="77777777" w:rsidR="000B0EA2" w:rsidRDefault="000B0EA2" w:rsidP="008E29AA">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0B0EA2" w14:paraId="6CD625D9" w14:textId="77777777" w:rsidTr="000B0EA2">
        <w:tc>
          <w:tcPr>
            <w:tcW w:w="1855" w:type="dxa"/>
          </w:tcPr>
          <w:p w14:paraId="264755F9" w14:textId="6E76EAB8" w:rsidR="000B0EA2" w:rsidRDefault="000B0EA2" w:rsidP="000B0EA2">
            <w:pPr>
              <w:jc w:val="center"/>
            </w:pPr>
            <w:r>
              <w:t>0</w:t>
            </w:r>
          </w:p>
        </w:tc>
        <w:tc>
          <w:tcPr>
            <w:tcW w:w="1508" w:type="dxa"/>
          </w:tcPr>
          <w:p w14:paraId="65C4A8BE" w14:textId="29CCDC30" w:rsidR="000B0EA2" w:rsidRDefault="000B0EA2" w:rsidP="000B0EA2">
            <w:pPr>
              <w:jc w:val="center"/>
            </w:pPr>
            <w:proofErr w:type="gramStart"/>
            <w:r>
              <w:t>0:</w:t>
            </w:r>
            <w:r>
              <w:rPr>
                <w:rFonts w:cstheme="minorHAnsi"/>
              </w:rPr>
              <w:t>0</w:t>
            </w:r>
            <w:r>
              <w:t>:</w:t>
            </w:r>
            <w:r>
              <w:rPr>
                <w:rFonts w:cstheme="minorHAnsi"/>
              </w:rPr>
              <w:t>π</w:t>
            </w:r>
            <w:proofErr w:type="gramEnd"/>
            <w:r>
              <w:rPr>
                <w:rFonts w:cstheme="minorHAnsi"/>
              </w:rPr>
              <w:t>/2</w:t>
            </w:r>
          </w:p>
        </w:tc>
        <w:tc>
          <w:tcPr>
            <w:tcW w:w="2910" w:type="dxa"/>
          </w:tcPr>
          <w:p w14:paraId="19B9FC03" w14:textId="0D5DE270" w:rsidR="000B0EA2" w:rsidRDefault="000B0EA2" w:rsidP="000B0EA2">
            <w:pPr>
              <w:jc w:val="center"/>
            </w:pPr>
            <w:proofErr w:type="gramStart"/>
            <w:r>
              <w:t>0 :</w:t>
            </w:r>
            <w:proofErr w:type="gramEnd"/>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2</w:t>
            </w:r>
          </w:p>
        </w:tc>
        <w:tc>
          <w:tcPr>
            <w:tcW w:w="2788" w:type="dxa"/>
          </w:tcPr>
          <w:p w14:paraId="0F05CEAB" w14:textId="32CC7F33" w:rsidR="000B0EA2" w:rsidRDefault="000B0EA2" w:rsidP="000B0EA2">
            <w:pPr>
              <w:jc w:val="center"/>
            </w:pPr>
            <w:proofErr w:type="gramStart"/>
            <w:r>
              <w:t>0 :</w:t>
            </w:r>
            <w:proofErr w:type="gramEnd"/>
            <w:r>
              <w:t xml:space="preserve"> 0 : 90 : 90</w:t>
            </w:r>
          </w:p>
        </w:tc>
      </w:tr>
      <w:tr w:rsidR="000B0EA2" w14:paraId="1E975540" w14:textId="77777777" w:rsidTr="000B0EA2">
        <w:tc>
          <w:tcPr>
            <w:tcW w:w="1855" w:type="dxa"/>
          </w:tcPr>
          <w:p w14:paraId="206DFA9F" w14:textId="62D21841" w:rsidR="000B0EA2" w:rsidRDefault="000B0EA2" w:rsidP="000B0EA2">
            <w:pPr>
              <w:jc w:val="center"/>
            </w:pPr>
            <w:r>
              <w:t>1</w:t>
            </w:r>
          </w:p>
        </w:tc>
        <w:tc>
          <w:tcPr>
            <w:tcW w:w="1508" w:type="dxa"/>
          </w:tcPr>
          <w:p w14:paraId="0F980ABD" w14:textId="1DA194A2" w:rsidR="000B0EA2" w:rsidRDefault="000B0EA2" w:rsidP="000B0EA2">
            <w:pPr>
              <w:jc w:val="center"/>
            </w:pPr>
            <w:proofErr w:type="gramStart"/>
            <w:r>
              <w:t>0:</w:t>
            </w:r>
            <w:r>
              <w:rPr>
                <w:rFonts w:cstheme="minorHAnsi"/>
              </w:rPr>
              <w:t>π</w:t>
            </w:r>
            <w:proofErr w:type="gramEnd"/>
            <w:r>
              <w:t>/3:</w:t>
            </w:r>
            <w:r>
              <w:rPr>
                <w:rFonts w:cstheme="minorHAnsi"/>
              </w:rPr>
              <w:t>π/3</w:t>
            </w:r>
          </w:p>
        </w:tc>
        <w:tc>
          <w:tcPr>
            <w:tcW w:w="2910" w:type="dxa"/>
          </w:tcPr>
          <w:p w14:paraId="36346D78" w14:textId="448A7ADB" w:rsidR="000B0EA2" w:rsidRDefault="000B0EA2" w:rsidP="000B0EA2">
            <w:pPr>
              <w:jc w:val="center"/>
            </w:pPr>
            <w:proofErr w:type="gramStart"/>
            <w:r>
              <w:t>0 :</w:t>
            </w:r>
            <w:proofErr w:type="gramEnd"/>
            <w:r>
              <w:rPr>
                <w:rFonts w:cstheme="minorHAnsi"/>
              </w:rPr>
              <w:t xml:space="preserve"> π</w:t>
            </w:r>
            <w:r>
              <w:t>/</w:t>
            </w:r>
            <w:r>
              <w:t>3</w:t>
            </w:r>
            <w:r>
              <w:t xml:space="preserve"> : </w:t>
            </w:r>
            <w:r>
              <w:rPr>
                <w:rFonts w:cstheme="minorHAnsi"/>
              </w:rPr>
              <w:t>π/</w:t>
            </w:r>
            <w:r>
              <w:rPr>
                <w:rFonts w:cstheme="minorHAnsi"/>
              </w:rPr>
              <w:t>3</w:t>
            </w:r>
            <w:r>
              <w:rPr>
                <w:rFonts w:cstheme="minorHAnsi"/>
              </w:rPr>
              <w:t xml:space="preserve"> : π/2</w:t>
            </w:r>
          </w:p>
        </w:tc>
        <w:tc>
          <w:tcPr>
            <w:tcW w:w="2788" w:type="dxa"/>
          </w:tcPr>
          <w:p w14:paraId="145867EB" w14:textId="153BC94E" w:rsidR="000B0EA2" w:rsidRDefault="000B0EA2" w:rsidP="000B0EA2">
            <w:pPr>
              <w:jc w:val="center"/>
            </w:pPr>
            <w:proofErr w:type="gramStart"/>
            <w:r>
              <w:t>0 :</w:t>
            </w:r>
            <w:proofErr w:type="gramEnd"/>
            <w:r>
              <w:t xml:space="preserve"> 60 : 60 : 90</w:t>
            </w:r>
          </w:p>
        </w:tc>
      </w:tr>
      <w:tr w:rsidR="000B0EA2" w14:paraId="4804F8E8" w14:textId="77777777" w:rsidTr="000B0EA2">
        <w:tc>
          <w:tcPr>
            <w:tcW w:w="1855" w:type="dxa"/>
          </w:tcPr>
          <w:p w14:paraId="2EAE388A" w14:textId="30F96A81" w:rsidR="000B0EA2" w:rsidRDefault="000B0EA2" w:rsidP="000B0EA2">
            <w:pPr>
              <w:jc w:val="center"/>
            </w:pPr>
            <w:r>
              <w:t>2</w:t>
            </w:r>
          </w:p>
        </w:tc>
        <w:tc>
          <w:tcPr>
            <w:tcW w:w="1508" w:type="dxa"/>
          </w:tcPr>
          <w:p w14:paraId="044E7080" w14:textId="4E61F52C" w:rsidR="000B0EA2" w:rsidRDefault="000B0EA2" w:rsidP="000B0EA2">
            <w:pPr>
              <w:jc w:val="center"/>
            </w:pPr>
            <w:proofErr w:type="gramStart"/>
            <w:r>
              <w:t>0:</w:t>
            </w:r>
            <w:r>
              <w:rPr>
                <w:rFonts w:cstheme="minorHAnsi"/>
              </w:rPr>
              <w:t>π</w:t>
            </w:r>
            <w:proofErr w:type="gramEnd"/>
            <w:r>
              <w:t>/6:</w:t>
            </w:r>
            <w:r>
              <w:rPr>
                <w:rFonts w:cstheme="minorHAnsi"/>
              </w:rPr>
              <w:t>π/4</w:t>
            </w:r>
          </w:p>
        </w:tc>
        <w:tc>
          <w:tcPr>
            <w:tcW w:w="2910" w:type="dxa"/>
          </w:tcPr>
          <w:p w14:paraId="6CBBDA20" w14:textId="56E0ACB5" w:rsidR="000B0EA2" w:rsidRDefault="000B0EA2" w:rsidP="000B0EA2">
            <w:pPr>
              <w:jc w:val="center"/>
            </w:pPr>
            <w:proofErr w:type="gramStart"/>
            <w:r>
              <w:t>0 :</w:t>
            </w:r>
            <w:proofErr w:type="gramEnd"/>
            <w:r>
              <w:rPr>
                <w:rFonts w:cstheme="minorHAnsi"/>
              </w:rPr>
              <w:t xml:space="preserve"> π</w:t>
            </w:r>
            <w:r>
              <w:t>/</w:t>
            </w:r>
            <w:r>
              <w:t>6</w:t>
            </w:r>
            <w:r>
              <w:t xml:space="preserve"> : </w:t>
            </w:r>
            <w:r>
              <w:rPr>
                <w:rFonts w:cstheme="minorHAnsi"/>
              </w:rPr>
              <w:t>π/</w:t>
            </w:r>
            <w:r>
              <w:rPr>
                <w:rFonts w:cstheme="minorHAnsi"/>
              </w:rPr>
              <w:t>4</w:t>
            </w:r>
            <w:r>
              <w:rPr>
                <w:rFonts w:cstheme="minorHAnsi"/>
              </w:rPr>
              <w:t xml:space="preserve"> : π/2</w:t>
            </w:r>
          </w:p>
        </w:tc>
        <w:tc>
          <w:tcPr>
            <w:tcW w:w="2788" w:type="dxa"/>
          </w:tcPr>
          <w:p w14:paraId="7DABEF36" w14:textId="79024CAA" w:rsidR="000B0EA2" w:rsidRDefault="000B0EA2" w:rsidP="000B0EA2">
            <w:pPr>
              <w:jc w:val="center"/>
            </w:pPr>
            <w:proofErr w:type="gramStart"/>
            <w:r>
              <w:t>0 :</w:t>
            </w:r>
            <w:proofErr w:type="gramEnd"/>
            <w:r>
              <w:t xml:space="preserve"> 30 : 45 : 90</w:t>
            </w:r>
          </w:p>
        </w:tc>
      </w:tr>
      <w:tr w:rsidR="000B0EA2" w14:paraId="7C6500F3" w14:textId="77777777" w:rsidTr="000B0EA2">
        <w:tc>
          <w:tcPr>
            <w:tcW w:w="1855" w:type="dxa"/>
          </w:tcPr>
          <w:p w14:paraId="2AD75ACD" w14:textId="6B779820" w:rsidR="000B0EA2" w:rsidRDefault="000B0EA2" w:rsidP="000B0EA2">
            <w:pPr>
              <w:jc w:val="center"/>
            </w:pPr>
            <w:r>
              <w:t>3</w:t>
            </w:r>
          </w:p>
        </w:tc>
        <w:tc>
          <w:tcPr>
            <w:tcW w:w="1508" w:type="dxa"/>
          </w:tcPr>
          <w:p w14:paraId="0DF3F8A8" w14:textId="6AC98E1C" w:rsidR="000B0EA2" w:rsidRDefault="000B0EA2" w:rsidP="000B0EA2">
            <w:pPr>
              <w:jc w:val="center"/>
            </w:pPr>
            <w:proofErr w:type="gramStart"/>
            <w:r>
              <w:t>0:</w:t>
            </w:r>
            <w:r>
              <w:rPr>
                <w:rFonts w:cstheme="minorHAnsi"/>
              </w:rPr>
              <w:t>-</w:t>
            </w:r>
            <w:proofErr w:type="gramEnd"/>
            <w:r>
              <w:rPr>
                <w:rFonts w:cstheme="minorHAnsi"/>
              </w:rPr>
              <w:t>π</w:t>
            </w:r>
            <w:r>
              <w:t>/3:2</w:t>
            </w:r>
            <w:r>
              <w:rPr>
                <w:rFonts w:cstheme="minorHAnsi"/>
              </w:rPr>
              <w:t>π/3</w:t>
            </w:r>
          </w:p>
        </w:tc>
        <w:tc>
          <w:tcPr>
            <w:tcW w:w="2910" w:type="dxa"/>
          </w:tcPr>
          <w:p w14:paraId="22C3254B" w14:textId="503EA2AF" w:rsidR="000B0EA2" w:rsidRDefault="000B0EA2" w:rsidP="000B0EA2">
            <w:pPr>
              <w:jc w:val="center"/>
            </w:pPr>
            <w:proofErr w:type="gramStart"/>
            <w:r>
              <w:t>0 :</w:t>
            </w:r>
            <w:proofErr w:type="gramEnd"/>
            <w:r>
              <w:rPr>
                <w:rFonts w:cstheme="minorHAnsi"/>
              </w:rPr>
              <w:t xml:space="preserve"> </w:t>
            </w:r>
            <w:r>
              <w:rPr>
                <w:rFonts w:cstheme="minorHAnsi"/>
              </w:rPr>
              <w:t>-</w:t>
            </w:r>
            <w:r>
              <w:rPr>
                <w:rFonts w:cstheme="minorHAnsi"/>
              </w:rPr>
              <w:t>π</w:t>
            </w:r>
            <w:r>
              <w:t>/</w:t>
            </w:r>
            <w:r>
              <w:t>3</w:t>
            </w:r>
            <w:r>
              <w:t xml:space="preserve"> : </w:t>
            </w:r>
            <w:r>
              <w:t>2</w:t>
            </w:r>
            <w:r>
              <w:rPr>
                <w:rFonts w:cstheme="minorHAnsi"/>
              </w:rPr>
              <w:t>π/</w:t>
            </w:r>
            <w:r>
              <w:rPr>
                <w:rFonts w:cstheme="minorHAnsi"/>
              </w:rPr>
              <w:t>3</w:t>
            </w:r>
            <w:r>
              <w:rPr>
                <w:rFonts w:cstheme="minorHAnsi"/>
              </w:rPr>
              <w:t xml:space="preserve"> : π/2</w:t>
            </w:r>
          </w:p>
        </w:tc>
        <w:tc>
          <w:tcPr>
            <w:tcW w:w="2788" w:type="dxa"/>
          </w:tcPr>
          <w:p w14:paraId="337A7847" w14:textId="27C93AB4" w:rsidR="000B0EA2" w:rsidRDefault="000B0EA2" w:rsidP="000B0EA2">
            <w:pPr>
              <w:jc w:val="center"/>
            </w:pPr>
            <w:proofErr w:type="gramStart"/>
            <w:r>
              <w:t>0 :</w:t>
            </w:r>
            <w:proofErr w:type="gramEnd"/>
            <w:r>
              <w:t xml:space="preserve"> -60 : 120 : 90</w:t>
            </w:r>
          </w:p>
        </w:tc>
      </w:tr>
      <w:tr w:rsidR="000B0EA2" w14:paraId="4931CF6A" w14:textId="77777777" w:rsidTr="000B0EA2">
        <w:tc>
          <w:tcPr>
            <w:tcW w:w="1855" w:type="dxa"/>
          </w:tcPr>
          <w:p w14:paraId="11487236" w14:textId="6613E57B" w:rsidR="000B0EA2" w:rsidRDefault="000B0EA2" w:rsidP="000B0EA2">
            <w:pPr>
              <w:jc w:val="center"/>
            </w:pPr>
            <w:r>
              <w:t>4</w:t>
            </w:r>
          </w:p>
        </w:tc>
        <w:tc>
          <w:tcPr>
            <w:tcW w:w="1508" w:type="dxa"/>
          </w:tcPr>
          <w:p w14:paraId="31F942B3" w14:textId="0A92B9C6" w:rsidR="000B0EA2" w:rsidRDefault="000B0EA2" w:rsidP="000B0EA2">
            <w:pPr>
              <w:jc w:val="center"/>
            </w:pPr>
            <w:proofErr w:type="gramStart"/>
            <w:r>
              <w:t>0:</w:t>
            </w:r>
            <w:r>
              <w:rPr>
                <w:rFonts w:cstheme="minorHAnsi"/>
              </w:rPr>
              <w:t>π</w:t>
            </w:r>
            <w:proofErr w:type="gramEnd"/>
            <w:r>
              <w:t>/3:2</w:t>
            </w:r>
            <w:r>
              <w:rPr>
                <w:rFonts w:cstheme="minorHAnsi"/>
              </w:rPr>
              <w:t>π/3</w:t>
            </w:r>
          </w:p>
        </w:tc>
        <w:tc>
          <w:tcPr>
            <w:tcW w:w="2910" w:type="dxa"/>
          </w:tcPr>
          <w:p w14:paraId="2352492D" w14:textId="6396F9C7" w:rsidR="000B0EA2" w:rsidRDefault="000B0EA2" w:rsidP="000B0EA2">
            <w:pPr>
              <w:jc w:val="center"/>
            </w:pPr>
            <w:proofErr w:type="gramStart"/>
            <w:r>
              <w:t>0 :</w:t>
            </w:r>
            <w:proofErr w:type="gramEnd"/>
            <w:r>
              <w:rPr>
                <w:rFonts w:cstheme="minorHAnsi"/>
              </w:rPr>
              <w:t xml:space="preserve"> π</w:t>
            </w:r>
            <w:r>
              <w:t>/</w:t>
            </w:r>
            <w:r>
              <w:t>3</w:t>
            </w:r>
            <w:r>
              <w:t xml:space="preserve"> : </w:t>
            </w:r>
            <w:r>
              <w:t>2</w:t>
            </w:r>
            <w:r>
              <w:rPr>
                <w:rFonts w:cstheme="minorHAnsi"/>
              </w:rPr>
              <w:t>π/</w:t>
            </w:r>
            <w:r>
              <w:rPr>
                <w:rFonts w:cstheme="minorHAnsi"/>
              </w:rPr>
              <w:t>3</w:t>
            </w:r>
            <w:r>
              <w:rPr>
                <w:rFonts w:cstheme="minorHAnsi"/>
              </w:rPr>
              <w:t xml:space="preserve"> : π/2</w:t>
            </w:r>
          </w:p>
        </w:tc>
        <w:tc>
          <w:tcPr>
            <w:tcW w:w="2788" w:type="dxa"/>
          </w:tcPr>
          <w:p w14:paraId="26CE08BC" w14:textId="3951D2AF" w:rsidR="000B0EA2" w:rsidRDefault="000B0EA2" w:rsidP="000B0EA2">
            <w:pPr>
              <w:jc w:val="center"/>
            </w:pPr>
            <w:proofErr w:type="gramStart"/>
            <w:r>
              <w:t>0 :</w:t>
            </w:r>
            <w:proofErr w:type="gramEnd"/>
            <w:r>
              <w:t xml:space="preserve"> 60 : 120 : 90</w:t>
            </w:r>
          </w:p>
        </w:tc>
      </w:tr>
      <w:tr w:rsidR="000B0EA2" w14:paraId="19C20754" w14:textId="77777777" w:rsidTr="000B0EA2">
        <w:tc>
          <w:tcPr>
            <w:tcW w:w="1855" w:type="dxa"/>
          </w:tcPr>
          <w:p w14:paraId="1679F7C5" w14:textId="24578237" w:rsidR="000B0EA2" w:rsidRDefault="000B0EA2" w:rsidP="000B0EA2">
            <w:pPr>
              <w:jc w:val="center"/>
            </w:pPr>
            <w:r>
              <w:t>5</w:t>
            </w:r>
          </w:p>
        </w:tc>
        <w:tc>
          <w:tcPr>
            <w:tcW w:w="1508" w:type="dxa"/>
          </w:tcPr>
          <w:p w14:paraId="5D7CF996" w14:textId="10051BAB" w:rsidR="000B0EA2" w:rsidRDefault="000B0EA2" w:rsidP="000B0EA2">
            <w:pPr>
              <w:jc w:val="center"/>
            </w:pPr>
            <w:proofErr w:type="gramStart"/>
            <w:r>
              <w:t>0:</w:t>
            </w:r>
            <w:r>
              <w:rPr>
                <w:rFonts w:cstheme="minorHAnsi"/>
              </w:rPr>
              <w:t>π</w:t>
            </w:r>
            <w:proofErr w:type="gramEnd"/>
            <w:r>
              <w:t>/6:</w:t>
            </w:r>
            <w:r>
              <w:rPr>
                <w:rFonts w:cstheme="minorHAnsi"/>
              </w:rPr>
              <w:t>π/3</w:t>
            </w:r>
          </w:p>
        </w:tc>
        <w:tc>
          <w:tcPr>
            <w:tcW w:w="2910" w:type="dxa"/>
          </w:tcPr>
          <w:p w14:paraId="6022FA56" w14:textId="4280AD16" w:rsidR="000B0EA2" w:rsidRDefault="000B0EA2" w:rsidP="000B0EA2">
            <w:pPr>
              <w:jc w:val="center"/>
            </w:pPr>
            <w:proofErr w:type="gramStart"/>
            <w:r>
              <w:t>0 :</w:t>
            </w:r>
            <w:proofErr w:type="gramEnd"/>
            <w:r>
              <w:rPr>
                <w:rFonts w:cstheme="minorHAnsi"/>
              </w:rPr>
              <w:t xml:space="preserve"> π</w:t>
            </w:r>
            <w:r>
              <w:t>/</w:t>
            </w:r>
            <w:r>
              <w:t>6</w:t>
            </w:r>
            <w:r>
              <w:t xml:space="preserve"> : </w:t>
            </w:r>
            <w:r>
              <w:rPr>
                <w:rFonts w:cstheme="minorHAnsi"/>
              </w:rPr>
              <w:t>π/3 : π/2</w:t>
            </w:r>
          </w:p>
        </w:tc>
        <w:tc>
          <w:tcPr>
            <w:tcW w:w="2788" w:type="dxa"/>
          </w:tcPr>
          <w:p w14:paraId="38EA90CE" w14:textId="5DDE2C5E" w:rsidR="000B0EA2" w:rsidRDefault="000B0EA2" w:rsidP="000B0EA2">
            <w:pPr>
              <w:jc w:val="center"/>
            </w:pPr>
            <w:proofErr w:type="gramStart"/>
            <w:r>
              <w:t>0 :</w:t>
            </w:r>
            <w:proofErr w:type="gramEnd"/>
            <w:r>
              <w:t xml:space="preserve"> 30 : 60 : 90</w:t>
            </w:r>
          </w:p>
        </w:tc>
      </w:tr>
      <w:tr w:rsidR="000B0EA2" w14:paraId="1C4D5912" w14:textId="77777777" w:rsidTr="000B0EA2">
        <w:tc>
          <w:tcPr>
            <w:tcW w:w="1855" w:type="dxa"/>
          </w:tcPr>
          <w:p w14:paraId="6FC254EC" w14:textId="4C2B4C59" w:rsidR="000B0EA2" w:rsidRDefault="000B0EA2" w:rsidP="000B0EA2">
            <w:pPr>
              <w:jc w:val="center"/>
            </w:pPr>
            <w:r>
              <w:t>6</w:t>
            </w:r>
          </w:p>
        </w:tc>
        <w:tc>
          <w:tcPr>
            <w:tcW w:w="1508" w:type="dxa"/>
          </w:tcPr>
          <w:p w14:paraId="27C5EEC4" w14:textId="3312FA3C" w:rsidR="000B0EA2" w:rsidRDefault="000B0EA2" w:rsidP="000B0EA2">
            <w:pPr>
              <w:jc w:val="center"/>
            </w:pPr>
            <w:proofErr w:type="gramStart"/>
            <w:r>
              <w:t>0:</w:t>
            </w:r>
            <w:r>
              <w:rPr>
                <w:rFonts w:cstheme="minorHAnsi"/>
              </w:rPr>
              <w:t>-</w:t>
            </w:r>
            <w:proofErr w:type="gramEnd"/>
            <w:r>
              <w:rPr>
                <w:rFonts w:cstheme="minorHAnsi"/>
              </w:rPr>
              <w:t>π</w:t>
            </w:r>
            <w:r>
              <w:t>/12:2</w:t>
            </w:r>
            <w:r>
              <w:rPr>
                <w:rFonts w:cstheme="minorHAnsi"/>
              </w:rPr>
              <w:t>π/3</w:t>
            </w:r>
          </w:p>
        </w:tc>
        <w:tc>
          <w:tcPr>
            <w:tcW w:w="2910" w:type="dxa"/>
          </w:tcPr>
          <w:p w14:paraId="0D40CE3C" w14:textId="1E7FCC1B" w:rsidR="000B0EA2" w:rsidRDefault="000B0EA2" w:rsidP="000B0EA2">
            <w:pPr>
              <w:jc w:val="center"/>
            </w:pPr>
            <w:proofErr w:type="gramStart"/>
            <w:r>
              <w:t>0 :</w:t>
            </w:r>
            <w:proofErr w:type="gramEnd"/>
            <w:r>
              <w:rPr>
                <w:rFonts w:cstheme="minorHAnsi"/>
              </w:rPr>
              <w:t xml:space="preserve"> -π</w:t>
            </w:r>
            <w:r>
              <w:t>/</w:t>
            </w:r>
            <w:r>
              <w:t>12</w:t>
            </w:r>
            <w:r>
              <w:t xml:space="preserve"> : </w:t>
            </w:r>
            <w:r>
              <w:t>2</w:t>
            </w:r>
            <w:r>
              <w:rPr>
                <w:rFonts w:cstheme="minorHAnsi"/>
              </w:rPr>
              <w:t>π/3 : π/2</w:t>
            </w:r>
          </w:p>
        </w:tc>
        <w:tc>
          <w:tcPr>
            <w:tcW w:w="2788" w:type="dxa"/>
          </w:tcPr>
          <w:p w14:paraId="0A3487E0" w14:textId="2DE6A643" w:rsidR="000B0EA2" w:rsidRDefault="000B0EA2" w:rsidP="000B0EA2">
            <w:pPr>
              <w:jc w:val="center"/>
            </w:pPr>
            <w:proofErr w:type="gramStart"/>
            <w:r>
              <w:t>0 :</w:t>
            </w:r>
            <w:proofErr w:type="gramEnd"/>
            <w:r>
              <w:t xml:space="preserve"> -15 : 120 : 90</w:t>
            </w:r>
          </w:p>
        </w:tc>
      </w:tr>
      <w:tr w:rsidR="000B0EA2" w14:paraId="5A172D07" w14:textId="77777777" w:rsidTr="000B0EA2">
        <w:tc>
          <w:tcPr>
            <w:tcW w:w="1855" w:type="dxa"/>
          </w:tcPr>
          <w:p w14:paraId="40E3FF30" w14:textId="341CE067" w:rsidR="000B0EA2" w:rsidRDefault="000B0EA2" w:rsidP="000B0EA2">
            <w:pPr>
              <w:jc w:val="center"/>
            </w:pPr>
            <w:r>
              <w:t>7</w:t>
            </w:r>
          </w:p>
        </w:tc>
        <w:tc>
          <w:tcPr>
            <w:tcW w:w="1508" w:type="dxa"/>
          </w:tcPr>
          <w:p w14:paraId="2B0D29C4" w14:textId="704CD67E" w:rsidR="000B0EA2" w:rsidRDefault="000B0EA2" w:rsidP="000B0EA2">
            <w:pPr>
              <w:jc w:val="center"/>
            </w:pPr>
            <w:proofErr w:type="gramStart"/>
            <w:r>
              <w:t>0:</w:t>
            </w:r>
            <w:r>
              <w:rPr>
                <w:rFonts w:cstheme="minorHAnsi"/>
              </w:rPr>
              <w:t>-</w:t>
            </w:r>
            <w:proofErr w:type="gramEnd"/>
            <w:r>
              <w:rPr>
                <w:rFonts w:cstheme="minorHAnsi"/>
              </w:rPr>
              <w:t>3π</w:t>
            </w:r>
            <w:r>
              <w:t>/36:5</w:t>
            </w:r>
            <w:r>
              <w:rPr>
                <w:rFonts w:cstheme="minorHAnsi"/>
              </w:rPr>
              <w:t>π/9</w:t>
            </w:r>
          </w:p>
        </w:tc>
        <w:tc>
          <w:tcPr>
            <w:tcW w:w="2910" w:type="dxa"/>
          </w:tcPr>
          <w:p w14:paraId="05C1B16D" w14:textId="6F65AF90" w:rsidR="000B0EA2" w:rsidRDefault="000B0EA2" w:rsidP="000B0EA2">
            <w:pPr>
              <w:jc w:val="center"/>
            </w:pPr>
            <w:proofErr w:type="gramStart"/>
            <w:r>
              <w:t>0 :</w:t>
            </w:r>
            <w:proofErr w:type="gramEnd"/>
            <w:r>
              <w:rPr>
                <w:rFonts w:cstheme="minorHAnsi"/>
              </w:rPr>
              <w:t xml:space="preserve"> -</w:t>
            </w:r>
            <w:r>
              <w:rPr>
                <w:rFonts w:cstheme="minorHAnsi"/>
              </w:rPr>
              <w:t>13</w:t>
            </w:r>
            <w:r>
              <w:rPr>
                <w:rFonts w:cstheme="minorHAnsi"/>
              </w:rPr>
              <w:t>π</w:t>
            </w:r>
            <w:r>
              <w:t>/3</w:t>
            </w:r>
            <w:r>
              <w:t>6</w:t>
            </w:r>
            <w:r>
              <w:t xml:space="preserve"> : </w:t>
            </w:r>
            <w:r>
              <w:t>5</w:t>
            </w:r>
            <w:r>
              <w:rPr>
                <w:rFonts w:cstheme="minorHAnsi"/>
              </w:rPr>
              <w:t>π/</w:t>
            </w:r>
            <w:r>
              <w:rPr>
                <w:rFonts w:cstheme="minorHAnsi"/>
              </w:rPr>
              <w:t>9</w:t>
            </w:r>
            <w:r>
              <w:rPr>
                <w:rFonts w:cstheme="minorHAnsi"/>
              </w:rPr>
              <w:t xml:space="preserve"> : π/2</w:t>
            </w:r>
          </w:p>
        </w:tc>
        <w:tc>
          <w:tcPr>
            <w:tcW w:w="2788" w:type="dxa"/>
          </w:tcPr>
          <w:p w14:paraId="72C06608" w14:textId="4D6A0E71" w:rsidR="000B0EA2" w:rsidRDefault="000B0EA2" w:rsidP="000B0EA2">
            <w:pPr>
              <w:jc w:val="center"/>
            </w:pPr>
            <w:proofErr w:type="gramStart"/>
            <w:r>
              <w:t>0 :</w:t>
            </w:r>
            <w:proofErr w:type="gramEnd"/>
            <w:r>
              <w:t xml:space="preserve"> -65 : 100 : 90</w:t>
            </w:r>
          </w:p>
        </w:tc>
      </w:tr>
      <w:tr w:rsidR="000B0EA2" w14:paraId="0AC6AD92" w14:textId="77777777" w:rsidTr="000B0EA2">
        <w:tc>
          <w:tcPr>
            <w:tcW w:w="1855" w:type="dxa"/>
          </w:tcPr>
          <w:p w14:paraId="47A2C172" w14:textId="52D9A2BD" w:rsidR="000B0EA2" w:rsidRDefault="000B0EA2" w:rsidP="000B0EA2">
            <w:pPr>
              <w:jc w:val="center"/>
            </w:pPr>
            <w:r>
              <w:t>8</w:t>
            </w:r>
          </w:p>
        </w:tc>
        <w:tc>
          <w:tcPr>
            <w:tcW w:w="1508" w:type="dxa"/>
          </w:tcPr>
          <w:p w14:paraId="5514501B" w14:textId="1F5FFFF1" w:rsidR="000B0EA2" w:rsidRDefault="000B0EA2" w:rsidP="000B0EA2">
            <w:pPr>
              <w:jc w:val="center"/>
            </w:pPr>
            <w:proofErr w:type="gramStart"/>
            <w:r>
              <w:t>0:</w:t>
            </w:r>
            <w:r>
              <w:rPr>
                <w:rFonts w:cstheme="minorHAnsi"/>
              </w:rPr>
              <w:t>-</w:t>
            </w:r>
            <w:proofErr w:type="gramEnd"/>
            <w:r>
              <w:rPr>
                <w:rFonts w:cstheme="minorHAnsi"/>
              </w:rPr>
              <w:t>5π</w:t>
            </w:r>
            <w:r>
              <w:t>/18:2</w:t>
            </w:r>
            <w:r>
              <w:rPr>
                <w:rFonts w:cstheme="minorHAnsi"/>
              </w:rPr>
              <w:t>π/3</w:t>
            </w:r>
          </w:p>
        </w:tc>
        <w:tc>
          <w:tcPr>
            <w:tcW w:w="2910" w:type="dxa"/>
          </w:tcPr>
          <w:p w14:paraId="49E40BCE" w14:textId="330800D2" w:rsidR="000B0EA2" w:rsidRDefault="000B0EA2" w:rsidP="000B0EA2">
            <w:pPr>
              <w:jc w:val="center"/>
            </w:pPr>
            <w:proofErr w:type="gramStart"/>
            <w:r>
              <w:t>0 :</w:t>
            </w:r>
            <w:proofErr w:type="gramEnd"/>
            <w:r>
              <w:rPr>
                <w:rFonts w:cstheme="minorHAnsi"/>
              </w:rPr>
              <w:t xml:space="preserve"> -</w:t>
            </w:r>
            <w:r>
              <w:rPr>
                <w:rFonts w:cstheme="minorHAnsi"/>
              </w:rPr>
              <w:t>5</w:t>
            </w:r>
            <w:r>
              <w:rPr>
                <w:rFonts w:cstheme="minorHAnsi"/>
              </w:rPr>
              <w:t>π</w:t>
            </w:r>
            <w:r>
              <w:t>/</w:t>
            </w:r>
            <w:r>
              <w:t>18</w:t>
            </w:r>
            <w:r>
              <w:t xml:space="preserve"> : </w:t>
            </w:r>
            <w:r>
              <w:t>2</w:t>
            </w:r>
            <w:r>
              <w:rPr>
                <w:rFonts w:cstheme="minorHAnsi"/>
              </w:rPr>
              <w:t>π/</w:t>
            </w:r>
            <w:r>
              <w:rPr>
                <w:rFonts w:cstheme="minorHAnsi"/>
              </w:rPr>
              <w:t>3</w:t>
            </w:r>
            <w:r>
              <w:rPr>
                <w:rFonts w:cstheme="minorHAnsi"/>
              </w:rPr>
              <w:t xml:space="preserve"> : π/2</w:t>
            </w:r>
          </w:p>
        </w:tc>
        <w:tc>
          <w:tcPr>
            <w:tcW w:w="2788" w:type="dxa"/>
          </w:tcPr>
          <w:p w14:paraId="4CA5AC10" w14:textId="149DE4DB" w:rsidR="000B0EA2" w:rsidRDefault="000B0EA2" w:rsidP="000B0EA2">
            <w:pPr>
              <w:jc w:val="center"/>
            </w:pPr>
            <w:proofErr w:type="gramStart"/>
            <w:r>
              <w:t>0 :</w:t>
            </w:r>
            <w:proofErr w:type="gramEnd"/>
            <w:r>
              <w:t xml:space="preserve"> -50 : 120 : 90</w:t>
            </w:r>
          </w:p>
        </w:tc>
      </w:tr>
      <w:tr w:rsidR="000B0EA2" w14:paraId="77AA2BAE" w14:textId="77777777" w:rsidTr="000B0EA2">
        <w:tc>
          <w:tcPr>
            <w:tcW w:w="1855" w:type="dxa"/>
          </w:tcPr>
          <w:p w14:paraId="7455A0AB" w14:textId="024505E7" w:rsidR="000B0EA2" w:rsidRDefault="000B0EA2" w:rsidP="000B0EA2">
            <w:pPr>
              <w:jc w:val="center"/>
            </w:pPr>
            <w:r>
              <w:t>9</w:t>
            </w:r>
          </w:p>
        </w:tc>
        <w:tc>
          <w:tcPr>
            <w:tcW w:w="1508" w:type="dxa"/>
          </w:tcPr>
          <w:p w14:paraId="6D9D3ABC" w14:textId="273C2827" w:rsidR="000B0EA2" w:rsidRDefault="000B0EA2" w:rsidP="000B0EA2">
            <w:pPr>
              <w:jc w:val="center"/>
            </w:pPr>
            <w:proofErr w:type="gramStart"/>
            <w:r>
              <w:t>0:</w:t>
            </w:r>
            <w:r>
              <w:rPr>
                <w:rFonts w:cstheme="minorHAnsi"/>
              </w:rPr>
              <w:t>-</w:t>
            </w:r>
            <w:proofErr w:type="gramEnd"/>
            <w:r>
              <w:rPr>
                <w:rFonts w:cstheme="minorHAnsi"/>
              </w:rPr>
              <w:t>5π</w:t>
            </w:r>
            <w:r>
              <w:t>/18:2</w:t>
            </w:r>
            <w:r>
              <w:rPr>
                <w:rFonts w:cstheme="minorHAnsi"/>
              </w:rPr>
              <w:t>π/9</w:t>
            </w:r>
          </w:p>
        </w:tc>
        <w:tc>
          <w:tcPr>
            <w:tcW w:w="2910" w:type="dxa"/>
          </w:tcPr>
          <w:p w14:paraId="1401A880" w14:textId="0751F128" w:rsidR="000B0EA2" w:rsidRDefault="000B0EA2" w:rsidP="000B0EA2">
            <w:pPr>
              <w:jc w:val="center"/>
            </w:pPr>
            <w:proofErr w:type="gramStart"/>
            <w:r>
              <w:t>0 :</w:t>
            </w:r>
            <w:proofErr w:type="gramEnd"/>
            <w:r>
              <w:rPr>
                <w:rFonts w:cstheme="minorHAnsi"/>
              </w:rPr>
              <w:t xml:space="preserve"> -5π</w:t>
            </w:r>
            <w:r>
              <w:t>/18 : 2</w:t>
            </w:r>
            <w:r>
              <w:rPr>
                <w:rFonts w:cstheme="minorHAnsi"/>
              </w:rPr>
              <w:t>π/</w:t>
            </w:r>
            <w:r>
              <w:rPr>
                <w:rFonts w:cstheme="minorHAnsi"/>
              </w:rPr>
              <w:t>9</w:t>
            </w:r>
            <w:r>
              <w:rPr>
                <w:rFonts w:cstheme="minorHAnsi"/>
              </w:rPr>
              <w:t xml:space="preserve"> : π/2</w:t>
            </w:r>
          </w:p>
        </w:tc>
        <w:tc>
          <w:tcPr>
            <w:tcW w:w="2788" w:type="dxa"/>
          </w:tcPr>
          <w:p w14:paraId="1EA9EB07" w14:textId="1FF3C7AB" w:rsidR="000B0EA2" w:rsidRDefault="000B0EA2" w:rsidP="000B0EA2">
            <w:pPr>
              <w:jc w:val="center"/>
            </w:pPr>
            <w:proofErr w:type="gramStart"/>
            <w:r>
              <w:t>0 :</w:t>
            </w:r>
            <w:proofErr w:type="gramEnd"/>
            <w:r>
              <w:t xml:space="preserve"> -50 : 40 : 90</w:t>
            </w:r>
          </w:p>
        </w:tc>
      </w:tr>
      <w:tr w:rsidR="000B0EA2" w14:paraId="7EF9B6B3" w14:textId="77777777" w:rsidTr="000B0EA2">
        <w:tc>
          <w:tcPr>
            <w:tcW w:w="1855" w:type="dxa"/>
          </w:tcPr>
          <w:p w14:paraId="391DD897" w14:textId="7B1FD83F" w:rsidR="000B0EA2" w:rsidRDefault="000B0EA2" w:rsidP="000B0EA2">
            <w:pPr>
              <w:jc w:val="center"/>
            </w:pPr>
            <w:r>
              <w:t>10</w:t>
            </w:r>
          </w:p>
        </w:tc>
        <w:tc>
          <w:tcPr>
            <w:tcW w:w="1508" w:type="dxa"/>
          </w:tcPr>
          <w:p w14:paraId="7C9FEBBF" w14:textId="495DD85F" w:rsidR="000B0EA2" w:rsidRDefault="000B0EA2" w:rsidP="000B0EA2">
            <w:pPr>
              <w:jc w:val="center"/>
            </w:pPr>
            <w:r>
              <w:t>0:</w:t>
            </w:r>
            <w:r>
              <w:rPr>
                <w:rFonts w:cstheme="minorHAnsi"/>
              </w:rPr>
              <w:t>2π</w:t>
            </w:r>
            <w:r>
              <w:t>/9:2</w:t>
            </w:r>
            <w:r>
              <w:rPr>
                <w:rFonts w:cstheme="minorHAnsi"/>
              </w:rPr>
              <w:t>π/9</w:t>
            </w:r>
          </w:p>
        </w:tc>
        <w:tc>
          <w:tcPr>
            <w:tcW w:w="2910" w:type="dxa"/>
          </w:tcPr>
          <w:p w14:paraId="490AE7AE" w14:textId="43E328C5" w:rsidR="000B0EA2" w:rsidRDefault="000B0EA2" w:rsidP="000B0EA2">
            <w:pPr>
              <w:jc w:val="center"/>
            </w:pPr>
            <w:proofErr w:type="gramStart"/>
            <w:r>
              <w:t>0 :</w:t>
            </w:r>
            <w:proofErr w:type="gramEnd"/>
            <w:r>
              <w:rPr>
                <w:rFonts w:cstheme="minorHAnsi"/>
              </w:rPr>
              <w:t xml:space="preserve"> </w:t>
            </w:r>
            <w:r>
              <w:rPr>
                <w:rFonts w:cstheme="minorHAnsi"/>
              </w:rPr>
              <w:t>2</w:t>
            </w:r>
            <w:r>
              <w:rPr>
                <w:rFonts w:cstheme="minorHAnsi"/>
              </w:rPr>
              <w:t>π</w:t>
            </w:r>
            <w:r>
              <w:t>/</w:t>
            </w:r>
            <w:r>
              <w:t>9</w:t>
            </w:r>
            <w:r>
              <w:t xml:space="preserve"> : 2</w:t>
            </w:r>
            <w:r>
              <w:rPr>
                <w:rFonts w:cstheme="minorHAnsi"/>
              </w:rPr>
              <w:t>π/</w:t>
            </w:r>
            <w:r>
              <w:rPr>
                <w:rFonts w:cstheme="minorHAnsi"/>
              </w:rPr>
              <w:t>9</w:t>
            </w:r>
            <w:r>
              <w:rPr>
                <w:rFonts w:cstheme="minorHAnsi"/>
              </w:rPr>
              <w:t xml:space="preserve"> : π/2</w:t>
            </w:r>
          </w:p>
        </w:tc>
        <w:tc>
          <w:tcPr>
            <w:tcW w:w="2788" w:type="dxa"/>
          </w:tcPr>
          <w:p w14:paraId="4266DB59" w14:textId="2E2DDF2D" w:rsidR="000B0EA2" w:rsidRPr="009B44E2" w:rsidRDefault="000B0EA2" w:rsidP="000B0EA2">
            <w:pPr>
              <w:jc w:val="center"/>
              <w:rPr>
                <w:b/>
                <w:bCs/>
              </w:rPr>
            </w:pPr>
            <w:proofErr w:type="gramStart"/>
            <w:r>
              <w:t>0 :</w:t>
            </w:r>
            <w:proofErr w:type="gramEnd"/>
            <w:r>
              <w:t xml:space="preserve"> 40 : 40 : 90</w:t>
            </w:r>
          </w:p>
        </w:tc>
      </w:tr>
      <w:tr w:rsidR="000B0EA2" w14:paraId="1242A345" w14:textId="77777777" w:rsidTr="000B0EA2">
        <w:tc>
          <w:tcPr>
            <w:tcW w:w="1855" w:type="dxa"/>
          </w:tcPr>
          <w:p w14:paraId="55BF12E9" w14:textId="1EB7DA9F" w:rsidR="000B0EA2" w:rsidRDefault="000B0EA2" w:rsidP="000B0EA2">
            <w:pPr>
              <w:jc w:val="center"/>
            </w:pPr>
            <w:r>
              <w:t>11</w:t>
            </w:r>
          </w:p>
        </w:tc>
        <w:tc>
          <w:tcPr>
            <w:tcW w:w="1508" w:type="dxa"/>
          </w:tcPr>
          <w:p w14:paraId="67C50330" w14:textId="32FB41FE" w:rsidR="000B0EA2" w:rsidRDefault="000B0EA2" w:rsidP="000B0EA2">
            <w:pPr>
              <w:jc w:val="center"/>
            </w:pPr>
            <w:r>
              <w:t>0:</w:t>
            </w:r>
            <w:r>
              <w:rPr>
                <w:rFonts w:cstheme="minorHAnsi"/>
              </w:rPr>
              <w:t>5π</w:t>
            </w:r>
            <w:r>
              <w:t>/18:2</w:t>
            </w:r>
            <w:r>
              <w:rPr>
                <w:rFonts w:cstheme="minorHAnsi"/>
              </w:rPr>
              <w:t>π/3</w:t>
            </w:r>
          </w:p>
        </w:tc>
        <w:tc>
          <w:tcPr>
            <w:tcW w:w="2910" w:type="dxa"/>
          </w:tcPr>
          <w:p w14:paraId="1E4554A1" w14:textId="1E240AF4" w:rsidR="000B0EA2" w:rsidRDefault="000B0EA2" w:rsidP="000B0EA2">
            <w:pPr>
              <w:jc w:val="center"/>
            </w:pPr>
            <w:proofErr w:type="gramStart"/>
            <w:r>
              <w:t>0 :</w:t>
            </w:r>
            <w:proofErr w:type="gramEnd"/>
            <w:r>
              <w:rPr>
                <w:rFonts w:cstheme="minorHAnsi"/>
              </w:rPr>
              <w:t xml:space="preserve"> 5π</w:t>
            </w:r>
            <w:r>
              <w:t>/18 : 2</w:t>
            </w:r>
            <w:r>
              <w:rPr>
                <w:rFonts w:cstheme="minorHAnsi"/>
              </w:rPr>
              <w:t>π/3 : π/2</w:t>
            </w:r>
          </w:p>
        </w:tc>
        <w:tc>
          <w:tcPr>
            <w:tcW w:w="2788" w:type="dxa"/>
          </w:tcPr>
          <w:p w14:paraId="64CC721D" w14:textId="311D1963" w:rsidR="000B0EA2" w:rsidRDefault="000B0EA2" w:rsidP="000B0EA2">
            <w:pPr>
              <w:jc w:val="center"/>
            </w:pPr>
            <w:proofErr w:type="gramStart"/>
            <w:r>
              <w:t>0 :</w:t>
            </w:r>
            <w:proofErr w:type="gramEnd"/>
            <w:r>
              <w:t xml:space="preserve"> 50 : 120 : 90</w:t>
            </w:r>
          </w:p>
        </w:tc>
      </w:tr>
    </w:tbl>
    <w:p w14:paraId="3344FA06" w14:textId="77777777" w:rsidR="00213EB5" w:rsidRDefault="00213EB5" w:rsidP="00206460">
      <w:pPr>
        <w:pStyle w:val="Caption"/>
      </w:pPr>
    </w:p>
    <w:p w14:paraId="2BE22B87" w14:textId="77777777" w:rsidR="00213EB5" w:rsidRDefault="00213EB5">
      <w:pPr>
        <w:rPr>
          <w:rFonts w:ascii="Calibri" w:hAnsi="Calibri"/>
          <w:noProof/>
          <w:szCs w:val="20"/>
        </w:rPr>
      </w:pPr>
      <w:r>
        <w:br w:type="page"/>
      </w:r>
    </w:p>
    <w:p w14:paraId="01CDB3BA" w14:textId="38286619" w:rsidR="00206460" w:rsidRPr="00280F56" w:rsidRDefault="00206460" w:rsidP="00206460">
      <w:pPr>
        <w:pStyle w:val="Caption"/>
      </w:pPr>
      <w:bookmarkStart w:id="88" w:name="_Toc147143035"/>
      <w:r>
        <w:lastRenderedPageBreak/>
        <w:t xml:space="preserve">Table </w:t>
      </w:r>
      <w:r>
        <w:fldChar w:fldCharType="begin"/>
      </w:r>
      <w:r>
        <w:instrText xml:space="preserve"> STYLEREF 1 \s </w:instrText>
      </w:r>
      <w:r>
        <w:fldChar w:fldCharType="separate"/>
      </w:r>
      <w:r w:rsidR="00944E35">
        <w:t>3</w:t>
      </w:r>
      <w:r>
        <w:fldChar w:fldCharType="end"/>
      </w:r>
      <w:r>
        <w:t>.</w:t>
      </w:r>
      <w:r>
        <w:fldChar w:fldCharType="begin"/>
      </w:r>
      <w:r>
        <w:instrText xml:space="preserve"> SEQ Table \* ARABIC \s 1 </w:instrText>
      </w:r>
      <w:r>
        <w:fldChar w:fldCharType="separate"/>
      </w:r>
      <w:r w:rsidR="00944E35">
        <w:t>6</w:t>
      </w:r>
      <w:r>
        <w:fldChar w:fldCharType="end"/>
      </w:r>
      <w:r>
        <w:t xml:space="preserve"> Robot Movement Program - Rotation</w:t>
      </w:r>
      <w:bookmarkEnd w:id="88"/>
    </w:p>
    <w:tbl>
      <w:tblPr>
        <w:tblStyle w:val="TableGrid"/>
        <w:tblW w:w="9078" w:type="dxa"/>
        <w:tblLook w:val="04A0" w:firstRow="1" w:lastRow="0" w:firstColumn="1" w:lastColumn="0" w:noHBand="0" w:noVBand="1"/>
      </w:tblPr>
      <w:tblGrid>
        <w:gridCol w:w="1525"/>
        <w:gridCol w:w="1957"/>
        <w:gridCol w:w="2833"/>
        <w:gridCol w:w="2763"/>
      </w:tblGrid>
      <w:tr w:rsidR="006B77AB" w14:paraId="4844037F" w14:textId="77777777" w:rsidTr="006B77AB">
        <w:trPr>
          <w:trHeight w:val="970"/>
        </w:trPr>
        <w:tc>
          <w:tcPr>
            <w:tcW w:w="1868" w:type="dxa"/>
          </w:tcPr>
          <w:p w14:paraId="4B749912" w14:textId="77777777" w:rsidR="006B77AB" w:rsidRDefault="006B77AB" w:rsidP="006B77AB">
            <w:pPr>
              <w:jc w:val="center"/>
            </w:pPr>
            <w:r>
              <w:t xml:space="preserve">Name: </w:t>
            </w:r>
            <w:r>
              <w:br/>
            </w:r>
            <w:r>
              <w:br/>
              <w:t>Sequence Number:</w:t>
            </w:r>
          </w:p>
        </w:tc>
        <w:tc>
          <w:tcPr>
            <w:tcW w:w="1508" w:type="dxa"/>
          </w:tcPr>
          <w:p w14:paraId="4608781C" w14:textId="4C8B8FCD" w:rsidR="006B77AB" w:rsidRDefault="006B77AB" w:rsidP="006B77AB">
            <w:pPr>
              <w:jc w:val="center"/>
            </w:pPr>
            <w:r>
              <w:t>IMU Angles</w:t>
            </w:r>
            <w:r>
              <w:br/>
              <w:t>(</w:t>
            </w:r>
            <w:proofErr w:type="spellStart"/>
            <w:proofErr w:type="gramStart"/>
            <w:r>
              <w:t>Rotation:Roll</w:t>
            </w:r>
            <w:proofErr w:type="spellEnd"/>
            <w:proofErr w:type="gramEnd"/>
            <w:r>
              <w:t>: Pitch)</w:t>
            </w:r>
          </w:p>
        </w:tc>
        <w:tc>
          <w:tcPr>
            <w:tcW w:w="2913" w:type="dxa"/>
          </w:tcPr>
          <w:p w14:paraId="532131B7" w14:textId="25748F71" w:rsidR="006B77AB" w:rsidRDefault="006B77AB" w:rsidP="006B77AB">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89" w:type="dxa"/>
          </w:tcPr>
          <w:p w14:paraId="3B7D12B8" w14:textId="77777777" w:rsidR="006B77AB" w:rsidRDefault="006B77AB" w:rsidP="006B77AB">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6B77AB" w14:paraId="32C6371D" w14:textId="77777777" w:rsidTr="006B77AB">
        <w:tc>
          <w:tcPr>
            <w:tcW w:w="1868" w:type="dxa"/>
          </w:tcPr>
          <w:p w14:paraId="21382FF8" w14:textId="793D16D1" w:rsidR="006B77AB" w:rsidRDefault="006B77AB" w:rsidP="006B77AB">
            <w:pPr>
              <w:jc w:val="center"/>
            </w:pPr>
            <w:r>
              <w:t>0</w:t>
            </w:r>
          </w:p>
        </w:tc>
        <w:tc>
          <w:tcPr>
            <w:tcW w:w="1508" w:type="dxa"/>
          </w:tcPr>
          <w:p w14:paraId="3F5B80B5" w14:textId="23A0BEA6" w:rsidR="006B77AB" w:rsidRDefault="006B77AB" w:rsidP="006B77AB">
            <w:pPr>
              <w:jc w:val="center"/>
            </w:pPr>
            <w:r>
              <w:t>0:</w:t>
            </w:r>
            <w:r>
              <w:rPr>
                <w:rFonts w:cstheme="minorHAnsi"/>
              </w:rPr>
              <w:t>0</w:t>
            </w:r>
            <w:r>
              <w:t>:</w:t>
            </w:r>
            <w:r>
              <w:t>0</w:t>
            </w:r>
          </w:p>
        </w:tc>
        <w:tc>
          <w:tcPr>
            <w:tcW w:w="2913" w:type="dxa"/>
          </w:tcPr>
          <w:p w14:paraId="03950567" w14:textId="05A00456" w:rsidR="006B77AB" w:rsidRDefault="006B77AB" w:rsidP="006B77AB">
            <w:pPr>
              <w:jc w:val="center"/>
            </w:pPr>
            <w:proofErr w:type="gramStart"/>
            <w:r>
              <w:t>0 :</w:t>
            </w:r>
            <w:proofErr w:type="gramEnd"/>
            <w:r>
              <w:rPr>
                <w:rFonts w:cstheme="minorHAnsi"/>
              </w:rPr>
              <w:t xml:space="preserve"> 0</w:t>
            </w:r>
            <w:r>
              <w:t xml:space="preserve"> : </w:t>
            </w:r>
            <w:r>
              <w:rPr>
                <w:rFonts w:cstheme="minorHAnsi"/>
              </w:rPr>
              <w:t>π/2 : π</w:t>
            </w:r>
          </w:p>
        </w:tc>
        <w:tc>
          <w:tcPr>
            <w:tcW w:w="2789" w:type="dxa"/>
          </w:tcPr>
          <w:p w14:paraId="06FCFEC3" w14:textId="64AF54AD" w:rsidR="006B77AB" w:rsidRDefault="006B77AB" w:rsidP="006B77AB">
            <w:pPr>
              <w:jc w:val="center"/>
            </w:pPr>
            <w:proofErr w:type="gramStart"/>
            <w:r>
              <w:t>0 :</w:t>
            </w:r>
            <w:proofErr w:type="gramEnd"/>
            <w:r>
              <w:t xml:space="preserve"> 0 : 90 : 180</w:t>
            </w:r>
          </w:p>
        </w:tc>
      </w:tr>
      <w:tr w:rsidR="006B77AB" w14:paraId="611779CD" w14:textId="77777777" w:rsidTr="006B77AB">
        <w:tc>
          <w:tcPr>
            <w:tcW w:w="1868" w:type="dxa"/>
          </w:tcPr>
          <w:p w14:paraId="23B08A05" w14:textId="2D72974C" w:rsidR="006B77AB" w:rsidRDefault="006B77AB" w:rsidP="006B77AB">
            <w:pPr>
              <w:jc w:val="center"/>
            </w:pPr>
            <w:r>
              <w:t>1</w:t>
            </w:r>
          </w:p>
        </w:tc>
        <w:tc>
          <w:tcPr>
            <w:tcW w:w="1508" w:type="dxa"/>
          </w:tcPr>
          <w:p w14:paraId="34020D60" w14:textId="116D50EE" w:rsidR="006B77AB" w:rsidRDefault="006B77AB" w:rsidP="006B77AB">
            <w:pPr>
              <w:jc w:val="center"/>
              <w:rPr>
                <w:rFonts w:cstheme="minorHAnsi"/>
              </w:rPr>
            </w:pPr>
            <w:r>
              <w:rPr>
                <w:rFonts w:cstheme="minorHAnsi"/>
              </w:rPr>
              <w:t>π</w:t>
            </w:r>
            <w:r>
              <w:t>/</w:t>
            </w:r>
            <w:proofErr w:type="gramStart"/>
            <w:r>
              <w:t>6:</w:t>
            </w:r>
            <w:r>
              <w:rPr>
                <w:rFonts w:cstheme="minorHAnsi"/>
              </w:rPr>
              <w:t>π</w:t>
            </w:r>
            <w:proofErr w:type="gramEnd"/>
            <w:r>
              <w:t>/12:7</w:t>
            </w:r>
            <w:r>
              <w:rPr>
                <w:rFonts w:cstheme="minorHAnsi"/>
              </w:rPr>
              <w:t>π/12</w:t>
            </w:r>
          </w:p>
        </w:tc>
        <w:tc>
          <w:tcPr>
            <w:tcW w:w="2913" w:type="dxa"/>
          </w:tcPr>
          <w:p w14:paraId="46ABA9D3" w14:textId="4715E01F" w:rsidR="006B77AB" w:rsidRDefault="006B77AB" w:rsidP="006B77AB">
            <w:pPr>
              <w:jc w:val="center"/>
            </w:pPr>
            <w:r>
              <w:rPr>
                <w:rFonts w:cstheme="minorHAnsi"/>
              </w:rPr>
              <w:t>π</w:t>
            </w:r>
            <w:r>
              <w:t>/</w:t>
            </w:r>
            <w:proofErr w:type="gramStart"/>
            <w:r>
              <w:t>6 :</w:t>
            </w:r>
            <w:proofErr w:type="gramEnd"/>
            <w:r>
              <w:rPr>
                <w:rFonts w:cstheme="minorHAnsi"/>
              </w:rPr>
              <w:t xml:space="preserve"> π</w:t>
            </w:r>
            <w:r>
              <w:t>/</w:t>
            </w:r>
            <w:r>
              <w:t>12</w:t>
            </w:r>
            <w:r>
              <w:t xml:space="preserve"> : </w:t>
            </w:r>
            <w:r>
              <w:t>7</w:t>
            </w:r>
            <w:r>
              <w:rPr>
                <w:rFonts w:cstheme="minorHAnsi"/>
              </w:rPr>
              <w:t>π/</w:t>
            </w:r>
            <w:r>
              <w:rPr>
                <w:rFonts w:cstheme="minorHAnsi"/>
              </w:rPr>
              <w:t>12</w:t>
            </w:r>
            <w:r>
              <w:rPr>
                <w:rFonts w:cstheme="minorHAnsi"/>
              </w:rPr>
              <w:t xml:space="preserve"> : π</w:t>
            </w:r>
          </w:p>
        </w:tc>
        <w:tc>
          <w:tcPr>
            <w:tcW w:w="2789" w:type="dxa"/>
          </w:tcPr>
          <w:p w14:paraId="429ECC7C" w14:textId="6D28D69F" w:rsidR="006B77AB" w:rsidRDefault="006B77AB" w:rsidP="006B77AB">
            <w:pPr>
              <w:jc w:val="center"/>
            </w:pPr>
            <w:proofErr w:type="gramStart"/>
            <w:r>
              <w:t>30 :</w:t>
            </w:r>
            <w:proofErr w:type="gramEnd"/>
            <w:r>
              <w:t xml:space="preserve"> 15 : 105 : 180</w:t>
            </w:r>
          </w:p>
        </w:tc>
      </w:tr>
      <w:tr w:rsidR="006B77AB" w14:paraId="3FB31EC0" w14:textId="77777777" w:rsidTr="006B77AB">
        <w:tc>
          <w:tcPr>
            <w:tcW w:w="1868" w:type="dxa"/>
          </w:tcPr>
          <w:p w14:paraId="3BDDA8ED" w14:textId="20230B90" w:rsidR="006B77AB" w:rsidRDefault="006B77AB" w:rsidP="006B77AB">
            <w:pPr>
              <w:jc w:val="center"/>
            </w:pPr>
            <w:r>
              <w:t>2</w:t>
            </w:r>
          </w:p>
        </w:tc>
        <w:tc>
          <w:tcPr>
            <w:tcW w:w="1508" w:type="dxa"/>
          </w:tcPr>
          <w:p w14:paraId="08A09C62" w14:textId="6BFF6B51" w:rsidR="006B77AB" w:rsidRDefault="006B77AB" w:rsidP="006B77AB">
            <w:pPr>
              <w:jc w:val="center"/>
              <w:rPr>
                <w:rFonts w:cstheme="minorHAnsi"/>
              </w:rPr>
            </w:pPr>
            <w:r>
              <w:rPr>
                <w:rFonts w:cstheme="minorHAnsi"/>
              </w:rPr>
              <w:t>π</w:t>
            </w:r>
            <w:r>
              <w:t>/</w:t>
            </w:r>
            <w:proofErr w:type="gramStart"/>
            <w:r>
              <w:t>3:</w:t>
            </w:r>
            <w:r>
              <w:rPr>
                <w:rFonts w:cstheme="minorHAnsi"/>
              </w:rPr>
              <w:t>0</w:t>
            </w:r>
            <w:r>
              <w:t>:</w:t>
            </w:r>
            <w:r>
              <w:rPr>
                <w:rFonts w:cstheme="minorHAnsi"/>
              </w:rPr>
              <w:t>π</w:t>
            </w:r>
            <w:proofErr w:type="gramEnd"/>
            <w:r>
              <w:rPr>
                <w:rFonts w:cstheme="minorHAnsi"/>
              </w:rPr>
              <w:t>/2</w:t>
            </w:r>
          </w:p>
        </w:tc>
        <w:tc>
          <w:tcPr>
            <w:tcW w:w="2913" w:type="dxa"/>
          </w:tcPr>
          <w:p w14:paraId="41A665A3" w14:textId="214E290C" w:rsidR="006B77AB" w:rsidRDefault="006B77AB" w:rsidP="006B77AB">
            <w:pPr>
              <w:jc w:val="center"/>
            </w:pPr>
            <w:r>
              <w:rPr>
                <w:rFonts w:cstheme="minorHAnsi"/>
              </w:rPr>
              <w:t>π</w:t>
            </w:r>
            <w:r>
              <w:t>/</w:t>
            </w:r>
            <w:proofErr w:type="gramStart"/>
            <w:r>
              <w:t>3 :</w:t>
            </w:r>
            <w:proofErr w:type="gramEnd"/>
            <w:r>
              <w:rPr>
                <w:rFonts w:cstheme="minorHAnsi"/>
              </w:rPr>
              <w:t xml:space="preserve"> 0</w:t>
            </w:r>
            <w:r>
              <w:t xml:space="preserve"> : </w:t>
            </w:r>
            <w:r>
              <w:rPr>
                <w:rFonts w:cstheme="minorHAnsi"/>
              </w:rPr>
              <w:t>π/2 : π</w:t>
            </w:r>
          </w:p>
        </w:tc>
        <w:tc>
          <w:tcPr>
            <w:tcW w:w="2789" w:type="dxa"/>
          </w:tcPr>
          <w:p w14:paraId="2795FA61" w14:textId="35709C19" w:rsidR="006B77AB" w:rsidRDefault="006B77AB" w:rsidP="006B77AB">
            <w:pPr>
              <w:jc w:val="center"/>
            </w:pPr>
            <w:proofErr w:type="gramStart"/>
            <w:r>
              <w:t>60 :</w:t>
            </w:r>
            <w:proofErr w:type="gramEnd"/>
            <w:r>
              <w:t xml:space="preserve"> 0 : 90 : 180</w:t>
            </w:r>
          </w:p>
        </w:tc>
      </w:tr>
      <w:tr w:rsidR="006B77AB" w14:paraId="4D013D93" w14:textId="77777777" w:rsidTr="006B77AB">
        <w:tc>
          <w:tcPr>
            <w:tcW w:w="1868" w:type="dxa"/>
          </w:tcPr>
          <w:p w14:paraId="03C3F124" w14:textId="7B7F5BB1" w:rsidR="006B77AB" w:rsidRDefault="006B77AB" w:rsidP="006B77AB">
            <w:pPr>
              <w:jc w:val="center"/>
            </w:pPr>
            <w:r>
              <w:t>3</w:t>
            </w:r>
          </w:p>
        </w:tc>
        <w:tc>
          <w:tcPr>
            <w:tcW w:w="1508" w:type="dxa"/>
          </w:tcPr>
          <w:p w14:paraId="43823259" w14:textId="48BA181A" w:rsidR="006B77AB" w:rsidRDefault="006B77AB" w:rsidP="006B77AB">
            <w:pPr>
              <w:jc w:val="center"/>
              <w:rPr>
                <w:rFonts w:cstheme="minorHAnsi"/>
              </w:rPr>
            </w:pPr>
            <w:r>
              <w:rPr>
                <w:rFonts w:cstheme="minorHAnsi"/>
              </w:rPr>
              <w:t>π</w:t>
            </w:r>
            <w:r>
              <w:t>/</w:t>
            </w:r>
            <w:proofErr w:type="gramStart"/>
            <w:r>
              <w:t>2:</w:t>
            </w:r>
            <w:r>
              <w:rPr>
                <w:rFonts w:cstheme="minorHAnsi"/>
              </w:rPr>
              <w:t>-</w:t>
            </w:r>
            <w:proofErr w:type="gramEnd"/>
            <w:r>
              <w:rPr>
                <w:rFonts w:cstheme="minorHAnsi"/>
              </w:rPr>
              <w:t>π</w:t>
            </w:r>
            <w:r>
              <w:t>/12:</w:t>
            </w:r>
            <w:r>
              <w:rPr>
                <w:rFonts w:cstheme="minorHAnsi"/>
              </w:rPr>
              <w:t>π/3</w:t>
            </w:r>
          </w:p>
        </w:tc>
        <w:tc>
          <w:tcPr>
            <w:tcW w:w="2913" w:type="dxa"/>
          </w:tcPr>
          <w:p w14:paraId="0F06B31F" w14:textId="0C9441E0" w:rsidR="006B77AB" w:rsidRDefault="006B77AB" w:rsidP="006B77AB">
            <w:pPr>
              <w:jc w:val="center"/>
            </w:pPr>
            <w:r>
              <w:rPr>
                <w:rFonts w:cstheme="minorHAnsi"/>
              </w:rPr>
              <w:t>π</w:t>
            </w:r>
            <w:r>
              <w:t>/</w:t>
            </w:r>
            <w:proofErr w:type="gramStart"/>
            <w:r>
              <w:t>2 :</w:t>
            </w:r>
            <w:proofErr w:type="gramEnd"/>
            <w:r>
              <w:rPr>
                <w:rFonts w:cstheme="minorHAnsi"/>
              </w:rPr>
              <w:t xml:space="preserve"> -π</w:t>
            </w:r>
            <w:r>
              <w:t>/</w:t>
            </w:r>
            <w:r>
              <w:t>12</w:t>
            </w:r>
            <w:r>
              <w:t xml:space="preserve"> : </w:t>
            </w:r>
            <w:r>
              <w:rPr>
                <w:rFonts w:cstheme="minorHAnsi"/>
              </w:rPr>
              <w:t>π/</w:t>
            </w:r>
            <w:r>
              <w:rPr>
                <w:rFonts w:cstheme="minorHAnsi"/>
              </w:rPr>
              <w:t>3</w:t>
            </w:r>
            <w:r>
              <w:rPr>
                <w:rFonts w:cstheme="minorHAnsi"/>
              </w:rPr>
              <w:t xml:space="preserve"> : π</w:t>
            </w:r>
          </w:p>
        </w:tc>
        <w:tc>
          <w:tcPr>
            <w:tcW w:w="2789" w:type="dxa"/>
          </w:tcPr>
          <w:p w14:paraId="0F1252DA" w14:textId="7C2D8D86" w:rsidR="006B77AB" w:rsidRDefault="006B77AB" w:rsidP="006B77AB">
            <w:pPr>
              <w:jc w:val="center"/>
            </w:pPr>
            <w:proofErr w:type="gramStart"/>
            <w:r>
              <w:t>90 :</w:t>
            </w:r>
            <w:proofErr w:type="gramEnd"/>
            <w:r>
              <w:t xml:space="preserve"> -15 : 60 : 180</w:t>
            </w:r>
          </w:p>
        </w:tc>
      </w:tr>
      <w:tr w:rsidR="006B77AB" w14:paraId="78285309" w14:textId="77777777" w:rsidTr="006B77AB">
        <w:tc>
          <w:tcPr>
            <w:tcW w:w="1868" w:type="dxa"/>
          </w:tcPr>
          <w:p w14:paraId="2609B7E9" w14:textId="5FED80F9" w:rsidR="006B77AB" w:rsidRDefault="006B77AB" w:rsidP="006B77AB">
            <w:pPr>
              <w:jc w:val="center"/>
            </w:pPr>
            <w:r>
              <w:t>4</w:t>
            </w:r>
          </w:p>
        </w:tc>
        <w:tc>
          <w:tcPr>
            <w:tcW w:w="1508" w:type="dxa"/>
          </w:tcPr>
          <w:p w14:paraId="4707C291" w14:textId="405F323B" w:rsidR="006B77AB" w:rsidRDefault="006B77AB" w:rsidP="006B77AB">
            <w:pPr>
              <w:jc w:val="center"/>
            </w:pPr>
            <w:r>
              <w:t>2</w:t>
            </w:r>
            <w:r>
              <w:rPr>
                <w:rFonts w:cstheme="minorHAnsi"/>
              </w:rPr>
              <w:t>π/</w:t>
            </w:r>
            <w:proofErr w:type="gramStart"/>
            <w:r>
              <w:rPr>
                <w:rFonts w:cstheme="minorHAnsi"/>
              </w:rPr>
              <w:t>3</w:t>
            </w:r>
            <w:r>
              <w:t>:</w:t>
            </w:r>
            <w:r>
              <w:rPr>
                <w:rFonts w:cstheme="minorHAnsi"/>
              </w:rPr>
              <w:t>0</w:t>
            </w:r>
            <w:r>
              <w:t>:</w:t>
            </w:r>
            <w:r>
              <w:rPr>
                <w:rFonts w:cstheme="minorHAnsi"/>
              </w:rPr>
              <w:t>π</w:t>
            </w:r>
            <w:proofErr w:type="gramEnd"/>
            <w:r>
              <w:rPr>
                <w:rFonts w:cstheme="minorHAnsi"/>
              </w:rPr>
              <w:t>/2</w:t>
            </w:r>
          </w:p>
        </w:tc>
        <w:tc>
          <w:tcPr>
            <w:tcW w:w="2913" w:type="dxa"/>
          </w:tcPr>
          <w:p w14:paraId="5DE12DCD" w14:textId="2F6F17B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0</w:t>
            </w:r>
            <w:r>
              <w:t xml:space="preserve"> : </w:t>
            </w:r>
            <w:r>
              <w:rPr>
                <w:rFonts w:cstheme="minorHAnsi"/>
              </w:rPr>
              <w:t>π/2 : π</w:t>
            </w:r>
          </w:p>
        </w:tc>
        <w:tc>
          <w:tcPr>
            <w:tcW w:w="2789" w:type="dxa"/>
          </w:tcPr>
          <w:p w14:paraId="22A6E83E" w14:textId="5CA642A9" w:rsidR="006B77AB" w:rsidRDefault="006B77AB" w:rsidP="006B77AB">
            <w:pPr>
              <w:jc w:val="center"/>
            </w:pPr>
            <w:proofErr w:type="gramStart"/>
            <w:r>
              <w:t>120 :</w:t>
            </w:r>
            <w:proofErr w:type="gramEnd"/>
            <w:r>
              <w:t xml:space="preserve"> 0 : 90 : 180</w:t>
            </w:r>
          </w:p>
        </w:tc>
      </w:tr>
      <w:tr w:rsidR="006B77AB" w14:paraId="0B498914" w14:textId="77777777" w:rsidTr="006B77AB">
        <w:tc>
          <w:tcPr>
            <w:tcW w:w="1868" w:type="dxa"/>
          </w:tcPr>
          <w:p w14:paraId="1303E74A" w14:textId="3579AB0C" w:rsidR="006B77AB" w:rsidRDefault="006B77AB" w:rsidP="006B77AB">
            <w:pPr>
              <w:jc w:val="center"/>
            </w:pPr>
            <w:r>
              <w:t>5</w:t>
            </w:r>
          </w:p>
        </w:tc>
        <w:tc>
          <w:tcPr>
            <w:tcW w:w="1508" w:type="dxa"/>
          </w:tcPr>
          <w:p w14:paraId="56D425CC" w14:textId="2AB4469D" w:rsidR="006B77AB" w:rsidRDefault="006B77AB" w:rsidP="006B77AB">
            <w:pPr>
              <w:jc w:val="center"/>
              <w:rPr>
                <w:rFonts w:cstheme="minorHAnsi"/>
              </w:rPr>
            </w:pPr>
            <w:r>
              <w:rPr>
                <w:rFonts w:cstheme="minorHAnsi"/>
              </w:rPr>
              <w:t>5π/</w:t>
            </w:r>
            <w:proofErr w:type="gramStart"/>
            <w:r>
              <w:rPr>
                <w:rFonts w:cstheme="minorHAnsi"/>
              </w:rPr>
              <w:t>6</w:t>
            </w:r>
            <w:r>
              <w:t>:</w:t>
            </w:r>
            <w:r>
              <w:rPr>
                <w:rFonts w:cstheme="minorHAnsi"/>
              </w:rPr>
              <w:t>-</w:t>
            </w:r>
            <w:proofErr w:type="gramEnd"/>
            <w:r>
              <w:rPr>
                <w:rFonts w:cstheme="minorHAnsi"/>
              </w:rPr>
              <w:t>π</w:t>
            </w:r>
            <w:r>
              <w:t>/12:7</w:t>
            </w:r>
            <w:r>
              <w:rPr>
                <w:rFonts w:cstheme="minorHAnsi"/>
              </w:rPr>
              <w:t>π/12</w:t>
            </w:r>
          </w:p>
        </w:tc>
        <w:tc>
          <w:tcPr>
            <w:tcW w:w="2913" w:type="dxa"/>
          </w:tcPr>
          <w:p w14:paraId="17CCD01C" w14:textId="6D6FAA63" w:rsidR="006B77AB" w:rsidRDefault="006B77AB" w:rsidP="006B77AB">
            <w:pPr>
              <w:jc w:val="center"/>
            </w:pPr>
            <w:r>
              <w:rPr>
                <w:rFonts w:cstheme="minorHAnsi"/>
              </w:rPr>
              <w:t>5π/</w:t>
            </w:r>
            <w:proofErr w:type="gramStart"/>
            <w:r>
              <w:rPr>
                <w:rFonts w:cstheme="minorHAnsi"/>
              </w:rPr>
              <w:t>6</w:t>
            </w:r>
            <w:r>
              <w:t xml:space="preserve"> :</w:t>
            </w:r>
            <w:proofErr w:type="gramEnd"/>
            <w:r>
              <w:rPr>
                <w:rFonts w:cstheme="minorHAnsi"/>
              </w:rPr>
              <w:t xml:space="preserve"> -π</w:t>
            </w:r>
            <w:r>
              <w:t>/</w:t>
            </w:r>
            <w:r>
              <w:t>12</w:t>
            </w:r>
            <w:r>
              <w:t xml:space="preserve"> : </w:t>
            </w:r>
            <w:r>
              <w:t>7</w:t>
            </w:r>
            <w:r>
              <w:rPr>
                <w:rFonts w:cstheme="minorHAnsi"/>
              </w:rPr>
              <w:t>π/</w:t>
            </w:r>
            <w:r>
              <w:rPr>
                <w:rFonts w:cstheme="minorHAnsi"/>
              </w:rPr>
              <w:t>12</w:t>
            </w:r>
            <w:r>
              <w:rPr>
                <w:rFonts w:cstheme="minorHAnsi"/>
              </w:rPr>
              <w:t xml:space="preserve"> : π</w:t>
            </w:r>
          </w:p>
        </w:tc>
        <w:tc>
          <w:tcPr>
            <w:tcW w:w="2789" w:type="dxa"/>
          </w:tcPr>
          <w:p w14:paraId="27588DED" w14:textId="609473EB" w:rsidR="006B77AB" w:rsidRDefault="006B77AB" w:rsidP="006B77AB">
            <w:pPr>
              <w:jc w:val="center"/>
            </w:pPr>
            <w:proofErr w:type="gramStart"/>
            <w:r>
              <w:t>150 :</w:t>
            </w:r>
            <w:proofErr w:type="gramEnd"/>
            <w:r>
              <w:t xml:space="preserve"> -15 : 105 : 180</w:t>
            </w:r>
          </w:p>
        </w:tc>
      </w:tr>
      <w:tr w:rsidR="006B77AB" w14:paraId="3B184B92" w14:textId="77777777" w:rsidTr="006B77AB">
        <w:tc>
          <w:tcPr>
            <w:tcW w:w="1868" w:type="dxa"/>
          </w:tcPr>
          <w:p w14:paraId="1C71141E" w14:textId="17A3B5FE" w:rsidR="006B77AB" w:rsidRDefault="006B77AB" w:rsidP="006B77AB">
            <w:pPr>
              <w:jc w:val="center"/>
            </w:pPr>
            <w:r>
              <w:t>6</w:t>
            </w:r>
          </w:p>
        </w:tc>
        <w:tc>
          <w:tcPr>
            <w:tcW w:w="1508" w:type="dxa"/>
          </w:tcPr>
          <w:p w14:paraId="51B87396" w14:textId="44899214" w:rsidR="006B77AB" w:rsidRDefault="006B77AB" w:rsidP="006B77AB">
            <w:pPr>
              <w:jc w:val="center"/>
              <w:rPr>
                <w:rFonts w:cstheme="minorHAnsi"/>
              </w:rPr>
            </w:pPr>
            <w:r>
              <w:rPr>
                <w:rFonts w:cstheme="minorHAnsi"/>
              </w:rPr>
              <w:t>π</w:t>
            </w:r>
            <w:r>
              <w:t>:</w:t>
            </w:r>
            <w:proofErr w:type="gramStart"/>
            <w:r>
              <w:rPr>
                <w:rFonts w:cstheme="minorHAnsi"/>
              </w:rPr>
              <w:t>0</w:t>
            </w:r>
            <w:r>
              <w:t>:</w:t>
            </w:r>
            <w:r>
              <w:rPr>
                <w:rFonts w:cstheme="minorHAnsi"/>
              </w:rPr>
              <w:t>π</w:t>
            </w:r>
            <w:proofErr w:type="gramEnd"/>
            <w:r>
              <w:rPr>
                <w:rFonts w:cstheme="minorHAnsi"/>
              </w:rPr>
              <w:t>/2</w:t>
            </w:r>
          </w:p>
        </w:tc>
        <w:tc>
          <w:tcPr>
            <w:tcW w:w="2913" w:type="dxa"/>
          </w:tcPr>
          <w:p w14:paraId="391D88A8" w14:textId="45AD2333" w:rsidR="006B77AB" w:rsidRDefault="006B77AB" w:rsidP="006B77AB">
            <w:pPr>
              <w:jc w:val="center"/>
            </w:pPr>
            <w:proofErr w:type="gramStart"/>
            <w:r>
              <w:rPr>
                <w:rFonts w:cstheme="minorHAnsi"/>
              </w:rPr>
              <w:t>π</w:t>
            </w:r>
            <w:r>
              <w:t xml:space="preserve"> :</w:t>
            </w:r>
            <w:proofErr w:type="gramEnd"/>
            <w:r>
              <w:rPr>
                <w:rFonts w:cstheme="minorHAnsi"/>
              </w:rPr>
              <w:t xml:space="preserve"> 0</w:t>
            </w:r>
            <w:r>
              <w:t xml:space="preserve"> : </w:t>
            </w:r>
            <w:r>
              <w:rPr>
                <w:rFonts w:cstheme="minorHAnsi"/>
              </w:rPr>
              <w:t>π/2 : π</w:t>
            </w:r>
          </w:p>
        </w:tc>
        <w:tc>
          <w:tcPr>
            <w:tcW w:w="2789" w:type="dxa"/>
          </w:tcPr>
          <w:p w14:paraId="3D1072FE" w14:textId="3EC5515C" w:rsidR="006B77AB" w:rsidRDefault="006B77AB" w:rsidP="006B77AB">
            <w:pPr>
              <w:jc w:val="center"/>
            </w:pPr>
            <w:proofErr w:type="gramStart"/>
            <w:r>
              <w:t>180 :</w:t>
            </w:r>
            <w:proofErr w:type="gramEnd"/>
            <w:r>
              <w:t xml:space="preserve"> 0 : 90 : 180</w:t>
            </w:r>
          </w:p>
        </w:tc>
      </w:tr>
      <w:tr w:rsidR="006B77AB" w14:paraId="381A2A15" w14:textId="77777777" w:rsidTr="006B77AB">
        <w:tc>
          <w:tcPr>
            <w:tcW w:w="1868" w:type="dxa"/>
          </w:tcPr>
          <w:p w14:paraId="2B0E90B7" w14:textId="7E898173" w:rsidR="006B77AB" w:rsidRDefault="006B77AB" w:rsidP="006B77AB">
            <w:pPr>
              <w:jc w:val="center"/>
            </w:pPr>
            <w:r>
              <w:t>7</w:t>
            </w:r>
          </w:p>
        </w:tc>
        <w:tc>
          <w:tcPr>
            <w:tcW w:w="1508" w:type="dxa"/>
          </w:tcPr>
          <w:p w14:paraId="5CE63219" w14:textId="5D9B9B82" w:rsidR="006B77AB" w:rsidRDefault="006B77AB" w:rsidP="006B77AB">
            <w:pPr>
              <w:jc w:val="center"/>
              <w:rPr>
                <w:rFonts w:cstheme="minorHAnsi"/>
              </w:rPr>
            </w:pPr>
            <w:r>
              <w:rPr>
                <w:rFonts w:cstheme="minorHAnsi"/>
              </w:rPr>
              <w:t>7π/</w:t>
            </w:r>
            <w:proofErr w:type="gramStart"/>
            <w:r>
              <w:rPr>
                <w:rFonts w:cstheme="minorHAnsi"/>
              </w:rPr>
              <w:t>6</w:t>
            </w:r>
            <w:r>
              <w:t>:</w:t>
            </w:r>
            <w:r>
              <w:rPr>
                <w:rFonts w:cstheme="minorHAnsi"/>
              </w:rPr>
              <w:t>-</w:t>
            </w:r>
            <w:proofErr w:type="gramEnd"/>
            <w:r>
              <w:rPr>
                <w:rFonts w:cstheme="minorHAnsi"/>
              </w:rPr>
              <w:t>π</w:t>
            </w:r>
            <w:r>
              <w:t>/12:7</w:t>
            </w:r>
            <w:r>
              <w:rPr>
                <w:rFonts w:cstheme="minorHAnsi"/>
              </w:rPr>
              <w:t>π/12</w:t>
            </w:r>
          </w:p>
        </w:tc>
        <w:tc>
          <w:tcPr>
            <w:tcW w:w="2913" w:type="dxa"/>
          </w:tcPr>
          <w:p w14:paraId="68D28EE6" w14:textId="228397C0" w:rsidR="006B77AB" w:rsidRDefault="006B77AB" w:rsidP="006B77AB">
            <w:pPr>
              <w:jc w:val="center"/>
            </w:pPr>
            <w:r>
              <w:rPr>
                <w:rFonts w:cstheme="minorHAnsi"/>
              </w:rPr>
              <w:t>7π/</w:t>
            </w:r>
            <w:proofErr w:type="gramStart"/>
            <w:r>
              <w:rPr>
                <w:rFonts w:cstheme="minorHAnsi"/>
              </w:rPr>
              <w:t>6</w:t>
            </w:r>
            <w:r>
              <w:t xml:space="preserve"> :</w:t>
            </w:r>
            <w:proofErr w:type="gramEnd"/>
            <w:r>
              <w:rPr>
                <w:rFonts w:cstheme="minorHAnsi"/>
              </w:rPr>
              <w:t xml:space="preserve"> -π</w:t>
            </w:r>
            <w:r>
              <w:t>/</w:t>
            </w:r>
            <w:r>
              <w:t>12</w:t>
            </w:r>
            <w:r>
              <w:t xml:space="preserve"> : </w:t>
            </w:r>
            <w:r>
              <w:t>7</w:t>
            </w:r>
            <w:r>
              <w:rPr>
                <w:rFonts w:cstheme="minorHAnsi"/>
              </w:rPr>
              <w:t>π/</w:t>
            </w:r>
            <w:r>
              <w:rPr>
                <w:rFonts w:cstheme="minorHAnsi"/>
              </w:rPr>
              <w:t>12</w:t>
            </w:r>
            <w:r>
              <w:rPr>
                <w:rFonts w:cstheme="minorHAnsi"/>
              </w:rPr>
              <w:t xml:space="preserve"> : π</w:t>
            </w:r>
          </w:p>
        </w:tc>
        <w:tc>
          <w:tcPr>
            <w:tcW w:w="2789" w:type="dxa"/>
          </w:tcPr>
          <w:p w14:paraId="70C10643" w14:textId="10335978" w:rsidR="006B77AB" w:rsidRDefault="006B77AB" w:rsidP="006B77AB">
            <w:pPr>
              <w:jc w:val="center"/>
            </w:pPr>
            <w:proofErr w:type="gramStart"/>
            <w:r>
              <w:t>210 :</w:t>
            </w:r>
            <w:proofErr w:type="gramEnd"/>
            <w:r>
              <w:t xml:space="preserve"> -15 : 105: 180</w:t>
            </w:r>
          </w:p>
        </w:tc>
      </w:tr>
      <w:tr w:rsidR="006B77AB" w14:paraId="20986919" w14:textId="77777777" w:rsidTr="006B77AB">
        <w:tc>
          <w:tcPr>
            <w:tcW w:w="1868" w:type="dxa"/>
          </w:tcPr>
          <w:p w14:paraId="089E62AC" w14:textId="7C38111C" w:rsidR="006B77AB" w:rsidRDefault="006B77AB" w:rsidP="006B77AB">
            <w:pPr>
              <w:jc w:val="center"/>
            </w:pPr>
            <w:r>
              <w:t>8</w:t>
            </w:r>
          </w:p>
        </w:tc>
        <w:tc>
          <w:tcPr>
            <w:tcW w:w="1508" w:type="dxa"/>
          </w:tcPr>
          <w:p w14:paraId="17D37065" w14:textId="4CC3426D" w:rsidR="006B77AB" w:rsidRDefault="006B77AB" w:rsidP="006B77AB">
            <w:pPr>
              <w:jc w:val="center"/>
            </w:pPr>
            <w:r>
              <w:t>4</w:t>
            </w:r>
            <w:r>
              <w:rPr>
                <w:rFonts w:cstheme="minorHAnsi"/>
              </w:rPr>
              <w:t>π/</w:t>
            </w:r>
            <w:proofErr w:type="gramStart"/>
            <w:r>
              <w:rPr>
                <w:rFonts w:cstheme="minorHAnsi"/>
              </w:rPr>
              <w:t>3</w:t>
            </w:r>
            <w:r>
              <w:t>:</w:t>
            </w:r>
            <w:r>
              <w:rPr>
                <w:rFonts w:cstheme="minorHAnsi"/>
              </w:rPr>
              <w:t>π</w:t>
            </w:r>
            <w:proofErr w:type="gramEnd"/>
            <w:r>
              <w:t>/12:5</w:t>
            </w:r>
            <w:r>
              <w:rPr>
                <w:rFonts w:cstheme="minorHAnsi"/>
              </w:rPr>
              <w:t>π/12</w:t>
            </w:r>
          </w:p>
        </w:tc>
        <w:tc>
          <w:tcPr>
            <w:tcW w:w="2913" w:type="dxa"/>
          </w:tcPr>
          <w:p w14:paraId="3F3C27E5" w14:textId="0E8F1134"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12 : 5</w:t>
            </w:r>
            <w:r>
              <w:rPr>
                <w:rFonts w:cstheme="minorHAnsi"/>
              </w:rPr>
              <w:t>π/12 : π</w:t>
            </w:r>
          </w:p>
        </w:tc>
        <w:tc>
          <w:tcPr>
            <w:tcW w:w="2789" w:type="dxa"/>
          </w:tcPr>
          <w:p w14:paraId="01D34205" w14:textId="05CB76CD" w:rsidR="006B77AB" w:rsidRDefault="006B77AB" w:rsidP="006B77AB">
            <w:pPr>
              <w:jc w:val="center"/>
            </w:pPr>
            <w:proofErr w:type="gramStart"/>
            <w:r>
              <w:t>240 :</w:t>
            </w:r>
            <w:proofErr w:type="gramEnd"/>
            <w:r>
              <w:t xml:space="preserve"> 15 : 75 : 180</w:t>
            </w:r>
          </w:p>
        </w:tc>
      </w:tr>
      <w:tr w:rsidR="006B77AB" w14:paraId="781373E8" w14:textId="77777777" w:rsidTr="006B77AB">
        <w:tc>
          <w:tcPr>
            <w:tcW w:w="1868" w:type="dxa"/>
          </w:tcPr>
          <w:p w14:paraId="0C6F61BD" w14:textId="0DF55497" w:rsidR="006B77AB" w:rsidRDefault="006B77AB" w:rsidP="006B77AB">
            <w:pPr>
              <w:jc w:val="center"/>
            </w:pPr>
            <w:r>
              <w:t>9</w:t>
            </w:r>
          </w:p>
        </w:tc>
        <w:tc>
          <w:tcPr>
            <w:tcW w:w="1508" w:type="dxa"/>
          </w:tcPr>
          <w:p w14:paraId="73707F42" w14:textId="5EC7E60B" w:rsidR="006B77AB" w:rsidRDefault="006B77AB" w:rsidP="006B77AB">
            <w:pPr>
              <w:jc w:val="center"/>
            </w:pPr>
            <w:r>
              <w:t>3</w:t>
            </w:r>
            <w:r>
              <w:rPr>
                <w:rFonts w:cstheme="minorHAnsi"/>
              </w:rPr>
              <w:t>π/</w:t>
            </w:r>
            <w:proofErr w:type="gramStart"/>
            <w:r>
              <w:rPr>
                <w:rFonts w:cstheme="minorHAnsi"/>
              </w:rPr>
              <w:t>2</w:t>
            </w:r>
            <w:r>
              <w:t>:</w:t>
            </w:r>
            <w:r>
              <w:rPr>
                <w:rFonts w:cstheme="minorHAnsi"/>
              </w:rPr>
              <w:t>π</w:t>
            </w:r>
            <w:proofErr w:type="gramEnd"/>
            <w:r>
              <w:t>/9:19</w:t>
            </w:r>
            <w:r>
              <w:rPr>
                <w:rFonts w:cstheme="minorHAnsi"/>
              </w:rPr>
              <w:t>π/36</w:t>
            </w:r>
          </w:p>
        </w:tc>
        <w:tc>
          <w:tcPr>
            <w:tcW w:w="2913" w:type="dxa"/>
          </w:tcPr>
          <w:p w14:paraId="28055126" w14:textId="3C18E4AE"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 xml:space="preserve">/9 : </w:t>
            </w:r>
            <w:r>
              <w:t>19</w:t>
            </w:r>
            <w:r>
              <w:rPr>
                <w:rFonts w:cstheme="minorHAnsi"/>
              </w:rPr>
              <w:t>π/</w:t>
            </w:r>
            <w:r>
              <w:rPr>
                <w:rFonts w:cstheme="minorHAnsi"/>
              </w:rPr>
              <w:t>3</w:t>
            </w:r>
            <w:r>
              <w:rPr>
                <w:rFonts w:cstheme="minorHAnsi"/>
              </w:rPr>
              <w:t>6 : π</w:t>
            </w:r>
          </w:p>
        </w:tc>
        <w:tc>
          <w:tcPr>
            <w:tcW w:w="2789" w:type="dxa"/>
          </w:tcPr>
          <w:p w14:paraId="6F06EF33" w14:textId="159F39DA" w:rsidR="006B77AB" w:rsidRDefault="006B77AB" w:rsidP="006B77AB">
            <w:pPr>
              <w:jc w:val="center"/>
            </w:pPr>
            <w:proofErr w:type="gramStart"/>
            <w:r>
              <w:t>270 :</w:t>
            </w:r>
            <w:proofErr w:type="gramEnd"/>
            <w:r>
              <w:t xml:space="preserve"> 20 : 95 : 180</w:t>
            </w:r>
          </w:p>
        </w:tc>
      </w:tr>
      <w:tr w:rsidR="006B77AB" w14:paraId="42053F04" w14:textId="77777777" w:rsidTr="006B77AB">
        <w:tc>
          <w:tcPr>
            <w:tcW w:w="1868" w:type="dxa"/>
          </w:tcPr>
          <w:p w14:paraId="70A1D256" w14:textId="73ED9EDC" w:rsidR="006B77AB" w:rsidRDefault="006B77AB" w:rsidP="006B77AB">
            <w:pPr>
              <w:jc w:val="center"/>
            </w:pPr>
            <w:r>
              <w:t>10</w:t>
            </w:r>
          </w:p>
        </w:tc>
        <w:tc>
          <w:tcPr>
            <w:tcW w:w="1508" w:type="dxa"/>
          </w:tcPr>
          <w:p w14:paraId="47F79C9E" w14:textId="598D4099" w:rsidR="006B77AB" w:rsidRDefault="006B77AB" w:rsidP="006B77AB">
            <w:pPr>
              <w:jc w:val="center"/>
            </w:pPr>
            <w:r>
              <w:t>5</w:t>
            </w:r>
            <w:r>
              <w:rPr>
                <w:rFonts w:cstheme="minorHAnsi"/>
              </w:rPr>
              <w:t>π/</w:t>
            </w:r>
            <w:proofErr w:type="gramStart"/>
            <w:r>
              <w:rPr>
                <w:rFonts w:cstheme="minorHAnsi"/>
              </w:rPr>
              <w:t>3</w:t>
            </w:r>
            <w:r>
              <w:t>:</w:t>
            </w:r>
            <w:r>
              <w:rPr>
                <w:rFonts w:cstheme="minorHAnsi"/>
              </w:rPr>
              <w:t>-</w:t>
            </w:r>
            <w:proofErr w:type="gramEnd"/>
            <w:r>
              <w:rPr>
                <w:rFonts w:cstheme="minorHAnsi"/>
              </w:rPr>
              <w:t>π</w:t>
            </w:r>
            <w:r>
              <w:t>/9:2</w:t>
            </w:r>
            <w:r>
              <w:rPr>
                <w:rFonts w:cstheme="minorHAnsi"/>
              </w:rPr>
              <w:t>π/3</w:t>
            </w:r>
          </w:p>
        </w:tc>
        <w:tc>
          <w:tcPr>
            <w:tcW w:w="2913" w:type="dxa"/>
          </w:tcPr>
          <w:p w14:paraId="0B0F22BC" w14:textId="691DB9F7"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9 : 2</w:t>
            </w:r>
            <w:r>
              <w:rPr>
                <w:rFonts w:cstheme="minorHAnsi"/>
              </w:rPr>
              <w:t>π/3 : π</w:t>
            </w:r>
          </w:p>
        </w:tc>
        <w:tc>
          <w:tcPr>
            <w:tcW w:w="2789" w:type="dxa"/>
          </w:tcPr>
          <w:p w14:paraId="5EB43294" w14:textId="69C01449" w:rsidR="006B77AB" w:rsidRDefault="006B77AB" w:rsidP="006B77AB">
            <w:pPr>
              <w:jc w:val="center"/>
            </w:pPr>
            <w:proofErr w:type="gramStart"/>
            <w:r>
              <w:t>300 :</w:t>
            </w:r>
            <w:proofErr w:type="gramEnd"/>
            <w:r>
              <w:t xml:space="preserve"> -20 : 120 : 180</w:t>
            </w:r>
          </w:p>
        </w:tc>
      </w:tr>
      <w:tr w:rsidR="006B77AB" w14:paraId="1E2E36A5" w14:textId="77777777" w:rsidTr="006B77AB">
        <w:tc>
          <w:tcPr>
            <w:tcW w:w="1868" w:type="dxa"/>
          </w:tcPr>
          <w:p w14:paraId="49BB6D21" w14:textId="23D9F738" w:rsidR="006B77AB" w:rsidRDefault="006B77AB" w:rsidP="006B77AB">
            <w:pPr>
              <w:jc w:val="center"/>
            </w:pPr>
            <w:r>
              <w:t>11</w:t>
            </w:r>
          </w:p>
        </w:tc>
        <w:tc>
          <w:tcPr>
            <w:tcW w:w="1508" w:type="dxa"/>
          </w:tcPr>
          <w:p w14:paraId="156AEED0" w14:textId="614CCE8C" w:rsidR="006B77AB" w:rsidRDefault="006B77AB" w:rsidP="006B77AB">
            <w:pPr>
              <w:jc w:val="center"/>
              <w:rPr>
                <w:rFonts w:cstheme="minorHAnsi"/>
              </w:rPr>
            </w:pPr>
            <w:r>
              <w:rPr>
                <w:rFonts w:cstheme="minorHAnsi"/>
              </w:rPr>
              <w:t>11π/</w:t>
            </w:r>
            <w:proofErr w:type="gramStart"/>
            <w:r>
              <w:rPr>
                <w:rFonts w:cstheme="minorHAnsi"/>
              </w:rPr>
              <w:t>6</w:t>
            </w:r>
            <w:r>
              <w:t>:</w:t>
            </w:r>
            <w:r>
              <w:rPr>
                <w:rFonts w:cstheme="minorHAnsi"/>
              </w:rPr>
              <w:t>π</w:t>
            </w:r>
            <w:proofErr w:type="gramEnd"/>
            <w:r>
              <w:t>/12:13</w:t>
            </w:r>
            <w:r>
              <w:rPr>
                <w:rFonts w:cstheme="minorHAnsi"/>
              </w:rPr>
              <w:t>π/36</w:t>
            </w:r>
          </w:p>
        </w:tc>
        <w:tc>
          <w:tcPr>
            <w:tcW w:w="2913" w:type="dxa"/>
          </w:tcPr>
          <w:p w14:paraId="36566D85" w14:textId="6643A254" w:rsidR="006B77AB" w:rsidRDefault="006B77AB" w:rsidP="006B77AB">
            <w:pPr>
              <w:jc w:val="center"/>
            </w:pPr>
            <w:r>
              <w:rPr>
                <w:rFonts w:cstheme="minorHAnsi"/>
              </w:rPr>
              <w:t>11π/</w:t>
            </w:r>
            <w:proofErr w:type="gramStart"/>
            <w:r>
              <w:rPr>
                <w:rFonts w:cstheme="minorHAnsi"/>
              </w:rPr>
              <w:t>6</w:t>
            </w:r>
            <w:r>
              <w:t xml:space="preserve"> :</w:t>
            </w:r>
            <w:proofErr w:type="gramEnd"/>
            <w:r>
              <w:rPr>
                <w:rFonts w:cstheme="minorHAnsi"/>
              </w:rPr>
              <w:t xml:space="preserve"> π</w:t>
            </w:r>
            <w:r>
              <w:t>/</w:t>
            </w:r>
            <w:r>
              <w:t>12</w:t>
            </w:r>
            <w:r>
              <w:t xml:space="preserve"> : </w:t>
            </w:r>
            <w:r>
              <w:t>13</w:t>
            </w:r>
            <w:r>
              <w:rPr>
                <w:rFonts w:cstheme="minorHAnsi"/>
              </w:rPr>
              <w:t>π/3</w:t>
            </w:r>
            <w:r>
              <w:rPr>
                <w:rFonts w:cstheme="minorHAnsi"/>
              </w:rPr>
              <w:t>6</w:t>
            </w:r>
            <w:r>
              <w:rPr>
                <w:rFonts w:cstheme="minorHAnsi"/>
              </w:rPr>
              <w:t xml:space="preserve"> : π</w:t>
            </w:r>
          </w:p>
        </w:tc>
        <w:tc>
          <w:tcPr>
            <w:tcW w:w="2789" w:type="dxa"/>
          </w:tcPr>
          <w:p w14:paraId="2CB45BB0" w14:textId="75317043" w:rsidR="006B77AB" w:rsidRDefault="006B77AB" w:rsidP="006B77AB">
            <w:pPr>
              <w:jc w:val="center"/>
            </w:pPr>
            <w:proofErr w:type="gramStart"/>
            <w:r>
              <w:t>330 :</w:t>
            </w:r>
            <w:proofErr w:type="gramEnd"/>
            <w:r>
              <w:t xml:space="preserve"> 15 : 65 : 180</w:t>
            </w:r>
          </w:p>
        </w:tc>
      </w:tr>
    </w:tbl>
    <w:p w14:paraId="5CA8959F" w14:textId="58393BB0" w:rsidR="00206460" w:rsidRPr="00280F56" w:rsidRDefault="00206460" w:rsidP="00206460">
      <w:pPr>
        <w:pStyle w:val="Caption"/>
      </w:pPr>
      <w:bookmarkStart w:id="89" w:name="_Toc147143036"/>
      <w:r>
        <w:t xml:space="preserve">Table </w:t>
      </w:r>
      <w:r>
        <w:fldChar w:fldCharType="begin"/>
      </w:r>
      <w:r>
        <w:instrText xml:space="preserve"> STYLEREF 1 \s </w:instrText>
      </w:r>
      <w:r>
        <w:fldChar w:fldCharType="separate"/>
      </w:r>
      <w:r w:rsidR="00944E35">
        <w:t>3</w:t>
      </w:r>
      <w:r>
        <w:fldChar w:fldCharType="end"/>
      </w:r>
      <w:r>
        <w:t>.</w:t>
      </w:r>
      <w:r>
        <w:fldChar w:fldCharType="begin"/>
      </w:r>
      <w:r>
        <w:instrText xml:space="preserve"> SEQ Table \* ARABIC \s 1 </w:instrText>
      </w:r>
      <w:r>
        <w:fldChar w:fldCharType="separate"/>
      </w:r>
      <w:r w:rsidR="00944E35">
        <w:t>7</w:t>
      </w:r>
      <w:r>
        <w:fldChar w:fldCharType="end"/>
      </w:r>
      <w:r>
        <w:t xml:space="preserve"> Robot Movement Program – Rotation-Untrained</w:t>
      </w:r>
      <w:bookmarkEnd w:id="89"/>
    </w:p>
    <w:tbl>
      <w:tblPr>
        <w:tblStyle w:val="TableGrid"/>
        <w:tblW w:w="0" w:type="auto"/>
        <w:tblLook w:val="04A0" w:firstRow="1" w:lastRow="0" w:firstColumn="1" w:lastColumn="0" w:noHBand="0" w:noVBand="1"/>
      </w:tblPr>
      <w:tblGrid>
        <w:gridCol w:w="1682"/>
        <w:gridCol w:w="1734"/>
        <w:gridCol w:w="2870"/>
        <w:gridCol w:w="2775"/>
      </w:tblGrid>
      <w:tr w:rsidR="006B77AB" w14:paraId="185CA67E" w14:textId="77777777" w:rsidTr="006B77AB">
        <w:trPr>
          <w:trHeight w:val="970"/>
        </w:trPr>
        <w:tc>
          <w:tcPr>
            <w:tcW w:w="1855" w:type="dxa"/>
          </w:tcPr>
          <w:p w14:paraId="4A80E108" w14:textId="77777777" w:rsidR="006B77AB" w:rsidRDefault="006B77AB" w:rsidP="008E29AA">
            <w:pPr>
              <w:jc w:val="center"/>
            </w:pPr>
            <w:r>
              <w:t xml:space="preserve">Name: </w:t>
            </w:r>
            <w:r>
              <w:br/>
            </w:r>
            <w:r>
              <w:br/>
              <w:t>Sequence Number:</w:t>
            </w:r>
          </w:p>
        </w:tc>
        <w:tc>
          <w:tcPr>
            <w:tcW w:w="1508" w:type="dxa"/>
          </w:tcPr>
          <w:p w14:paraId="41C6C9B6" w14:textId="04F1B31E" w:rsidR="006B77AB" w:rsidRDefault="006B77AB" w:rsidP="008E29AA">
            <w:pPr>
              <w:jc w:val="center"/>
            </w:pPr>
            <w:r>
              <w:t>IMU Angles</w:t>
            </w:r>
            <w:r>
              <w:br/>
              <w:t>(</w:t>
            </w:r>
            <w:proofErr w:type="spellStart"/>
            <w:proofErr w:type="gramStart"/>
            <w:r>
              <w:t>Rotation:Roll</w:t>
            </w:r>
            <w:proofErr w:type="spellEnd"/>
            <w:proofErr w:type="gramEnd"/>
            <w:r>
              <w:t>: Pitch)</w:t>
            </w:r>
          </w:p>
        </w:tc>
        <w:tc>
          <w:tcPr>
            <w:tcW w:w="2910" w:type="dxa"/>
          </w:tcPr>
          <w:p w14:paraId="4D45DBCD" w14:textId="3AE36C84" w:rsidR="006B77AB" w:rsidRDefault="006B77AB" w:rsidP="008E29AA">
            <w:pPr>
              <w:jc w:val="center"/>
            </w:pPr>
            <w:r>
              <w:t>Robot Joint Angle (Radians)</w:t>
            </w:r>
            <w:r>
              <w:br/>
              <w:t>(</w:t>
            </w:r>
            <w:proofErr w:type="gramStart"/>
            <w:r>
              <w:t>Base:Wrist1:Wrist2</w:t>
            </w:r>
            <w:proofErr w:type="gramEnd"/>
            <w:r>
              <w:t>:Wrist3)</w:t>
            </w:r>
            <w:r>
              <w:br/>
              <w:t>(</w:t>
            </w:r>
            <w:proofErr w:type="spellStart"/>
            <w:r>
              <w:t>Rotation:Roll:Pitch:Yaw</w:t>
            </w:r>
            <w:proofErr w:type="spellEnd"/>
            <w:r>
              <w:t>)</w:t>
            </w:r>
          </w:p>
        </w:tc>
        <w:tc>
          <w:tcPr>
            <w:tcW w:w="2788" w:type="dxa"/>
          </w:tcPr>
          <w:p w14:paraId="0C0E36E5" w14:textId="77777777" w:rsidR="006B77AB" w:rsidRDefault="006B77AB" w:rsidP="008E29AA">
            <w:pPr>
              <w:jc w:val="center"/>
            </w:pPr>
            <w:r>
              <w:t>Real Angles (Degrees)</w:t>
            </w:r>
            <w:r>
              <w:br/>
              <w:t>(</w:t>
            </w:r>
            <w:proofErr w:type="gramStart"/>
            <w:r>
              <w:t>Base:Wrist1:Wrist2</w:t>
            </w:r>
            <w:proofErr w:type="gramEnd"/>
            <w:r>
              <w:t>:Wrist3)</w:t>
            </w:r>
            <w:r>
              <w:br/>
              <w:t>(</w:t>
            </w:r>
            <w:proofErr w:type="spellStart"/>
            <w:r>
              <w:t>Rotation:Roll:Pitch:Yaw</w:t>
            </w:r>
            <w:proofErr w:type="spellEnd"/>
            <w:r>
              <w:t>)</w:t>
            </w:r>
          </w:p>
        </w:tc>
      </w:tr>
      <w:tr w:rsidR="006B77AB" w14:paraId="0D1AC211" w14:textId="77777777" w:rsidTr="006B77AB">
        <w:tc>
          <w:tcPr>
            <w:tcW w:w="1855" w:type="dxa"/>
          </w:tcPr>
          <w:p w14:paraId="5A2D75B1" w14:textId="62A28D10" w:rsidR="006B77AB" w:rsidRDefault="006B77AB" w:rsidP="006B77AB">
            <w:pPr>
              <w:jc w:val="center"/>
            </w:pPr>
            <w:r>
              <w:t>0</w:t>
            </w:r>
          </w:p>
        </w:tc>
        <w:tc>
          <w:tcPr>
            <w:tcW w:w="1508" w:type="dxa"/>
          </w:tcPr>
          <w:p w14:paraId="4C75B590" w14:textId="1D48D5DA" w:rsidR="006B77AB" w:rsidRDefault="006B77AB" w:rsidP="006B77AB">
            <w:pPr>
              <w:jc w:val="center"/>
            </w:pPr>
            <w:proofErr w:type="gramStart"/>
            <w:r>
              <w:t>0 :</w:t>
            </w:r>
            <w:proofErr w:type="gramEnd"/>
            <w:r>
              <w:rPr>
                <w:rFonts w:cstheme="minorHAnsi"/>
              </w:rPr>
              <w:t xml:space="preserve"> 0</w:t>
            </w:r>
            <w:r>
              <w:t xml:space="preserve"> : </w:t>
            </w:r>
            <w:r>
              <w:t>0</w:t>
            </w:r>
          </w:p>
        </w:tc>
        <w:tc>
          <w:tcPr>
            <w:tcW w:w="2910" w:type="dxa"/>
          </w:tcPr>
          <w:p w14:paraId="1D08E291" w14:textId="02352915" w:rsidR="006B77AB" w:rsidRDefault="006B77AB" w:rsidP="006B77AB">
            <w:pPr>
              <w:jc w:val="center"/>
            </w:pPr>
            <w:proofErr w:type="gramStart"/>
            <w:r>
              <w:t>0 :</w:t>
            </w:r>
            <w:proofErr w:type="gramEnd"/>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w:t>
            </w:r>
          </w:p>
        </w:tc>
        <w:tc>
          <w:tcPr>
            <w:tcW w:w="2788" w:type="dxa"/>
          </w:tcPr>
          <w:p w14:paraId="78E8914A" w14:textId="474EABD2" w:rsidR="006B77AB" w:rsidRDefault="006B77AB" w:rsidP="006B77AB">
            <w:pPr>
              <w:jc w:val="center"/>
            </w:pPr>
            <w:proofErr w:type="gramStart"/>
            <w:r>
              <w:t>0 :</w:t>
            </w:r>
            <w:proofErr w:type="gramEnd"/>
            <w:r>
              <w:t xml:space="preserve"> 0 : 90 : 180</w:t>
            </w:r>
          </w:p>
        </w:tc>
      </w:tr>
      <w:tr w:rsidR="006B77AB" w14:paraId="15AD0B65" w14:textId="77777777" w:rsidTr="006B77AB">
        <w:tc>
          <w:tcPr>
            <w:tcW w:w="1855" w:type="dxa"/>
          </w:tcPr>
          <w:p w14:paraId="388D2C58" w14:textId="5D4727DC" w:rsidR="006B77AB" w:rsidRDefault="006B77AB" w:rsidP="006B77AB">
            <w:pPr>
              <w:jc w:val="center"/>
            </w:pPr>
            <w:r>
              <w:t>1</w:t>
            </w:r>
          </w:p>
        </w:tc>
        <w:tc>
          <w:tcPr>
            <w:tcW w:w="1508" w:type="dxa"/>
          </w:tcPr>
          <w:p w14:paraId="0D6AAE8B" w14:textId="6CA4C770" w:rsidR="006B77AB" w:rsidRDefault="006B77AB" w:rsidP="006B77AB">
            <w:pPr>
              <w:jc w:val="center"/>
              <w:rPr>
                <w:rFonts w:cstheme="minorHAnsi"/>
              </w:rPr>
            </w:pPr>
            <w:r>
              <w:rPr>
                <w:rFonts w:cstheme="minorHAnsi"/>
              </w:rPr>
              <w:t>π</w:t>
            </w:r>
            <w:r>
              <w:t>/</w:t>
            </w:r>
            <w:proofErr w:type="gramStart"/>
            <w:r>
              <w:t>6:</w:t>
            </w:r>
            <w:r>
              <w:rPr>
                <w:rFonts w:cstheme="minorHAnsi"/>
              </w:rPr>
              <w:t>π</w:t>
            </w:r>
            <w:proofErr w:type="gramEnd"/>
            <w:r>
              <w:t>/6:2</w:t>
            </w:r>
            <w:r>
              <w:rPr>
                <w:rFonts w:cstheme="minorHAnsi"/>
              </w:rPr>
              <w:t>π/3</w:t>
            </w:r>
          </w:p>
        </w:tc>
        <w:tc>
          <w:tcPr>
            <w:tcW w:w="2910" w:type="dxa"/>
          </w:tcPr>
          <w:p w14:paraId="1AEAF2A1" w14:textId="5AC3323A" w:rsidR="006B77AB" w:rsidRDefault="006B77AB" w:rsidP="006B77AB">
            <w:pPr>
              <w:jc w:val="center"/>
            </w:pPr>
            <w:r>
              <w:rPr>
                <w:rFonts w:cstheme="minorHAnsi"/>
              </w:rPr>
              <w:t>π</w:t>
            </w:r>
            <w:r>
              <w:t>/</w:t>
            </w:r>
            <w:proofErr w:type="gramStart"/>
            <w:r>
              <w:t>6</w:t>
            </w:r>
            <w:r>
              <w:t xml:space="preserve"> :</w:t>
            </w:r>
            <w:proofErr w:type="gramEnd"/>
            <w:r>
              <w:rPr>
                <w:rFonts w:cstheme="minorHAnsi"/>
              </w:rPr>
              <w:t xml:space="preserve"> π</w:t>
            </w:r>
            <w:r>
              <w:t>/</w:t>
            </w:r>
            <w:r>
              <w:t>6</w:t>
            </w:r>
            <w:r>
              <w:t xml:space="preserve"> : </w:t>
            </w:r>
            <w:r>
              <w:t>2</w:t>
            </w:r>
            <w:r>
              <w:rPr>
                <w:rFonts w:cstheme="minorHAnsi"/>
              </w:rPr>
              <w:t>π/3 : π</w:t>
            </w:r>
          </w:p>
        </w:tc>
        <w:tc>
          <w:tcPr>
            <w:tcW w:w="2788" w:type="dxa"/>
          </w:tcPr>
          <w:p w14:paraId="426AC8FB" w14:textId="2A9ADCBD" w:rsidR="006B77AB" w:rsidRDefault="006B77AB" w:rsidP="006B77AB">
            <w:pPr>
              <w:jc w:val="center"/>
            </w:pPr>
            <w:proofErr w:type="gramStart"/>
            <w:r>
              <w:t>30 :</w:t>
            </w:r>
            <w:proofErr w:type="gramEnd"/>
            <w:r>
              <w:t xml:space="preserve"> 30 : 120 : 180</w:t>
            </w:r>
          </w:p>
        </w:tc>
      </w:tr>
      <w:tr w:rsidR="006B77AB" w14:paraId="3967785F" w14:textId="77777777" w:rsidTr="006B77AB">
        <w:tc>
          <w:tcPr>
            <w:tcW w:w="1855" w:type="dxa"/>
          </w:tcPr>
          <w:p w14:paraId="14D59C26" w14:textId="7DA9B3FD" w:rsidR="006B77AB" w:rsidRDefault="006B77AB" w:rsidP="006B77AB">
            <w:pPr>
              <w:jc w:val="center"/>
            </w:pPr>
            <w:r>
              <w:t>2</w:t>
            </w:r>
          </w:p>
        </w:tc>
        <w:tc>
          <w:tcPr>
            <w:tcW w:w="1508" w:type="dxa"/>
          </w:tcPr>
          <w:p w14:paraId="0FA2741D" w14:textId="74887B51" w:rsidR="006B77AB" w:rsidRDefault="006B77AB" w:rsidP="006B77AB">
            <w:pPr>
              <w:jc w:val="center"/>
              <w:rPr>
                <w:rFonts w:cstheme="minorHAnsi"/>
              </w:rPr>
            </w:pPr>
            <w:r>
              <w:rPr>
                <w:rFonts w:cstheme="minorHAnsi"/>
              </w:rPr>
              <w:t>π</w:t>
            </w:r>
            <w:r>
              <w:t>/</w:t>
            </w:r>
            <w:proofErr w:type="gramStart"/>
            <w:r>
              <w:t>3:</w:t>
            </w:r>
            <w:r>
              <w:rPr>
                <w:rFonts w:cstheme="minorHAnsi"/>
              </w:rPr>
              <w:t>0</w:t>
            </w:r>
            <w:r>
              <w:t>:</w:t>
            </w:r>
            <w:r>
              <w:rPr>
                <w:rFonts w:cstheme="minorHAnsi"/>
              </w:rPr>
              <w:t>π</w:t>
            </w:r>
            <w:proofErr w:type="gramEnd"/>
            <w:r>
              <w:rPr>
                <w:rFonts w:cstheme="minorHAnsi"/>
              </w:rPr>
              <w:t>/2:π</w:t>
            </w:r>
          </w:p>
        </w:tc>
        <w:tc>
          <w:tcPr>
            <w:tcW w:w="2910" w:type="dxa"/>
          </w:tcPr>
          <w:p w14:paraId="61D4273C" w14:textId="50B6CB4F" w:rsidR="006B77AB" w:rsidRDefault="006B77AB" w:rsidP="006B77AB">
            <w:pPr>
              <w:jc w:val="center"/>
            </w:pPr>
            <w:r>
              <w:rPr>
                <w:rFonts w:cstheme="minorHAnsi"/>
              </w:rPr>
              <w:t>π</w:t>
            </w:r>
            <w:r>
              <w:t>/</w:t>
            </w:r>
            <w:proofErr w:type="gramStart"/>
            <w:r>
              <w:t>3</w:t>
            </w:r>
            <w:r>
              <w:t xml:space="preserve"> :</w:t>
            </w:r>
            <w:proofErr w:type="gramEnd"/>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w:t>
            </w:r>
          </w:p>
        </w:tc>
        <w:tc>
          <w:tcPr>
            <w:tcW w:w="2788" w:type="dxa"/>
          </w:tcPr>
          <w:p w14:paraId="22F202F0" w14:textId="51819D6B" w:rsidR="006B77AB" w:rsidRDefault="006B77AB" w:rsidP="006B77AB">
            <w:pPr>
              <w:jc w:val="center"/>
            </w:pPr>
            <w:proofErr w:type="gramStart"/>
            <w:r>
              <w:t>60 :</w:t>
            </w:r>
            <w:proofErr w:type="gramEnd"/>
            <w:r>
              <w:t xml:space="preserve"> 0 : 90 : 180</w:t>
            </w:r>
          </w:p>
        </w:tc>
      </w:tr>
      <w:tr w:rsidR="006B77AB" w14:paraId="682B6F89" w14:textId="77777777" w:rsidTr="006B77AB">
        <w:tc>
          <w:tcPr>
            <w:tcW w:w="1855" w:type="dxa"/>
          </w:tcPr>
          <w:p w14:paraId="669E9AA6" w14:textId="726AE1AD" w:rsidR="006B77AB" w:rsidRDefault="006B77AB" w:rsidP="006B77AB">
            <w:pPr>
              <w:jc w:val="center"/>
            </w:pPr>
            <w:r>
              <w:t>3</w:t>
            </w:r>
          </w:p>
        </w:tc>
        <w:tc>
          <w:tcPr>
            <w:tcW w:w="1508" w:type="dxa"/>
          </w:tcPr>
          <w:p w14:paraId="39743D8E" w14:textId="0D651701" w:rsidR="006B77AB" w:rsidRDefault="006B77AB" w:rsidP="006B77AB">
            <w:pPr>
              <w:jc w:val="center"/>
              <w:rPr>
                <w:rFonts w:cstheme="minorHAnsi"/>
              </w:rPr>
            </w:pPr>
            <w:r>
              <w:rPr>
                <w:rFonts w:cstheme="minorHAnsi"/>
              </w:rPr>
              <w:t>π</w:t>
            </w:r>
            <w:r>
              <w:t>/</w:t>
            </w:r>
            <w:proofErr w:type="gramStart"/>
            <w:r>
              <w:t>2:</w:t>
            </w:r>
            <w:r>
              <w:rPr>
                <w:rFonts w:cstheme="minorHAnsi"/>
              </w:rPr>
              <w:t>-</w:t>
            </w:r>
            <w:proofErr w:type="gramEnd"/>
            <w:r>
              <w:rPr>
                <w:rFonts w:cstheme="minorHAnsi"/>
              </w:rPr>
              <w:t>π</w:t>
            </w:r>
            <w:r>
              <w:t>/6:</w:t>
            </w:r>
            <w:r>
              <w:rPr>
                <w:rFonts w:cstheme="minorHAnsi"/>
              </w:rPr>
              <w:t>π/4</w:t>
            </w:r>
          </w:p>
        </w:tc>
        <w:tc>
          <w:tcPr>
            <w:tcW w:w="2910" w:type="dxa"/>
          </w:tcPr>
          <w:p w14:paraId="6D9FCF5C" w14:textId="664D2AEA" w:rsidR="006B77AB" w:rsidRDefault="006B77AB" w:rsidP="006B77AB">
            <w:pPr>
              <w:jc w:val="center"/>
            </w:pPr>
            <w:r>
              <w:rPr>
                <w:rFonts w:cstheme="minorHAnsi"/>
              </w:rPr>
              <w:t>π</w:t>
            </w:r>
            <w:r>
              <w:t>/</w:t>
            </w:r>
            <w:proofErr w:type="gramStart"/>
            <w:r>
              <w:t>2</w:t>
            </w:r>
            <w:r>
              <w:t xml:space="preserve"> :</w:t>
            </w:r>
            <w:proofErr w:type="gramEnd"/>
            <w:r>
              <w:rPr>
                <w:rFonts w:cstheme="minorHAnsi"/>
              </w:rPr>
              <w:t xml:space="preserve"> </w:t>
            </w:r>
            <w:r>
              <w:rPr>
                <w:rFonts w:cstheme="minorHAnsi"/>
              </w:rPr>
              <w:t>-</w:t>
            </w:r>
            <w:r>
              <w:rPr>
                <w:rFonts w:cstheme="minorHAnsi"/>
              </w:rPr>
              <w:t>π</w:t>
            </w:r>
            <w:r>
              <w:t xml:space="preserve">/6 : </w:t>
            </w:r>
            <w:r>
              <w:rPr>
                <w:rFonts w:cstheme="minorHAnsi"/>
              </w:rPr>
              <w:t>π/</w:t>
            </w:r>
            <w:r>
              <w:rPr>
                <w:rFonts w:cstheme="minorHAnsi"/>
              </w:rPr>
              <w:t>4</w:t>
            </w:r>
            <w:r>
              <w:rPr>
                <w:rFonts w:cstheme="minorHAnsi"/>
              </w:rPr>
              <w:t xml:space="preserve"> : π</w:t>
            </w:r>
          </w:p>
        </w:tc>
        <w:tc>
          <w:tcPr>
            <w:tcW w:w="2788" w:type="dxa"/>
          </w:tcPr>
          <w:p w14:paraId="26E2DC55" w14:textId="6562BF9F" w:rsidR="006B77AB" w:rsidRDefault="006B77AB" w:rsidP="006B77AB">
            <w:pPr>
              <w:jc w:val="center"/>
            </w:pPr>
            <w:proofErr w:type="gramStart"/>
            <w:r>
              <w:t>90 :</w:t>
            </w:r>
            <w:proofErr w:type="gramEnd"/>
            <w:r>
              <w:t xml:space="preserve"> -30 : 45 : 180</w:t>
            </w:r>
          </w:p>
        </w:tc>
      </w:tr>
      <w:tr w:rsidR="006B77AB" w14:paraId="765B07DC" w14:textId="77777777" w:rsidTr="006B77AB">
        <w:tc>
          <w:tcPr>
            <w:tcW w:w="1855" w:type="dxa"/>
          </w:tcPr>
          <w:p w14:paraId="6C70315F" w14:textId="096091ED" w:rsidR="006B77AB" w:rsidRDefault="006B77AB" w:rsidP="006B77AB">
            <w:pPr>
              <w:jc w:val="center"/>
            </w:pPr>
            <w:r>
              <w:t>4</w:t>
            </w:r>
          </w:p>
        </w:tc>
        <w:tc>
          <w:tcPr>
            <w:tcW w:w="1508" w:type="dxa"/>
          </w:tcPr>
          <w:p w14:paraId="796535DE" w14:textId="5A677F90" w:rsidR="006B77AB" w:rsidRDefault="006B77AB" w:rsidP="006B77AB">
            <w:pPr>
              <w:jc w:val="center"/>
            </w:pPr>
            <w:r>
              <w:t>2</w:t>
            </w:r>
            <w:r>
              <w:rPr>
                <w:rFonts w:cstheme="minorHAnsi"/>
              </w:rPr>
              <w:t>π/</w:t>
            </w:r>
            <w:proofErr w:type="gramStart"/>
            <w:r>
              <w:rPr>
                <w:rFonts w:cstheme="minorHAnsi"/>
              </w:rPr>
              <w:t>3</w:t>
            </w:r>
            <w:r>
              <w:t>:</w:t>
            </w:r>
            <w:r>
              <w:rPr>
                <w:rFonts w:cstheme="minorHAnsi"/>
              </w:rPr>
              <w:t>0</w:t>
            </w:r>
            <w:r>
              <w:t>:</w:t>
            </w:r>
            <w:r>
              <w:rPr>
                <w:rFonts w:cstheme="minorHAnsi"/>
              </w:rPr>
              <w:t>π</w:t>
            </w:r>
            <w:proofErr w:type="gramEnd"/>
            <w:r>
              <w:rPr>
                <w:rFonts w:cstheme="minorHAnsi"/>
              </w:rPr>
              <w:t>/2</w:t>
            </w:r>
          </w:p>
        </w:tc>
        <w:tc>
          <w:tcPr>
            <w:tcW w:w="2910" w:type="dxa"/>
          </w:tcPr>
          <w:p w14:paraId="2723049F" w14:textId="3B6A55AA" w:rsidR="006B77AB" w:rsidRDefault="006B77AB" w:rsidP="006B77AB">
            <w:pPr>
              <w:jc w:val="center"/>
            </w:pPr>
            <w:r>
              <w:t>2</w:t>
            </w:r>
            <w:r>
              <w:rPr>
                <w:rFonts w:cstheme="minorHAnsi"/>
              </w:rPr>
              <w:t>π/</w:t>
            </w:r>
            <w:proofErr w:type="gramStart"/>
            <w:r>
              <w:rPr>
                <w:rFonts w:cstheme="minorHAnsi"/>
              </w:rPr>
              <w:t>3</w:t>
            </w:r>
            <w:r>
              <w:t xml:space="preserve"> :</w:t>
            </w:r>
            <w:proofErr w:type="gramEnd"/>
            <w:r>
              <w:rPr>
                <w:rFonts w:cstheme="minorHAnsi"/>
              </w:rPr>
              <w:t xml:space="preserve"> </w:t>
            </w:r>
            <w:r>
              <w:rPr>
                <w:rFonts w:cstheme="minorHAnsi"/>
              </w:rPr>
              <w:t>0</w:t>
            </w:r>
            <w:r>
              <w:t xml:space="preserve"> : </w:t>
            </w:r>
            <w:r>
              <w:rPr>
                <w:rFonts w:cstheme="minorHAnsi"/>
              </w:rPr>
              <w:t>π/</w:t>
            </w:r>
            <w:r>
              <w:rPr>
                <w:rFonts w:cstheme="minorHAnsi"/>
              </w:rPr>
              <w:t>2</w:t>
            </w:r>
            <w:r>
              <w:rPr>
                <w:rFonts w:cstheme="minorHAnsi"/>
              </w:rPr>
              <w:t xml:space="preserve"> : π</w:t>
            </w:r>
          </w:p>
        </w:tc>
        <w:tc>
          <w:tcPr>
            <w:tcW w:w="2788" w:type="dxa"/>
          </w:tcPr>
          <w:p w14:paraId="05750C06" w14:textId="1D498048" w:rsidR="006B77AB" w:rsidRDefault="006B77AB" w:rsidP="006B77AB">
            <w:pPr>
              <w:jc w:val="center"/>
            </w:pPr>
            <w:proofErr w:type="gramStart"/>
            <w:r>
              <w:t>120 :</w:t>
            </w:r>
            <w:proofErr w:type="gramEnd"/>
            <w:r>
              <w:t xml:space="preserve"> 0 : 90 : 180</w:t>
            </w:r>
          </w:p>
        </w:tc>
      </w:tr>
      <w:tr w:rsidR="006B77AB" w14:paraId="772FE41B" w14:textId="77777777" w:rsidTr="006B77AB">
        <w:tc>
          <w:tcPr>
            <w:tcW w:w="1855" w:type="dxa"/>
          </w:tcPr>
          <w:p w14:paraId="18869402" w14:textId="58CAF01C" w:rsidR="006B77AB" w:rsidRDefault="006B77AB" w:rsidP="006B77AB">
            <w:pPr>
              <w:jc w:val="center"/>
            </w:pPr>
            <w:r>
              <w:t>5</w:t>
            </w:r>
          </w:p>
        </w:tc>
        <w:tc>
          <w:tcPr>
            <w:tcW w:w="1508" w:type="dxa"/>
          </w:tcPr>
          <w:p w14:paraId="6BF3D637" w14:textId="0FBA45A5" w:rsidR="006B77AB" w:rsidRDefault="006B77AB" w:rsidP="006B77AB">
            <w:pPr>
              <w:jc w:val="center"/>
              <w:rPr>
                <w:rFonts w:cstheme="minorHAnsi"/>
              </w:rPr>
            </w:pPr>
            <w:r>
              <w:rPr>
                <w:rFonts w:cstheme="minorHAnsi"/>
              </w:rPr>
              <w:t>5π/</w:t>
            </w:r>
            <w:proofErr w:type="gramStart"/>
            <w:r>
              <w:rPr>
                <w:rFonts w:cstheme="minorHAnsi"/>
              </w:rPr>
              <w:t>6</w:t>
            </w:r>
            <w:r>
              <w:t>:</w:t>
            </w:r>
            <w:r>
              <w:rPr>
                <w:rFonts w:cstheme="minorHAnsi"/>
              </w:rPr>
              <w:t>-</w:t>
            </w:r>
            <w:proofErr w:type="gramEnd"/>
            <w:r>
              <w:rPr>
                <w:rFonts w:cstheme="minorHAnsi"/>
              </w:rPr>
              <w:t>π</w:t>
            </w:r>
            <w:r>
              <w:t>/4:2</w:t>
            </w:r>
            <w:r>
              <w:rPr>
                <w:rFonts w:cstheme="minorHAnsi"/>
              </w:rPr>
              <w:t>π/3</w:t>
            </w:r>
          </w:p>
        </w:tc>
        <w:tc>
          <w:tcPr>
            <w:tcW w:w="2910" w:type="dxa"/>
          </w:tcPr>
          <w:p w14:paraId="7DE8C28D" w14:textId="3AD0810E" w:rsidR="006B77AB" w:rsidRDefault="006B77AB" w:rsidP="006B77AB">
            <w:pPr>
              <w:jc w:val="center"/>
            </w:pPr>
            <w:r>
              <w:rPr>
                <w:rFonts w:cstheme="minorHAnsi"/>
              </w:rPr>
              <w:t>5</w:t>
            </w:r>
            <w:r>
              <w:rPr>
                <w:rFonts w:cstheme="minorHAnsi"/>
              </w:rPr>
              <w:t>π/</w:t>
            </w:r>
            <w:proofErr w:type="gramStart"/>
            <w:r>
              <w:rPr>
                <w:rFonts w:cstheme="minorHAnsi"/>
              </w:rPr>
              <w:t>6</w:t>
            </w:r>
            <w:r>
              <w:t xml:space="preserve"> :</w:t>
            </w:r>
            <w:proofErr w:type="gramEnd"/>
            <w:r>
              <w:rPr>
                <w:rFonts w:cstheme="minorHAnsi"/>
              </w:rPr>
              <w:t xml:space="preserve"> -π</w:t>
            </w:r>
            <w:r>
              <w:t>/</w:t>
            </w:r>
            <w:r>
              <w:t>4</w:t>
            </w:r>
            <w:r>
              <w:t xml:space="preserve"> : </w:t>
            </w:r>
            <w:r>
              <w:t>2</w:t>
            </w:r>
            <w:r>
              <w:rPr>
                <w:rFonts w:cstheme="minorHAnsi"/>
              </w:rPr>
              <w:t>π/3 : π</w:t>
            </w:r>
          </w:p>
        </w:tc>
        <w:tc>
          <w:tcPr>
            <w:tcW w:w="2788" w:type="dxa"/>
          </w:tcPr>
          <w:p w14:paraId="657C9368" w14:textId="034ECC29" w:rsidR="006B77AB" w:rsidRDefault="006B77AB" w:rsidP="006B77AB">
            <w:pPr>
              <w:jc w:val="center"/>
            </w:pPr>
            <w:proofErr w:type="gramStart"/>
            <w:r>
              <w:t>150 :</w:t>
            </w:r>
            <w:proofErr w:type="gramEnd"/>
            <w:r>
              <w:t xml:space="preserve"> -45 : 120 : 180</w:t>
            </w:r>
          </w:p>
        </w:tc>
      </w:tr>
      <w:tr w:rsidR="006B77AB" w14:paraId="4E6D980D" w14:textId="77777777" w:rsidTr="006B77AB">
        <w:tc>
          <w:tcPr>
            <w:tcW w:w="1855" w:type="dxa"/>
          </w:tcPr>
          <w:p w14:paraId="07465490" w14:textId="7C6A5928" w:rsidR="006B77AB" w:rsidRDefault="006B77AB" w:rsidP="006B77AB">
            <w:pPr>
              <w:jc w:val="center"/>
            </w:pPr>
            <w:r>
              <w:t>6</w:t>
            </w:r>
          </w:p>
        </w:tc>
        <w:tc>
          <w:tcPr>
            <w:tcW w:w="1508" w:type="dxa"/>
          </w:tcPr>
          <w:p w14:paraId="0AB285ED" w14:textId="0B0A54C3" w:rsidR="006B77AB" w:rsidRDefault="006B77AB" w:rsidP="006B77AB">
            <w:pPr>
              <w:jc w:val="center"/>
              <w:rPr>
                <w:rFonts w:cstheme="minorHAnsi"/>
              </w:rPr>
            </w:pPr>
            <w:r>
              <w:rPr>
                <w:rFonts w:cstheme="minorHAnsi"/>
              </w:rPr>
              <w:t>π</w:t>
            </w:r>
            <w:r>
              <w:t>:</w:t>
            </w:r>
            <w:r>
              <w:rPr>
                <w:rFonts w:cstheme="minorHAnsi"/>
              </w:rPr>
              <w:t>0</w:t>
            </w:r>
            <w:r>
              <w:t xml:space="preserve">: </w:t>
            </w:r>
            <w:r>
              <w:rPr>
                <w:rFonts w:cstheme="minorHAnsi"/>
              </w:rPr>
              <w:t>π/2</w:t>
            </w:r>
          </w:p>
        </w:tc>
        <w:tc>
          <w:tcPr>
            <w:tcW w:w="2910" w:type="dxa"/>
          </w:tcPr>
          <w:p w14:paraId="3026C7F8" w14:textId="046DFDE9" w:rsidR="006B77AB" w:rsidRDefault="006B77AB" w:rsidP="006B77AB">
            <w:pPr>
              <w:jc w:val="center"/>
            </w:pPr>
            <w:proofErr w:type="gramStart"/>
            <w:r>
              <w:rPr>
                <w:rFonts w:cstheme="minorHAnsi"/>
              </w:rPr>
              <w:t>π</w:t>
            </w:r>
            <w:r>
              <w:t xml:space="preserve"> :</w:t>
            </w:r>
            <w:proofErr w:type="gramEnd"/>
            <w:r>
              <w:rPr>
                <w:rFonts w:cstheme="minorHAnsi"/>
              </w:rPr>
              <w:t xml:space="preserve"> </w:t>
            </w:r>
            <w:r>
              <w:rPr>
                <w:rFonts w:cstheme="minorHAnsi"/>
              </w:rPr>
              <w:t>0</w:t>
            </w:r>
            <w:r>
              <w:t xml:space="preserve"> : </w:t>
            </w:r>
            <w:r>
              <w:rPr>
                <w:rFonts w:cstheme="minorHAnsi"/>
              </w:rPr>
              <w:t>π/2 : π</w:t>
            </w:r>
          </w:p>
        </w:tc>
        <w:tc>
          <w:tcPr>
            <w:tcW w:w="2788" w:type="dxa"/>
          </w:tcPr>
          <w:p w14:paraId="5AD23CA6" w14:textId="5D6F0C34" w:rsidR="006B77AB" w:rsidRDefault="006B77AB" w:rsidP="006B77AB">
            <w:pPr>
              <w:jc w:val="center"/>
            </w:pPr>
            <w:proofErr w:type="gramStart"/>
            <w:r>
              <w:t>180 :</w:t>
            </w:r>
            <w:proofErr w:type="gramEnd"/>
            <w:r>
              <w:t xml:space="preserve"> 0 : 90 : 180</w:t>
            </w:r>
          </w:p>
        </w:tc>
      </w:tr>
      <w:tr w:rsidR="006B77AB" w14:paraId="06B2E361" w14:textId="77777777" w:rsidTr="006B77AB">
        <w:tc>
          <w:tcPr>
            <w:tcW w:w="1855" w:type="dxa"/>
          </w:tcPr>
          <w:p w14:paraId="10E2C7E7" w14:textId="16EB3E75" w:rsidR="006B77AB" w:rsidRDefault="006B77AB" w:rsidP="006B77AB">
            <w:pPr>
              <w:jc w:val="center"/>
            </w:pPr>
            <w:r>
              <w:t>7</w:t>
            </w:r>
          </w:p>
        </w:tc>
        <w:tc>
          <w:tcPr>
            <w:tcW w:w="1508" w:type="dxa"/>
          </w:tcPr>
          <w:p w14:paraId="107CE8F7" w14:textId="0FAEAFF9" w:rsidR="006B77AB" w:rsidRDefault="006B77AB" w:rsidP="006B77AB">
            <w:pPr>
              <w:jc w:val="center"/>
              <w:rPr>
                <w:rFonts w:cstheme="minorHAnsi"/>
              </w:rPr>
            </w:pPr>
            <w:r>
              <w:rPr>
                <w:rFonts w:cstheme="minorHAnsi"/>
              </w:rPr>
              <w:t>7π/</w:t>
            </w:r>
            <w:proofErr w:type="gramStart"/>
            <w:r>
              <w:rPr>
                <w:rFonts w:cstheme="minorHAnsi"/>
              </w:rPr>
              <w:t>6</w:t>
            </w:r>
            <w:r>
              <w:t>:</w:t>
            </w:r>
            <w:r>
              <w:rPr>
                <w:rFonts w:cstheme="minorHAnsi"/>
              </w:rPr>
              <w:t>-</w:t>
            </w:r>
            <w:proofErr w:type="gramEnd"/>
            <w:r>
              <w:rPr>
                <w:rFonts w:cstheme="minorHAnsi"/>
              </w:rPr>
              <w:t>π</w:t>
            </w:r>
            <w:r>
              <w:t>/4:23</w:t>
            </w:r>
            <w:r>
              <w:rPr>
                <w:rFonts w:cstheme="minorHAnsi"/>
              </w:rPr>
              <w:t>π/36</w:t>
            </w:r>
          </w:p>
        </w:tc>
        <w:tc>
          <w:tcPr>
            <w:tcW w:w="2910" w:type="dxa"/>
          </w:tcPr>
          <w:p w14:paraId="671B96C6" w14:textId="7DC88400" w:rsidR="006B77AB" w:rsidRDefault="006B77AB" w:rsidP="006B77AB">
            <w:pPr>
              <w:jc w:val="center"/>
            </w:pPr>
            <w:r>
              <w:rPr>
                <w:rFonts w:cstheme="minorHAnsi"/>
              </w:rPr>
              <w:t>7</w:t>
            </w:r>
            <w:r>
              <w:rPr>
                <w:rFonts w:cstheme="minorHAnsi"/>
              </w:rPr>
              <w:t>π/</w:t>
            </w:r>
            <w:proofErr w:type="gramStart"/>
            <w:r>
              <w:rPr>
                <w:rFonts w:cstheme="minorHAnsi"/>
              </w:rPr>
              <w:t>6</w:t>
            </w:r>
            <w:r>
              <w:t xml:space="preserve"> :</w:t>
            </w:r>
            <w:proofErr w:type="gramEnd"/>
            <w:r>
              <w:rPr>
                <w:rFonts w:cstheme="minorHAnsi"/>
              </w:rPr>
              <w:t xml:space="preserve"> -π</w:t>
            </w:r>
            <w:r>
              <w:t>/</w:t>
            </w:r>
            <w:r>
              <w:t>4</w:t>
            </w:r>
            <w:r>
              <w:t xml:space="preserve"> : </w:t>
            </w:r>
            <w:r>
              <w:t>23</w:t>
            </w:r>
            <w:r>
              <w:rPr>
                <w:rFonts w:cstheme="minorHAnsi"/>
              </w:rPr>
              <w:t>π/</w:t>
            </w:r>
            <w:r>
              <w:rPr>
                <w:rFonts w:cstheme="minorHAnsi"/>
              </w:rPr>
              <w:t>36</w:t>
            </w:r>
            <w:r>
              <w:rPr>
                <w:rFonts w:cstheme="minorHAnsi"/>
              </w:rPr>
              <w:t xml:space="preserve"> : π</w:t>
            </w:r>
          </w:p>
        </w:tc>
        <w:tc>
          <w:tcPr>
            <w:tcW w:w="2788" w:type="dxa"/>
          </w:tcPr>
          <w:p w14:paraId="28740A10" w14:textId="17C9B25E" w:rsidR="006B77AB" w:rsidRDefault="006B77AB" w:rsidP="006B77AB">
            <w:pPr>
              <w:jc w:val="center"/>
            </w:pPr>
            <w:proofErr w:type="gramStart"/>
            <w:r>
              <w:t>210 :</w:t>
            </w:r>
            <w:proofErr w:type="gramEnd"/>
            <w:r>
              <w:t xml:space="preserve"> 45 : 115: 180</w:t>
            </w:r>
          </w:p>
        </w:tc>
      </w:tr>
      <w:tr w:rsidR="006B77AB" w14:paraId="6F573BCD" w14:textId="77777777" w:rsidTr="006B77AB">
        <w:tc>
          <w:tcPr>
            <w:tcW w:w="1855" w:type="dxa"/>
          </w:tcPr>
          <w:p w14:paraId="365F8376" w14:textId="59C7C9C5" w:rsidR="006B77AB" w:rsidRDefault="006B77AB" w:rsidP="006B77AB">
            <w:pPr>
              <w:jc w:val="center"/>
            </w:pPr>
            <w:r>
              <w:t>8</w:t>
            </w:r>
          </w:p>
        </w:tc>
        <w:tc>
          <w:tcPr>
            <w:tcW w:w="1508" w:type="dxa"/>
          </w:tcPr>
          <w:p w14:paraId="21C781FA" w14:textId="6DFC5316" w:rsidR="006B77AB" w:rsidRDefault="006B77AB" w:rsidP="006B77AB">
            <w:pPr>
              <w:jc w:val="center"/>
            </w:pPr>
            <w:r>
              <w:t>4</w:t>
            </w:r>
            <w:r>
              <w:rPr>
                <w:rFonts w:cstheme="minorHAnsi"/>
              </w:rPr>
              <w:t>π/</w:t>
            </w:r>
            <w:proofErr w:type="gramStart"/>
            <w:r>
              <w:rPr>
                <w:rFonts w:cstheme="minorHAnsi"/>
              </w:rPr>
              <w:t>3</w:t>
            </w:r>
            <w:r>
              <w:t>:</w:t>
            </w:r>
            <w:r>
              <w:rPr>
                <w:rFonts w:cstheme="minorHAnsi"/>
              </w:rPr>
              <w:t>π</w:t>
            </w:r>
            <w:proofErr w:type="gramEnd"/>
            <w:r>
              <w:t>/12:5</w:t>
            </w:r>
            <w:r>
              <w:rPr>
                <w:rFonts w:cstheme="minorHAnsi"/>
              </w:rPr>
              <w:t>π/12</w:t>
            </w:r>
          </w:p>
        </w:tc>
        <w:tc>
          <w:tcPr>
            <w:tcW w:w="2910" w:type="dxa"/>
          </w:tcPr>
          <w:p w14:paraId="0943051C" w14:textId="2302140A" w:rsidR="006B77AB" w:rsidRDefault="006B77AB" w:rsidP="006B77AB">
            <w:pPr>
              <w:jc w:val="center"/>
            </w:pPr>
            <w:r>
              <w:t>4</w:t>
            </w:r>
            <w:r>
              <w:rPr>
                <w:rFonts w:cstheme="minorHAnsi"/>
              </w:rPr>
              <w:t>π/</w:t>
            </w:r>
            <w:proofErr w:type="gramStart"/>
            <w:r>
              <w:rPr>
                <w:rFonts w:cstheme="minorHAnsi"/>
              </w:rPr>
              <w:t>3</w:t>
            </w:r>
            <w:r>
              <w:t xml:space="preserve"> :</w:t>
            </w:r>
            <w:proofErr w:type="gramEnd"/>
            <w:r>
              <w:rPr>
                <w:rFonts w:cstheme="minorHAnsi"/>
              </w:rPr>
              <w:t xml:space="preserve"> π</w:t>
            </w:r>
            <w:r>
              <w:t>/</w:t>
            </w:r>
            <w:r>
              <w:t>12</w:t>
            </w:r>
            <w:r>
              <w:t xml:space="preserve"> : </w:t>
            </w:r>
            <w:r>
              <w:t>5</w:t>
            </w:r>
            <w:r>
              <w:rPr>
                <w:rFonts w:cstheme="minorHAnsi"/>
              </w:rPr>
              <w:t>π/</w:t>
            </w:r>
            <w:r>
              <w:rPr>
                <w:rFonts w:cstheme="minorHAnsi"/>
              </w:rPr>
              <w:t>1</w:t>
            </w:r>
            <w:r>
              <w:rPr>
                <w:rFonts w:cstheme="minorHAnsi"/>
              </w:rPr>
              <w:t>2 : π</w:t>
            </w:r>
          </w:p>
        </w:tc>
        <w:tc>
          <w:tcPr>
            <w:tcW w:w="2788" w:type="dxa"/>
          </w:tcPr>
          <w:p w14:paraId="6B27C256" w14:textId="009E0A4F" w:rsidR="006B77AB" w:rsidRDefault="006B77AB" w:rsidP="006B77AB">
            <w:pPr>
              <w:jc w:val="center"/>
            </w:pPr>
            <w:proofErr w:type="gramStart"/>
            <w:r>
              <w:t>240 :</w:t>
            </w:r>
            <w:proofErr w:type="gramEnd"/>
            <w:r>
              <w:t xml:space="preserve"> 15 : 75 : 180</w:t>
            </w:r>
          </w:p>
        </w:tc>
      </w:tr>
      <w:tr w:rsidR="006B77AB" w14:paraId="41DC7F5A" w14:textId="77777777" w:rsidTr="006B77AB">
        <w:tc>
          <w:tcPr>
            <w:tcW w:w="1855" w:type="dxa"/>
          </w:tcPr>
          <w:p w14:paraId="2643A1B5" w14:textId="60947E67" w:rsidR="006B77AB" w:rsidRDefault="006B77AB" w:rsidP="006B77AB">
            <w:pPr>
              <w:jc w:val="center"/>
            </w:pPr>
            <w:r>
              <w:t>9</w:t>
            </w:r>
          </w:p>
        </w:tc>
        <w:tc>
          <w:tcPr>
            <w:tcW w:w="1508" w:type="dxa"/>
          </w:tcPr>
          <w:p w14:paraId="7E26B800" w14:textId="38E7FCE9" w:rsidR="006B77AB" w:rsidRDefault="006B77AB" w:rsidP="006B77AB">
            <w:pPr>
              <w:jc w:val="center"/>
            </w:pPr>
            <w:r>
              <w:t>3</w:t>
            </w:r>
            <w:r>
              <w:rPr>
                <w:rFonts w:cstheme="minorHAnsi"/>
              </w:rPr>
              <w:t>π/</w:t>
            </w:r>
            <w:proofErr w:type="gramStart"/>
            <w:r>
              <w:rPr>
                <w:rFonts w:cstheme="minorHAnsi"/>
              </w:rPr>
              <w:t>2</w:t>
            </w:r>
            <w:r>
              <w:t>:</w:t>
            </w:r>
            <w:r>
              <w:rPr>
                <w:rFonts w:cstheme="minorHAnsi"/>
              </w:rPr>
              <w:t>π</w:t>
            </w:r>
            <w:proofErr w:type="gramEnd"/>
            <w:r>
              <w:t>/9:</w:t>
            </w:r>
            <w:r>
              <w:rPr>
                <w:rFonts w:cstheme="minorHAnsi"/>
              </w:rPr>
              <w:t>π/6</w:t>
            </w:r>
          </w:p>
        </w:tc>
        <w:tc>
          <w:tcPr>
            <w:tcW w:w="2910" w:type="dxa"/>
          </w:tcPr>
          <w:p w14:paraId="0B9F697C" w14:textId="7DD20C17" w:rsidR="006B77AB" w:rsidRDefault="006B77AB" w:rsidP="006B77AB">
            <w:pPr>
              <w:jc w:val="center"/>
            </w:pPr>
            <w:r>
              <w:t>3</w:t>
            </w:r>
            <w:r>
              <w:rPr>
                <w:rFonts w:cstheme="minorHAnsi"/>
              </w:rPr>
              <w:t>π/</w:t>
            </w:r>
            <w:proofErr w:type="gramStart"/>
            <w:r>
              <w:rPr>
                <w:rFonts w:cstheme="minorHAnsi"/>
              </w:rPr>
              <w:t>2</w:t>
            </w:r>
            <w:r>
              <w:t xml:space="preserve"> :</w:t>
            </w:r>
            <w:proofErr w:type="gramEnd"/>
            <w:r>
              <w:rPr>
                <w:rFonts w:cstheme="minorHAnsi"/>
              </w:rPr>
              <w:t xml:space="preserve"> π</w:t>
            </w:r>
            <w:r>
              <w:t>/</w:t>
            </w:r>
            <w:r>
              <w:t>9</w:t>
            </w:r>
            <w:r>
              <w:t xml:space="preserve"> : </w:t>
            </w:r>
            <w:r>
              <w:rPr>
                <w:rFonts w:cstheme="minorHAnsi"/>
              </w:rPr>
              <w:t>π/</w:t>
            </w:r>
            <w:r>
              <w:rPr>
                <w:rFonts w:cstheme="minorHAnsi"/>
              </w:rPr>
              <w:t>6</w:t>
            </w:r>
            <w:r>
              <w:rPr>
                <w:rFonts w:cstheme="minorHAnsi"/>
              </w:rPr>
              <w:t xml:space="preserve"> : π</w:t>
            </w:r>
          </w:p>
        </w:tc>
        <w:tc>
          <w:tcPr>
            <w:tcW w:w="2788" w:type="dxa"/>
          </w:tcPr>
          <w:p w14:paraId="7D9E6D85" w14:textId="430E793C" w:rsidR="006B77AB" w:rsidRDefault="006B77AB" w:rsidP="006B77AB">
            <w:pPr>
              <w:jc w:val="center"/>
            </w:pPr>
            <w:proofErr w:type="gramStart"/>
            <w:r>
              <w:t>270 :</w:t>
            </w:r>
            <w:proofErr w:type="gramEnd"/>
            <w:r>
              <w:t xml:space="preserve"> 20 : 30 : 180</w:t>
            </w:r>
          </w:p>
        </w:tc>
      </w:tr>
      <w:tr w:rsidR="006B77AB" w14:paraId="492922D8" w14:textId="77777777" w:rsidTr="006B77AB">
        <w:tc>
          <w:tcPr>
            <w:tcW w:w="1855" w:type="dxa"/>
          </w:tcPr>
          <w:p w14:paraId="65284911" w14:textId="2381B298" w:rsidR="006B77AB" w:rsidRDefault="006B77AB" w:rsidP="006B77AB">
            <w:pPr>
              <w:jc w:val="center"/>
            </w:pPr>
            <w:r>
              <w:t>10</w:t>
            </w:r>
          </w:p>
        </w:tc>
        <w:tc>
          <w:tcPr>
            <w:tcW w:w="1508" w:type="dxa"/>
          </w:tcPr>
          <w:p w14:paraId="47B88CE1" w14:textId="05B3FA57" w:rsidR="006B77AB" w:rsidRDefault="006B77AB" w:rsidP="006B77AB">
            <w:pPr>
              <w:jc w:val="center"/>
            </w:pPr>
            <w:r>
              <w:t>5</w:t>
            </w:r>
            <w:r>
              <w:rPr>
                <w:rFonts w:cstheme="minorHAnsi"/>
              </w:rPr>
              <w:t>π/</w:t>
            </w:r>
            <w:proofErr w:type="gramStart"/>
            <w:r>
              <w:rPr>
                <w:rFonts w:cstheme="minorHAnsi"/>
              </w:rPr>
              <w:t>3</w:t>
            </w:r>
            <w:r>
              <w:t>:</w:t>
            </w:r>
            <w:r>
              <w:rPr>
                <w:rFonts w:cstheme="minorHAnsi"/>
              </w:rPr>
              <w:t>-</w:t>
            </w:r>
            <w:proofErr w:type="gramEnd"/>
            <w:r>
              <w:rPr>
                <w:rFonts w:cstheme="minorHAnsi"/>
              </w:rPr>
              <w:t>π</w:t>
            </w:r>
            <w:r>
              <w:t>/9:2</w:t>
            </w:r>
            <w:r>
              <w:rPr>
                <w:rFonts w:cstheme="minorHAnsi"/>
              </w:rPr>
              <w:t>π/3</w:t>
            </w:r>
          </w:p>
        </w:tc>
        <w:tc>
          <w:tcPr>
            <w:tcW w:w="2910" w:type="dxa"/>
          </w:tcPr>
          <w:p w14:paraId="55880949" w14:textId="2E6DDCB3" w:rsidR="006B77AB" w:rsidRDefault="006B77AB" w:rsidP="006B77AB">
            <w:pPr>
              <w:jc w:val="center"/>
            </w:pPr>
            <w:r>
              <w:t>5</w:t>
            </w:r>
            <w:r>
              <w:rPr>
                <w:rFonts w:cstheme="minorHAnsi"/>
              </w:rPr>
              <w:t>π/</w:t>
            </w:r>
            <w:proofErr w:type="gramStart"/>
            <w:r>
              <w:rPr>
                <w:rFonts w:cstheme="minorHAnsi"/>
              </w:rPr>
              <w:t>3</w:t>
            </w:r>
            <w:r>
              <w:t xml:space="preserve"> :</w:t>
            </w:r>
            <w:proofErr w:type="gramEnd"/>
            <w:r>
              <w:rPr>
                <w:rFonts w:cstheme="minorHAnsi"/>
              </w:rPr>
              <w:t xml:space="preserve"> -π</w:t>
            </w:r>
            <w:r>
              <w:t>/</w:t>
            </w:r>
            <w:r>
              <w:t>9</w:t>
            </w:r>
            <w:r>
              <w:t xml:space="preserve"> : </w:t>
            </w:r>
            <w:r>
              <w:t>2</w:t>
            </w:r>
            <w:r>
              <w:rPr>
                <w:rFonts w:cstheme="minorHAnsi"/>
              </w:rPr>
              <w:t>π/</w:t>
            </w:r>
            <w:r>
              <w:rPr>
                <w:rFonts w:cstheme="minorHAnsi"/>
              </w:rPr>
              <w:t>3</w:t>
            </w:r>
            <w:r>
              <w:rPr>
                <w:rFonts w:cstheme="minorHAnsi"/>
              </w:rPr>
              <w:t xml:space="preserve"> : π</w:t>
            </w:r>
          </w:p>
        </w:tc>
        <w:tc>
          <w:tcPr>
            <w:tcW w:w="2788" w:type="dxa"/>
          </w:tcPr>
          <w:p w14:paraId="5ED915E0" w14:textId="4A2A8498" w:rsidR="006B77AB" w:rsidRDefault="006B77AB" w:rsidP="006B77AB">
            <w:pPr>
              <w:jc w:val="center"/>
            </w:pPr>
            <w:proofErr w:type="gramStart"/>
            <w:r>
              <w:t>300 :</w:t>
            </w:r>
            <w:proofErr w:type="gramEnd"/>
            <w:r>
              <w:t xml:space="preserve"> -20 : 120 : 180</w:t>
            </w:r>
          </w:p>
        </w:tc>
      </w:tr>
      <w:tr w:rsidR="006B77AB" w14:paraId="38DFF1F6" w14:textId="77777777" w:rsidTr="006B77AB">
        <w:tc>
          <w:tcPr>
            <w:tcW w:w="1855" w:type="dxa"/>
          </w:tcPr>
          <w:p w14:paraId="6A5995AA" w14:textId="2AE40CA6" w:rsidR="006B77AB" w:rsidRDefault="006B77AB" w:rsidP="006B77AB">
            <w:pPr>
              <w:jc w:val="center"/>
            </w:pPr>
            <w:r>
              <w:t>11</w:t>
            </w:r>
          </w:p>
        </w:tc>
        <w:tc>
          <w:tcPr>
            <w:tcW w:w="1508" w:type="dxa"/>
          </w:tcPr>
          <w:p w14:paraId="66404AAC" w14:textId="7979CEFA" w:rsidR="006B77AB" w:rsidRDefault="006B77AB" w:rsidP="006B77AB">
            <w:pPr>
              <w:jc w:val="center"/>
              <w:rPr>
                <w:rFonts w:cstheme="minorHAnsi"/>
              </w:rPr>
            </w:pPr>
            <w:r>
              <w:rPr>
                <w:rFonts w:cstheme="minorHAnsi"/>
              </w:rPr>
              <w:t>11π/</w:t>
            </w:r>
            <w:proofErr w:type="gramStart"/>
            <w:r>
              <w:rPr>
                <w:rFonts w:cstheme="minorHAnsi"/>
              </w:rPr>
              <w:t>6</w:t>
            </w:r>
            <w:r>
              <w:t>:</w:t>
            </w:r>
            <w:r>
              <w:rPr>
                <w:rFonts w:cstheme="minorHAnsi"/>
              </w:rPr>
              <w:t>π</w:t>
            </w:r>
            <w:proofErr w:type="gramEnd"/>
            <w:r>
              <w:t>/4:</w:t>
            </w:r>
            <w:r>
              <w:rPr>
                <w:rFonts w:cstheme="minorHAnsi"/>
              </w:rPr>
              <w:t>π/3</w:t>
            </w:r>
          </w:p>
        </w:tc>
        <w:tc>
          <w:tcPr>
            <w:tcW w:w="2910" w:type="dxa"/>
          </w:tcPr>
          <w:p w14:paraId="09CF9844" w14:textId="0E016304" w:rsidR="006B77AB" w:rsidRDefault="006B77AB" w:rsidP="006B77AB">
            <w:pPr>
              <w:jc w:val="center"/>
            </w:pPr>
            <w:r>
              <w:rPr>
                <w:rFonts w:cstheme="minorHAnsi"/>
              </w:rPr>
              <w:t>11</w:t>
            </w:r>
            <w:r>
              <w:rPr>
                <w:rFonts w:cstheme="minorHAnsi"/>
              </w:rPr>
              <w:t>π/</w:t>
            </w:r>
            <w:proofErr w:type="gramStart"/>
            <w:r>
              <w:rPr>
                <w:rFonts w:cstheme="minorHAnsi"/>
              </w:rPr>
              <w:t>6</w:t>
            </w:r>
            <w:r>
              <w:t xml:space="preserve"> :</w:t>
            </w:r>
            <w:proofErr w:type="gramEnd"/>
            <w:r>
              <w:rPr>
                <w:rFonts w:cstheme="minorHAnsi"/>
              </w:rPr>
              <w:t xml:space="preserve"> π</w:t>
            </w:r>
            <w:r>
              <w:t>/</w:t>
            </w:r>
            <w:r>
              <w:t>4</w:t>
            </w:r>
            <w:r>
              <w:t xml:space="preserve"> : </w:t>
            </w:r>
            <w:r>
              <w:rPr>
                <w:rFonts w:cstheme="minorHAnsi"/>
              </w:rPr>
              <w:t>π/</w:t>
            </w:r>
            <w:r>
              <w:rPr>
                <w:rFonts w:cstheme="minorHAnsi"/>
              </w:rPr>
              <w:t>3</w:t>
            </w:r>
            <w:r>
              <w:rPr>
                <w:rFonts w:cstheme="minorHAnsi"/>
              </w:rPr>
              <w:t xml:space="preserve"> : π</w:t>
            </w:r>
          </w:p>
        </w:tc>
        <w:tc>
          <w:tcPr>
            <w:tcW w:w="2788" w:type="dxa"/>
          </w:tcPr>
          <w:p w14:paraId="7C1125B1" w14:textId="02522B2F" w:rsidR="006B77AB" w:rsidRDefault="006B77AB" w:rsidP="006B77AB">
            <w:pPr>
              <w:jc w:val="center"/>
            </w:pPr>
            <w:proofErr w:type="gramStart"/>
            <w:r>
              <w:t>330 :</w:t>
            </w:r>
            <w:proofErr w:type="gramEnd"/>
            <w:r>
              <w:t xml:space="preserve"> 45 : 60 : 180</w:t>
            </w:r>
          </w:p>
        </w:tc>
      </w:tr>
    </w:tbl>
    <w:p w14:paraId="7CB4ECB0" w14:textId="7F14540E" w:rsidR="00F96324" w:rsidRPr="00CF13D7" w:rsidRDefault="00206460" w:rsidP="00CF13D7">
      <w:pPr>
        <w:pStyle w:val="Caption"/>
      </w:pPr>
      <w:r w:rsidRPr="00280F56">
        <w:br/>
      </w:r>
      <w:bookmarkStart w:id="90" w:name="_Toc146546620"/>
      <w:bookmarkStart w:id="91" w:name="_Toc146547297"/>
      <w:r w:rsidR="00F96324" w:rsidRPr="00280F56">
        <w:t>In Chapter 4, the results from these experiments will be detail</w:t>
      </w:r>
      <w:r w:rsidR="00511D4A" w:rsidRPr="00280F56">
        <w:t>ed</w:t>
      </w:r>
      <w:r w:rsidR="00F96324" w:rsidRPr="00280F56">
        <w:t xml:space="preserve"> and discussed, with analysis of these in Chapter 5 and conclusions reached in Chapter 6.</w:t>
      </w:r>
      <w:bookmarkEnd w:id="90"/>
      <w:bookmarkEnd w:id="91"/>
    </w:p>
    <w:p w14:paraId="6F199921" w14:textId="2D5DA5F8" w:rsidR="00EC7ED1" w:rsidRPr="00280F56" w:rsidRDefault="00EC7ED1" w:rsidP="00F96324">
      <w:pPr>
        <w:pStyle w:val="Heading1"/>
      </w:pPr>
      <w:r w:rsidRPr="00280F56">
        <w:lastRenderedPageBreak/>
        <w:br/>
      </w:r>
      <w:bookmarkStart w:id="92" w:name="_Toc146552346"/>
      <w:r w:rsidRPr="00280F56">
        <w:t>Results</w:t>
      </w:r>
      <w:bookmarkEnd w:id="92"/>
    </w:p>
    <w:p w14:paraId="23D4CCC6" w14:textId="77777777" w:rsidR="00720CE4" w:rsidRPr="00280F56" w:rsidRDefault="00720CE4" w:rsidP="00F87422">
      <w:pPr>
        <w:pStyle w:val="Heading2"/>
        <w:rPr>
          <w:noProof w:val="0"/>
        </w:rPr>
      </w:pPr>
      <w:bookmarkStart w:id="93" w:name="_Toc146552347"/>
      <w:r w:rsidRPr="00280F56">
        <w:rPr>
          <w:noProof w:val="0"/>
        </w:rPr>
        <w:t>Initial data capture and calibration</w:t>
      </w:r>
      <w:bookmarkEnd w:id="93"/>
    </w:p>
    <w:p w14:paraId="01A4C982" w14:textId="6A507C9A" w:rsidR="00D04C5D" w:rsidRPr="00280F56" w:rsidRDefault="00720CE4" w:rsidP="00B00643">
      <w:pPr>
        <w:pStyle w:val="BodyText"/>
      </w:pPr>
      <w:r w:rsidRPr="00280F56">
        <w:br/>
      </w:r>
      <w:r w:rsidR="00982CFB" w:rsidRPr="00280F56">
        <w:t xml:space="preserve">A sample of the raw </w:t>
      </w:r>
      <w:r w:rsidR="00C97540">
        <w:t>IMU</w:t>
      </w:r>
      <w:r w:rsidR="00B00643" w:rsidRPr="00280F56">
        <w:t xml:space="preserve"> </w:t>
      </w:r>
      <w:r w:rsidR="00982CFB" w:rsidRPr="00280F56">
        <w:t xml:space="preserve">data </w:t>
      </w:r>
      <w:r w:rsidR="007C7E3C" w:rsidRPr="00280F56">
        <w:t xml:space="preserve">taken from the stationary vehicle </w:t>
      </w:r>
      <w:r w:rsidR="00982CFB" w:rsidRPr="00280F56">
        <w:t>is shown below</w:t>
      </w:r>
      <w:r w:rsidR="00B00643" w:rsidRPr="00280F56">
        <w:t xml:space="preserve"> in </w:t>
      </w:r>
      <w:r w:rsidR="005F1C92" w:rsidRPr="00280F56">
        <w:t>Figure</w:t>
      </w:r>
      <w:r w:rsidR="00B00643" w:rsidRPr="00280F56">
        <w:t xml:space="preserve"> 4.1. </w:t>
      </w:r>
      <w:r w:rsidR="007C7E3C" w:rsidRPr="00280F56">
        <w:t xml:space="preserve">All </w:t>
      </w:r>
      <w:r w:rsidR="00C97540">
        <w:t>IMU</w:t>
      </w:r>
      <w:r w:rsidR="007C7E3C" w:rsidRPr="00280F56">
        <w:t xml:space="preserve"> data </w:t>
      </w:r>
      <w:r w:rsidR="00E47A73" w:rsidRPr="00280F56">
        <w:t>was</w:t>
      </w:r>
      <w:r w:rsidR="007605F0" w:rsidRPr="00280F56">
        <w:t xml:space="preserve"> </w:t>
      </w:r>
      <w:r w:rsidR="007C7E3C" w:rsidRPr="00280F56">
        <w:t xml:space="preserve">captured but only the Camera </w:t>
      </w:r>
      <w:r w:rsidR="00C97540">
        <w:t>IMU</w:t>
      </w:r>
      <w:r w:rsidR="007C7E3C" w:rsidRPr="00280F56">
        <w:t xml:space="preserve"> data </w:t>
      </w:r>
      <w:r w:rsidR="007701F5" w:rsidRPr="00280F56">
        <w:t>is displayed in this figure</w:t>
      </w:r>
      <w:r w:rsidR="007C7E3C" w:rsidRPr="00280F56">
        <w:t xml:space="preserve">. </w:t>
      </w:r>
      <w:r w:rsidR="0051206B" w:rsidRPr="00280F56">
        <w:t xml:space="preserve">The large value of </w:t>
      </w:r>
      <w:r w:rsidR="007701F5" w:rsidRPr="00280F56">
        <w:t>the z (vertical) axis</w:t>
      </w:r>
      <w:r w:rsidR="0051206B" w:rsidRPr="00280F56">
        <w:t xml:space="preserve"> is a measure of gravitational acceleration. This </w:t>
      </w:r>
      <w:r w:rsidR="000F33C5" w:rsidRPr="00280F56">
        <w:t>was</w:t>
      </w:r>
      <w:r w:rsidR="0051206B" w:rsidRPr="00280F56">
        <w:t xml:space="preserve"> measuring an average of 10.</w:t>
      </w:r>
      <w:r w:rsidR="000F33C5" w:rsidRPr="00280F56">
        <w:t>22617</w:t>
      </w:r>
      <w:r w:rsidR="0051206B" w:rsidRPr="00280F56">
        <w:t xml:space="preserve"> m/s</w:t>
      </w:r>
      <w:r w:rsidR="0051206B" w:rsidRPr="00280F56">
        <w:rPr>
          <w:vertAlign w:val="superscript"/>
        </w:rPr>
        <w:t>2</w:t>
      </w:r>
      <w:r w:rsidR="0051206B" w:rsidRPr="00280F56">
        <w:t xml:space="preserve"> instead of the expected 9.80665m/s</w:t>
      </w:r>
      <w:r w:rsidR="0051206B" w:rsidRPr="00280F56">
        <w:rPr>
          <w:vertAlign w:val="superscript"/>
        </w:rPr>
        <w:t>2</w:t>
      </w:r>
      <w:r w:rsidR="0051206B" w:rsidRPr="00280F56">
        <w:t>. The maximum variation between sea level to the top of Mt Everest is approximately 0.02m/s</w:t>
      </w:r>
      <w:r w:rsidR="0051206B" w:rsidRPr="00280F56">
        <w:rPr>
          <w:vertAlign w:val="superscript"/>
        </w:rPr>
        <w:t>2</w:t>
      </w:r>
      <w:r w:rsidR="0051206B" w:rsidRPr="00280F56">
        <w:t xml:space="preserve"> so the discrepancy does not relate to altitude. (These measurements </w:t>
      </w:r>
      <w:r w:rsidR="007605F0" w:rsidRPr="00280F56">
        <w:t>a</w:t>
      </w:r>
      <w:r w:rsidR="0051206B" w:rsidRPr="00280F56">
        <w:t>re taken at approximately 19m above sea level). Varying the mounting position</w:t>
      </w:r>
      <w:r w:rsidR="00D04C5D" w:rsidRPr="00280F56">
        <w:t>s</w:t>
      </w:r>
      <w:r w:rsidR="0051206B" w:rsidRPr="00280F56">
        <w:t xml:space="preserve"> of the sensor</w:t>
      </w:r>
      <w:r w:rsidR="00D04C5D" w:rsidRPr="00280F56">
        <w:t>s slightly</w:t>
      </w:r>
      <w:r w:rsidR="0051206B" w:rsidRPr="00280F56">
        <w:t xml:space="preserve"> </w:t>
      </w:r>
      <w:r w:rsidR="00D04C5D" w:rsidRPr="00280F56">
        <w:t xml:space="preserve">by tightening the mounting nuts </w:t>
      </w:r>
      <w:r w:rsidR="0051206B" w:rsidRPr="00280F56">
        <w:t>changed these values</w:t>
      </w:r>
      <w:r w:rsidR="00D04C5D" w:rsidRPr="00280F56">
        <w:t xml:space="preserve"> by significant amounts</w:t>
      </w:r>
      <w:r w:rsidR="0051206B" w:rsidRPr="00280F56">
        <w:t xml:space="preserve">, demonstrating that sensor positioning is of critical importance for accurate results. </w:t>
      </w:r>
      <w:r w:rsidR="000F33C5" w:rsidRPr="00280F56">
        <w:t xml:space="preserve">Once the sensors were mounted firmly on the chassis board, results showed that some sensors were mounted incorrectly in terms of consistent X and Y directions. The incorrect sensors were remounted, tightened down and readings taken again. </w:t>
      </w:r>
      <w:r w:rsidR="007701F5" w:rsidRPr="00280F56">
        <w:t>Results from t</w:t>
      </w:r>
      <w:r w:rsidR="000F33C5" w:rsidRPr="00280F56">
        <w:t xml:space="preserve">his </w:t>
      </w:r>
      <w:r w:rsidR="007701F5" w:rsidRPr="00280F56">
        <w:t xml:space="preserve">initial calibration </w:t>
      </w:r>
      <w:r w:rsidR="000F33C5" w:rsidRPr="00280F56">
        <w:t xml:space="preserve">can be </w:t>
      </w:r>
      <w:r w:rsidR="007701F5" w:rsidRPr="00280F56">
        <w:t xml:space="preserve">obtained from Appendix </w:t>
      </w:r>
      <w:r w:rsidR="00C97540">
        <w:t xml:space="preserve">2. </w:t>
      </w:r>
      <w:r w:rsidR="00336F2C" w:rsidRPr="00280F56">
        <w:t>To reduce the impact of outlying values, the 95</w:t>
      </w:r>
      <w:r w:rsidR="00336F2C" w:rsidRPr="00280F56">
        <w:rPr>
          <w:vertAlign w:val="superscript"/>
        </w:rPr>
        <w:t>th</w:t>
      </w:r>
      <w:r w:rsidR="00336F2C" w:rsidRPr="00280F56">
        <w:t xml:space="preserve"> percentile values of the data was derived and used to calculate the average value of the data. </w:t>
      </w:r>
      <w:r w:rsidR="007701F5" w:rsidRPr="00280F56">
        <w:t>The first three lines of data are shown in Table 4.1.</w:t>
      </w:r>
    </w:p>
    <w:p w14:paraId="4362F20F" w14:textId="19F0296E" w:rsidR="007701F5" w:rsidRPr="00280F56" w:rsidRDefault="007701F5" w:rsidP="00352A0E">
      <w:pPr>
        <w:pStyle w:val="Caption"/>
      </w:pPr>
      <w:bookmarkStart w:id="94" w:name="_Toc146546621"/>
      <w:bookmarkStart w:id="95" w:name="_Toc146547298"/>
      <w:bookmarkStart w:id="96" w:name="_Toc147143037"/>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w:t>
      </w:r>
      <w:r w:rsidR="001D6978">
        <w:fldChar w:fldCharType="end"/>
      </w:r>
      <w:r w:rsidRPr="00280F56">
        <w:t xml:space="preserve"> First three lines of data from the Camera </w:t>
      </w:r>
      <w:r w:rsidR="00C97540">
        <w:t>IMU</w:t>
      </w:r>
      <w:bookmarkEnd w:id="94"/>
      <w:bookmarkEnd w:id="95"/>
      <w:bookmarkEnd w:id="96"/>
    </w:p>
    <w:tbl>
      <w:tblPr>
        <w:tblStyle w:val="TableGrid"/>
        <w:tblW w:w="0" w:type="auto"/>
        <w:tblLook w:val="04A0" w:firstRow="1" w:lastRow="0" w:firstColumn="1" w:lastColumn="0" w:noHBand="0" w:noVBand="1"/>
      </w:tblPr>
      <w:tblGrid>
        <w:gridCol w:w="1510"/>
        <w:gridCol w:w="1510"/>
        <w:gridCol w:w="1510"/>
        <w:gridCol w:w="1510"/>
        <w:gridCol w:w="1510"/>
        <w:gridCol w:w="1511"/>
      </w:tblGrid>
      <w:tr w:rsidR="00D04C5D" w:rsidRPr="00280F56" w14:paraId="724340A1" w14:textId="77777777" w:rsidTr="00E71D00">
        <w:tc>
          <w:tcPr>
            <w:tcW w:w="1510" w:type="dxa"/>
            <w:vAlign w:val="bottom"/>
          </w:tcPr>
          <w:p w14:paraId="238C8A7E" w14:textId="1777EC04" w:rsidR="00D04C5D" w:rsidRPr="00280F56" w:rsidRDefault="00D04C5D" w:rsidP="00D04C5D">
            <w:pPr>
              <w:pStyle w:val="BodyText"/>
              <w:rPr>
                <w:rFonts w:cs="Calibri"/>
                <w:color w:val="000000"/>
                <w:szCs w:val="22"/>
              </w:rPr>
            </w:pPr>
            <w:proofErr w:type="spellStart"/>
            <w:r w:rsidRPr="00280F56">
              <w:rPr>
                <w:rFonts w:cs="Calibri"/>
                <w:color w:val="000000"/>
                <w:szCs w:val="22"/>
              </w:rPr>
              <w:t>Accel_X</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proofErr w:type="spellStart"/>
            <w:r w:rsidR="000F33C5" w:rsidRPr="00280F56">
              <w:rPr>
                <w:rFonts w:cs="Calibri"/>
                <w:color w:val="000000"/>
                <w:szCs w:val="22"/>
              </w:rPr>
              <w:t>ms</w:t>
            </w:r>
            <w:proofErr w:type="spellEnd"/>
            <w:r w:rsidR="000F33C5" w:rsidRPr="00280F56">
              <w:rPr>
                <w:rFonts w:cs="Calibri"/>
                <w:color w:val="000000"/>
                <w:szCs w:val="22"/>
              </w:rPr>
              <w:t>/s</w:t>
            </w:r>
            <w:r w:rsidR="000F33C5" w:rsidRPr="00280F56">
              <w:rPr>
                <w:rFonts w:cs="Calibri"/>
                <w:color w:val="000000"/>
                <w:szCs w:val="22"/>
                <w:vertAlign w:val="superscript"/>
              </w:rPr>
              <w:t>2</w:t>
            </w:r>
          </w:p>
        </w:tc>
        <w:tc>
          <w:tcPr>
            <w:tcW w:w="1510" w:type="dxa"/>
            <w:vAlign w:val="bottom"/>
          </w:tcPr>
          <w:p w14:paraId="61A9C3C3" w14:textId="5F0450A9" w:rsidR="00D04C5D" w:rsidRPr="00280F56" w:rsidRDefault="00D04C5D" w:rsidP="00D04C5D">
            <w:pPr>
              <w:pStyle w:val="BodyText"/>
              <w:rPr>
                <w:rFonts w:cs="Calibri"/>
                <w:color w:val="000000"/>
                <w:szCs w:val="22"/>
              </w:rPr>
            </w:pPr>
            <w:proofErr w:type="spellStart"/>
            <w:r w:rsidRPr="00280F56">
              <w:rPr>
                <w:rFonts w:cs="Calibri"/>
                <w:color w:val="000000"/>
                <w:szCs w:val="22"/>
              </w:rPr>
              <w:t>Accel_Y</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proofErr w:type="spellStart"/>
            <w:r w:rsidR="000F33C5" w:rsidRPr="00280F56">
              <w:rPr>
                <w:rFonts w:cs="Calibri"/>
                <w:color w:val="000000"/>
                <w:szCs w:val="22"/>
              </w:rPr>
              <w:t>ms</w:t>
            </w:r>
            <w:proofErr w:type="spellEnd"/>
            <w:r w:rsidR="000F33C5" w:rsidRPr="00280F56">
              <w:rPr>
                <w:rFonts w:cs="Calibri"/>
                <w:color w:val="000000"/>
                <w:szCs w:val="22"/>
              </w:rPr>
              <w:t>/s</w:t>
            </w:r>
            <w:r w:rsidR="000F33C5" w:rsidRPr="00280F56">
              <w:rPr>
                <w:rFonts w:cs="Calibri"/>
                <w:color w:val="000000"/>
                <w:szCs w:val="22"/>
                <w:vertAlign w:val="superscript"/>
              </w:rPr>
              <w:t>2</w:t>
            </w:r>
          </w:p>
        </w:tc>
        <w:tc>
          <w:tcPr>
            <w:tcW w:w="1510" w:type="dxa"/>
            <w:vAlign w:val="bottom"/>
          </w:tcPr>
          <w:p w14:paraId="48C7EE53" w14:textId="32B29A9D" w:rsidR="00D04C5D" w:rsidRPr="00280F56" w:rsidRDefault="00D04C5D" w:rsidP="00D04C5D">
            <w:pPr>
              <w:pStyle w:val="BodyText"/>
              <w:rPr>
                <w:rFonts w:cs="Calibri"/>
                <w:color w:val="000000"/>
                <w:szCs w:val="22"/>
              </w:rPr>
            </w:pPr>
            <w:proofErr w:type="spellStart"/>
            <w:r w:rsidRPr="00280F56">
              <w:rPr>
                <w:rFonts w:cs="Calibri"/>
                <w:color w:val="000000"/>
                <w:szCs w:val="22"/>
              </w:rPr>
              <w:t>Accel_Z</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m/s</w:t>
            </w:r>
            <w:r w:rsidR="000F33C5" w:rsidRPr="00280F56">
              <w:rPr>
                <w:rFonts w:cs="Calibri"/>
                <w:color w:val="000000"/>
                <w:szCs w:val="22"/>
                <w:vertAlign w:val="superscript"/>
              </w:rPr>
              <w:t>2</w:t>
            </w:r>
          </w:p>
        </w:tc>
        <w:tc>
          <w:tcPr>
            <w:tcW w:w="1510" w:type="dxa"/>
            <w:vAlign w:val="bottom"/>
          </w:tcPr>
          <w:p w14:paraId="390EC1DE" w14:textId="5BA0A221" w:rsidR="00D04C5D" w:rsidRPr="00280F56" w:rsidRDefault="00D04C5D" w:rsidP="00D04C5D">
            <w:pPr>
              <w:pStyle w:val="BodyText"/>
              <w:rPr>
                <w:rFonts w:cs="Calibri"/>
                <w:color w:val="000000"/>
                <w:szCs w:val="22"/>
              </w:rPr>
            </w:pPr>
            <w:proofErr w:type="spellStart"/>
            <w:r w:rsidRPr="00280F56">
              <w:rPr>
                <w:rFonts w:cs="Calibri"/>
                <w:color w:val="000000"/>
                <w:szCs w:val="22"/>
              </w:rPr>
              <w:t>Gyro_X</w:t>
            </w:r>
            <w:proofErr w:type="spellEnd"/>
            <w:r w:rsidR="00336F2C" w:rsidRPr="00280F56">
              <w:rPr>
                <w:rFonts w:cs="Calibri"/>
                <w:color w:val="000000"/>
                <w:szCs w:val="22"/>
              </w:rPr>
              <w:br/>
              <w:t>average</w:t>
            </w:r>
            <w:r w:rsidR="00336F2C" w:rsidRPr="00280F56">
              <w:rPr>
                <w:rFonts w:cs="Calibri"/>
                <w:color w:val="000000"/>
                <w:szCs w:val="22"/>
              </w:rPr>
              <w:br/>
            </w:r>
            <w:r w:rsidR="000F33C5" w:rsidRPr="00280F56">
              <w:rPr>
                <w:rFonts w:cs="Calibri"/>
                <w:color w:val="000000"/>
                <w:szCs w:val="22"/>
              </w:rPr>
              <w:t>degree/sec</w:t>
            </w:r>
          </w:p>
        </w:tc>
        <w:tc>
          <w:tcPr>
            <w:tcW w:w="1510" w:type="dxa"/>
            <w:vAlign w:val="bottom"/>
          </w:tcPr>
          <w:p w14:paraId="063021B7" w14:textId="6BC31009" w:rsidR="00D04C5D" w:rsidRPr="00280F56" w:rsidRDefault="00D04C5D" w:rsidP="00D04C5D">
            <w:pPr>
              <w:pStyle w:val="BodyText"/>
              <w:rPr>
                <w:rFonts w:cs="Calibri"/>
                <w:color w:val="000000"/>
                <w:szCs w:val="22"/>
              </w:rPr>
            </w:pPr>
            <w:proofErr w:type="spellStart"/>
            <w:r w:rsidRPr="00280F56">
              <w:rPr>
                <w:rFonts w:cs="Calibri"/>
                <w:color w:val="000000"/>
                <w:szCs w:val="22"/>
              </w:rPr>
              <w:t>Gyro_Y</w:t>
            </w:r>
            <w:proofErr w:type="spellEnd"/>
            <w:r w:rsidR="000F33C5" w:rsidRPr="00280F56">
              <w:rPr>
                <w:rFonts w:cs="Calibri"/>
                <w:color w:val="000000"/>
                <w:szCs w:val="22"/>
              </w:rPr>
              <w:br/>
            </w:r>
            <w:r w:rsidR="00336F2C" w:rsidRPr="00280F56">
              <w:rPr>
                <w:rFonts w:cs="Calibri"/>
                <w:color w:val="000000"/>
                <w:szCs w:val="22"/>
              </w:rPr>
              <w:t>average</w:t>
            </w:r>
            <w:r w:rsidR="00336F2C" w:rsidRPr="00280F56">
              <w:rPr>
                <w:rFonts w:cs="Calibri"/>
                <w:color w:val="000000"/>
                <w:szCs w:val="22"/>
              </w:rPr>
              <w:br/>
            </w:r>
            <w:r w:rsidR="000F33C5" w:rsidRPr="00280F56">
              <w:rPr>
                <w:rFonts w:cs="Calibri"/>
                <w:color w:val="000000"/>
                <w:szCs w:val="22"/>
              </w:rPr>
              <w:t>degree/sec</w:t>
            </w:r>
          </w:p>
        </w:tc>
        <w:tc>
          <w:tcPr>
            <w:tcW w:w="1511" w:type="dxa"/>
            <w:vAlign w:val="bottom"/>
          </w:tcPr>
          <w:p w14:paraId="7F8A2891" w14:textId="3C78C0F4" w:rsidR="00D04C5D" w:rsidRPr="00280F56" w:rsidRDefault="00D04C5D" w:rsidP="00D04C5D">
            <w:pPr>
              <w:pStyle w:val="BodyText"/>
              <w:rPr>
                <w:rFonts w:cs="Calibri"/>
                <w:color w:val="000000"/>
                <w:szCs w:val="22"/>
              </w:rPr>
            </w:pPr>
            <w:proofErr w:type="spellStart"/>
            <w:r w:rsidRPr="00280F56">
              <w:rPr>
                <w:rFonts w:cs="Calibri"/>
                <w:color w:val="000000"/>
                <w:szCs w:val="22"/>
              </w:rPr>
              <w:t>Gyro_Z</w:t>
            </w:r>
            <w:proofErr w:type="spellEnd"/>
            <w:r w:rsidR="00336F2C" w:rsidRPr="00280F56">
              <w:rPr>
                <w:rFonts w:cs="Calibri"/>
                <w:color w:val="000000"/>
                <w:szCs w:val="22"/>
              </w:rPr>
              <w:br/>
              <w:t>average</w:t>
            </w:r>
            <w:r w:rsidR="00336F2C" w:rsidRPr="00280F56">
              <w:rPr>
                <w:rFonts w:cs="Calibri"/>
                <w:color w:val="000000"/>
                <w:szCs w:val="22"/>
              </w:rPr>
              <w:br/>
            </w:r>
            <w:r w:rsidR="000F33C5" w:rsidRPr="00280F56">
              <w:rPr>
                <w:rFonts w:cs="Calibri"/>
                <w:color w:val="000000"/>
                <w:szCs w:val="22"/>
              </w:rPr>
              <w:t>degree/sec</w:t>
            </w:r>
          </w:p>
        </w:tc>
      </w:tr>
      <w:tr w:rsidR="00D04C5D" w:rsidRPr="00280F56" w14:paraId="2719DF25" w14:textId="77777777" w:rsidTr="00FC080E">
        <w:tc>
          <w:tcPr>
            <w:tcW w:w="1510" w:type="dxa"/>
            <w:vAlign w:val="bottom"/>
          </w:tcPr>
          <w:p w14:paraId="7D3FC346" w14:textId="491BD562" w:rsidR="00D04C5D" w:rsidRPr="00280F56" w:rsidRDefault="00D04C5D" w:rsidP="00D04C5D">
            <w:pPr>
              <w:pStyle w:val="BodyText"/>
            </w:pPr>
            <w:r w:rsidRPr="00280F56">
              <w:rPr>
                <w:rFonts w:cs="Calibri"/>
                <w:color w:val="000000"/>
                <w:szCs w:val="22"/>
              </w:rPr>
              <w:t>-0.19154</w:t>
            </w:r>
          </w:p>
        </w:tc>
        <w:tc>
          <w:tcPr>
            <w:tcW w:w="1510" w:type="dxa"/>
            <w:vAlign w:val="bottom"/>
          </w:tcPr>
          <w:p w14:paraId="12334281" w14:textId="4BD5E1F9" w:rsidR="00D04C5D" w:rsidRPr="00280F56" w:rsidRDefault="00D04C5D" w:rsidP="00D04C5D">
            <w:pPr>
              <w:pStyle w:val="BodyText"/>
            </w:pPr>
            <w:r w:rsidRPr="00280F56">
              <w:rPr>
                <w:rFonts w:cs="Calibri"/>
                <w:color w:val="000000"/>
                <w:szCs w:val="22"/>
              </w:rPr>
              <w:t>0.11971</w:t>
            </w:r>
          </w:p>
        </w:tc>
        <w:tc>
          <w:tcPr>
            <w:tcW w:w="1510" w:type="dxa"/>
            <w:vAlign w:val="bottom"/>
          </w:tcPr>
          <w:p w14:paraId="538AFBE5" w14:textId="674AF156" w:rsidR="00D04C5D" w:rsidRPr="00280F56" w:rsidRDefault="00D04C5D" w:rsidP="00D04C5D">
            <w:pPr>
              <w:pStyle w:val="BodyText"/>
            </w:pPr>
            <w:r w:rsidRPr="00280F56">
              <w:rPr>
                <w:rFonts w:cs="Calibri"/>
                <w:color w:val="000000"/>
                <w:szCs w:val="22"/>
              </w:rPr>
              <w:t>10.24718</w:t>
            </w:r>
          </w:p>
        </w:tc>
        <w:tc>
          <w:tcPr>
            <w:tcW w:w="1510" w:type="dxa"/>
            <w:vAlign w:val="bottom"/>
          </w:tcPr>
          <w:p w14:paraId="15EE6067" w14:textId="41194EF4" w:rsidR="00D04C5D" w:rsidRPr="00280F56" w:rsidRDefault="00D04C5D" w:rsidP="00D04C5D">
            <w:pPr>
              <w:pStyle w:val="BodyText"/>
            </w:pPr>
            <w:r w:rsidRPr="00280F56">
              <w:rPr>
                <w:rFonts w:cs="Calibri"/>
                <w:color w:val="000000"/>
                <w:szCs w:val="22"/>
              </w:rPr>
              <w:t>0.027712</w:t>
            </w:r>
          </w:p>
        </w:tc>
        <w:tc>
          <w:tcPr>
            <w:tcW w:w="1510" w:type="dxa"/>
            <w:vAlign w:val="bottom"/>
          </w:tcPr>
          <w:p w14:paraId="74F50B95" w14:textId="02F6B0E6" w:rsidR="00D04C5D" w:rsidRPr="00280F56" w:rsidRDefault="00D04C5D" w:rsidP="00D04C5D">
            <w:pPr>
              <w:pStyle w:val="BodyText"/>
            </w:pPr>
            <w:r w:rsidRPr="00280F56">
              <w:rPr>
                <w:rFonts w:cs="Calibri"/>
                <w:color w:val="000000"/>
                <w:szCs w:val="22"/>
              </w:rPr>
              <w:t>0.006262</w:t>
            </w:r>
          </w:p>
        </w:tc>
        <w:tc>
          <w:tcPr>
            <w:tcW w:w="1511" w:type="dxa"/>
            <w:vAlign w:val="bottom"/>
          </w:tcPr>
          <w:p w14:paraId="77CA4DDC" w14:textId="4CED1B41" w:rsidR="00D04C5D" w:rsidRPr="00280F56" w:rsidRDefault="00D04C5D" w:rsidP="00D04C5D">
            <w:pPr>
              <w:pStyle w:val="BodyText"/>
            </w:pPr>
            <w:r w:rsidRPr="00280F56">
              <w:rPr>
                <w:rFonts w:cs="Calibri"/>
                <w:color w:val="000000"/>
                <w:szCs w:val="22"/>
              </w:rPr>
              <w:t>-0.01092496</w:t>
            </w:r>
          </w:p>
        </w:tc>
      </w:tr>
      <w:tr w:rsidR="00D04C5D" w:rsidRPr="00280F56" w14:paraId="5CDF5782" w14:textId="77777777" w:rsidTr="00FC080E">
        <w:tc>
          <w:tcPr>
            <w:tcW w:w="1510" w:type="dxa"/>
            <w:vAlign w:val="bottom"/>
          </w:tcPr>
          <w:p w14:paraId="26924969" w14:textId="3F3B7331" w:rsidR="00D04C5D" w:rsidRPr="00280F56" w:rsidRDefault="00D04C5D" w:rsidP="00D04C5D">
            <w:pPr>
              <w:pStyle w:val="BodyText"/>
            </w:pPr>
            <w:r w:rsidRPr="00280F56">
              <w:rPr>
                <w:rFonts w:cs="Calibri"/>
                <w:color w:val="000000"/>
                <w:szCs w:val="22"/>
              </w:rPr>
              <w:t>-0.1652</w:t>
            </w:r>
          </w:p>
        </w:tc>
        <w:tc>
          <w:tcPr>
            <w:tcW w:w="1510" w:type="dxa"/>
            <w:vAlign w:val="bottom"/>
          </w:tcPr>
          <w:p w14:paraId="5517191C" w14:textId="66BF02D4" w:rsidR="00D04C5D" w:rsidRPr="00280F56" w:rsidRDefault="00D04C5D" w:rsidP="00D04C5D">
            <w:pPr>
              <w:pStyle w:val="BodyText"/>
            </w:pPr>
            <w:r w:rsidRPr="00280F56">
              <w:rPr>
                <w:rFonts w:cs="Calibri"/>
                <w:color w:val="000000"/>
                <w:szCs w:val="22"/>
              </w:rPr>
              <w:t>0.043096</w:t>
            </w:r>
          </w:p>
        </w:tc>
        <w:tc>
          <w:tcPr>
            <w:tcW w:w="1510" w:type="dxa"/>
            <w:vAlign w:val="bottom"/>
          </w:tcPr>
          <w:p w14:paraId="722B2A73" w14:textId="48DC6BA9" w:rsidR="00D04C5D" w:rsidRPr="00280F56" w:rsidRDefault="00D04C5D" w:rsidP="00D04C5D">
            <w:pPr>
              <w:pStyle w:val="BodyText"/>
            </w:pPr>
            <w:r w:rsidRPr="00280F56">
              <w:rPr>
                <w:rFonts w:cs="Calibri"/>
                <w:color w:val="000000"/>
                <w:szCs w:val="22"/>
              </w:rPr>
              <w:t>10.27831</w:t>
            </w:r>
          </w:p>
        </w:tc>
        <w:tc>
          <w:tcPr>
            <w:tcW w:w="1510" w:type="dxa"/>
            <w:vAlign w:val="bottom"/>
          </w:tcPr>
          <w:p w14:paraId="7D087177" w14:textId="4B1B1AC5" w:rsidR="00D04C5D" w:rsidRPr="00280F56" w:rsidRDefault="00D04C5D" w:rsidP="00D04C5D">
            <w:pPr>
              <w:pStyle w:val="BodyText"/>
            </w:pPr>
            <w:r w:rsidRPr="00280F56">
              <w:rPr>
                <w:rFonts w:cs="Calibri"/>
                <w:color w:val="000000"/>
                <w:szCs w:val="22"/>
              </w:rPr>
              <w:t>0.031043</w:t>
            </w:r>
          </w:p>
        </w:tc>
        <w:tc>
          <w:tcPr>
            <w:tcW w:w="1510" w:type="dxa"/>
            <w:vAlign w:val="bottom"/>
          </w:tcPr>
          <w:p w14:paraId="47F5CD74" w14:textId="69DED261" w:rsidR="00D04C5D" w:rsidRPr="00280F56" w:rsidRDefault="00D04C5D" w:rsidP="00D04C5D">
            <w:pPr>
              <w:pStyle w:val="BodyText"/>
            </w:pPr>
            <w:r w:rsidRPr="00280F56">
              <w:rPr>
                <w:rFonts w:cs="Calibri"/>
                <w:color w:val="000000"/>
                <w:szCs w:val="22"/>
              </w:rPr>
              <w:t>0.004663</w:t>
            </w:r>
          </w:p>
        </w:tc>
        <w:tc>
          <w:tcPr>
            <w:tcW w:w="1511" w:type="dxa"/>
            <w:vAlign w:val="bottom"/>
          </w:tcPr>
          <w:p w14:paraId="3BD7B248" w14:textId="2439B2C6" w:rsidR="00D04C5D" w:rsidRPr="00280F56" w:rsidRDefault="00D04C5D" w:rsidP="00D04C5D">
            <w:pPr>
              <w:pStyle w:val="BodyText"/>
            </w:pPr>
            <w:r w:rsidRPr="00280F56">
              <w:rPr>
                <w:rFonts w:cs="Calibri"/>
                <w:color w:val="000000"/>
                <w:szCs w:val="22"/>
              </w:rPr>
              <w:t>-0.01652067</w:t>
            </w:r>
          </w:p>
        </w:tc>
      </w:tr>
      <w:tr w:rsidR="00D04C5D" w:rsidRPr="00280F56" w14:paraId="662CC7A7" w14:textId="77777777" w:rsidTr="00FC080E">
        <w:tc>
          <w:tcPr>
            <w:tcW w:w="1510" w:type="dxa"/>
            <w:vAlign w:val="bottom"/>
          </w:tcPr>
          <w:p w14:paraId="7F2D10E1" w14:textId="548C201C" w:rsidR="00D04C5D" w:rsidRPr="00280F56" w:rsidRDefault="00D04C5D" w:rsidP="00D04C5D">
            <w:pPr>
              <w:pStyle w:val="BodyText"/>
            </w:pPr>
            <w:r w:rsidRPr="00280F56">
              <w:rPr>
                <w:rFonts w:cs="Calibri"/>
                <w:color w:val="000000"/>
                <w:szCs w:val="22"/>
              </w:rPr>
              <w:t>-0.17957</w:t>
            </w:r>
          </w:p>
        </w:tc>
        <w:tc>
          <w:tcPr>
            <w:tcW w:w="1510" w:type="dxa"/>
            <w:vAlign w:val="bottom"/>
          </w:tcPr>
          <w:p w14:paraId="7EED9533" w14:textId="1EB8A545" w:rsidR="00D04C5D" w:rsidRPr="00280F56" w:rsidRDefault="00D04C5D" w:rsidP="00D04C5D">
            <w:pPr>
              <w:pStyle w:val="BodyText"/>
            </w:pPr>
            <w:r w:rsidRPr="00280F56">
              <w:rPr>
                <w:rFonts w:cs="Calibri"/>
                <w:color w:val="000000"/>
                <w:szCs w:val="22"/>
              </w:rPr>
              <w:t>0.050278</w:t>
            </w:r>
          </w:p>
        </w:tc>
        <w:tc>
          <w:tcPr>
            <w:tcW w:w="1510" w:type="dxa"/>
            <w:vAlign w:val="bottom"/>
          </w:tcPr>
          <w:p w14:paraId="7B81C354" w14:textId="2CA90C67" w:rsidR="00D04C5D" w:rsidRPr="00280F56" w:rsidRDefault="00D04C5D" w:rsidP="00D04C5D">
            <w:pPr>
              <w:pStyle w:val="BodyText"/>
            </w:pPr>
            <w:r w:rsidRPr="00280F56">
              <w:rPr>
                <w:rFonts w:cs="Calibri"/>
                <w:color w:val="000000"/>
                <w:szCs w:val="22"/>
              </w:rPr>
              <w:t>10.20888</w:t>
            </w:r>
          </w:p>
        </w:tc>
        <w:tc>
          <w:tcPr>
            <w:tcW w:w="1510" w:type="dxa"/>
            <w:vAlign w:val="bottom"/>
          </w:tcPr>
          <w:p w14:paraId="3C2F6CD2" w14:textId="6C4D9811" w:rsidR="00D04C5D" w:rsidRPr="00280F56" w:rsidRDefault="00D04C5D" w:rsidP="00D04C5D">
            <w:pPr>
              <w:pStyle w:val="BodyText"/>
            </w:pPr>
            <w:r w:rsidRPr="00280F56">
              <w:rPr>
                <w:rFonts w:cs="Calibri"/>
                <w:color w:val="000000"/>
                <w:szCs w:val="22"/>
              </w:rPr>
              <w:t>0.033441</w:t>
            </w:r>
          </w:p>
        </w:tc>
        <w:tc>
          <w:tcPr>
            <w:tcW w:w="1510" w:type="dxa"/>
            <w:vAlign w:val="bottom"/>
          </w:tcPr>
          <w:p w14:paraId="026E7F26" w14:textId="77CFBD68" w:rsidR="00D04C5D" w:rsidRPr="00280F56" w:rsidRDefault="00D04C5D" w:rsidP="00D04C5D">
            <w:pPr>
              <w:pStyle w:val="BodyText"/>
            </w:pPr>
            <w:r w:rsidRPr="00280F56">
              <w:rPr>
                <w:rFonts w:cs="Calibri"/>
                <w:color w:val="000000"/>
                <w:szCs w:val="22"/>
              </w:rPr>
              <w:t>0.001732</w:t>
            </w:r>
          </w:p>
        </w:tc>
        <w:tc>
          <w:tcPr>
            <w:tcW w:w="1511" w:type="dxa"/>
            <w:vAlign w:val="bottom"/>
          </w:tcPr>
          <w:p w14:paraId="64107386" w14:textId="77A23B16" w:rsidR="00D04C5D" w:rsidRPr="00280F56" w:rsidRDefault="00D04C5D" w:rsidP="00D04C5D">
            <w:pPr>
              <w:pStyle w:val="BodyText"/>
            </w:pPr>
            <w:r w:rsidRPr="00280F56">
              <w:rPr>
                <w:rFonts w:cs="Calibri"/>
                <w:color w:val="000000"/>
                <w:szCs w:val="22"/>
              </w:rPr>
              <w:t>-0.0085268</w:t>
            </w:r>
          </w:p>
        </w:tc>
      </w:tr>
    </w:tbl>
    <w:p w14:paraId="62722148" w14:textId="77777777" w:rsidR="004A2375" w:rsidRDefault="004A2375" w:rsidP="000F69BD">
      <w:pPr>
        <w:pStyle w:val="BodyText"/>
      </w:pPr>
    </w:p>
    <w:p w14:paraId="3D206BE1" w14:textId="73BE1333" w:rsidR="000F69BD" w:rsidRPr="00280F56" w:rsidRDefault="000F69BD" w:rsidP="000F69BD">
      <w:pPr>
        <w:pStyle w:val="BodyText"/>
      </w:pPr>
      <w:r w:rsidRPr="00280F56">
        <w:t xml:space="preserve">A </w:t>
      </w:r>
      <w:proofErr w:type="spellStart"/>
      <w:r w:rsidRPr="00280F56">
        <w:t>Jaycar</w:t>
      </w:r>
      <w:proofErr w:type="spellEnd"/>
      <w:r w:rsidRPr="00280F56">
        <w:t xml:space="preserve"> KJ8916 robotic arm </w:t>
      </w:r>
      <w:r w:rsidRPr="00280F56">
        <w:fldChar w:fldCharType="begin" w:fldLock="1"/>
      </w:r>
      <w:r w:rsidR="00E17D8C" w:rsidRPr="00280F56">
        <w:instrText>ADDIN CSL_CITATION {"citationItems":[{"id":"ITEM-1","itemData":{"URL":"https://www.jaycar.com.au/robot-arm-kit-with-controller/p/KJ8916","author":[{"dropping-particle":"","family":"Jaycar Ltd","given":"","non-dropping-particle":"","parse-names":false,"suffix":""}],"id":"ITEM-1","issued":{"date-parts":[["2023"]]},"title":"Jaycar KJ8916 Robotic Arm","type":"webpage"},"uris":["http://www.mendeley.com/documents/?uuid=6c070957-eb8b-45f2-ad81-66a3dd1887b1"]}],"mendeley":{"formattedCitation":"(Jaycar Ltd, 2023)","plainTextFormattedCitation":"(Jaycar Ltd, 2023)","previouslyFormattedCitation":"(Jaycar Ltd, 2023)"},"properties":{"noteIndex":0},"schema":"https://github.com/citation-style-language/schema/raw/master/csl-citation.json"}</w:instrText>
      </w:r>
      <w:r w:rsidRPr="00280F56">
        <w:fldChar w:fldCharType="separate"/>
      </w:r>
      <w:r w:rsidRPr="00280F56">
        <w:rPr>
          <w:noProof/>
        </w:rPr>
        <w:t>(Jaycar Ltd, 2023)</w:t>
      </w:r>
      <w:r w:rsidRPr="00280F56">
        <w:fldChar w:fldCharType="end"/>
      </w:r>
      <w:r w:rsidRPr="00280F56">
        <w:t xml:space="preserve"> was initially implemented to validate these measurements but this proved to be incapable of the task as the weight limit was 100g and the board, without battery, weighed 486g. On top of this, the KJ8916 robotic arm had significant play and </w:t>
      </w:r>
      <w:r w:rsidRPr="00280F56">
        <w:lastRenderedPageBreak/>
        <w:t xml:space="preserve">movement was </w:t>
      </w:r>
      <w:r w:rsidR="004A2375">
        <w:t xml:space="preserve">large steps of just over </w:t>
      </w:r>
      <w:r w:rsidRPr="00280F56">
        <w:t>1 degree increments on the main stepper motor.</w:t>
      </w:r>
      <w:r w:rsidRPr="00280F56">
        <w:br/>
        <w:t>A set of setsquares (</w:t>
      </w:r>
      <w:r w:rsidR="00336F2C" w:rsidRPr="00280F56">
        <w:t xml:space="preserve">permitting fixed angles of </w:t>
      </w:r>
      <w:r w:rsidRPr="00280F56">
        <w:t xml:space="preserve">0,30,45,60 and 90 degrees) </w:t>
      </w:r>
      <w:r w:rsidR="00336F2C" w:rsidRPr="00280F56">
        <w:t xml:space="preserve">was </w:t>
      </w:r>
      <w:r w:rsidR="00E83D5F" w:rsidRPr="00280F56">
        <w:t xml:space="preserve">initially </w:t>
      </w:r>
      <w:r w:rsidRPr="00280F56">
        <w:t xml:space="preserve">used to calibrate the individual </w:t>
      </w:r>
      <w:r w:rsidR="00C97540">
        <w:t>IMU</w:t>
      </w:r>
      <w:r w:rsidRPr="00280F56">
        <w:t xml:space="preserve"> sensors to apply appropriate offset and bias values (in the case of the accelerometer sensor).</w:t>
      </w:r>
      <w:r w:rsidRPr="00280F56">
        <w:br/>
        <w:t>The gyroscope calibration is easiest to determine so is dealt with first.</w:t>
      </w:r>
      <w:r w:rsidRPr="00280F56">
        <w:br/>
        <w:t xml:space="preserve">At rest, all gyroscope readings should be zero so averaging the deviations from this should suffice for a bias offset value in each axis direction. Table 4.2 lists gyroscope offset values for the Camera </w:t>
      </w:r>
      <w:r w:rsidR="00C97540">
        <w:t>IMU</w:t>
      </w:r>
      <w:r w:rsidRPr="00280F56">
        <w:t>.</w:t>
      </w:r>
    </w:p>
    <w:p w14:paraId="20561E59" w14:textId="7435C695" w:rsidR="007701F5" w:rsidRPr="00280F56" w:rsidRDefault="007701F5" w:rsidP="00352A0E">
      <w:pPr>
        <w:pStyle w:val="Caption"/>
      </w:pPr>
      <w:bookmarkStart w:id="97" w:name="_Toc146546622"/>
      <w:bookmarkStart w:id="98" w:name="_Toc146547299"/>
      <w:bookmarkStart w:id="99" w:name="_Toc147143038"/>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2</w:t>
      </w:r>
      <w:r w:rsidR="001D6978">
        <w:fldChar w:fldCharType="end"/>
      </w:r>
      <w:r w:rsidRPr="00280F56">
        <w:t xml:space="preserve"> Initial Camera </w:t>
      </w:r>
      <w:r w:rsidR="00C97540">
        <w:t>IMU</w:t>
      </w:r>
      <w:r w:rsidRPr="00280F56">
        <w:t xml:space="preserve"> Gyroscope Offsets</w:t>
      </w:r>
      <w:bookmarkEnd w:id="97"/>
      <w:bookmarkEnd w:id="98"/>
      <w:bookmarkEnd w:id="99"/>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E930F0" w:rsidRPr="00280F56" w14:paraId="606699E1" w14:textId="5AC6F2C7" w:rsidTr="00C3237C">
        <w:trPr>
          <w:trHeight w:val="1076"/>
        </w:trPr>
        <w:tc>
          <w:tcPr>
            <w:tcW w:w="1156" w:type="dxa"/>
          </w:tcPr>
          <w:p w14:paraId="7937013F" w14:textId="1BC0B09D" w:rsidR="00863E62" w:rsidRPr="00280F56" w:rsidRDefault="00C3237C" w:rsidP="00794E47">
            <w:r w:rsidRPr="00280F56">
              <w:br/>
            </w:r>
            <w:r w:rsidR="00863E62" w:rsidRPr="00280F56">
              <w:t>Axis</w:t>
            </w:r>
          </w:p>
        </w:tc>
        <w:tc>
          <w:tcPr>
            <w:tcW w:w="1391" w:type="dxa"/>
          </w:tcPr>
          <w:p w14:paraId="4E37CEC3" w14:textId="5BF77A8C" w:rsidR="00863E62" w:rsidRPr="00280F56" w:rsidRDefault="00863E62" w:rsidP="00794E47">
            <w:pPr>
              <w:rPr>
                <w:rFonts w:ascii="Calibri" w:hAnsi="Calibri" w:cs="Calibri"/>
                <w:color w:val="000000"/>
                <w:szCs w:val="22"/>
              </w:rPr>
            </w:pPr>
            <w:r w:rsidRPr="00280F56">
              <w:rPr>
                <w:rFonts w:ascii="Calibri" w:hAnsi="Calibri" w:cs="Calibri"/>
                <w:color w:val="000000"/>
                <w:szCs w:val="22"/>
              </w:rPr>
              <w:t>Flat, Facing Up</w:t>
            </w:r>
          </w:p>
        </w:tc>
        <w:tc>
          <w:tcPr>
            <w:tcW w:w="1134" w:type="dxa"/>
          </w:tcPr>
          <w:p w14:paraId="4E03F8DD" w14:textId="748C5450" w:rsidR="00863E62" w:rsidRPr="00280F56" w:rsidRDefault="00863E62" w:rsidP="00794E47">
            <w:pPr>
              <w:rPr>
                <w:rFonts w:ascii="Calibri" w:hAnsi="Calibri" w:cs="Calibri"/>
                <w:color w:val="000000"/>
                <w:szCs w:val="22"/>
              </w:rPr>
            </w:pPr>
            <w:r w:rsidRPr="00280F56">
              <w:rPr>
                <w:rFonts w:ascii="Calibri" w:hAnsi="Calibri" w:cs="Calibri"/>
                <w:color w:val="000000"/>
                <w:szCs w:val="22"/>
              </w:rPr>
              <w:t>Flat, Facing Down</w:t>
            </w:r>
          </w:p>
        </w:tc>
        <w:tc>
          <w:tcPr>
            <w:tcW w:w="1134" w:type="dxa"/>
          </w:tcPr>
          <w:p w14:paraId="096F10F4" w14:textId="75FC1BF4" w:rsidR="00863E62" w:rsidRPr="00280F56" w:rsidRDefault="00863E62" w:rsidP="00794E47">
            <w:pPr>
              <w:rPr>
                <w:rFonts w:ascii="Calibri" w:hAnsi="Calibri" w:cs="Calibri"/>
                <w:color w:val="000000"/>
                <w:szCs w:val="22"/>
              </w:rPr>
            </w:pPr>
            <w:r w:rsidRPr="00280F56">
              <w:rPr>
                <w:rFonts w:ascii="Calibri" w:hAnsi="Calibri" w:cs="Calibri"/>
                <w:color w:val="000000"/>
                <w:szCs w:val="22"/>
              </w:rPr>
              <w:t>90deg, tilting left</w:t>
            </w:r>
          </w:p>
        </w:tc>
        <w:tc>
          <w:tcPr>
            <w:tcW w:w="1134" w:type="dxa"/>
          </w:tcPr>
          <w:p w14:paraId="04EA0BE1" w14:textId="3D7FABBA" w:rsidR="00863E62" w:rsidRPr="00280F56" w:rsidRDefault="00863E62" w:rsidP="00794E47">
            <w:pPr>
              <w:rPr>
                <w:rFonts w:ascii="Calibri" w:hAnsi="Calibri" w:cs="Calibri"/>
                <w:color w:val="000000"/>
                <w:szCs w:val="22"/>
              </w:rPr>
            </w:pPr>
            <w:r w:rsidRPr="00280F56">
              <w:rPr>
                <w:rFonts w:ascii="Calibri" w:hAnsi="Calibri" w:cs="Calibri"/>
                <w:color w:val="000000"/>
                <w:szCs w:val="22"/>
              </w:rPr>
              <w:t>90deg, tilting right</w:t>
            </w:r>
          </w:p>
        </w:tc>
        <w:tc>
          <w:tcPr>
            <w:tcW w:w="1134" w:type="dxa"/>
          </w:tcPr>
          <w:p w14:paraId="21D662CC" w14:textId="6349D309" w:rsidR="00863E62" w:rsidRPr="00280F56" w:rsidRDefault="00863E62" w:rsidP="00794E47">
            <w:pPr>
              <w:rPr>
                <w:rFonts w:ascii="Calibri" w:hAnsi="Calibri" w:cs="Calibri"/>
                <w:color w:val="000000"/>
                <w:szCs w:val="22"/>
              </w:rPr>
            </w:pPr>
            <w:r w:rsidRPr="00280F56">
              <w:rPr>
                <w:rFonts w:ascii="Calibri" w:hAnsi="Calibri" w:cs="Calibri"/>
                <w:color w:val="000000"/>
                <w:szCs w:val="22"/>
              </w:rPr>
              <w:t>Tilting Up</w:t>
            </w:r>
          </w:p>
        </w:tc>
        <w:tc>
          <w:tcPr>
            <w:tcW w:w="1134" w:type="dxa"/>
          </w:tcPr>
          <w:p w14:paraId="3898FE75" w14:textId="04A66DF2" w:rsidR="00863E62" w:rsidRPr="00280F56" w:rsidRDefault="00863E62" w:rsidP="00794E47">
            <w:pPr>
              <w:rPr>
                <w:rFonts w:ascii="Calibri" w:hAnsi="Calibri" w:cs="Calibri"/>
                <w:color w:val="000000"/>
                <w:szCs w:val="22"/>
              </w:rPr>
            </w:pPr>
            <w:r w:rsidRPr="00280F56">
              <w:rPr>
                <w:rFonts w:ascii="Calibri" w:hAnsi="Calibri" w:cs="Calibri"/>
                <w:color w:val="000000"/>
                <w:szCs w:val="22"/>
              </w:rPr>
              <w:t>Tilting Down</w:t>
            </w:r>
          </w:p>
        </w:tc>
        <w:tc>
          <w:tcPr>
            <w:tcW w:w="1559" w:type="dxa"/>
          </w:tcPr>
          <w:p w14:paraId="1D5CB5C1" w14:textId="7970CAA3" w:rsidR="00863E62" w:rsidRPr="00280F56" w:rsidRDefault="00E930F0" w:rsidP="00794E47">
            <w:pPr>
              <w:rPr>
                <w:rFonts w:ascii="Calibri" w:hAnsi="Calibri" w:cs="Calibri"/>
                <w:color w:val="000000"/>
                <w:szCs w:val="22"/>
              </w:rPr>
            </w:pPr>
            <w:r w:rsidRPr="00280F56">
              <w:rPr>
                <w:rFonts w:ascii="Calibri" w:hAnsi="Calibri" w:cs="Calibri"/>
                <w:color w:val="000000"/>
                <w:szCs w:val="22"/>
              </w:rPr>
              <w:t>Average</w:t>
            </w:r>
            <w:r w:rsidRPr="00280F56">
              <w:rPr>
                <w:rFonts w:ascii="Calibri" w:hAnsi="Calibri" w:cs="Calibri"/>
                <w:color w:val="000000"/>
                <w:szCs w:val="22"/>
              </w:rPr>
              <w:br/>
              <w:t>Offset</w:t>
            </w:r>
          </w:p>
        </w:tc>
      </w:tr>
      <w:tr w:rsidR="00E930F0" w:rsidRPr="00280F56" w14:paraId="45600230" w14:textId="08B57174" w:rsidTr="00C3237C">
        <w:trPr>
          <w:trHeight w:val="837"/>
        </w:trPr>
        <w:tc>
          <w:tcPr>
            <w:tcW w:w="1156" w:type="dxa"/>
          </w:tcPr>
          <w:p w14:paraId="5BAB7E7A" w14:textId="561D1FD7" w:rsidR="00863E62" w:rsidRPr="00280F56" w:rsidRDefault="00863E62" w:rsidP="00794E47">
            <w:proofErr w:type="spellStart"/>
            <w:r w:rsidRPr="00280F56">
              <w:t>Gyro_X</w:t>
            </w:r>
            <w:proofErr w:type="spellEnd"/>
          </w:p>
        </w:tc>
        <w:tc>
          <w:tcPr>
            <w:tcW w:w="1391" w:type="dxa"/>
          </w:tcPr>
          <w:p w14:paraId="5D200634" w14:textId="1F6F049D" w:rsidR="00863E62" w:rsidRPr="00280F56" w:rsidRDefault="00863E62" w:rsidP="00794E47">
            <w:pPr>
              <w:rPr>
                <w:rFonts w:ascii="Calibri" w:hAnsi="Calibri" w:cs="Calibri"/>
                <w:color w:val="000000"/>
                <w:szCs w:val="22"/>
              </w:rPr>
            </w:pPr>
            <w:r w:rsidRPr="00280F56">
              <w:rPr>
                <w:rFonts w:ascii="Calibri" w:hAnsi="Calibri" w:cs="Calibri"/>
                <w:color w:val="000000"/>
                <w:szCs w:val="22"/>
              </w:rPr>
              <w:t>0.029521</w:t>
            </w:r>
          </w:p>
        </w:tc>
        <w:tc>
          <w:tcPr>
            <w:tcW w:w="1134" w:type="dxa"/>
          </w:tcPr>
          <w:p w14:paraId="309AEAB5" w14:textId="22CB6479" w:rsidR="00863E62" w:rsidRPr="00280F56" w:rsidRDefault="00863E62" w:rsidP="00794E47">
            <w:pPr>
              <w:rPr>
                <w:rFonts w:ascii="Calibri" w:hAnsi="Calibri" w:cs="Calibri"/>
                <w:color w:val="000000"/>
                <w:szCs w:val="22"/>
              </w:rPr>
            </w:pPr>
            <w:r w:rsidRPr="00280F56">
              <w:rPr>
                <w:rFonts w:ascii="Calibri" w:hAnsi="Calibri" w:cs="Calibri"/>
                <w:color w:val="000000"/>
                <w:szCs w:val="22"/>
                <w:lang w:eastAsia="zh-CN"/>
              </w:rPr>
              <w:t>0.029307</w:t>
            </w:r>
          </w:p>
        </w:tc>
        <w:tc>
          <w:tcPr>
            <w:tcW w:w="1134" w:type="dxa"/>
          </w:tcPr>
          <w:p w14:paraId="422AF839" w14:textId="3795165B"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8777</w:t>
            </w:r>
          </w:p>
        </w:tc>
        <w:tc>
          <w:tcPr>
            <w:tcW w:w="1134" w:type="dxa"/>
          </w:tcPr>
          <w:p w14:paraId="05816DB7" w14:textId="48EE1F44" w:rsidR="00863E62" w:rsidRPr="00280F56" w:rsidRDefault="00863E62" w:rsidP="00794E47">
            <w:pPr>
              <w:rPr>
                <w:rFonts w:ascii="Calibri" w:hAnsi="Calibri" w:cs="Calibri"/>
                <w:color w:val="000000"/>
                <w:szCs w:val="22"/>
              </w:rPr>
            </w:pPr>
            <w:r w:rsidRPr="00280F56">
              <w:rPr>
                <w:rFonts w:ascii="Calibri" w:hAnsi="Calibri" w:cs="Calibri"/>
                <w:color w:val="000000"/>
                <w:szCs w:val="22"/>
              </w:rPr>
              <w:t>-0.02387</w:t>
            </w:r>
          </w:p>
        </w:tc>
        <w:tc>
          <w:tcPr>
            <w:tcW w:w="1134" w:type="dxa"/>
          </w:tcPr>
          <w:p w14:paraId="4FCCE8FD" w14:textId="77777777"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8599</w:t>
            </w:r>
          </w:p>
          <w:p w14:paraId="515AB223" w14:textId="77777777" w:rsidR="00863E62" w:rsidRPr="00280F56" w:rsidRDefault="00863E62" w:rsidP="00794E47">
            <w:pPr>
              <w:rPr>
                <w:rFonts w:ascii="Calibri" w:hAnsi="Calibri" w:cs="Calibri"/>
                <w:color w:val="000000"/>
                <w:szCs w:val="22"/>
              </w:rPr>
            </w:pPr>
          </w:p>
        </w:tc>
        <w:tc>
          <w:tcPr>
            <w:tcW w:w="1134" w:type="dxa"/>
          </w:tcPr>
          <w:p w14:paraId="2BF14CA1" w14:textId="77777777" w:rsidR="00863E62" w:rsidRPr="00280F56" w:rsidRDefault="00863E62" w:rsidP="00794E47">
            <w:pPr>
              <w:rPr>
                <w:rFonts w:ascii="Calibri" w:hAnsi="Calibri" w:cs="Calibri"/>
                <w:color w:val="000000"/>
                <w:szCs w:val="22"/>
                <w:lang w:eastAsia="zh-CN"/>
              </w:rPr>
            </w:pPr>
            <w:r w:rsidRPr="00280F56">
              <w:rPr>
                <w:rFonts w:ascii="Calibri" w:hAnsi="Calibri" w:cs="Calibri"/>
                <w:color w:val="000000"/>
                <w:szCs w:val="22"/>
              </w:rPr>
              <w:t>-0.02385</w:t>
            </w:r>
          </w:p>
          <w:p w14:paraId="1F70CC72" w14:textId="77777777" w:rsidR="00863E62" w:rsidRPr="00280F56" w:rsidRDefault="00863E62" w:rsidP="00794E47">
            <w:pPr>
              <w:rPr>
                <w:rFonts w:ascii="Calibri" w:hAnsi="Calibri" w:cs="Calibri"/>
                <w:color w:val="000000"/>
                <w:szCs w:val="22"/>
              </w:rPr>
            </w:pPr>
          </w:p>
        </w:tc>
        <w:tc>
          <w:tcPr>
            <w:tcW w:w="1559" w:type="dxa"/>
          </w:tcPr>
          <w:p w14:paraId="33CE156E" w14:textId="6A5F3198" w:rsidR="00863E62" w:rsidRPr="00280F56" w:rsidRDefault="00E930F0" w:rsidP="00794E47">
            <w:pPr>
              <w:rPr>
                <w:rFonts w:ascii="Calibri" w:hAnsi="Calibri" w:cs="Calibri"/>
                <w:color w:val="000000"/>
                <w:szCs w:val="22"/>
              </w:rPr>
            </w:pPr>
            <w:r w:rsidRPr="00280F56">
              <w:rPr>
                <w:rFonts w:ascii="Calibri" w:hAnsi="Calibri" w:cs="Calibri"/>
                <w:color w:val="000000"/>
                <w:szCs w:val="22"/>
              </w:rPr>
              <w:t>0.</w:t>
            </w:r>
            <w:r w:rsidR="00794E47" w:rsidRPr="00280F56">
              <w:rPr>
                <w:rFonts w:ascii="Calibri" w:hAnsi="Calibri" w:cs="Calibri"/>
                <w:color w:val="000000"/>
                <w:szCs w:val="22"/>
              </w:rPr>
              <w:t>029078</w:t>
            </w:r>
          </w:p>
        </w:tc>
      </w:tr>
      <w:tr w:rsidR="00E930F0" w:rsidRPr="00280F56" w14:paraId="447D2746" w14:textId="77777777" w:rsidTr="00C3237C">
        <w:trPr>
          <w:trHeight w:val="837"/>
        </w:trPr>
        <w:tc>
          <w:tcPr>
            <w:tcW w:w="1156" w:type="dxa"/>
          </w:tcPr>
          <w:p w14:paraId="64D6A4BB" w14:textId="77145D87" w:rsidR="00E930F0" w:rsidRPr="00280F56" w:rsidRDefault="00E930F0" w:rsidP="00794E47">
            <w:proofErr w:type="spellStart"/>
            <w:r w:rsidRPr="00280F56">
              <w:t>Gyro_Y</w:t>
            </w:r>
            <w:proofErr w:type="spellEnd"/>
          </w:p>
        </w:tc>
        <w:tc>
          <w:tcPr>
            <w:tcW w:w="1391" w:type="dxa"/>
          </w:tcPr>
          <w:p w14:paraId="427D02CB"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4314</w:t>
            </w:r>
          </w:p>
          <w:p w14:paraId="197A9352" w14:textId="77777777" w:rsidR="00E930F0" w:rsidRPr="00280F56" w:rsidRDefault="00E930F0" w:rsidP="00794E47">
            <w:pPr>
              <w:rPr>
                <w:rFonts w:ascii="Calibri" w:hAnsi="Calibri" w:cs="Calibri"/>
                <w:color w:val="000000"/>
                <w:szCs w:val="22"/>
              </w:rPr>
            </w:pPr>
          </w:p>
        </w:tc>
        <w:tc>
          <w:tcPr>
            <w:tcW w:w="1134" w:type="dxa"/>
          </w:tcPr>
          <w:p w14:paraId="0C254302"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4279</w:t>
            </w:r>
          </w:p>
          <w:p w14:paraId="0E726E29" w14:textId="77777777" w:rsidR="00E930F0" w:rsidRPr="00280F56" w:rsidRDefault="00E930F0" w:rsidP="00794E47">
            <w:pPr>
              <w:rPr>
                <w:rFonts w:ascii="Calibri" w:hAnsi="Calibri" w:cs="Calibri"/>
                <w:color w:val="000000"/>
                <w:szCs w:val="22"/>
                <w:lang w:eastAsia="zh-CN"/>
              </w:rPr>
            </w:pPr>
          </w:p>
        </w:tc>
        <w:tc>
          <w:tcPr>
            <w:tcW w:w="1134" w:type="dxa"/>
          </w:tcPr>
          <w:p w14:paraId="64E85573"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543</w:t>
            </w:r>
          </w:p>
          <w:p w14:paraId="56F8C54E" w14:textId="77777777" w:rsidR="00E930F0" w:rsidRPr="00280F56" w:rsidRDefault="00E930F0" w:rsidP="00794E47">
            <w:pPr>
              <w:rPr>
                <w:rFonts w:ascii="Calibri" w:hAnsi="Calibri" w:cs="Calibri"/>
                <w:color w:val="000000"/>
                <w:szCs w:val="22"/>
              </w:rPr>
            </w:pPr>
          </w:p>
        </w:tc>
        <w:tc>
          <w:tcPr>
            <w:tcW w:w="1134" w:type="dxa"/>
          </w:tcPr>
          <w:p w14:paraId="26A78788"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462</w:t>
            </w:r>
          </w:p>
          <w:p w14:paraId="20B613D6" w14:textId="77777777" w:rsidR="00E930F0" w:rsidRPr="00280F56" w:rsidRDefault="00E930F0" w:rsidP="00794E47">
            <w:pPr>
              <w:rPr>
                <w:rFonts w:ascii="Calibri" w:hAnsi="Calibri" w:cs="Calibri"/>
                <w:color w:val="000000"/>
                <w:szCs w:val="22"/>
              </w:rPr>
            </w:pPr>
          </w:p>
        </w:tc>
        <w:tc>
          <w:tcPr>
            <w:tcW w:w="1134" w:type="dxa"/>
          </w:tcPr>
          <w:p w14:paraId="4893966E"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3848</w:t>
            </w:r>
          </w:p>
          <w:p w14:paraId="0423ABB3" w14:textId="77777777" w:rsidR="00E930F0" w:rsidRPr="00280F56" w:rsidRDefault="00E930F0" w:rsidP="00794E47">
            <w:pPr>
              <w:rPr>
                <w:rFonts w:ascii="Calibri" w:hAnsi="Calibri" w:cs="Calibri"/>
                <w:color w:val="000000"/>
                <w:szCs w:val="22"/>
              </w:rPr>
            </w:pPr>
          </w:p>
        </w:tc>
        <w:tc>
          <w:tcPr>
            <w:tcW w:w="1134" w:type="dxa"/>
          </w:tcPr>
          <w:p w14:paraId="0155C094"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8154</w:t>
            </w:r>
          </w:p>
          <w:p w14:paraId="677E92EB" w14:textId="77777777" w:rsidR="00E930F0" w:rsidRPr="00280F56" w:rsidRDefault="00E930F0" w:rsidP="00794E47">
            <w:pPr>
              <w:rPr>
                <w:rFonts w:ascii="Calibri" w:hAnsi="Calibri" w:cs="Calibri"/>
                <w:color w:val="000000"/>
                <w:szCs w:val="22"/>
              </w:rPr>
            </w:pPr>
          </w:p>
        </w:tc>
        <w:tc>
          <w:tcPr>
            <w:tcW w:w="1559" w:type="dxa"/>
          </w:tcPr>
          <w:p w14:paraId="7DD7379B" w14:textId="53F5B276" w:rsidR="00E930F0" w:rsidRPr="00280F56" w:rsidRDefault="00A861DD" w:rsidP="00794E47">
            <w:pPr>
              <w:rPr>
                <w:rFonts w:ascii="Calibri" w:hAnsi="Calibri" w:cs="Calibri"/>
                <w:color w:val="000000"/>
                <w:szCs w:val="22"/>
              </w:rPr>
            </w:pPr>
            <w:r w:rsidRPr="00280F56">
              <w:rPr>
                <w:rFonts w:ascii="Calibri" w:hAnsi="Calibri" w:cs="Calibri"/>
                <w:color w:val="000000"/>
                <w:szCs w:val="22"/>
              </w:rPr>
              <w:t>0.0</w:t>
            </w:r>
            <w:r w:rsidR="00794E47" w:rsidRPr="00280F56">
              <w:rPr>
                <w:rFonts w:ascii="Calibri" w:hAnsi="Calibri" w:cs="Calibri"/>
                <w:color w:val="000000"/>
                <w:szCs w:val="22"/>
              </w:rPr>
              <w:t>04103</w:t>
            </w:r>
          </w:p>
        </w:tc>
      </w:tr>
      <w:tr w:rsidR="00E930F0" w:rsidRPr="00280F56" w14:paraId="6CFA808A" w14:textId="77777777" w:rsidTr="00C3237C">
        <w:trPr>
          <w:trHeight w:val="837"/>
        </w:trPr>
        <w:tc>
          <w:tcPr>
            <w:tcW w:w="1156" w:type="dxa"/>
          </w:tcPr>
          <w:p w14:paraId="01961F34" w14:textId="3D611D6F" w:rsidR="00E930F0" w:rsidRPr="00280F56" w:rsidRDefault="00E930F0" w:rsidP="00794E47">
            <w:proofErr w:type="spellStart"/>
            <w:r w:rsidRPr="00280F56">
              <w:t>Gyro_Z</w:t>
            </w:r>
            <w:proofErr w:type="spellEnd"/>
          </w:p>
        </w:tc>
        <w:tc>
          <w:tcPr>
            <w:tcW w:w="1391" w:type="dxa"/>
          </w:tcPr>
          <w:p w14:paraId="21F0CB1B"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18137</w:t>
            </w:r>
          </w:p>
          <w:p w14:paraId="7737CC3A" w14:textId="77777777" w:rsidR="00E930F0" w:rsidRPr="00280F56" w:rsidRDefault="00E930F0" w:rsidP="00794E47">
            <w:pPr>
              <w:rPr>
                <w:rFonts w:ascii="Calibri" w:hAnsi="Calibri" w:cs="Calibri"/>
                <w:color w:val="000000"/>
                <w:szCs w:val="22"/>
              </w:rPr>
            </w:pPr>
          </w:p>
        </w:tc>
        <w:tc>
          <w:tcPr>
            <w:tcW w:w="1134" w:type="dxa"/>
          </w:tcPr>
          <w:p w14:paraId="009FF543"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2</w:t>
            </w:r>
          </w:p>
          <w:p w14:paraId="32A2D212" w14:textId="77777777" w:rsidR="00E930F0" w:rsidRPr="00280F56" w:rsidRDefault="00E930F0" w:rsidP="00794E47">
            <w:pPr>
              <w:rPr>
                <w:rFonts w:ascii="Calibri" w:hAnsi="Calibri" w:cs="Calibri"/>
                <w:color w:val="000000"/>
                <w:szCs w:val="22"/>
                <w:lang w:eastAsia="zh-CN"/>
              </w:rPr>
            </w:pPr>
          </w:p>
        </w:tc>
        <w:tc>
          <w:tcPr>
            <w:tcW w:w="1134" w:type="dxa"/>
          </w:tcPr>
          <w:p w14:paraId="01285720"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8.4E-05</w:t>
            </w:r>
          </w:p>
          <w:p w14:paraId="2B61CB71" w14:textId="77777777" w:rsidR="00E930F0" w:rsidRPr="00280F56" w:rsidRDefault="00E930F0" w:rsidP="00794E47">
            <w:pPr>
              <w:rPr>
                <w:rFonts w:ascii="Calibri" w:hAnsi="Calibri" w:cs="Calibri"/>
                <w:color w:val="000000"/>
                <w:szCs w:val="22"/>
              </w:rPr>
            </w:pPr>
          </w:p>
        </w:tc>
        <w:tc>
          <w:tcPr>
            <w:tcW w:w="1134" w:type="dxa"/>
          </w:tcPr>
          <w:p w14:paraId="569AF43F"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0296</w:t>
            </w:r>
          </w:p>
          <w:p w14:paraId="08FAD183" w14:textId="77777777" w:rsidR="00E930F0" w:rsidRPr="00280F56" w:rsidRDefault="00E930F0" w:rsidP="00794E47">
            <w:pPr>
              <w:rPr>
                <w:rFonts w:ascii="Calibri" w:hAnsi="Calibri" w:cs="Calibri"/>
                <w:color w:val="000000"/>
                <w:szCs w:val="22"/>
              </w:rPr>
            </w:pPr>
          </w:p>
          <w:p w14:paraId="61C66BCA" w14:textId="77777777" w:rsidR="00E930F0" w:rsidRPr="00280F56" w:rsidRDefault="00E930F0" w:rsidP="00794E47">
            <w:pPr>
              <w:rPr>
                <w:rFonts w:ascii="Calibri" w:hAnsi="Calibri" w:cs="Calibri"/>
                <w:szCs w:val="22"/>
              </w:rPr>
            </w:pPr>
          </w:p>
        </w:tc>
        <w:tc>
          <w:tcPr>
            <w:tcW w:w="1134" w:type="dxa"/>
          </w:tcPr>
          <w:p w14:paraId="6CD8C60C"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1144</w:t>
            </w:r>
          </w:p>
          <w:p w14:paraId="14221800" w14:textId="77777777" w:rsidR="00E930F0" w:rsidRPr="00280F56" w:rsidRDefault="00E930F0" w:rsidP="00794E47">
            <w:pPr>
              <w:rPr>
                <w:rFonts w:ascii="Calibri" w:hAnsi="Calibri" w:cs="Calibri"/>
                <w:color w:val="000000"/>
                <w:szCs w:val="22"/>
              </w:rPr>
            </w:pPr>
          </w:p>
        </w:tc>
        <w:tc>
          <w:tcPr>
            <w:tcW w:w="1134" w:type="dxa"/>
          </w:tcPr>
          <w:p w14:paraId="27DEAAF0" w14:textId="77777777" w:rsidR="00E930F0" w:rsidRPr="00280F56" w:rsidRDefault="00E930F0" w:rsidP="00794E47">
            <w:pPr>
              <w:rPr>
                <w:rFonts w:ascii="Calibri" w:hAnsi="Calibri" w:cs="Calibri"/>
                <w:color w:val="000000"/>
                <w:szCs w:val="22"/>
                <w:lang w:eastAsia="zh-CN"/>
              </w:rPr>
            </w:pPr>
            <w:r w:rsidRPr="00280F56">
              <w:rPr>
                <w:rFonts w:ascii="Calibri" w:hAnsi="Calibri" w:cs="Calibri"/>
                <w:color w:val="000000"/>
                <w:szCs w:val="22"/>
              </w:rPr>
              <w:t>0.000378</w:t>
            </w:r>
          </w:p>
          <w:p w14:paraId="372D505D" w14:textId="77777777" w:rsidR="00E930F0" w:rsidRPr="00280F56" w:rsidRDefault="00E930F0" w:rsidP="00794E47">
            <w:pPr>
              <w:rPr>
                <w:rFonts w:ascii="Calibri" w:hAnsi="Calibri" w:cs="Calibri"/>
                <w:color w:val="000000"/>
                <w:szCs w:val="22"/>
              </w:rPr>
            </w:pPr>
          </w:p>
          <w:p w14:paraId="7AFF75E3" w14:textId="77777777" w:rsidR="00E930F0" w:rsidRPr="00280F56" w:rsidRDefault="00E930F0" w:rsidP="00794E47">
            <w:pPr>
              <w:rPr>
                <w:rFonts w:ascii="Calibri" w:hAnsi="Calibri" w:cs="Calibri"/>
                <w:szCs w:val="22"/>
              </w:rPr>
            </w:pPr>
          </w:p>
        </w:tc>
        <w:tc>
          <w:tcPr>
            <w:tcW w:w="1559" w:type="dxa"/>
          </w:tcPr>
          <w:p w14:paraId="355A8704" w14:textId="60A86710" w:rsidR="00E930F0" w:rsidRPr="00280F56" w:rsidRDefault="00E930F0" w:rsidP="00794E47">
            <w:pPr>
              <w:rPr>
                <w:rFonts w:ascii="Calibri" w:hAnsi="Calibri" w:cs="Calibri"/>
                <w:color w:val="000000"/>
                <w:szCs w:val="22"/>
              </w:rPr>
            </w:pPr>
            <w:r w:rsidRPr="00280F56">
              <w:rPr>
                <w:rFonts w:ascii="Calibri" w:hAnsi="Calibri" w:cs="Calibri"/>
                <w:color w:val="000000"/>
                <w:szCs w:val="22"/>
              </w:rPr>
              <w:t>0.</w:t>
            </w:r>
            <w:r w:rsidR="00794E47" w:rsidRPr="00280F56">
              <w:rPr>
                <w:rFonts w:ascii="Calibri" w:hAnsi="Calibri" w:cs="Calibri"/>
                <w:color w:val="000000"/>
                <w:szCs w:val="22"/>
              </w:rPr>
              <w:t>00743</w:t>
            </w:r>
          </w:p>
        </w:tc>
      </w:tr>
    </w:tbl>
    <w:p w14:paraId="699233B0" w14:textId="2AF161F0" w:rsidR="00794E47" w:rsidRPr="00280F56" w:rsidRDefault="00794E47" w:rsidP="00A861DD">
      <w:pPr>
        <w:pStyle w:val="BodyText"/>
      </w:pPr>
      <w:r w:rsidRPr="00280F56">
        <w:br/>
        <w:t>Table 4.</w:t>
      </w:r>
      <w:r w:rsidR="00C3237C" w:rsidRPr="00280F56">
        <w:t>3</w:t>
      </w:r>
      <w:r w:rsidRPr="00280F56">
        <w:t xml:space="preserve"> lists the Accelerometer offsets</w:t>
      </w:r>
      <w:r w:rsidR="00FC080E" w:rsidRPr="00280F56">
        <w:t xml:space="preserve"> for the Camera </w:t>
      </w:r>
      <w:r w:rsidR="00C97540">
        <w:t>IMU</w:t>
      </w:r>
      <w:r w:rsidRPr="00280F56">
        <w:t>.</w:t>
      </w:r>
      <w:r w:rsidR="00D04C5D" w:rsidRPr="00280F56">
        <w:t xml:space="preserve"> These were obtained from the </w:t>
      </w:r>
      <w:r w:rsidR="000F33C5" w:rsidRPr="00280F56">
        <w:t>a</w:t>
      </w:r>
      <w:r w:rsidR="00D04C5D" w:rsidRPr="00280F56">
        <w:t xml:space="preserve">xes shown in the table and the </w:t>
      </w:r>
      <w:r w:rsidR="00E50DA1">
        <w:t>MATLAB</w:t>
      </w:r>
      <w:r w:rsidR="00D04C5D" w:rsidRPr="00280F56">
        <w:t xml:space="preserve"> </w:t>
      </w:r>
      <w:proofErr w:type="spellStart"/>
      <w:r w:rsidR="00D04C5D" w:rsidRPr="00280F56">
        <w:t>polyfit</w:t>
      </w:r>
      <w:proofErr w:type="spellEnd"/>
      <w:r w:rsidR="00D04C5D" w:rsidRPr="00280F56">
        <w:t xml:space="preserve"> function</w:t>
      </w:r>
      <w:r w:rsidR="00E17D8C" w:rsidRPr="00280F56">
        <w:t xml:space="preserve"> </w:t>
      </w:r>
      <w:r w:rsidR="00E17D8C" w:rsidRPr="00280F56">
        <w:fldChar w:fldCharType="begin" w:fldLock="1"/>
      </w:r>
      <w:r w:rsidR="007211F0" w:rsidRPr="00280F56">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plainTextFormattedCitation":"(Matlab, 2023)","previouslyFormattedCitation":"(Matlab, 2023)"},"properties":{"noteIndex":0},"schema":"https://github.com/citation-style-language/schema/raw/master/csl-citation.json"}</w:instrText>
      </w:r>
      <w:r w:rsidR="00E17D8C" w:rsidRPr="00280F56">
        <w:fldChar w:fldCharType="separate"/>
      </w:r>
      <w:r w:rsidR="00E17D8C" w:rsidRPr="00280F56">
        <w:rPr>
          <w:noProof/>
        </w:rPr>
        <w:t>(</w:t>
      </w:r>
      <w:r w:rsidR="00E50DA1">
        <w:rPr>
          <w:noProof/>
        </w:rPr>
        <w:t>MATLAB</w:t>
      </w:r>
      <w:r w:rsidR="00E17D8C" w:rsidRPr="00280F56">
        <w:rPr>
          <w:noProof/>
        </w:rPr>
        <w:t>, 2023)</w:t>
      </w:r>
      <w:r w:rsidR="00E17D8C" w:rsidRPr="00280F56">
        <w:fldChar w:fldCharType="end"/>
      </w:r>
      <w:r w:rsidR="00D04C5D" w:rsidRPr="00280F56">
        <w:t xml:space="preserve"> was used to determine the first order equation parameters of s</w:t>
      </w:r>
      <w:r w:rsidR="00FC080E" w:rsidRPr="00280F56">
        <w:t>lope</w:t>
      </w:r>
      <w:r w:rsidR="00D04C5D" w:rsidRPr="00280F56">
        <w:t xml:space="preserve"> and offset.</w:t>
      </w:r>
      <w:r w:rsidR="00336F2C" w:rsidRPr="00280F56">
        <w:t xml:space="preserve"> X values used were -1, 0 and 1.</w:t>
      </w:r>
    </w:p>
    <w:p w14:paraId="65E67FC1" w14:textId="4D2C398F" w:rsidR="007701F5" w:rsidRPr="00280F56" w:rsidRDefault="007701F5" w:rsidP="00352A0E">
      <w:pPr>
        <w:pStyle w:val="Caption"/>
      </w:pPr>
      <w:bookmarkStart w:id="100" w:name="_Toc146546623"/>
      <w:bookmarkStart w:id="101" w:name="_Toc146547300"/>
      <w:bookmarkStart w:id="102" w:name="_Toc147143039"/>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3</w:t>
      </w:r>
      <w:r w:rsidR="001D6978">
        <w:fldChar w:fldCharType="end"/>
      </w:r>
      <w:r w:rsidRPr="00280F56">
        <w:t xml:space="preserve"> Accelerometer Slope and Offset Table</w:t>
      </w:r>
      <w:bookmarkEnd w:id="100"/>
      <w:bookmarkEnd w:id="101"/>
      <w:bookmarkEnd w:id="102"/>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FC080E" w:rsidRPr="00280F56" w14:paraId="24551977" w14:textId="6EEE6687" w:rsidTr="00FC080E">
        <w:trPr>
          <w:trHeight w:val="1076"/>
        </w:trPr>
        <w:tc>
          <w:tcPr>
            <w:tcW w:w="1156" w:type="dxa"/>
          </w:tcPr>
          <w:p w14:paraId="7E01635D" w14:textId="77777777" w:rsidR="00FC080E" w:rsidRPr="00280F56" w:rsidRDefault="00FC080E" w:rsidP="00FC080E">
            <w:r w:rsidRPr="00280F56">
              <w:t>Axis</w:t>
            </w:r>
          </w:p>
        </w:tc>
        <w:tc>
          <w:tcPr>
            <w:tcW w:w="1391" w:type="dxa"/>
          </w:tcPr>
          <w:p w14:paraId="10C06040" w14:textId="3D773389" w:rsidR="00FC080E" w:rsidRPr="00280F56" w:rsidRDefault="00FC080E" w:rsidP="00FC080E">
            <w:pPr>
              <w:rPr>
                <w:color w:val="000000"/>
              </w:rPr>
            </w:pPr>
            <w:r w:rsidRPr="00280F56">
              <w:rPr>
                <w:color w:val="000000"/>
              </w:rPr>
              <w:t>Flat, Facing Down (gravity = -1)</w:t>
            </w:r>
          </w:p>
        </w:tc>
        <w:tc>
          <w:tcPr>
            <w:tcW w:w="1391" w:type="dxa"/>
          </w:tcPr>
          <w:p w14:paraId="4E67E5BE" w14:textId="047E7271" w:rsidR="00FC080E" w:rsidRPr="00280F56" w:rsidRDefault="00FC080E" w:rsidP="00FC080E">
            <w:pPr>
              <w:rPr>
                <w:color w:val="000000"/>
              </w:rPr>
            </w:pPr>
            <w:r w:rsidRPr="00280F56">
              <w:rPr>
                <w:color w:val="000000"/>
              </w:rPr>
              <w:t xml:space="preserve">90deg, tilting left </w:t>
            </w:r>
            <w:r w:rsidRPr="00280F56">
              <w:rPr>
                <w:color w:val="000000"/>
              </w:rPr>
              <w:br/>
              <w:t>(gravity = 0)</w:t>
            </w:r>
          </w:p>
        </w:tc>
        <w:tc>
          <w:tcPr>
            <w:tcW w:w="1391" w:type="dxa"/>
          </w:tcPr>
          <w:p w14:paraId="164DD741" w14:textId="04ED1457" w:rsidR="00FC080E" w:rsidRPr="00280F56" w:rsidRDefault="00FC080E" w:rsidP="00FC080E">
            <w:pPr>
              <w:rPr>
                <w:color w:val="000000"/>
              </w:rPr>
            </w:pPr>
            <w:r w:rsidRPr="00280F56">
              <w:rPr>
                <w:color w:val="000000"/>
              </w:rPr>
              <w:t>Flat, Facing Up (gravity=1)</w:t>
            </w:r>
          </w:p>
        </w:tc>
        <w:tc>
          <w:tcPr>
            <w:tcW w:w="2126" w:type="dxa"/>
          </w:tcPr>
          <w:p w14:paraId="1A5C05DB" w14:textId="5F15934B" w:rsidR="00FC080E" w:rsidRPr="00280F56" w:rsidRDefault="00FC080E" w:rsidP="00FC080E">
            <w:pPr>
              <w:rPr>
                <w:color w:val="000000"/>
              </w:rPr>
            </w:pPr>
            <w:r w:rsidRPr="00280F56">
              <w:rPr>
                <w:color w:val="000000"/>
              </w:rPr>
              <w:t>Slope</w:t>
            </w:r>
          </w:p>
        </w:tc>
        <w:tc>
          <w:tcPr>
            <w:tcW w:w="2268" w:type="dxa"/>
          </w:tcPr>
          <w:p w14:paraId="575952F6" w14:textId="6F5E58FE" w:rsidR="00FC080E" w:rsidRPr="00280F56" w:rsidRDefault="00FC080E" w:rsidP="00FC080E">
            <w:pPr>
              <w:rPr>
                <w:color w:val="000000"/>
              </w:rPr>
            </w:pPr>
            <w:r w:rsidRPr="00280F56">
              <w:rPr>
                <w:color w:val="000000"/>
              </w:rPr>
              <w:t>Offset</w:t>
            </w:r>
          </w:p>
        </w:tc>
      </w:tr>
      <w:tr w:rsidR="00FC080E" w:rsidRPr="00280F56" w14:paraId="608FBAC6" w14:textId="188F3143" w:rsidTr="00FC080E">
        <w:trPr>
          <w:trHeight w:val="837"/>
        </w:trPr>
        <w:tc>
          <w:tcPr>
            <w:tcW w:w="1156" w:type="dxa"/>
          </w:tcPr>
          <w:p w14:paraId="6FBEACEA" w14:textId="54952315" w:rsidR="00FC080E" w:rsidRPr="00280F56" w:rsidRDefault="000F69BD" w:rsidP="00FC080E">
            <w:proofErr w:type="spellStart"/>
            <w:r w:rsidRPr="00280F56">
              <w:t>Accel</w:t>
            </w:r>
            <w:r w:rsidR="00FC080E" w:rsidRPr="00280F56">
              <w:t>_X</w:t>
            </w:r>
            <w:proofErr w:type="spellEnd"/>
          </w:p>
        </w:tc>
        <w:tc>
          <w:tcPr>
            <w:tcW w:w="1391" w:type="dxa"/>
          </w:tcPr>
          <w:p w14:paraId="64F05C24"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02984</w:t>
            </w:r>
          </w:p>
          <w:p w14:paraId="0E401DB9" w14:textId="608E6A58" w:rsidR="00FC080E" w:rsidRPr="00280F56" w:rsidRDefault="00FC080E" w:rsidP="00FC080E">
            <w:pPr>
              <w:rPr>
                <w:color w:val="000000"/>
              </w:rPr>
            </w:pPr>
          </w:p>
        </w:tc>
        <w:tc>
          <w:tcPr>
            <w:tcW w:w="1391" w:type="dxa"/>
          </w:tcPr>
          <w:p w14:paraId="01E96053"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9.720203</w:t>
            </w:r>
          </w:p>
          <w:p w14:paraId="39319045" w14:textId="52929AA5" w:rsidR="00FC080E" w:rsidRPr="00280F56" w:rsidRDefault="00FC080E" w:rsidP="00FC080E">
            <w:pPr>
              <w:rPr>
                <w:color w:val="000000"/>
              </w:rPr>
            </w:pPr>
          </w:p>
        </w:tc>
        <w:tc>
          <w:tcPr>
            <w:tcW w:w="1391" w:type="dxa"/>
          </w:tcPr>
          <w:p w14:paraId="7C6C5602"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20886</w:t>
            </w:r>
          </w:p>
          <w:p w14:paraId="00FC802D" w14:textId="5D437C43" w:rsidR="00FC080E" w:rsidRPr="00280F56" w:rsidRDefault="00FC080E" w:rsidP="00FC080E">
            <w:pPr>
              <w:rPr>
                <w:color w:val="000000"/>
              </w:rPr>
            </w:pPr>
          </w:p>
        </w:tc>
        <w:tc>
          <w:tcPr>
            <w:tcW w:w="2126" w:type="dxa"/>
          </w:tcPr>
          <w:p w14:paraId="45581FCE" w14:textId="0FAFE420" w:rsidR="00FC080E" w:rsidRPr="00280F56" w:rsidRDefault="00FC080E" w:rsidP="00FC080E">
            <w:pPr>
              <w:rPr>
                <w:color w:val="000000"/>
              </w:rPr>
            </w:pPr>
            <w:r w:rsidRPr="00280F56">
              <w:rPr>
                <w:color w:val="000000"/>
              </w:rPr>
              <w:t>0.</w:t>
            </w:r>
            <w:r w:rsidR="00887F59" w:rsidRPr="00280F56">
              <w:rPr>
                <w:color w:val="000000"/>
              </w:rPr>
              <w:t>0013</w:t>
            </w:r>
          </w:p>
        </w:tc>
        <w:tc>
          <w:tcPr>
            <w:tcW w:w="2268" w:type="dxa"/>
          </w:tcPr>
          <w:p w14:paraId="60C8EBDD" w14:textId="7C7C1B64" w:rsidR="00FC080E" w:rsidRPr="00280F56" w:rsidRDefault="00887F59" w:rsidP="00FC080E">
            <w:pPr>
              <w:rPr>
                <w:color w:val="000000"/>
                <w:lang w:eastAsia="zh-CN"/>
              </w:rPr>
            </w:pPr>
            <w:r w:rsidRPr="00280F56">
              <w:rPr>
                <w:color w:val="000000"/>
              </w:rPr>
              <w:t>0.0315</w:t>
            </w:r>
          </w:p>
          <w:p w14:paraId="170D68CF" w14:textId="77777777" w:rsidR="00FC080E" w:rsidRPr="00280F56" w:rsidRDefault="00FC080E" w:rsidP="00FC080E">
            <w:pPr>
              <w:rPr>
                <w:color w:val="000000"/>
              </w:rPr>
            </w:pPr>
          </w:p>
        </w:tc>
      </w:tr>
      <w:tr w:rsidR="00FC080E" w:rsidRPr="00280F56" w14:paraId="3C1AA376" w14:textId="6159629F" w:rsidTr="00FC080E">
        <w:trPr>
          <w:trHeight w:val="837"/>
        </w:trPr>
        <w:tc>
          <w:tcPr>
            <w:tcW w:w="1156" w:type="dxa"/>
          </w:tcPr>
          <w:p w14:paraId="04FD3572" w14:textId="260E2218" w:rsidR="00FC080E" w:rsidRPr="00280F56" w:rsidRDefault="000F69BD" w:rsidP="00FC080E">
            <w:proofErr w:type="spellStart"/>
            <w:r w:rsidRPr="00280F56">
              <w:t>Accel</w:t>
            </w:r>
            <w:r w:rsidR="00FC080E" w:rsidRPr="00280F56">
              <w:t>_Y</w:t>
            </w:r>
            <w:proofErr w:type="spellEnd"/>
          </w:p>
        </w:tc>
        <w:tc>
          <w:tcPr>
            <w:tcW w:w="1391" w:type="dxa"/>
          </w:tcPr>
          <w:p w14:paraId="187894D1"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10395</w:t>
            </w:r>
          </w:p>
          <w:p w14:paraId="1FD500D0" w14:textId="77777777" w:rsidR="00FC080E" w:rsidRPr="00280F56" w:rsidRDefault="00FC080E" w:rsidP="00FC080E">
            <w:pPr>
              <w:rPr>
                <w:color w:val="000000"/>
              </w:rPr>
            </w:pPr>
          </w:p>
        </w:tc>
        <w:tc>
          <w:tcPr>
            <w:tcW w:w="1391" w:type="dxa"/>
          </w:tcPr>
          <w:p w14:paraId="26302E1C"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59628</w:t>
            </w:r>
          </w:p>
          <w:p w14:paraId="515DFF52" w14:textId="77777777" w:rsidR="00FC080E" w:rsidRPr="00280F56" w:rsidRDefault="00FC080E" w:rsidP="00FC080E">
            <w:pPr>
              <w:rPr>
                <w:color w:val="000000"/>
              </w:rPr>
            </w:pPr>
          </w:p>
        </w:tc>
        <w:tc>
          <w:tcPr>
            <w:tcW w:w="1391" w:type="dxa"/>
          </w:tcPr>
          <w:p w14:paraId="12A6BDC8"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032943</w:t>
            </w:r>
          </w:p>
          <w:p w14:paraId="44FF7441" w14:textId="77777777" w:rsidR="00FC080E" w:rsidRPr="00280F56" w:rsidRDefault="00FC080E" w:rsidP="00FC080E">
            <w:pPr>
              <w:rPr>
                <w:color w:val="000000"/>
              </w:rPr>
            </w:pPr>
          </w:p>
        </w:tc>
        <w:tc>
          <w:tcPr>
            <w:tcW w:w="2126" w:type="dxa"/>
          </w:tcPr>
          <w:p w14:paraId="61961ECA" w14:textId="1E6FEE04" w:rsidR="00FC080E" w:rsidRPr="00280F56" w:rsidRDefault="00887F59" w:rsidP="00FC080E">
            <w:pPr>
              <w:rPr>
                <w:color w:val="000000"/>
              </w:rPr>
            </w:pPr>
            <w:r w:rsidRPr="00280F56">
              <w:rPr>
                <w:color w:val="000000"/>
              </w:rPr>
              <w:t>-2.338e-4</w:t>
            </w:r>
          </w:p>
        </w:tc>
        <w:tc>
          <w:tcPr>
            <w:tcW w:w="2268" w:type="dxa"/>
          </w:tcPr>
          <w:p w14:paraId="3714F998" w14:textId="071AE5A4" w:rsidR="00FC080E" w:rsidRPr="00280F56" w:rsidRDefault="00887F59" w:rsidP="00FC080E">
            <w:pPr>
              <w:rPr>
                <w:color w:val="000000"/>
              </w:rPr>
            </w:pPr>
            <w:r w:rsidRPr="00280F56">
              <w:rPr>
                <w:color w:val="000000"/>
              </w:rPr>
              <w:t>0.0325</w:t>
            </w:r>
          </w:p>
        </w:tc>
      </w:tr>
      <w:tr w:rsidR="00FC080E" w:rsidRPr="00280F56" w14:paraId="7E61BDF4" w14:textId="76A66E58" w:rsidTr="00FC080E">
        <w:trPr>
          <w:trHeight w:val="837"/>
        </w:trPr>
        <w:tc>
          <w:tcPr>
            <w:tcW w:w="1156" w:type="dxa"/>
          </w:tcPr>
          <w:p w14:paraId="64FDB284" w14:textId="6FC67620" w:rsidR="00FC080E" w:rsidRPr="00280F56" w:rsidRDefault="000F69BD" w:rsidP="00FC080E">
            <w:proofErr w:type="spellStart"/>
            <w:r w:rsidRPr="00280F56">
              <w:t>Accel</w:t>
            </w:r>
            <w:r w:rsidR="00FC080E" w:rsidRPr="00280F56">
              <w:t>_Z</w:t>
            </w:r>
            <w:proofErr w:type="spellEnd"/>
          </w:p>
        </w:tc>
        <w:tc>
          <w:tcPr>
            <w:tcW w:w="1391" w:type="dxa"/>
          </w:tcPr>
          <w:p w14:paraId="6D96C6E8"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9.4977</w:t>
            </w:r>
          </w:p>
          <w:p w14:paraId="3CB9EFC7" w14:textId="77777777" w:rsidR="00FC080E" w:rsidRPr="00280F56" w:rsidRDefault="00FC080E" w:rsidP="00FC080E">
            <w:pPr>
              <w:rPr>
                <w:color w:val="000000"/>
              </w:rPr>
            </w:pPr>
          </w:p>
        </w:tc>
        <w:tc>
          <w:tcPr>
            <w:tcW w:w="1391" w:type="dxa"/>
          </w:tcPr>
          <w:p w14:paraId="1DA3928C"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0.368226</w:t>
            </w:r>
          </w:p>
          <w:p w14:paraId="37917FC6" w14:textId="77777777" w:rsidR="00FC080E" w:rsidRPr="00280F56" w:rsidRDefault="00FC080E" w:rsidP="00FC080E">
            <w:pPr>
              <w:rPr>
                <w:color w:val="000000"/>
              </w:rPr>
            </w:pPr>
          </w:p>
        </w:tc>
        <w:tc>
          <w:tcPr>
            <w:tcW w:w="1391" w:type="dxa"/>
          </w:tcPr>
          <w:p w14:paraId="314DC3ED" w14:textId="77777777" w:rsidR="000F69BD" w:rsidRPr="00280F56" w:rsidRDefault="000F69BD" w:rsidP="000F69BD">
            <w:pPr>
              <w:rPr>
                <w:rFonts w:ascii="Calibri" w:hAnsi="Calibri" w:cs="Calibri"/>
                <w:color w:val="000000"/>
                <w:szCs w:val="22"/>
                <w:lang w:eastAsia="zh-CN"/>
              </w:rPr>
            </w:pPr>
            <w:r w:rsidRPr="00280F56">
              <w:rPr>
                <w:rFonts w:ascii="Calibri" w:hAnsi="Calibri" w:cs="Calibri"/>
                <w:color w:val="000000"/>
                <w:szCs w:val="22"/>
              </w:rPr>
              <w:t>10.22617</w:t>
            </w:r>
          </w:p>
          <w:p w14:paraId="383AE63B" w14:textId="77777777" w:rsidR="00FC080E" w:rsidRPr="00280F56" w:rsidRDefault="00FC080E" w:rsidP="00FC080E">
            <w:pPr>
              <w:rPr>
                <w:color w:val="000000"/>
              </w:rPr>
            </w:pPr>
          </w:p>
        </w:tc>
        <w:tc>
          <w:tcPr>
            <w:tcW w:w="2126" w:type="dxa"/>
          </w:tcPr>
          <w:p w14:paraId="24D653D2" w14:textId="48A07649" w:rsidR="00FC080E" w:rsidRPr="00280F56" w:rsidRDefault="00887F59" w:rsidP="00FC080E">
            <w:pPr>
              <w:rPr>
                <w:color w:val="000000"/>
              </w:rPr>
            </w:pPr>
            <w:r w:rsidRPr="00280F56">
              <w:rPr>
                <w:color w:val="000000"/>
              </w:rPr>
              <w:t>-1.0244e-4</w:t>
            </w:r>
          </w:p>
          <w:p w14:paraId="4D5A7468" w14:textId="77777777" w:rsidR="00FC080E" w:rsidRPr="00280F56" w:rsidRDefault="00FC080E" w:rsidP="00FC080E"/>
        </w:tc>
        <w:tc>
          <w:tcPr>
            <w:tcW w:w="2268" w:type="dxa"/>
          </w:tcPr>
          <w:p w14:paraId="2230A0CF" w14:textId="03093543" w:rsidR="00FC080E" w:rsidRPr="00280F56" w:rsidRDefault="00887F59" w:rsidP="00FC080E">
            <w:pPr>
              <w:rPr>
                <w:color w:val="000000"/>
                <w:lang w:eastAsia="zh-CN"/>
              </w:rPr>
            </w:pPr>
            <w:r w:rsidRPr="00280F56">
              <w:rPr>
                <w:color w:val="000000"/>
              </w:rPr>
              <w:t>0.0325</w:t>
            </w:r>
          </w:p>
          <w:p w14:paraId="3E95F5AC" w14:textId="77777777" w:rsidR="00FC080E" w:rsidRPr="00280F56" w:rsidRDefault="00FC080E" w:rsidP="00FC080E">
            <w:pPr>
              <w:rPr>
                <w:color w:val="000000"/>
              </w:rPr>
            </w:pPr>
          </w:p>
        </w:tc>
      </w:tr>
    </w:tbl>
    <w:p w14:paraId="3E74A6A1" w14:textId="5DF381B1" w:rsidR="00ED5B03" w:rsidRPr="00280F56" w:rsidRDefault="00336F2C" w:rsidP="00911BC0">
      <w:pPr>
        <w:pStyle w:val="BodyText"/>
      </w:pPr>
      <w:r w:rsidRPr="00280F56">
        <w:t xml:space="preserve">The offset and scaling values from Tables 4.2 and 4.3 are applied to each measurement to reduce calibration errors. </w:t>
      </w:r>
      <w:r w:rsidR="007605F0" w:rsidRPr="00280F56">
        <w:br/>
      </w:r>
      <w:r w:rsidR="0051206B" w:rsidRPr="00280F56">
        <w:t>Variation in the output matter</w:t>
      </w:r>
      <w:r w:rsidR="007605F0" w:rsidRPr="00280F56">
        <w:t xml:space="preserve">s </w:t>
      </w:r>
      <w:r w:rsidR="0051206B" w:rsidRPr="00280F56">
        <w:t xml:space="preserve">as it may mask any differences in technique. </w:t>
      </w:r>
      <w:r w:rsidR="00B00643" w:rsidRPr="00280F56">
        <w:t xml:space="preserve">Note that there is some </w:t>
      </w:r>
      <w:r w:rsidR="00B00643" w:rsidRPr="00280F56">
        <w:lastRenderedPageBreak/>
        <w:t>considerable variation in the output for a completely stationary vehicle</w:t>
      </w:r>
      <w:r w:rsidR="0051206B" w:rsidRPr="00280F56">
        <w:t xml:space="preserve">, indicating high </w:t>
      </w:r>
      <w:r w:rsidR="005F1C92" w:rsidRPr="00280F56">
        <w:t>noise floor of the sensors</w:t>
      </w:r>
      <w:r w:rsidR="00B00643" w:rsidRPr="00280F56">
        <w:t>.</w:t>
      </w:r>
      <w:r w:rsidR="00A8145C" w:rsidRPr="00280F56">
        <w:t xml:space="preserve"> The Madgwick, Kalman and Neural Network processes are meant to reduce these errors, providing they are gaussian in nature.</w:t>
      </w:r>
      <w:r w:rsidR="00630C50" w:rsidRPr="00280F56">
        <w:br/>
      </w:r>
      <w:r w:rsidR="00630C50" w:rsidRPr="00280F56">
        <w:br/>
      </w:r>
      <w:r w:rsidR="00ED5B03" w:rsidRPr="00280F56">
        <w:t xml:space="preserve">With the robotic arm in the neutral position as shown in </w:t>
      </w:r>
      <w:r w:rsidR="00911BC0" w:rsidRPr="00280F56">
        <w:t>Figure 3.1</w:t>
      </w:r>
      <w:r w:rsidR="00ED5B03" w:rsidRPr="00280F56">
        <w:t>, a sample of static results</w:t>
      </w:r>
      <w:r w:rsidR="00353F4B" w:rsidRPr="00280F56">
        <w:t xml:space="preserve"> from the robot arm sensors </w:t>
      </w:r>
      <w:r w:rsidR="00ED5B03" w:rsidRPr="00280F56">
        <w:t>is shown in Table 4.4.</w:t>
      </w:r>
    </w:p>
    <w:p w14:paraId="7589A7D0" w14:textId="1053A9C3" w:rsidR="00ED5B03" w:rsidRPr="00280F56" w:rsidRDefault="00ED5B03" w:rsidP="00352A0E">
      <w:pPr>
        <w:pStyle w:val="Caption"/>
      </w:pPr>
      <w:bookmarkStart w:id="103" w:name="_Toc146546624"/>
      <w:bookmarkStart w:id="104" w:name="_Toc146547301"/>
      <w:bookmarkStart w:id="105" w:name="_Toc147143040"/>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4</w:t>
      </w:r>
      <w:r w:rsidR="001D6978">
        <w:fldChar w:fldCharType="end"/>
      </w:r>
      <w:r w:rsidRPr="00280F56">
        <w:t xml:space="preserve"> Sample of </w:t>
      </w:r>
      <w:r w:rsidR="00213105" w:rsidRPr="00280F56">
        <w:t xml:space="preserve">Euler angle </w:t>
      </w:r>
      <w:r w:rsidRPr="00280F56">
        <w:t xml:space="preserve">results </w:t>
      </w:r>
      <w:r w:rsidR="007701F5" w:rsidRPr="00280F56">
        <w:t>using tool arm sensors while at rest.</w:t>
      </w:r>
      <w:bookmarkEnd w:id="103"/>
      <w:bookmarkEnd w:id="104"/>
      <w:bookmarkEnd w:id="105"/>
    </w:p>
    <w:tbl>
      <w:tblPr>
        <w:tblStyle w:val="TableGrid"/>
        <w:tblW w:w="4673" w:type="dxa"/>
        <w:jc w:val="center"/>
        <w:tblLayout w:type="fixed"/>
        <w:tblLook w:val="04A0" w:firstRow="1" w:lastRow="0" w:firstColumn="1" w:lastColumn="0" w:noHBand="0" w:noVBand="1"/>
      </w:tblPr>
      <w:tblGrid>
        <w:gridCol w:w="1555"/>
        <w:gridCol w:w="1417"/>
        <w:gridCol w:w="1701"/>
      </w:tblGrid>
      <w:tr w:rsidR="00213105" w:rsidRPr="00280F56" w14:paraId="37FF0F1F" w14:textId="77777777" w:rsidTr="00213105">
        <w:trPr>
          <w:jc w:val="center"/>
        </w:trPr>
        <w:tc>
          <w:tcPr>
            <w:tcW w:w="1555" w:type="dxa"/>
          </w:tcPr>
          <w:p w14:paraId="3EF03C3B" w14:textId="475E8707" w:rsidR="00213105" w:rsidRPr="00280F56" w:rsidRDefault="00213105" w:rsidP="007701F5">
            <w:proofErr w:type="spellStart"/>
            <w:r w:rsidRPr="00280F56">
              <w:t>Euler_Z</w:t>
            </w:r>
            <w:proofErr w:type="spellEnd"/>
          </w:p>
        </w:tc>
        <w:tc>
          <w:tcPr>
            <w:tcW w:w="1417" w:type="dxa"/>
          </w:tcPr>
          <w:p w14:paraId="21436A3E" w14:textId="553A4575" w:rsidR="00213105" w:rsidRPr="00280F56" w:rsidRDefault="00213105" w:rsidP="007701F5">
            <w:proofErr w:type="spellStart"/>
            <w:r w:rsidRPr="00280F56">
              <w:t>Euler_Y</w:t>
            </w:r>
            <w:proofErr w:type="spellEnd"/>
          </w:p>
        </w:tc>
        <w:tc>
          <w:tcPr>
            <w:tcW w:w="1701" w:type="dxa"/>
          </w:tcPr>
          <w:p w14:paraId="324F98F4" w14:textId="74290F8C" w:rsidR="00213105" w:rsidRPr="00280F56" w:rsidRDefault="00213105" w:rsidP="007701F5">
            <w:proofErr w:type="spellStart"/>
            <w:r w:rsidRPr="00280F56">
              <w:t>Euler_X</w:t>
            </w:r>
            <w:proofErr w:type="spellEnd"/>
          </w:p>
        </w:tc>
      </w:tr>
      <w:tr w:rsidR="00213105" w:rsidRPr="00280F56" w14:paraId="4E857BC9" w14:textId="77777777" w:rsidTr="00213105">
        <w:trPr>
          <w:jc w:val="center"/>
        </w:trPr>
        <w:tc>
          <w:tcPr>
            <w:tcW w:w="1555" w:type="dxa"/>
            <w:vAlign w:val="center"/>
          </w:tcPr>
          <w:tbl>
            <w:tblPr>
              <w:tblW w:w="1387" w:type="dxa"/>
              <w:tblLayout w:type="fixed"/>
              <w:tblLook w:val="04A0" w:firstRow="1" w:lastRow="0" w:firstColumn="1" w:lastColumn="0" w:noHBand="0" w:noVBand="1"/>
            </w:tblPr>
            <w:tblGrid>
              <w:gridCol w:w="1387"/>
            </w:tblGrid>
            <w:tr w:rsidR="00213105" w:rsidRPr="00280F56" w14:paraId="3C89B9AC" w14:textId="77777777" w:rsidTr="00213105">
              <w:trPr>
                <w:trHeight w:val="454"/>
              </w:trPr>
              <w:tc>
                <w:tcPr>
                  <w:tcW w:w="1387" w:type="dxa"/>
                  <w:tcBorders>
                    <w:top w:val="single" w:sz="4" w:space="0" w:color="8EA9DB"/>
                    <w:left w:val="nil"/>
                    <w:bottom w:val="single" w:sz="4" w:space="0" w:color="8EA9DB"/>
                    <w:right w:val="nil"/>
                  </w:tcBorders>
                  <w:shd w:val="clear" w:color="auto" w:fill="auto"/>
                  <w:noWrap/>
                  <w:vAlign w:val="bottom"/>
                  <w:hideMark/>
                </w:tcPr>
                <w:p w14:paraId="1EA8C6C6" w14:textId="7777777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lang w:eastAsia="zh-CN"/>
                    </w:rPr>
                    <w:t>0.278238171</w:t>
                  </w:r>
                </w:p>
              </w:tc>
            </w:tr>
          </w:tbl>
          <w:p w14:paraId="4EF3F4A6" w14:textId="77777777" w:rsidR="00213105" w:rsidRPr="00280F56" w:rsidRDefault="00213105" w:rsidP="007701F5"/>
        </w:tc>
        <w:tc>
          <w:tcPr>
            <w:tcW w:w="1417" w:type="dxa"/>
            <w:vAlign w:val="center"/>
          </w:tcPr>
          <w:tbl>
            <w:tblPr>
              <w:tblW w:w="3900" w:type="dxa"/>
              <w:tblLayout w:type="fixed"/>
              <w:tblLook w:val="04A0" w:firstRow="1" w:lastRow="0" w:firstColumn="1" w:lastColumn="0" w:noHBand="0" w:noVBand="1"/>
            </w:tblPr>
            <w:tblGrid>
              <w:gridCol w:w="1905"/>
              <w:gridCol w:w="1995"/>
            </w:tblGrid>
            <w:tr w:rsidR="00213105" w:rsidRPr="00280F56" w14:paraId="56A678EF" w14:textId="77777777" w:rsidTr="00213105">
              <w:trPr>
                <w:trHeight w:val="454"/>
              </w:trPr>
              <w:tc>
                <w:tcPr>
                  <w:tcW w:w="1280" w:type="dxa"/>
                  <w:tcBorders>
                    <w:top w:val="single" w:sz="4" w:space="0" w:color="8EA9DB"/>
                    <w:left w:val="nil"/>
                    <w:bottom w:val="single" w:sz="4" w:space="0" w:color="8EA9DB"/>
                    <w:right w:val="nil"/>
                  </w:tcBorders>
                  <w:shd w:val="clear" w:color="auto" w:fill="auto"/>
                  <w:noWrap/>
                  <w:vAlign w:val="bottom"/>
                  <w:hideMark/>
                </w:tcPr>
                <w:p w14:paraId="62A2C93E" w14:textId="7777777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lang w:eastAsia="zh-CN"/>
                    </w:rPr>
                    <w:t>0.52853157</w:t>
                  </w:r>
                </w:p>
              </w:tc>
              <w:tc>
                <w:tcPr>
                  <w:tcW w:w="1340" w:type="dxa"/>
                  <w:tcBorders>
                    <w:top w:val="single" w:sz="4" w:space="0" w:color="8EA9DB"/>
                    <w:left w:val="nil"/>
                    <w:bottom w:val="single" w:sz="4" w:space="0" w:color="8EA9DB"/>
                    <w:right w:val="nil"/>
                  </w:tcBorders>
                  <w:shd w:val="clear" w:color="auto" w:fill="auto"/>
                  <w:noWrap/>
                  <w:vAlign w:val="bottom"/>
                </w:tcPr>
                <w:p w14:paraId="1A0F43BD" w14:textId="2092A6BE" w:rsidR="00213105" w:rsidRPr="00280F56" w:rsidRDefault="00213105" w:rsidP="007701F5">
                  <w:pPr>
                    <w:rPr>
                      <w:rFonts w:ascii="Calibri" w:hAnsi="Calibri" w:cs="Calibri"/>
                      <w:color w:val="000000"/>
                      <w:szCs w:val="22"/>
                      <w:lang w:eastAsia="zh-CN"/>
                    </w:rPr>
                  </w:pPr>
                </w:p>
              </w:tc>
            </w:tr>
          </w:tbl>
          <w:p w14:paraId="7FFD5CB7" w14:textId="77777777" w:rsidR="00213105" w:rsidRPr="00280F56" w:rsidRDefault="00213105" w:rsidP="007701F5"/>
        </w:tc>
        <w:tc>
          <w:tcPr>
            <w:tcW w:w="1701" w:type="dxa"/>
            <w:vAlign w:val="center"/>
          </w:tcPr>
          <w:p w14:paraId="35DAE592" w14:textId="2C751CA6" w:rsidR="00213105" w:rsidRPr="00280F56" w:rsidRDefault="00213105" w:rsidP="007701F5">
            <w:r w:rsidRPr="00280F56">
              <w:rPr>
                <w:lang w:eastAsia="zh-CN"/>
              </w:rPr>
              <w:t>-90.0214431</w:t>
            </w:r>
          </w:p>
        </w:tc>
      </w:tr>
    </w:tbl>
    <w:p w14:paraId="3E374BC2" w14:textId="60EE419A" w:rsidR="00213105" w:rsidRPr="00280F56" w:rsidRDefault="00213105" w:rsidP="00352A0E">
      <w:pPr>
        <w:pStyle w:val="Caption"/>
      </w:pPr>
      <w:bookmarkStart w:id="106" w:name="_Toc146546625"/>
      <w:bookmarkStart w:id="107" w:name="_Toc146547302"/>
      <w:bookmarkStart w:id="108" w:name="_Toc147143041"/>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5</w:t>
      </w:r>
      <w:r w:rsidR="001D6978">
        <w:fldChar w:fldCharType="end"/>
      </w:r>
      <w:r w:rsidRPr="00280F56">
        <w:t xml:space="preserve"> Joint angles of Robot at rest</w:t>
      </w:r>
      <w:bookmarkEnd w:id="106"/>
      <w:bookmarkEnd w:id="107"/>
      <w:bookmarkEnd w:id="108"/>
    </w:p>
    <w:tbl>
      <w:tblPr>
        <w:tblStyle w:val="TableGrid"/>
        <w:tblW w:w="0" w:type="auto"/>
        <w:tblLayout w:type="fixed"/>
        <w:tblLook w:val="04A0" w:firstRow="1" w:lastRow="0" w:firstColumn="1" w:lastColumn="0" w:noHBand="0" w:noVBand="1"/>
      </w:tblPr>
      <w:tblGrid>
        <w:gridCol w:w="1129"/>
        <w:gridCol w:w="1560"/>
        <w:gridCol w:w="1275"/>
        <w:gridCol w:w="1137"/>
        <w:gridCol w:w="987"/>
        <w:gridCol w:w="1028"/>
        <w:gridCol w:w="1945"/>
      </w:tblGrid>
      <w:tr w:rsidR="00213105" w:rsidRPr="00280F56" w14:paraId="3DFB9F8C" w14:textId="77777777" w:rsidTr="007A2974">
        <w:tc>
          <w:tcPr>
            <w:tcW w:w="1129" w:type="dxa"/>
          </w:tcPr>
          <w:p w14:paraId="28DB047C" w14:textId="75BDC451" w:rsidR="00213105" w:rsidRPr="00280F56" w:rsidRDefault="00213105" w:rsidP="007701F5">
            <w:r w:rsidRPr="00280F56">
              <w:t>Angle</w:t>
            </w:r>
          </w:p>
        </w:tc>
        <w:tc>
          <w:tcPr>
            <w:tcW w:w="1560" w:type="dxa"/>
          </w:tcPr>
          <w:p w14:paraId="79991213" w14:textId="1D0A2285" w:rsidR="00213105" w:rsidRPr="00280F56" w:rsidRDefault="00213105" w:rsidP="007701F5">
            <w:r w:rsidRPr="00280F56">
              <w:t>Base</w:t>
            </w:r>
          </w:p>
        </w:tc>
        <w:tc>
          <w:tcPr>
            <w:tcW w:w="1275" w:type="dxa"/>
          </w:tcPr>
          <w:p w14:paraId="005765E2" w14:textId="1C3056B7" w:rsidR="00213105" w:rsidRPr="00280F56" w:rsidRDefault="00213105" w:rsidP="007701F5">
            <w:r w:rsidRPr="00280F56">
              <w:t>Shoulder</w:t>
            </w:r>
          </w:p>
        </w:tc>
        <w:tc>
          <w:tcPr>
            <w:tcW w:w="1137" w:type="dxa"/>
          </w:tcPr>
          <w:p w14:paraId="33EC2FB2" w14:textId="47F8D91D" w:rsidR="00213105" w:rsidRPr="00280F56" w:rsidRDefault="00213105" w:rsidP="007701F5">
            <w:r w:rsidRPr="00280F56">
              <w:t>Elbow</w:t>
            </w:r>
          </w:p>
        </w:tc>
        <w:tc>
          <w:tcPr>
            <w:tcW w:w="987" w:type="dxa"/>
          </w:tcPr>
          <w:p w14:paraId="06EE9A08" w14:textId="77FF621E" w:rsidR="00213105" w:rsidRPr="00280F56" w:rsidRDefault="00213105" w:rsidP="007701F5">
            <w:r w:rsidRPr="00280F56">
              <w:t>Wrist 1</w:t>
            </w:r>
            <w:r w:rsidR="00911BC0" w:rsidRPr="00280F56">
              <w:br/>
              <w:t>(Roll)</w:t>
            </w:r>
          </w:p>
        </w:tc>
        <w:tc>
          <w:tcPr>
            <w:tcW w:w="1028" w:type="dxa"/>
          </w:tcPr>
          <w:p w14:paraId="0A97E905" w14:textId="34B31F1A" w:rsidR="00213105" w:rsidRPr="00280F56" w:rsidRDefault="00213105" w:rsidP="007701F5">
            <w:r w:rsidRPr="00280F56">
              <w:t>Wrist 2</w:t>
            </w:r>
            <w:r w:rsidR="00911BC0" w:rsidRPr="00280F56">
              <w:br/>
              <w:t>(Pitch)</w:t>
            </w:r>
          </w:p>
        </w:tc>
        <w:tc>
          <w:tcPr>
            <w:tcW w:w="1945" w:type="dxa"/>
          </w:tcPr>
          <w:p w14:paraId="00D31C91" w14:textId="772DB65B" w:rsidR="00213105" w:rsidRPr="00280F56" w:rsidRDefault="00213105" w:rsidP="007701F5">
            <w:r w:rsidRPr="00280F56">
              <w:t>Wrist 3</w:t>
            </w:r>
            <w:r w:rsidR="00A2015B" w:rsidRPr="00280F56">
              <w:br/>
              <w:t>(Yaw)</w:t>
            </w:r>
          </w:p>
        </w:tc>
      </w:tr>
      <w:tr w:rsidR="00213105" w:rsidRPr="00280F56" w14:paraId="31FAFD46" w14:textId="77777777" w:rsidTr="007A2974">
        <w:tc>
          <w:tcPr>
            <w:tcW w:w="1129" w:type="dxa"/>
          </w:tcPr>
          <w:p w14:paraId="61061993" w14:textId="4C9A41EE" w:rsidR="00213105" w:rsidRPr="00280F56" w:rsidRDefault="00213105" w:rsidP="007701F5">
            <w:pPr>
              <w:rPr>
                <w:rFonts w:ascii="Calibri" w:hAnsi="Calibri" w:cs="Calibri"/>
                <w:color w:val="000000"/>
                <w:szCs w:val="22"/>
              </w:rPr>
            </w:pPr>
            <w:r w:rsidRPr="00280F56">
              <w:rPr>
                <w:rFonts w:ascii="Calibri" w:hAnsi="Calibri" w:cs="Calibri"/>
                <w:color w:val="000000"/>
                <w:szCs w:val="22"/>
              </w:rPr>
              <w:t>Radians</w:t>
            </w:r>
          </w:p>
        </w:tc>
        <w:tc>
          <w:tcPr>
            <w:tcW w:w="1560" w:type="dxa"/>
          </w:tcPr>
          <w:p w14:paraId="537DD049" w14:textId="0D74252B"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0.0002992788897913101</w:t>
            </w:r>
          </w:p>
          <w:p w14:paraId="79249287" w14:textId="77777777" w:rsidR="00213105" w:rsidRPr="00280F56" w:rsidRDefault="00213105" w:rsidP="007701F5"/>
        </w:tc>
        <w:tc>
          <w:tcPr>
            <w:tcW w:w="1275" w:type="dxa"/>
          </w:tcPr>
          <w:p w14:paraId="0B163417" w14:textId="5CD2E049"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1.570928399</w:t>
            </w:r>
          </w:p>
        </w:tc>
        <w:tc>
          <w:tcPr>
            <w:tcW w:w="1137" w:type="dxa"/>
          </w:tcPr>
          <w:p w14:paraId="6DD91152" w14:textId="69104637"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2.3667E-05</w:t>
            </w:r>
          </w:p>
        </w:tc>
        <w:tc>
          <w:tcPr>
            <w:tcW w:w="987" w:type="dxa"/>
          </w:tcPr>
          <w:p w14:paraId="3B7A751E" w14:textId="18252C5A"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8.39233E-05</w:t>
            </w:r>
          </w:p>
        </w:tc>
        <w:tc>
          <w:tcPr>
            <w:tcW w:w="1028" w:type="dxa"/>
          </w:tcPr>
          <w:p w14:paraId="63EBE354" w14:textId="76C4272C"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1.5705477</w:t>
            </w:r>
          </w:p>
        </w:tc>
        <w:tc>
          <w:tcPr>
            <w:tcW w:w="1945" w:type="dxa"/>
          </w:tcPr>
          <w:p w14:paraId="6B7CE8C7" w14:textId="68724CB8" w:rsidR="00213105" w:rsidRPr="00280F56" w:rsidRDefault="00213105" w:rsidP="007701F5">
            <w:pPr>
              <w:rPr>
                <w:rFonts w:ascii="Calibri" w:hAnsi="Calibri" w:cs="Calibri"/>
                <w:color w:val="000000"/>
                <w:szCs w:val="22"/>
                <w:lang w:eastAsia="zh-CN"/>
              </w:rPr>
            </w:pPr>
            <w:r w:rsidRPr="00280F56">
              <w:rPr>
                <w:rFonts w:ascii="Calibri" w:hAnsi="Calibri" w:cs="Calibri"/>
                <w:color w:val="000000"/>
                <w:szCs w:val="22"/>
              </w:rPr>
              <w:t>-7.230440248662262e-05</w:t>
            </w:r>
          </w:p>
        </w:tc>
      </w:tr>
      <w:tr w:rsidR="00213105" w:rsidRPr="00280F56" w14:paraId="566BA9A8" w14:textId="77777777" w:rsidTr="007A2974">
        <w:tc>
          <w:tcPr>
            <w:tcW w:w="1129" w:type="dxa"/>
          </w:tcPr>
          <w:p w14:paraId="3CA856BB" w14:textId="5D23291E" w:rsidR="00213105" w:rsidRPr="00280F56" w:rsidRDefault="00213105" w:rsidP="007701F5">
            <w:pPr>
              <w:rPr>
                <w:rFonts w:ascii="Calibri" w:hAnsi="Calibri" w:cs="Calibri"/>
                <w:color w:val="000000"/>
                <w:szCs w:val="22"/>
              </w:rPr>
            </w:pPr>
            <w:r w:rsidRPr="00280F56">
              <w:rPr>
                <w:rFonts w:ascii="Calibri" w:hAnsi="Calibri" w:cs="Calibri"/>
                <w:color w:val="000000"/>
                <w:szCs w:val="22"/>
              </w:rPr>
              <w:t>Degrees</w:t>
            </w:r>
          </w:p>
        </w:tc>
        <w:tc>
          <w:tcPr>
            <w:tcW w:w="1560" w:type="dxa"/>
          </w:tcPr>
          <w:p w14:paraId="21140AE5" w14:textId="18DD70FB"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17147417</w:t>
            </w:r>
          </w:p>
        </w:tc>
        <w:tc>
          <w:tcPr>
            <w:tcW w:w="1275" w:type="dxa"/>
          </w:tcPr>
          <w:p w14:paraId="18F2A732" w14:textId="68397DCA"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90.00756717</w:t>
            </w:r>
          </w:p>
        </w:tc>
        <w:tc>
          <w:tcPr>
            <w:tcW w:w="1137" w:type="dxa"/>
          </w:tcPr>
          <w:p w14:paraId="3004DEE4" w14:textId="2AD00215"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135602</w:t>
            </w:r>
          </w:p>
        </w:tc>
        <w:tc>
          <w:tcPr>
            <w:tcW w:w="987" w:type="dxa"/>
          </w:tcPr>
          <w:p w14:paraId="45E78D5F" w14:textId="539F1138" w:rsidR="007A2974"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4808453</w:t>
            </w:r>
          </w:p>
        </w:tc>
        <w:tc>
          <w:tcPr>
            <w:tcW w:w="1028" w:type="dxa"/>
          </w:tcPr>
          <w:p w14:paraId="5F27465C" w14:textId="17C9F60F" w:rsidR="00213105"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89.98575473</w:t>
            </w:r>
          </w:p>
        </w:tc>
        <w:tc>
          <w:tcPr>
            <w:tcW w:w="1945" w:type="dxa"/>
          </w:tcPr>
          <w:p w14:paraId="6233A2F8" w14:textId="77777777" w:rsidR="007A2974" w:rsidRPr="00280F56" w:rsidRDefault="007A2974" w:rsidP="007701F5">
            <w:pPr>
              <w:rPr>
                <w:rFonts w:ascii="Calibri" w:hAnsi="Calibri" w:cs="Calibri"/>
                <w:color w:val="000000"/>
                <w:szCs w:val="22"/>
                <w:lang w:eastAsia="zh-CN"/>
              </w:rPr>
            </w:pPr>
            <w:r w:rsidRPr="00280F56">
              <w:rPr>
                <w:rFonts w:ascii="Calibri" w:hAnsi="Calibri" w:cs="Calibri"/>
                <w:color w:val="000000"/>
                <w:szCs w:val="22"/>
              </w:rPr>
              <w:t>-0.004142737</w:t>
            </w:r>
          </w:p>
          <w:p w14:paraId="00C310E4" w14:textId="77777777" w:rsidR="00213105" w:rsidRPr="00280F56" w:rsidRDefault="00213105" w:rsidP="007701F5">
            <w:pPr>
              <w:rPr>
                <w:rFonts w:ascii="Calibri" w:hAnsi="Calibri" w:cs="Calibri"/>
                <w:color w:val="000000"/>
                <w:szCs w:val="22"/>
              </w:rPr>
            </w:pPr>
          </w:p>
        </w:tc>
      </w:tr>
    </w:tbl>
    <w:p w14:paraId="7AF3484A" w14:textId="23F4DA70" w:rsidR="00797231" w:rsidRPr="00280F56" w:rsidRDefault="00C66355" w:rsidP="00797231">
      <w:pPr>
        <w:pStyle w:val="BodyText"/>
      </w:pPr>
      <w:r w:rsidRPr="00280F56">
        <w:br/>
      </w:r>
      <w:r w:rsidR="0065746C" w:rsidRPr="00280F56">
        <w:t>The various orientation determination methods were applied with the following results.</w:t>
      </w:r>
    </w:p>
    <w:p w14:paraId="35BA5C67" w14:textId="4D2BAB61" w:rsidR="00A8145C" w:rsidRPr="00280F56" w:rsidRDefault="001D7C84" w:rsidP="00253974">
      <w:pPr>
        <w:pStyle w:val="Heading2"/>
        <w:rPr>
          <w:noProof w:val="0"/>
        </w:rPr>
      </w:pPr>
      <w:bookmarkStart w:id="109" w:name="_Toc146552348"/>
      <w:r w:rsidRPr="00280F56">
        <w:rPr>
          <w:noProof w:val="0"/>
        </w:rPr>
        <w:t xml:space="preserve">Filter Performance </w:t>
      </w:r>
      <w:r w:rsidR="00797231" w:rsidRPr="00280F56">
        <w:rPr>
          <w:noProof w:val="0"/>
        </w:rPr>
        <w:t>on a stationary vehicle</w:t>
      </w:r>
      <w:bookmarkEnd w:id="109"/>
      <w:r w:rsidR="00887F59" w:rsidRPr="00280F56">
        <w:rPr>
          <w:noProof w:val="0"/>
        </w:rPr>
        <w:t xml:space="preserve"> </w:t>
      </w:r>
    </w:p>
    <w:p w14:paraId="726428F6" w14:textId="571C52E7" w:rsidR="000D4BF9" w:rsidRPr="00280F56" w:rsidRDefault="00E74685" w:rsidP="000D4BF9">
      <w:pPr>
        <w:pStyle w:val="BodyText"/>
      </w:pPr>
      <w:r w:rsidRPr="00280F56">
        <w:t xml:space="preserve">Applying the </w:t>
      </w:r>
      <w:r w:rsidR="00E50DA1">
        <w:t>MATLAB</w:t>
      </w:r>
      <w:r w:rsidR="002245F1" w:rsidRPr="00280F56">
        <w:t xml:space="preserve"> </w:t>
      </w:r>
      <w:r w:rsidRPr="00280F56">
        <w:t>Madgwick</w:t>
      </w:r>
      <w:r w:rsidR="002245F1" w:rsidRPr="00280F56">
        <w:t xml:space="preserve"> function from Madgwick’s website </w:t>
      </w:r>
      <w:r w:rsidR="002A7F81" w:rsidRPr="00280F56">
        <w:fldChar w:fldCharType="begin" w:fldLock="1"/>
      </w:r>
      <w:r w:rsidR="00A7254B" w:rsidRPr="00280F56">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eviouslyFormattedCitation":"(Madgwick, 2009)"},"properties":{"noteIndex":0},"schema":"https://github.com/citation-style-language/schema/raw/master/csl-citation.json"}</w:instrText>
      </w:r>
      <w:r w:rsidR="002A7F81" w:rsidRPr="00280F56">
        <w:fldChar w:fldCharType="separate"/>
      </w:r>
      <w:r w:rsidR="002A7F81" w:rsidRPr="00280F56">
        <w:rPr>
          <w:noProof/>
        </w:rPr>
        <w:t>(Madgwick, 2009)</w:t>
      </w:r>
      <w:r w:rsidR="002A7F81" w:rsidRPr="00280F56">
        <w:fldChar w:fldCharType="end"/>
      </w:r>
      <w:r w:rsidR="002A7F81" w:rsidRPr="00280F56">
        <w:t xml:space="preserve"> </w:t>
      </w:r>
      <w:r w:rsidRPr="00280F56">
        <w:t>(</w:t>
      </w:r>
      <w:r w:rsidR="00F67348" w:rsidRPr="00280F56">
        <w:t xml:space="preserve">code </w:t>
      </w:r>
      <w:r w:rsidR="002245F1" w:rsidRPr="00280F56">
        <w:t>dated 28/</w:t>
      </w:r>
      <w:r w:rsidR="00F67348" w:rsidRPr="00280F56">
        <w:t>0</w:t>
      </w:r>
      <w:r w:rsidR="002245F1" w:rsidRPr="00280F56">
        <w:t xml:space="preserve">8/2011) </w:t>
      </w:r>
      <w:r w:rsidRPr="00280F56">
        <w:t xml:space="preserve">produced the following results on a stationary vehicle, demonstrated in </w:t>
      </w:r>
      <w:r w:rsidR="00F67348" w:rsidRPr="00280F56">
        <w:t xml:space="preserve">Table </w:t>
      </w:r>
      <w:r w:rsidRPr="00280F56">
        <w:t>4.</w:t>
      </w:r>
      <w:r w:rsidR="007701F5" w:rsidRPr="00280F56">
        <w:t>7</w:t>
      </w:r>
      <w:r w:rsidRPr="00280F56">
        <w:t>. Settings for the Madgwick filter were left at defaults. These defaults were a</w:t>
      </w:r>
      <w:r w:rsidR="002245F1" w:rsidRPr="00280F56">
        <w:t xml:space="preserve"> sample period of 1/996, and a </w:t>
      </w:r>
      <w:r w:rsidR="007701F5" w:rsidRPr="00280F56">
        <w:t>b</w:t>
      </w:r>
      <w:r w:rsidR="002245F1" w:rsidRPr="00280F56">
        <w:t>eta gain value</w:t>
      </w:r>
      <w:r w:rsidRPr="00280F56">
        <w:t xml:space="preserve"> of 0.</w:t>
      </w:r>
      <w:r w:rsidR="002245F1" w:rsidRPr="00280F56">
        <w:t>1</w:t>
      </w:r>
      <w:r w:rsidRPr="00280F56">
        <w:t xml:space="preserve">. </w:t>
      </w:r>
      <w:r w:rsidR="00C74F4B" w:rsidRPr="00280F56">
        <w:t>The time taken to process 9</w:t>
      </w:r>
      <w:r w:rsidR="00F67348" w:rsidRPr="00280F56">
        <w:t>9</w:t>
      </w:r>
      <w:r w:rsidR="00C74F4B" w:rsidRPr="00280F56">
        <w:t xml:space="preserve">6 sensor readings </w:t>
      </w:r>
      <w:r w:rsidR="009E5AF8" w:rsidRPr="00280F56">
        <w:t xml:space="preserve">from the camera </w:t>
      </w:r>
      <w:r w:rsidR="00C97540">
        <w:t>IMU</w:t>
      </w:r>
      <w:r w:rsidR="009E5AF8" w:rsidRPr="00280F56">
        <w:t xml:space="preserve"> </w:t>
      </w:r>
      <w:r w:rsidR="00C74F4B" w:rsidRPr="00280F56">
        <w:t>was 0.0</w:t>
      </w:r>
      <w:r w:rsidR="00F67348" w:rsidRPr="00280F56">
        <w:t>42</w:t>
      </w:r>
      <w:r w:rsidR="009E5AF8" w:rsidRPr="00280F56">
        <w:t>7</w:t>
      </w:r>
      <w:r w:rsidR="00F67348" w:rsidRPr="00280F56">
        <w:t xml:space="preserve"> </w:t>
      </w:r>
      <w:r w:rsidR="00C74F4B" w:rsidRPr="00280F56">
        <w:t>seconds</w:t>
      </w:r>
      <w:r w:rsidR="00F67348" w:rsidRPr="00280F56">
        <w:t xml:space="preserve"> using the tic/toc method in </w:t>
      </w:r>
      <w:r w:rsidR="00E50DA1">
        <w:t>MATLAB</w:t>
      </w:r>
      <w:r w:rsidR="00C74F4B" w:rsidRPr="00280F56">
        <w:t xml:space="preserve">. </w:t>
      </w:r>
      <w:r w:rsidR="00F67348" w:rsidRPr="00280F56">
        <w:t>As the code runs faster than the recommended</w:t>
      </w:r>
      <w:r w:rsidR="002A7F81" w:rsidRPr="00280F56">
        <w:t xml:space="preserve"> minimum </w:t>
      </w:r>
      <w:r w:rsidR="00865E08">
        <w:t>of</w:t>
      </w:r>
      <w:r w:rsidR="00F67348" w:rsidRPr="00280F56">
        <w:t xml:space="preserve"> 1/10 second </w:t>
      </w:r>
      <w:r w:rsidR="002A7F81" w:rsidRPr="00280F56">
        <w:t xml:space="preserve">code runtime recommended </w:t>
      </w:r>
      <w:r w:rsidR="00F67348" w:rsidRPr="00280F56">
        <w:t>for the tic/toc approach, the code was looped 10 times and the tic/toc result is an average</w:t>
      </w:r>
      <w:r w:rsidR="00865E08">
        <w:t xml:space="preserve"> of all runs</w:t>
      </w:r>
      <w:r w:rsidR="00F67348" w:rsidRPr="00280F56">
        <w:t xml:space="preserve">. </w:t>
      </w:r>
      <w:r w:rsidR="000D4BF9" w:rsidRPr="00280F56">
        <w:t>The results of the Madgwick filter are shown in Table 4.</w:t>
      </w:r>
      <w:r w:rsidR="007701F5" w:rsidRPr="00280F56">
        <w:t>7</w:t>
      </w:r>
      <w:r w:rsidR="000D4BF9" w:rsidRPr="00280F56">
        <w:t>.</w:t>
      </w:r>
    </w:p>
    <w:p w14:paraId="292A2C90" w14:textId="7C11B8AF" w:rsidR="00F67348" w:rsidRPr="00280F56" w:rsidRDefault="000D4BF9" w:rsidP="000D4BF9">
      <w:pPr>
        <w:pStyle w:val="BodyText"/>
      </w:pPr>
      <w:bookmarkStart w:id="110" w:name="_Toc146546626"/>
      <w:bookmarkStart w:id="111" w:name="_Toc147143042"/>
      <w:r w:rsidRPr="00280F56">
        <w:t xml:space="preserve">Table </w:t>
      </w:r>
      <w:fldSimple w:instr=" STYLEREF 1 \s ">
        <w:r w:rsidR="001D6978">
          <w:rPr>
            <w:noProof/>
          </w:rPr>
          <w:t>4</w:t>
        </w:r>
      </w:fldSimple>
      <w:r w:rsidR="001D6978">
        <w:t>.</w:t>
      </w:r>
      <w:fldSimple w:instr=" SEQ Table \* ARABIC \s 1 ">
        <w:r w:rsidR="001D6978">
          <w:rPr>
            <w:noProof/>
          </w:rPr>
          <w:t>6</w:t>
        </w:r>
      </w:fldSimple>
      <w:r w:rsidRPr="00280F56">
        <w:t xml:space="preserve"> Madgwick filter results from a stationary vehicle.</w:t>
      </w:r>
      <w:bookmarkEnd w:id="110"/>
      <w:bookmarkEnd w:id="111"/>
    </w:p>
    <w:tbl>
      <w:tblPr>
        <w:tblStyle w:val="TableGrid"/>
        <w:tblW w:w="0" w:type="auto"/>
        <w:tblLook w:val="04A0" w:firstRow="1" w:lastRow="0" w:firstColumn="1" w:lastColumn="0" w:noHBand="0" w:noVBand="1"/>
      </w:tblPr>
      <w:tblGrid>
        <w:gridCol w:w="3020"/>
        <w:gridCol w:w="3020"/>
        <w:gridCol w:w="3021"/>
      </w:tblGrid>
      <w:tr w:rsidR="000D4BF9" w:rsidRPr="00280F56" w14:paraId="3B82B53B" w14:textId="77777777" w:rsidTr="000D4BF9">
        <w:tc>
          <w:tcPr>
            <w:tcW w:w="3020" w:type="dxa"/>
          </w:tcPr>
          <w:p w14:paraId="67678B22" w14:textId="5F63D7B1" w:rsidR="000D4BF9" w:rsidRPr="00280F56" w:rsidRDefault="000D4BF9" w:rsidP="000D4BF9">
            <w:pPr>
              <w:pStyle w:val="BodyText"/>
            </w:pPr>
            <w:r w:rsidRPr="00280F56">
              <w:t>Angle X</w:t>
            </w:r>
            <w:r w:rsidR="00BC3115" w:rsidRPr="00280F56">
              <w:t xml:space="preserve"> (Roll)</w:t>
            </w:r>
          </w:p>
        </w:tc>
        <w:tc>
          <w:tcPr>
            <w:tcW w:w="3020" w:type="dxa"/>
          </w:tcPr>
          <w:p w14:paraId="0A517EFB" w14:textId="7E6956E9" w:rsidR="000D4BF9" w:rsidRPr="00280F56" w:rsidRDefault="000D4BF9" w:rsidP="000D4BF9">
            <w:pPr>
              <w:pStyle w:val="BodyText"/>
            </w:pPr>
            <w:r w:rsidRPr="00280F56">
              <w:t>Angle Y</w:t>
            </w:r>
            <w:r w:rsidR="00BC3115" w:rsidRPr="00280F56">
              <w:t xml:space="preserve"> (Pitch)</w:t>
            </w:r>
          </w:p>
        </w:tc>
        <w:tc>
          <w:tcPr>
            <w:tcW w:w="3021" w:type="dxa"/>
          </w:tcPr>
          <w:p w14:paraId="73811EAD" w14:textId="341DCA7A" w:rsidR="000D4BF9" w:rsidRPr="00280F56" w:rsidRDefault="000D4BF9" w:rsidP="000D4BF9">
            <w:pPr>
              <w:pStyle w:val="BodyText"/>
            </w:pPr>
            <w:r w:rsidRPr="00280F56">
              <w:t>Angle Z</w:t>
            </w:r>
            <w:r w:rsidR="00BC3115" w:rsidRPr="00280F56">
              <w:t xml:space="preserve"> (Yaw)</w:t>
            </w:r>
          </w:p>
        </w:tc>
      </w:tr>
      <w:tr w:rsidR="000D4BF9" w:rsidRPr="00280F56" w14:paraId="2E6A52BB" w14:textId="77777777" w:rsidTr="000D4BF9">
        <w:tc>
          <w:tcPr>
            <w:tcW w:w="3020" w:type="dxa"/>
          </w:tcPr>
          <w:p w14:paraId="206F5EF2" w14:textId="758C93B4" w:rsidR="000D4BF9" w:rsidRPr="00280F56" w:rsidRDefault="000D4BF9" w:rsidP="000D4BF9">
            <w:pPr>
              <w:pStyle w:val="BodyText"/>
            </w:pPr>
            <w:r w:rsidRPr="00280F56">
              <w:t>-0.2286</w:t>
            </w:r>
          </w:p>
        </w:tc>
        <w:tc>
          <w:tcPr>
            <w:tcW w:w="3020" w:type="dxa"/>
          </w:tcPr>
          <w:p w14:paraId="6B9A1A77" w14:textId="4EA1CB9A" w:rsidR="000D4BF9" w:rsidRPr="00280F56" w:rsidRDefault="000D4BF9" w:rsidP="000D4BF9">
            <w:pPr>
              <w:pStyle w:val="BodyText"/>
            </w:pPr>
            <w:r w:rsidRPr="00280F56">
              <w:t>0.0278</w:t>
            </w:r>
          </w:p>
        </w:tc>
        <w:tc>
          <w:tcPr>
            <w:tcW w:w="3021" w:type="dxa"/>
          </w:tcPr>
          <w:p w14:paraId="11F63C0C" w14:textId="71E3DCA7" w:rsidR="000D4BF9" w:rsidRPr="00280F56" w:rsidRDefault="0065746C" w:rsidP="000D4BF9">
            <w:pPr>
              <w:pStyle w:val="BodyText"/>
            </w:pPr>
            <w:r w:rsidRPr="00280F56">
              <w:t xml:space="preserve">Varied from </w:t>
            </w:r>
            <w:r w:rsidR="000D4BF9" w:rsidRPr="00280F56">
              <w:t>-0.019</w:t>
            </w:r>
            <w:r w:rsidRPr="00280F56">
              <w:t xml:space="preserve">4 to </w:t>
            </w:r>
            <w:r w:rsidR="000D4BF9" w:rsidRPr="00280F56">
              <w:t>0.0217</w:t>
            </w:r>
          </w:p>
        </w:tc>
      </w:tr>
    </w:tbl>
    <w:p w14:paraId="2005DC87" w14:textId="225D489B" w:rsidR="000D4BF9" w:rsidRPr="00280F56" w:rsidRDefault="00BC3115" w:rsidP="000D4BF9">
      <w:pPr>
        <w:pStyle w:val="BodyText"/>
      </w:pPr>
      <w:r w:rsidRPr="00280F56">
        <w:lastRenderedPageBreak/>
        <w:br/>
        <w:t>A graph of the calculated data is shown in Figure 4.</w:t>
      </w:r>
      <w:r w:rsidR="00C66355" w:rsidRPr="00280F56">
        <w:t>1</w:t>
      </w:r>
      <w:r w:rsidRPr="00280F56">
        <w:t>.</w:t>
      </w:r>
    </w:p>
    <w:p w14:paraId="39A1A5F5" w14:textId="06CA69AE" w:rsidR="00BC3115" w:rsidRPr="00280F56" w:rsidRDefault="00BC3115" w:rsidP="000D4BF9">
      <w:pPr>
        <w:pStyle w:val="BodyText"/>
      </w:pPr>
      <w:r w:rsidRPr="00280F56">
        <w:rPr>
          <w:noProof/>
        </w:rPr>
        <w:drawing>
          <wp:inline distT="0" distB="0" distL="0" distR="0" wp14:anchorId="1E44F0B6" wp14:editId="7AFCEC90">
            <wp:extent cx="5760085" cy="2889250"/>
            <wp:effectExtent l="0" t="0" r="0" b="6350"/>
            <wp:docPr id="1897773213" name="Picture 2" descr="A graph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73213" name="Picture 2" descr="A graph on a white background&#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85" cy="2889250"/>
                    </a:xfrm>
                    <a:prstGeom prst="rect">
                      <a:avLst/>
                    </a:prstGeom>
                  </pic:spPr>
                </pic:pic>
              </a:graphicData>
            </a:graphic>
          </wp:inline>
        </w:drawing>
      </w:r>
    </w:p>
    <w:p w14:paraId="34783655" w14:textId="038F1099" w:rsidR="005D128A" w:rsidRDefault="00BC3115" w:rsidP="00352A0E">
      <w:pPr>
        <w:pStyle w:val="Caption"/>
      </w:pPr>
      <w:bookmarkStart w:id="112" w:name="_Toc146547303"/>
      <w:bookmarkStart w:id="113" w:name="_Toc147143667"/>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w:t>
      </w:r>
      <w:r w:rsidR="00607AE2">
        <w:fldChar w:fldCharType="end"/>
      </w:r>
      <w:r w:rsidRPr="00280F56">
        <w:t xml:space="preserve"> Madgwick filter results </w:t>
      </w:r>
      <w:r w:rsidR="0050061E">
        <w:t xml:space="preserve">on </w:t>
      </w:r>
      <w:r w:rsidRPr="00280F56">
        <w:t>stationary vehicle (Brown=Roll,</w:t>
      </w:r>
      <w:r w:rsidR="00911BC0" w:rsidRPr="00280F56">
        <w:t>Yellow</w:t>
      </w:r>
      <w:r w:rsidRPr="00280F56">
        <w:t>=Pitch,Blue=Yaw)</w:t>
      </w:r>
      <w:bookmarkEnd w:id="113"/>
    </w:p>
    <w:p w14:paraId="01345D17" w14:textId="3B38477F" w:rsidR="00BC3115" w:rsidRPr="00280F56" w:rsidRDefault="00BC3115" w:rsidP="005D128A">
      <w:pPr>
        <w:pStyle w:val="BodyText"/>
      </w:pPr>
      <w:r w:rsidRPr="00280F56">
        <w:br/>
        <w:t>The Yaw value shown in Figure 4.</w:t>
      </w:r>
      <w:r w:rsidR="007701F5" w:rsidRPr="00280F56">
        <w:t>1</w:t>
      </w:r>
      <w:r w:rsidRPr="00280F56">
        <w:t xml:space="preserve"> has a descending value over time due to the double-integration involved in producing yaw values from gyroscope information</w:t>
      </w:r>
      <w:r w:rsidR="00911BC0" w:rsidRPr="00280F56">
        <w:t xml:space="preserve"> and clearly show that calculating yaw without magnetometer data is fraught with errors</w:t>
      </w:r>
      <w:r w:rsidRPr="00280F56">
        <w:t>. The roll and pitch values vary</w:t>
      </w:r>
      <w:r w:rsidR="0065746C" w:rsidRPr="00280F56">
        <w:t xml:space="preserve"> slightly</w:t>
      </w:r>
      <w:r w:rsidRPr="00280F56">
        <w:t xml:space="preserve"> </w:t>
      </w:r>
      <w:r w:rsidR="00911BC0" w:rsidRPr="00280F56">
        <w:t xml:space="preserve">but values are within </w:t>
      </w:r>
      <w:r w:rsidRPr="00280F56">
        <w:t>the noise floor of the sensor data.</w:t>
      </w:r>
      <w:bookmarkEnd w:id="112"/>
    </w:p>
    <w:p w14:paraId="51F9F588" w14:textId="15E4647D" w:rsidR="00A46BDE" w:rsidRPr="00280F56" w:rsidRDefault="00A46BDE" w:rsidP="00C66355">
      <w:pPr>
        <w:rPr>
          <w:lang w:eastAsia="zh-CN"/>
        </w:rPr>
      </w:pPr>
      <w:r w:rsidRPr="00280F56">
        <w:rPr>
          <w:rStyle w:val="BodyTextChar"/>
        </w:rPr>
        <w:t xml:space="preserve">The default </w:t>
      </w:r>
      <w:r w:rsidR="00E50DA1">
        <w:rPr>
          <w:rStyle w:val="BodyTextChar"/>
        </w:rPr>
        <w:t>MATLAB</w:t>
      </w:r>
      <w:r w:rsidRPr="00280F56">
        <w:rPr>
          <w:rStyle w:val="BodyTextChar"/>
        </w:rPr>
        <w:t xml:space="preserve"> </w:t>
      </w:r>
      <w:proofErr w:type="spellStart"/>
      <w:r w:rsidRPr="00280F56">
        <w:rPr>
          <w:rStyle w:val="BodyTextChar"/>
        </w:rPr>
        <w:t>imufilter</w:t>
      </w:r>
      <w:proofErr w:type="spellEnd"/>
      <w:r w:rsidRPr="00280F56">
        <w:rPr>
          <w:rStyle w:val="BodyTextChar"/>
        </w:rPr>
        <w:t xml:space="preserve"> filter was used to represent a</w:t>
      </w:r>
      <w:r w:rsidR="00911BC0" w:rsidRPr="00280F56">
        <w:rPr>
          <w:rStyle w:val="BodyTextChar"/>
        </w:rPr>
        <w:t>n error-state</w:t>
      </w:r>
      <w:r w:rsidRPr="00280F56">
        <w:rPr>
          <w:rStyle w:val="BodyTextChar"/>
        </w:rPr>
        <w:t xml:space="preserve"> Kalman filter with </w:t>
      </w:r>
      <w:r w:rsidR="00CC484C" w:rsidRPr="00280F56">
        <w:rPr>
          <w:rStyle w:val="BodyTextChar"/>
        </w:rPr>
        <w:t xml:space="preserve">the </w:t>
      </w:r>
      <w:r w:rsidRPr="00280F56">
        <w:rPr>
          <w:rStyle w:val="BodyTextChar"/>
        </w:rPr>
        <w:t>properties</w:t>
      </w:r>
      <w:r w:rsidR="00CC484C" w:rsidRPr="00280F56">
        <w:rPr>
          <w:rStyle w:val="BodyTextChar"/>
        </w:rPr>
        <w:t xml:space="preserve"> shown below</w:t>
      </w:r>
      <w:r w:rsidRPr="00280F56">
        <w:rPr>
          <w:rStyle w:val="BodyTextChar"/>
        </w:rPr>
        <w:t>.</w:t>
      </w:r>
      <w:r w:rsidR="00CC484C" w:rsidRPr="00280F56">
        <w:rPr>
          <w:rStyle w:val="BodyTextChar"/>
        </w:rPr>
        <w:t xml:space="preserve"> These properties were configured from experimentation with the datasets to obtain the best results, matched to the robot arm data.</w:t>
      </w:r>
      <w:r w:rsidRPr="00280F56">
        <w:rPr>
          <w:rStyle w:val="BodyTextChar"/>
        </w:rPr>
        <w:br/>
      </w:r>
      <w:r w:rsidRPr="00280F56">
        <w:br/>
      </w:r>
      <w:r w:rsidR="00CC484C" w:rsidRPr="00280F56">
        <w:rPr>
          <w:lang w:eastAsia="zh-CN"/>
        </w:rPr>
        <w:t>FUSE=</w:t>
      </w:r>
      <w:proofErr w:type="gramStart"/>
      <w:r w:rsidR="00CC484C" w:rsidRPr="00280F56">
        <w:rPr>
          <w:lang w:eastAsia="zh-CN"/>
        </w:rPr>
        <w:t>imufilter(</w:t>
      </w:r>
      <w:proofErr w:type="gramEnd"/>
      <w:r w:rsidR="00CC484C" w:rsidRPr="00280F56">
        <w:rPr>
          <w:lang w:eastAsia="zh-CN"/>
        </w:rPr>
        <w:t>ReferenceFrame='NED',SampleRate=8.3</w:t>
      </w:r>
      <w:r w:rsidR="006C2D20">
        <w:rPr>
          <w:lang w:eastAsia="zh-CN"/>
        </w:rPr>
        <w:t>3</w:t>
      </w:r>
      <w:r w:rsidR="00CC484C" w:rsidRPr="00280F56">
        <w:rPr>
          <w:lang w:eastAsia="zh-CN"/>
        </w:rPr>
        <w:t>,AccelerometerNoise=0.16,GyroscopeNoise=0.03,GyroscopeDriftNoise=3.04622e-2,LinearAccelerationNoise=0.0096236,LinearAccelerationDecayFactor=0.1,OrientationFormat='quaternion');</w:t>
      </w:r>
      <w:r w:rsidR="00CC484C" w:rsidRPr="00280F56">
        <w:rPr>
          <w:lang w:eastAsia="zh-CN"/>
        </w:rPr>
        <w:br/>
      </w:r>
    </w:p>
    <w:p w14:paraId="2E821FC3" w14:textId="091FFB22" w:rsidR="00A46BDE" w:rsidRPr="00280F56" w:rsidRDefault="00A46BDE" w:rsidP="00352A0E">
      <w:pPr>
        <w:pStyle w:val="Caption"/>
      </w:pPr>
      <w:bookmarkStart w:id="114" w:name="_Toc146547304"/>
      <w:r w:rsidRPr="00280F56">
        <w:t xml:space="preserve">Running the Kalman filter above on the 996 sensor readings took 0.7581 seconds and produced an array of </w:t>
      </w:r>
      <w:r w:rsidR="007701F5" w:rsidRPr="00280F56">
        <w:t>e</w:t>
      </w:r>
      <w:r w:rsidRPr="00280F56">
        <w:t>uler angles after the conversion. Figure 4.</w:t>
      </w:r>
      <w:r w:rsidR="00C66355" w:rsidRPr="00280F56">
        <w:t>2</w:t>
      </w:r>
      <w:r w:rsidRPr="00280F56">
        <w:t xml:space="preserve"> shows the results and indicates that the Kalman filter </w:t>
      </w:r>
      <w:r w:rsidR="006C2D20">
        <w:t xml:space="preserve">also </w:t>
      </w:r>
      <w:r w:rsidRPr="00280F56">
        <w:t xml:space="preserve">can not handle yaw values (blue line) without magnetometer input. As </w:t>
      </w:r>
      <w:r w:rsidR="00A2015B" w:rsidRPr="00280F56">
        <w:t xml:space="preserve">mentioned </w:t>
      </w:r>
      <w:r w:rsidRPr="00280F56">
        <w:t>above, yaw values are not handled well by filter</w:t>
      </w:r>
      <w:r w:rsidR="00A2015B" w:rsidRPr="00280F56">
        <w:t>s</w:t>
      </w:r>
      <w:r w:rsidRPr="00280F56">
        <w:t xml:space="preserve"> </w:t>
      </w:r>
      <w:r w:rsidR="00A2015B" w:rsidRPr="00280F56">
        <w:t>as, without magnetometer data, there is no fixed reference point to provide accurate values</w:t>
      </w:r>
      <w:r w:rsidR="00C66355" w:rsidRPr="00280F56">
        <w:t>.</w:t>
      </w:r>
      <w:r w:rsidRPr="00280F56">
        <w:t xml:space="preserve"> Figure 4.</w:t>
      </w:r>
      <w:r w:rsidR="00C66355" w:rsidRPr="00280F56">
        <w:t>3</w:t>
      </w:r>
      <w:r w:rsidRPr="00280F56">
        <w:t xml:space="preserve"> shows a magnified view of the area around the x axis showing that the </w:t>
      </w:r>
      <w:r w:rsidR="00E50DA1">
        <w:t>MATLAB</w:t>
      </w:r>
      <w:r w:rsidRPr="00280F56">
        <w:t xml:space="preserve"> Kalman filter will produce accurate results to within 0.03208 degrees for roll values and within 0.0257 of a degree for pitch values. The </w:t>
      </w:r>
      <w:r w:rsidR="009E5AF8" w:rsidRPr="00280F56">
        <w:t>Kalman filter processing</w:t>
      </w:r>
      <w:r w:rsidRPr="00280F56">
        <w:t xml:space="preserve"> time is considerably longer than the Madgwick filter </w:t>
      </w:r>
      <w:r w:rsidR="009E5AF8" w:rsidRPr="00280F56">
        <w:t xml:space="preserve">processing time </w:t>
      </w:r>
      <w:r w:rsidRPr="00280F56">
        <w:t>(0.7581 vs 0.042</w:t>
      </w:r>
      <w:r w:rsidR="009E5AF8" w:rsidRPr="00280F56">
        <w:t>7</w:t>
      </w:r>
      <w:r w:rsidRPr="00280F56">
        <w:t xml:space="preserve"> seconds).</w:t>
      </w:r>
      <w:bookmarkEnd w:id="114"/>
    </w:p>
    <w:p w14:paraId="51094D70" w14:textId="77777777" w:rsidR="00A46BDE" w:rsidRPr="00280F56" w:rsidRDefault="00A46BDE" w:rsidP="00A46BDE">
      <w:pPr>
        <w:pStyle w:val="BodyText"/>
      </w:pPr>
      <w:r w:rsidRPr="00280F56">
        <w:rPr>
          <w:noProof/>
        </w:rPr>
        <w:lastRenderedPageBreak/>
        <w:drawing>
          <wp:inline distT="0" distB="0" distL="0" distR="0" wp14:anchorId="0E129909" wp14:editId="7A85B945">
            <wp:extent cx="5760085" cy="3969385"/>
            <wp:effectExtent l="0" t="0" r="0" b="0"/>
            <wp:docPr id="1617951813" name="Picture 161795181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15158" name="Picture 8" descr="A graph of a number of people&#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760085" cy="3969385"/>
                    </a:xfrm>
                    <a:prstGeom prst="rect">
                      <a:avLst/>
                    </a:prstGeom>
                  </pic:spPr>
                </pic:pic>
              </a:graphicData>
            </a:graphic>
          </wp:inline>
        </w:drawing>
      </w:r>
    </w:p>
    <w:p w14:paraId="6CEC941B" w14:textId="64106029" w:rsidR="00A46BDE" w:rsidRPr="00280F56" w:rsidRDefault="00A46BDE" w:rsidP="00352A0E">
      <w:pPr>
        <w:pStyle w:val="Caption"/>
      </w:pPr>
      <w:bookmarkStart w:id="115" w:name="_Toc146547305"/>
      <w:bookmarkStart w:id="116" w:name="_Toc147143668"/>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2</w:t>
      </w:r>
      <w:r w:rsidR="00607AE2">
        <w:fldChar w:fldCharType="end"/>
      </w:r>
      <w:r w:rsidRPr="00280F56">
        <w:t xml:space="preserve"> Kalman Filter results from a stationary vehicle</w:t>
      </w:r>
      <w:bookmarkEnd w:id="115"/>
      <w:bookmarkEnd w:id="116"/>
    </w:p>
    <w:p w14:paraId="4AFAC885" w14:textId="77777777" w:rsidR="00A46BDE" w:rsidRPr="00280F56" w:rsidRDefault="00A46BDE" w:rsidP="00A46BDE">
      <w:pPr>
        <w:pStyle w:val="BodyText"/>
      </w:pPr>
      <w:r w:rsidRPr="00280F56">
        <w:rPr>
          <w:noProof/>
        </w:rPr>
        <w:drawing>
          <wp:inline distT="0" distB="0" distL="0" distR="0" wp14:anchorId="77218572" wp14:editId="5C097081">
            <wp:extent cx="5760085" cy="4001770"/>
            <wp:effectExtent l="0" t="0" r="0" b="0"/>
            <wp:docPr id="1075076464" name="Picture 1075076464" descr="A graph showing a number of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61849" name="Picture 11" descr="A graph showing a number of results&#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60085" cy="4001770"/>
                    </a:xfrm>
                    <a:prstGeom prst="rect">
                      <a:avLst/>
                    </a:prstGeom>
                  </pic:spPr>
                </pic:pic>
              </a:graphicData>
            </a:graphic>
          </wp:inline>
        </w:drawing>
      </w:r>
    </w:p>
    <w:p w14:paraId="11EB61C6" w14:textId="5C3DBBCB" w:rsidR="00A46BDE" w:rsidRPr="00280F56" w:rsidRDefault="00A46BDE" w:rsidP="00352A0E">
      <w:pPr>
        <w:pStyle w:val="Caption"/>
      </w:pPr>
      <w:bookmarkStart w:id="117" w:name="_Toc146547306"/>
      <w:bookmarkStart w:id="118" w:name="_Toc147143669"/>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3</w:t>
      </w:r>
      <w:r w:rsidR="00607AE2">
        <w:fldChar w:fldCharType="end"/>
      </w:r>
      <w:r w:rsidRPr="00280F56">
        <w:t xml:space="preserve"> Magnified view of Kalman filter results from a stationary vehicle.</w:t>
      </w:r>
      <w:bookmarkEnd w:id="117"/>
      <w:bookmarkEnd w:id="118"/>
    </w:p>
    <w:p w14:paraId="54D780F2" w14:textId="762E8EE6" w:rsidR="00A46BDE" w:rsidRPr="00280F56" w:rsidRDefault="00CC484C" w:rsidP="00A46BDE">
      <w:pPr>
        <w:pStyle w:val="BodyText"/>
      </w:pPr>
      <w:r w:rsidRPr="00280F56">
        <w:lastRenderedPageBreak/>
        <w:br/>
        <w:t>The robot arm was not sampled for this experiment as expected values are somewhat obvious.</w:t>
      </w:r>
      <w:r w:rsidRPr="00280F56">
        <w:br/>
        <w:t>It was not believed necessary to employ a Neural Network model on a stationary vehicle.</w:t>
      </w:r>
    </w:p>
    <w:p w14:paraId="7A125A87" w14:textId="7B7680AD" w:rsidR="00A46BDE" w:rsidRPr="00280F56" w:rsidRDefault="00C66355" w:rsidP="00A46BDE">
      <w:pPr>
        <w:pStyle w:val="Heading2"/>
        <w:rPr>
          <w:noProof w:val="0"/>
        </w:rPr>
      </w:pPr>
      <w:bookmarkStart w:id="119" w:name="_Toc146552349"/>
      <w:r w:rsidRPr="00280F56">
        <w:rPr>
          <w:noProof w:val="0"/>
        </w:rPr>
        <w:t xml:space="preserve">Filter performance </w:t>
      </w:r>
      <w:r w:rsidR="00A46BDE" w:rsidRPr="00280F56">
        <w:rPr>
          <w:noProof w:val="0"/>
        </w:rPr>
        <w:t>on a rolling vehicle</w:t>
      </w:r>
      <w:r w:rsidR="00B14725" w:rsidRPr="00280F56">
        <w:rPr>
          <w:noProof w:val="0"/>
        </w:rPr>
        <w:t>.</w:t>
      </w:r>
      <w:bookmarkEnd w:id="119"/>
    </w:p>
    <w:p w14:paraId="5B25CB3D" w14:textId="1D9F0F75" w:rsidR="00A46BDE" w:rsidRPr="00280F56" w:rsidRDefault="00A46BDE" w:rsidP="00A46BDE">
      <w:pPr>
        <w:pStyle w:val="BodyText"/>
      </w:pPr>
      <w:r w:rsidRPr="00280F56">
        <w:t xml:space="preserve">The robot arm </w:t>
      </w:r>
      <w:r w:rsidR="009E5AF8" w:rsidRPr="00280F56">
        <w:t xml:space="preserve">was </w:t>
      </w:r>
      <w:r w:rsidR="00BB5D02" w:rsidRPr="00280F56">
        <w:t>rotated according to the appropriate angles in Table 3.1</w:t>
      </w:r>
      <w:r w:rsidR="00E80307" w:rsidRPr="00280F56">
        <w:t xml:space="preserve"> associated with the roll test</w:t>
      </w:r>
      <w:r w:rsidR="009E5AF8" w:rsidRPr="00280F56">
        <w:t xml:space="preserve"> and</w:t>
      </w:r>
      <w:r w:rsidR="007701F5" w:rsidRPr="00280F56">
        <w:t xml:space="preserve"> </w:t>
      </w:r>
      <w:r w:rsidR="009E5AF8" w:rsidRPr="00280F56">
        <w:t>t</w:t>
      </w:r>
      <w:r w:rsidRPr="00280F56">
        <w:t xml:space="preserve">he Robot arm data </w:t>
      </w:r>
      <w:r w:rsidR="009E5AF8" w:rsidRPr="00280F56">
        <w:t>was</w:t>
      </w:r>
      <w:r w:rsidR="00BB5D02" w:rsidRPr="00280F56">
        <w:t xml:space="preserve"> </w:t>
      </w:r>
      <w:r w:rsidRPr="00280F56">
        <w:t xml:space="preserve">synchronised </w:t>
      </w:r>
      <w:r w:rsidR="00BB5D02" w:rsidRPr="00280F56">
        <w:t xml:space="preserve">with </w:t>
      </w:r>
      <w:r w:rsidRPr="00280F56">
        <w:t xml:space="preserve">the </w:t>
      </w:r>
      <w:r w:rsidR="00C97540">
        <w:t>IMU</w:t>
      </w:r>
      <w:r w:rsidRPr="00280F56">
        <w:t xml:space="preserve"> data via manual alignment. The single camera </w:t>
      </w:r>
      <w:r w:rsidR="00C97540">
        <w:t>IMU</w:t>
      </w:r>
      <w:r w:rsidRPr="00280F56">
        <w:t xml:space="preserve"> data produced 1001 readings in the 120 second period.</w:t>
      </w:r>
    </w:p>
    <w:p w14:paraId="53F2B940" w14:textId="7A20AD07" w:rsidR="00A46BDE" w:rsidRDefault="00A46BDE" w:rsidP="00A46BDE">
      <w:pPr>
        <w:pStyle w:val="BodyText"/>
      </w:pPr>
      <w:r w:rsidRPr="00280F56">
        <w:t>The Madgwick filter was run on th</w:t>
      </w:r>
      <w:r w:rsidR="00B14725" w:rsidRPr="00280F56">
        <w:t xml:space="preserve">e camera </w:t>
      </w:r>
      <w:r w:rsidR="00C97540">
        <w:t>IMU</w:t>
      </w:r>
      <w:r w:rsidRPr="00280F56">
        <w:t xml:space="preserve"> data with standard settings of a </w:t>
      </w:r>
      <w:r w:rsidR="007701F5" w:rsidRPr="00280F56">
        <w:t>s</w:t>
      </w:r>
      <w:r w:rsidRPr="00280F56">
        <w:t xml:space="preserve">ample </w:t>
      </w:r>
      <w:r w:rsidR="007701F5" w:rsidRPr="00280F56">
        <w:t>p</w:t>
      </w:r>
      <w:r w:rsidRPr="00280F56">
        <w:t xml:space="preserve">eriod of 1/1001 and a default </w:t>
      </w:r>
      <w:r w:rsidR="007701F5" w:rsidRPr="00280F56">
        <w:t>b</w:t>
      </w:r>
      <w:r w:rsidRPr="00280F56">
        <w:t xml:space="preserve">eta gain value of </w:t>
      </w:r>
      <w:r w:rsidR="00C66355" w:rsidRPr="00280F56">
        <w:t>0.1</w:t>
      </w:r>
      <w:r w:rsidRPr="00280F56">
        <w:t xml:space="preserve"> and took 0.</w:t>
      </w:r>
      <w:r w:rsidR="00BB5D02" w:rsidRPr="00280F56">
        <w:t>0</w:t>
      </w:r>
      <w:r w:rsidRPr="00280F56">
        <w:t>41</w:t>
      </w:r>
      <w:r w:rsidR="009E5AF8" w:rsidRPr="00280F56">
        <w:t>7</w:t>
      </w:r>
      <w:r w:rsidRPr="00280F56">
        <w:t xml:space="preserve"> seconds to run.</w:t>
      </w:r>
      <w:r w:rsidRPr="00280F56">
        <w:br/>
        <w:t>The results were clearly incorrect as can be shown on Figure 4.</w:t>
      </w:r>
      <w:r w:rsidR="00C66355" w:rsidRPr="00280F56">
        <w:t>4</w:t>
      </w:r>
      <w:r w:rsidRPr="00280F56">
        <w:t xml:space="preserve"> below. Increasing the </w:t>
      </w:r>
      <w:r w:rsidR="007701F5" w:rsidRPr="00280F56">
        <w:t>b</w:t>
      </w:r>
      <w:r w:rsidRPr="00280F56">
        <w:t xml:space="preserve">eta gain uses the accelerometer values to compensate for the gyroscope values and results from various </w:t>
      </w:r>
      <w:r w:rsidR="007701F5" w:rsidRPr="00280F56">
        <w:t>b</w:t>
      </w:r>
      <w:r w:rsidR="00BB5D02" w:rsidRPr="00280F56">
        <w:t xml:space="preserve">eta </w:t>
      </w:r>
      <w:r w:rsidRPr="00280F56">
        <w:t>values are shown in Figures 4.</w:t>
      </w:r>
      <w:r w:rsidR="007701F5" w:rsidRPr="00280F56">
        <w:t>5</w:t>
      </w:r>
      <w:r w:rsidRPr="00280F56">
        <w:t xml:space="preserve"> through to 4.</w:t>
      </w:r>
      <w:r w:rsidR="00C66355" w:rsidRPr="00280F56">
        <w:t>7</w:t>
      </w:r>
      <w:r w:rsidRPr="00280F56">
        <w:t>.</w:t>
      </w:r>
    </w:p>
    <w:p w14:paraId="21B9C124" w14:textId="77777777" w:rsidR="00A46BDE" w:rsidRPr="00280F56" w:rsidRDefault="00A46BDE" w:rsidP="00A46BDE">
      <w:pPr>
        <w:pStyle w:val="BodyText"/>
      </w:pPr>
    </w:p>
    <w:p w14:paraId="6E334357" w14:textId="4C8ABA05" w:rsidR="00A46BDE" w:rsidRDefault="00867355" w:rsidP="005D128A">
      <w:pPr>
        <w:pStyle w:val="BodyText"/>
      </w:pPr>
      <w:bookmarkStart w:id="120" w:name="_Toc146547307"/>
      <w:r w:rsidRPr="00280F56">
        <w:rPr>
          <w:noProof/>
        </w:rPr>
        <w:drawing>
          <wp:inline distT="0" distB="0" distL="0" distR="0" wp14:anchorId="54C6D0CF" wp14:editId="038242C5">
            <wp:extent cx="5760085" cy="3888740"/>
            <wp:effectExtent l="0" t="0" r="0" b="0"/>
            <wp:docPr id="648705181"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05181" name="Picture 12" descr="A graph of a graph&#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3888740"/>
                    </a:xfrm>
                    <a:prstGeom prst="rect">
                      <a:avLst/>
                    </a:prstGeom>
                  </pic:spPr>
                </pic:pic>
              </a:graphicData>
            </a:graphic>
          </wp:inline>
        </w:drawing>
      </w:r>
      <w:bookmarkEnd w:id="120"/>
    </w:p>
    <w:p w14:paraId="3FAB4276" w14:textId="1076E68C" w:rsidR="00A46BDE" w:rsidRDefault="00A46BDE" w:rsidP="00352A0E">
      <w:pPr>
        <w:pStyle w:val="Caption"/>
      </w:pPr>
      <w:bookmarkStart w:id="121" w:name="_Toc146547308"/>
      <w:bookmarkStart w:id="122" w:name="_Toc147143670"/>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4</w:t>
      </w:r>
      <w:r w:rsidR="00607AE2">
        <w:fldChar w:fldCharType="end"/>
      </w:r>
      <w:r w:rsidRPr="00280F56">
        <w:t xml:space="preserve"> Madgwick results from a stationary vehicle with a default gain of 0.1</w:t>
      </w:r>
      <w:bookmarkEnd w:id="121"/>
      <w:bookmarkEnd w:id="122"/>
    </w:p>
    <w:p w14:paraId="6DA8F03D" w14:textId="77777777" w:rsidR="005D128A" w:rsidRDefault="00867355" w:rsidP="005D128A">
      <w:pPr>
        <w:pStyle w:val="BodyText"/>
      </w:pPr>
      <w:bookmarkStart w:id="123" w:name="_Toc146547309"/>
      <w:r w:rsidRPr="00280F56">
        <w:rPr>
          <w:noProof/>
        </w:rPr>
        <w:lastRenderedPageBreak/>
        <w:drawing>
          <wp:inline distT="0" distB="0" distL="0" distR="0" wp14:anchorId="43D89091" wp14:editId="6738A797">
            <wp:extent cx="5760085" cy="3787775"/>
            <wp:effectExtent l="0" t="0" r="0" b="3175"/>
            <wp:docPr id="1950190175" name="Picture 1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90175" name="Picture 13" descr="A graph of a graph&#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3787775"/>
                    </a:xfrm>
                    <a:prstGeom prst="rect">
                      <a:avLst/>
                    </a:prstGeom>
                  </pic:spPr>
                </pic:pic>
              </a:graphicData>
            </a:graphic>
          </wp:inline>
        </w:drawing>
      </w:r>
    </w:p>
    <w:p w14:paraId="28218B66" w14:textId="7C67D191" w:rsidR="00A46BDE" w:rsidRDefault="00A46BDE" w:rsidP="00352A0E">
      <w:pPr>
        <w:pStyle w:val="Caption"/>
      </w:pPr>
      <w:bookmarkStart w:id="124" w:name="_Toc147143671"/>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5</w:t>
      </w:r>
      <w:r w:rsidR="00607AE2">
        <w:fldChar w:fldCharType="end"/>
      </w:r>
      <w:r w:rsidRPr="00280F56">
        <w:t xml:space="preserve"> Madgwick Filter on a rolling vehicle with a gain of 1</w:t>
      </w:r>
      <w:bookmarkEnd w:id="123"/>
      <w:bookmarkEnd w:id="124"/>
    </w:p>
    <w:p w14:paraId="29ED9C6D" w14:textId="4C0C8565" w:rsidR="00A46BDE" w:rsidRPr="00280F56" w:rsidRDefault="00A46BDE" w:rsidP="00A46BDE">
      <w:pPr>
        <w:pStyle w:val="BodyText"/>
      </w:pPr>
      <w:r w:rsidRPr="00280F56">
        <w:t>Using a gain of 10, the Madgwick filter took 0.</w:t>
      </w:r>
      <w:r w:rsidR="003A733D" w:rsidRPr="00280F56">
        <w:t>0</w:t>
      </w:r>
      <w:r w:rsidRPr="00280F56">
        <w:t>4</w:t>
      </w:r>
      <w:r w:rsidR="009E5AF8" w:rsidRPr="00280F56">
        <w:t>40</w:t>
      </w:r>
      <w:r w:rsidRPr="00280F56">
        <w:t xml:space="preserve"> seconds but produced better results as can be seen in Figure 4.</w:t>
      </w:r>
      <w:r w:rsidR="009E5AF8" w:rsidRPr="00280F56">
        <w:t>6</w:t>
      </w:r>
      <w:r w:rsidRPr="00280F56">
        <w:t>.</w:t>
      </w:r>
      <w:r w:rsidRPr="00280F56">
        <w:br/>
      </w:r>
      <w:r w:rsidR="00867355" w:rsidRPr="00280F56">
        <w:rPr>
          <w:noProof/>
        </w:rPr>
        <w:drawing>
          <wp:inline distT="0" distB="0" distL="0" distR="0" wp14:anchorId="4A7D1674" wp14:editId="10B768B5">
            <wp:extent cx="5760085" cy="3798570"/>
            <wp:effectExtent l="0" t="0" r="0" b="0"/>
            <wp:docPr id="1265953627"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953627" name="Picture 14" descr="A graph of a graph&#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085" cy="3798570"/>
                    </a:xfrm>
                    <a:prstGeom prst="rect">
                      <a:avLst/>
                    </a:prstGeom>
                  </pic:spPr>
                </pic:pic>
              </a:graphicData>
            </a:graphic>
          </wp:inline>
        </w:drawing>
      </w:r>
    </w:p>
    <w:p w14:paraId="1B96C94E" w14:textId="4FD5387B" w:rsidR="00A46BDE" w:rsidRDefault="00A46BDE" w:rsidP="00352A0E">
      <w:pPr>
        <w:pStyle w:val="Caption"/>
      </w:pPr>
      <w:bookmarkStart w:id="125" w:name="_Toc146547310"/>
      <w:bookmarkStart w:id="126" w:name="_Toc147143672"/>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6</w:t>
      </w:r>
      <w:r w:rsidR="00607AE2">
        <w:fldChar w:fldCharType="end"/>
      </w:r>
      <w:r w:rsidRPr="00280F56">
        <w:t xml:space="preserve"> Madgwick filter on a rolling vehicle with a gain of 10</w:t>
      </w:r>
      <w:bookmarkEnd w:id="125"/>
      <w:bookmarkEnd w:id="126"/>
    </w:p>
    <w:p w14:paraId="394A65A5" w14:textId="34BD04B9" w:rsidR="003A733D" w:rsidRPr="00280F56" w:rsidRDefault="00A46BDE" w:rsidP="003A733D">
      <w:pPr>
        <w:pStyle w:val="BodyText"/>
      </w:pPr>
      <w:r w:rsidRPr="00280F56">
        <w:lastRenderedPageBreak/>
        <w:t>By repeated experimentation, a gain of 15 was the lowest gain required to produce the acceptable results show in in Figure 4.</w:t>
      </w:r>
      <w:r w:rsidR="009E5AF8" w:rsidRPr="00280F56">
        <w:t>7</w:t>
      </w:r>
      <w:r w:rsidRPr="00280F56">
        <w:t xml:space="preserve">. </w:t>
      </w:r>
      <w:r w:rsidR="00C84630" w:rsidRPr="00280F56">
        <w:t xml:space="preserve">This clearly indicates that the gyroscope output is either noisy and/or has significant drift. From looking at the data, and from examining the output of the gyroscope when the vehicle is stationary, </w:t>
      </w:r>
      <w:proofErr w:type="gramStart"/>
      <w:r w:rsidR="00C84630" w:rsidRPr="00280F56">
        <w:t xml:space="preserve">it can be seen that </w:t>
      </w:r>
      <w:r w:rsidR="006C2D20">
        <w:t>the</w:t>
      </w:r>
      <w:proofErr w:type="gramEnd"/>
      <w:r w:rsidR="006C2D20">
        <w:t xml:space="preserve"> amount of </w:t>
      </w:r>
      <w:r w:rsidR="00C84630" w:rsidRPr="00280F56">
        <w:t xml:space="preserve">noise is significant. </w:t>
      </w:r>
      <w:r w:rsidRPr="00280F56">
        <w:t>This operation took 0.</w:t>
      </w:r>
      <w:r w:rsidR="003A733D" w:rsidRPr="00280F56">
        <w:t>0</w:t>
      </w:r>
      <w:r w:rsidRPr="00280F56">
        <w:t>4</w:t>
      </w:r>
      <w:r w:rsidR="00C66355" w:rsidRPr="00280F56">
        <w:t>997</w:t>
      </w:r>
      <w:r w:rsidRPr="00280F56">
        <w:t xml:space="preserve"> seconds</w:t>
      </w:r>
      <w:r w:rsidR="00C66355" w:rsidRPr="00280F56">
        <w:t xml:space="preserve"> for the camera </w:t>
      </w:r>
      <w:r w:rsidR="00C97540">
        <w:t>IMU</w:t>
      </w:r>
      <w:r w:rsidRPr="00280F56">
        <w:t>.</w:t>
      </w:r>
      <w:r w:rsidR="00C66355" w:rsidRPr="00280F56">
        <w:t xml:space="preserve"> The average elapsed time for all </w:t>
      </w:r>
      <w:r w:rsidR="00C645EE">
        <w:t>IMUs</w:t>
      </w:r>
      <w:r w:rsidR="00C66355" w:rsidRPr="00280F56">
        <w:t xml:space="preserve"> was 0.046592 with a median of 0.04319</w:t>
      </w:r>
      <w:r w:rsidR="00520AD7" w:rsidRPr="00280F56">
        <w:t xml:space="preserve"> and max and min values of 0.06516 and 0.03855, respectively.</w:t>
      </w:r>
      <w:r w:rsidR="003A733D" w:rsidRPr="00280F56">
        <w:t xml:space="preserve"> The results from Figure 4.</w:t>
      </w:r>
      <w:r w:rsidR="009E5AF8" w:rsidRPr="00280F56">
        <w:t>7</w:t>
      </w:r>
      <w:r w:rsidR="003A733D" w:rsidRPr="00280F56">
        <w:t xml:space="preserve"> show a maximum measured value of </w:t>
      </w:r>
      <w:r w:rsidR="009E5AF8" w:rsidRPr="00280F56">
        <w:t>.9948</w:t>
      </w:r>
      <w:r w:rsidR="003A733D" w:rsidRPr="00280F56">
        <w:t xml:space="preserve"> </w:t>
      </w:r>
      <w:r w:rsidR="009E5AF8" w:rsidRPr="00280F56">
        <w:t xml:space="preserve">radians </w:t>
      </w:r>
      <w:r w:rsidR="003A733D" w:rsidRPr="00280F56">
        <w:t xml:space="preserve">instead of the expected +/- </w:t>
      </w:r>
      <w:r w:rsidR="009E5AF8" w:rsidRPr="00280F56">
        <w:t>1.047</w:t>
      </w:r>
      <w:r w:rsidR="003A733D" w:rsidRPr="00280F56">
        <w:t xml:space="preserve"> </w:t>
      </w:r>
      <w:r w:rsidR="009E5AF8" w:rsidRPr="00280F56">
        <w:t>radians</w:t>
      </w:r>
      <w:r w:rsidR="003A733D" w:rsidRPr="00280F56">
        <w:t xml:space="preserve"> and the </w:t>
      </w:r>
      <w:r w:rsidR="009E5AF8" w:rsidRPr="00280F56">
        <w:t>0.7854</w:t>
      </w:r>
      <w:r w:rsidR="003A733D" w:rsidRPr="00280F56">
        <w:t xml:space="preserve"> </w:t>
      </w:r>
      <w:r w:rsidR="009E5AF8" w:rsidRPr="00280F56">
        <w:t xml:space="preserve">radian position </w:t>
      </w:r>
      <w:r w:rsidR="003A733D" w:rsidRPr="00280F56">
        <w:t xml:space="preserve">was calculated as </w:t>
      </w:r>
      <w:r w:rsidR="009E5AF8" w:rsidRPr="00280F56">
        <w:t>0.7487</w:t>
      </w:r>
      <w:r w:rsidR="003A733D" w:rsidRPr="00280F56">
        <w:t xml:space="preserve"> </w:t>
      </w:r>
      <w:r w:rsidR="009E5AF8" w:rsidRPr="00280F56">
        <w:t>radians</w:t>
      </w:r>
      <w:r w:rsidR="003A733D" w:rsidRPr="00280F56">
        <w:t xml:space="preserve">. If the </w:t>
      </w:r>
      <w:r w:rsidR="007701F5" w:rsidRPr="00280F56">
        <w:t>0.0201</w:t>
      </w:r>
      <w:r w:rsidR="003A733D" w:rsidRPr="00280F56">
        <w:t xml:space="preserve"> </w:t>
      </w:r>
      <w:r w:rsidR="007701F5" w:rsidRPr="00280F56">
        <w:t xml:space="preserve">radian </w:t>
      </w:r>
      <w:r w:rsidR="00551D1B" w:rsidRPr="00280F56">
        <w:t xml:space="preserve">maximum </w:t>
      </w:r>
      <w:r w:rsidR="003A733D" w:rsidRPr="00280F56">
        <w:t xml:space="preserve">tool angle </w:t>
      </w:r>
      <w:r w:rsidR="00551D1B" w:rsidRPr="00280F56">
        <w:t xml:space="preserve">error </w:t>
      </w:r>
      <w:r w:rsidR="003A733D" w:rsidRPr="00280F56">
        <w:t xml:space="preserve">plus the </w:t>
      </w:r>
      <w:r w:rsidR="00C97540">
        <w:t>IMU</w:t>
      </w:r>
      <w:r w:rsidR="003A733D" w:rsidRPr="00280F56">
        <w:t>’s own 1.5% inaccuracy values are combined</w:t>
      </w:r>
      <w:r w:rsidR="006C2D20">
        <w:t>,</w:t>
      </w:r>
      <w:r w:rsidR="003A733D" w:rsidRPr="00280F56">
        <w:t xml:space="preserve"> then this error is within the operating conditions of the sensors.</w:t>
      </w:r>
    </w:p>
    <w:p w14:paraId="02B588A9" w14:textId="762A48E6" w:rsidR="00A46BDE" w:rsidRPr="00280F56" w:rsidRDefault="00A46BDE" w:rsidP="00352A0E">
      <w:pPr>
        <w:pStyle w:val="Caption"/>
      </w:pPr>
    </w:p>
    <w:p w14:paraId="09486E46" w14:textId="7881B5A7" w:rsidR="00A46BDE" w:rsidRPr="00280F56" w:rsidRDefault="00867355" w:rsidP="00A46BDE">
      <w:pPr>
        <w:pStyle w:val="BodyText"/>
      </w:pPr>
      <w:r w:rsidRPr="00280F56">
        <w:rPr>
          <w:noProof/>
        </w:rPr>
        <w:drawing>
          <wp:inline distT="0" distB="0" distL="0" distR="0" wp14:anchorId="193437E5" wp14:editId="33B06249">
            <wp:extent cx="5760085" cy="3772535"/>
            <wp:effectExtent l="0" t="0" r="0" b="0"/>
            <wp:docPr id="539293558" name="Picture 1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93558" name="Picture 15" descr="A graph of a graph&#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085" cy="3772535"/>
                    </a:xfrm>
                    <a:prstGeom prst="rect">
                      <a:avLst/>
                    </a:prstGeom>
                  </pic:spPr>
                </pic:pic>
              </a:graphicData>
            </a:graphic>
          </wp:inline>
        </w:drawing>
      </w:r>
    </w:p>
    <w:p w14:paraId="3ABB33B9" w14:textId="78A79E68" w:rsidR="00A46BDE" w:rsidRPr="00280F56" w:rsidRDefault="00A46BDE" w:rsidP="00352A0E">
      <w:pPr>
        <w:pStyle w:val="Caption"/>
      </w:pPr>
      <w:bookmarkStart w:id="127" w:name="_Toc146547311"/>
      <w:bookmarkStart w:id="128" w:name="_Toc147143673"/>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7</w:t>
      </w:r>
      <w:r w:rsidR="00607AE2">
        <w:fldChar w:fldCharType="end"/>
      </w:r>
      <w:r w:rsidRPr="00280F56">
        <w:t xml:space="preserve"> Madgwick filter on a rolling vehicle with a gain of 15</w:t>
      </w:r>
      <w:bookmarkEnd w:id="127"/>
      <w:bookmarkEnd w:id="128"/>
    </w:p>
    <w:p w14:paraId="66FF3B9A" w14:textId="21A6302F" w:rsidR="00A46BDE" w:rsidRPr="00280F56" w:rsidRDefault="00A46BDE" w:rsidP="00DC5CB0">
      <w:pPr>
        <w:pStyle w:val="BodyText"/>
      </w:pPr>
      <w:r w:rsidRPr="00280F56">
        <w:br/>
        <w:t xml:space="preserve">A Kalman filter was implemented using the standard </w:t>
      </w:r>
      <w:r w:rsidR="00E50DA1">
        <w:t>MATLAB</w:t>
      </w:r>
      <w:r w:rsidRPr="00280F56">
        <w:t xml:space="preserve"> </w:t>
      </w:r>
      <w:proofErr w:type="spellStart"/>
      <w:r w:rsidRPr="00280F56">
        <w:t>imufiter</w:t>
      </w:r>
      <w:proofErr w:type="spellEnd"/>
      <w:r w:rsidRPr="00280F56">
        <w:t xml:space="preserve"> function using the following parameters:</w:t>
      </w:r>
      <w:r w:rsidR="00520AD7" w:rsidRPr="00280F56">
        <w:br/>
      </w:r>
      <w:r w:rsidRPr="00280F56">
        <w:rPr>
          <w:lang w:eastAsia="zh-CN"/>
        </w:rPr>
        <w:t>FUSE=</w:t>
      </w:r>
      <w:proofErr w:type="gramStart"/>
      <w:r w:rsidRPr="00280F56">
        <w:rPr>
          <w:lang w:eastAsia="zh-CN"/>
        </w:rPr>
        <w:t>imufilter(</w:t>
      </w:r>
      <w:proofErr w:type="gramEnd"/>
      <w:r w:rsidRPr="00280F56">
        <w:rPr>
          <w:lang w:eastAsia="zh-CN"/>
        </w:rPr>
        <w:t>ReferenceFrame='NED',SampleRate=8.33,AccelerometerNoise=0.6,GyroscopeNoise=0.3,GyroscopeDriftNoise=3.04622e-2,LinearAccelerationNoise=0.0096236,LinearAccelerationDecayFactor=0.1,OrientationFormat='quaternion');</w:t>
      </w:r>
      <w:r w:rsidRPr="00280F56" w:rsidDel="002630AA">
        <w:rPr>
          <w:lang w:eastAsia="zh-CN"/>
        </w:rPr>
        <w:t xml:space="preserve"> </w:t>
      </w:r>
      <w:r w:rsidRPr="00280F56">
        <w:rPr>
          <w:lang w:eastAsia="zh-CN"/>
        </w:rPr>
        <w:br/>
      </w:r>
      <w:r w:rsidRPr="00280F56">
        <w:lastRenderedPageBreak/>
        <w:br/>
        <w:t xml:space="preserve">The filter </w:t>
      </w:r>
      <w:r w:rsidR="00520AD7" w:rsidRPr="00280F56">
        <w:t xml:space="preserve">operation </w:t>
      </w:r>
      <w:r w:rsidRPr="00280F56">
        <w:t>took 0.</w:t>
      </w:r>
      <w:r w:rsidR="00520AD7" w:rsidRPr="00280F56">
        <w:t>6516</w:t>
      </w:r>
      <w:r w:rsidRPr="00280F56">
        <w:t xml:space="preserve"> seconds </w:t>
      </w:r>
      <w:r w:rsidR="00520AD7" w:rsidRPr="00280F56">
        <w:t xml:space="preserve">for the camera </w:t>
      </w:r>
      <w:r w:rsidR="00C97540">
        <w:t>IMU</w:t>
      </w:r>
      <w:r w:rsidR="00520AD7" w:rsidRPr="00280F56">
        <w:t xml:space="preserve"> </w:t>
      </w:r>
      <w:r w:rsidRPr="00280F56">
        <w:t>and produced the output shown in Figure 4.</w:t>
      </w:r>
      <w:r w:rsidR="00551D1B" w:rsidRPr="00280F56">
        <w:t>8</w:t>
      </w:r>
      <w:r w:rsidRPr="00280F56">
        <w:t xml:space="preserve">. </w:t>
      </w:r>
      <w:r w:rsidR="00520AD7" w:rsidRPr="00280F56">
        <w:t xml:space="preserve">The average elapsed time for all </w:t>
      </w:r>
      <w:r w:rsidR="00C645EE">
        <w:t>IMUs</w:t>
      </w:r>
      <w:r w:rsidR="00520AD7" w:rsidRPr="00280F56">
        <w:t xml:space="preserve"> was 0.3772 with a median of 0.3051 and max and min values of 0.6516 and 0.2905, respectively, taking </w:t>
      </w:r>
      <w:r w:rsidR="009C2EB0" w:rsidRPr="00280F56">
        <w:t>8.0958</w:t>
      </w:r>
      <w:r w:rsidR="00520AD7" w:rsidRPr="00280F56">
        <w:t xml:space="preserve"> times longer than the Madgwick filter. </w:t>
      </w:r>
      <w:r w:rsidRPr="00280F56">
        <w:t xml:space="preserve">Smoothing of this data should be applied to these results but they track the movement of the vehicle adequately (Varying the Kalman filter settings did not show any significant difference in the output results). The average calculated value for the </w:t>
      </w:r>
      <w:r w:rsidR="00551D1B" w:rsidRPr="00280F56">
        <w:t xml:space="preserve">desired 1.0472 </w:t>
      </w:r>
      <w:r w:rsidRPr="00280F56">
        <w:t xml:space="preserve">angle is </w:t>
      </w:r>
      <w:r w:rsidR="00551D1B" w:rsidRPr="00280F56">
        <w:t>1.0297</w:t>
      </w:r>
      <w:r w:rsidRPr="00280F56">
        <w:t xml:space="preserve"> which is well within specifications of the sensors and tracks better than the </w:t>
      </w:r>
      <w:r w:rsidR="00551D1B" w:rsidRPr="00280F56">
        <w:t>0.9948</w:t>
      </w:r>
      <w:r w:rsidRPr="00280F56">
        <w:t xml:space="preserve"> reading of the Madgwick result. </w:t>
      </w:r>
      <w:r w:rsidR="00B14725" w:rsidRPr="00280F56">
        <w:t xml:space="preserve">It is interesting to see the various phasing differences between the values. This is most likely because of the </w:t>
      </w:r>
      <w:r w:rsidR="00DC5CB0" w:rsidRPr="00280F56">
        <w:t xml:space="preserve">different timings of the robot arm versus </w:t>
      </w:r>
      <w:r w:rsidR="00493834" w:rsidRPr="00280F56">
        <w:t xml:space="preserve">timing of how </w:t>
      </w:r>
      <w:r w:rsidR="00DC5CB0" w:rsidRPr="00280F56">
        <w:t xml:space="preserve">the different </w:t>
      </w:r>
      <w:r w:rsidR="00C97540">
        <w:t>IMU</w:t>
      </w:r>
      <w:r w:rsidR="00DC5CB0" w:rsidRPr="00280F56">
        <w:t xml:space="preserve"> units</w:t>
      </w:r>
      <w:r w:rsidR="00493834" w:rsidRPr="00280F56">
        <w:t xml:space="preserve"> are polled</w:t>
      </w:r>
      <w:r w:rsidR="00DC5CB0" w:rsidRPr="00280F56">
        <w:t xml:space="preserve">. </w:t>
      </w:r>
      <w:r w:rsidR="007D12C6" w:rsidRPr="00280F56">
        <w:br/>
        <w:t xml:space="preserve">The multiplexer switching time was measured as taking an average of 515 nanoseconds at the start of the movement set down to 41 nanoseconds after 30 seconds of operation. After 1 minute of operation, the multiplexing switching time was measured at 47 </w:t>
      </w:r>
      <w:r w:rsidR="00775A6A" w:rsidRPr="00280F56">
        <w:t>milli</w:t>
      </w:r>
      <w:r w:rsidR="007D12C6" w:rsidRPr="00280F56">
        <w:t xml:space="preserve">seconds. </w:t>
      </w:r>
      <w:r w:rsidR="00C23649" w:rsidRPr="00280F56">
        <w:t xml:space="preserve">The time taken to read acceleration data is 2202 </w:t>
      </w:r>
      <w:r w:rsidR="00775A6A" w:rsidRPr="00280F56">
        <w:t>milli</w:t>
      </w:r>
      <w:r w:rsidR="00C23649" w:rsidRPr="00280F56">
        <w:t xml:space="preserve">seconds and the time taken to read gyroscope data is </w:t>
      </w:r>
      <w:proofErr w:type="gramStart"/>
      <w:r w:rsidR="00C23649" w:rsidRPr="00280F56">
        <w:t xml:space="preserve">1659  </w:t>
      </w:r>
      <w:r w:rsidR="00775A6A" w:rsidRPr="00280F56">
        <w:t>millis</w:t>
      </w:r>
      <w:r w:rsidR="00C23649" w:rsidRPr="00280F56">
        <w:t>econds</w:t>
      </w:r>
      <w:proofErr w:type="gramEnd"/>
      <w:r w:rsidR="00C23649" w:rsidRPr="00280F56">
        <w:t xml:space="preserve">. Total time </w:t>
      </w:r>
      <w:r w:rsidR="00775A6A" w:rsidRPr="00280F56">
        <w:t xml:space="preserve">taken to measure each </w:t>
      </w:r>
      <w:r w:rsidR="00C97540">
        <w:t>IMU</w:t>
      </w:r>
      <w:r w:rsidR="00C23649" w:rsidRPr="00280F56">
        <w:t xml:space="preserve"> </w:t>
      </w:r>
      <w:r w:rsidR="00775A6A" w:rsidRPr="00280F56">
        <w:t>was 2400 milli</w:t>
      </w:r>
      <w:r w:rsidR="00C23649" w:rsidRPr="00280F56">
        <w:t xml:space="preserve">seconds. </w:t>
      </w:r>
      <w:r w:rsidR="00493834" w:rsidRPr="00280F56">
        <w:t xml:space="preserve">Between each measurement the script takes 71 milliseconds (excluding multiplexor switching time) to begin the processing of the next set of measurements. </w:t>
      </w:r>
      <w:r w:rsidR="00C23649" w:rsidRPr="00280F56">
        <w:t xml:space="preserve">The robot arm is sampled at </w:t>
      </w:r>
      <w:r w:rsidR="004A2375">
        <w:t xml:space="preserve">approximately </w:t>
      </w:r>
      <w:r w:rsidR="00C23649" w:rsidRPr="00280F56">
        <w:t xml:space="preserve">6403 readings per second which </w:t>
      </w:r>
      <w:r w:rsidR="00775A6A" w:rsidRPr="00280F56">
        <w:t xml:space="preserve">equates to </w:t>
      </w:r>
      <w:r w:rsidR="00C23649" w:rsidRPr="00280F56">
        <w:t xml:space="preserve">a time of </w:t>
      </w:r>
      <w:r w:rsidR="00775A6A" w:rsidRPr="00280F56">
        <w:t>0.15625 milliseconds per reading</w:t>
      </w:r>
      <w:r w:rsidR="00C23649" w:rsidRPr="00280F56">
        <w:t xml:space="preserve">. </w:t>
      </w:r>
    </w:p>
    <w:p w14:paraId="0CEA14AA" w14:textId="65F37813" w:rsidR="001511A0" w:rsidRPr="00280F56" w:rsidRDefault="001511A0" w:rsidP="001511A0">
      <w:pPr>
        <w:pStyle w:val="BodyText"/>
      </w:pPr>
      <w:r w:rsidRPr="00280F56">
        <w:rPr>
          <w:noProof/>
        </w:rPr>
        <w:drawing>
          <wp:inline distT="0" distB="0" distL="0" distR="0" wp14:anchorId="48524B0A" wp14:editId="13DA2B00">
            <wp:extent cx="5760085" cy="3453130"/>
            <wp:effectExtent l="0" t="0" r="0" b="0"/>
            <wp:docPr id="18083309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330991" name="Picture 180833099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3453130"/>
                    </a:xfrm>
                    <a:prstGeom prst="rect">
                      <a:avLst/>
                    </a:prstGeom>
                  </pic:spPr>
                </pic:pic>
              </a:graphicData>
            </a:graphic>
          </wp:inline>
        </w:drawing>
      </w:r>
    </w:p>
    <w:p w14:paraId="47ECFBCF" w14:textId="5B6742C3" w:rsidR="001511A0" w:rsidRPr="00280F56" w:rsidRDefault="001511A0" w:rsidP="00352A0E">
      <w:pPr>
        <w:pStyle w:val="Caption"/>
      </w:pPr>
      <w:bookmarkStart w:id="129" w:name="_Toc146547312"/>
      <w:bookmarkStart w:id="130" w:name="_Toc147143674"/>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8</w:t>
      </w:r>
      <w:r w:rsidR="00607AE2">
        <w:fldChar w:fldCharType="end"/>
      </w:r>
      <w:r w:rsidRPr="00280F56">
        <w:t xml:space="preserve"> </w:t>
      </w:r>
      <w:r w:rsidR="0050061E">
        <w:t xml:space="preserve">Filter </w:t>
      </w:r>
      <w:r w:rsidRPr="00280F56">
        <w:t xml:space="preserve">and Robot arm data for a rolling vehicle using Camera </w:t>
      </w:r>
      <w:r w:rsidR="00C97540">
        <w:t>IMU</w:t>
      </w:r>
      <w:r w:rsidRPr="00280F56">
        <w:t xml:space="preserve"> values.</w:t>
      </w:r>
      <w:bookmarkEnd w:id="129"/>
      <w:bookmarkEnd w:id="130"/>
    </w:p>
    <w:p w14:paraId="16060393" w14:textId="0269E044" w:rsidR="001511A0" w:rsidRPr="00280F56" w:rsidRDefault="003A7197" w:rsidP="001511A0">
      <w:pPr>
        <w:pStyle w:val="BodyText"/>
      </w:pPr>
      <w:r w:rsidRPr="00280F56">
        <w:rPr>
          <w:noProof/>
        </w:rPr>
        <w:lastRenderedPageBreak/>
        <w:drawing>
          <wp:inline distT="0" distB="0" distL="0" distR="0" wp14:anchorId="32CD3964" wp14:editId="0B01B7F5">
            <wp:extent cx="5760085" cy="3128010"/>
            <wp:effectExtent l="0" t="0" r="0" b="0"/>
            <wp:docPr id="1529203689"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03689" name="Picture 3" descr="A graph of a graph&#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4F481A31" w14:textId="3702C691" w:rsidR="003A7197" w:rsidRPr="00280F56" w:rsidRDefault="003A7197" w:rsidP="00352A0E">
      <w:pPr>
        <w:pStyle w:val="Caption"/>
      </w:pPr>
      <w:bookmarkStart w:id="131" w:name="_Toc146547313"/>
      <w:bookmarkStart w:id="132" w:name="_Toc147143675"/>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9</w:t>
      </w:r>
      <w:r w:rsidR="00607AE2">
        <w:fldChar w:fldCharType="end"/>
      </w:r>
      <w:r w:rsidRPr="00280F56">
        <w:t xml:space="preserve"> Averages of </w:t>
      </w:r>
      <w:r w:rsidR="0050061E">
        <w:t xml:space="preserve">Filter </w:t>
      </w:r>
      <w:r w:rsidRPr="00280F56">
        <w:t>Roll values against robot arm movements</w:t>
      </w:r>
      <w:bookmarkEnd w:id="131"/>
      <w:bookmarkEnd w:id="132"/>
    </w:p>
    <w:p w14:paraId="2CF8119D" w14:textId="0D99007B" w:rsidR="001511A0" w:rsidRPr="00280F56" w:rsidRDefault="003A7197" w:rsidP="00DC5CB0">
      <w:pPr>
        <w:pStyle w:val="BodyText"/>
        <w:rPr>
          <w:color w:val="FF0000"/>
        </w:rPr>
      </w:pPr>
      <w:r w:rsidRPr="00280F56">
        <w:t xml:space="preserve">Plotting the mean of the Madgwick </w:t>
      </w:r>
      <w:r w:rsidR="00C97540">
        <w:t>IMU</w:t>
      </w:r>
      <w:r w:rsidRPr="00280F56">
        <w:t xml:space="preserve"> values and the mean of the Kalman </w:t>
      </w:r>
      <w:r w:rsidR="00C97540">
        <w:t>IMU</w:t>
      </w:r>
      <w:r w:rsidRPr="00280F56">
        <w:t xml:space="preserve"> values against the robot arm movements shows that both phasing and amplitude change</w:t>
      </w:r>
      <w:r w:rsidR="00DC5CB0" w:rsidRPr="00280F56">
        <w:t xml:space="preserve"> as seen in Figure 4.</w:t>
      </w:r>
      <w:r w:rsidR="00551D1B" w:rsidRPr="00280F56">
        <w:t>9</w:t>
      </w:r>
      <w:r w:rsidR="00DC5CB0" w:rsidRPr="00280F56">
        <w:t>.</w:t>
      </w:r>
      <w:r w:rsidRPr="00280F56">
        <w:t xml:space="preserve"> This indicates that, as somewhat expected, using different IMUs for alignment against the robot arm will change the phasing discrepancies and using an average of the data significantly decreases peak amplitude in both positive and negative peak values</w:t>
      </w:r>
      <w:r w:rsidR="00520AD7" w:rsidRPr="00280F56">
        <w:t xml:space="preserve">, indicating a wide spread of values obtained from the various </w:t>
      </w:r>
      <w:r w:rsidR="00C645EE">
        <w:t>IMUs</w:t>
      </w:r>
      <w:r w:rsidRPr="00280F56">
        <w:t>. In terms of tracking the robot arm movements, both the Kalman and the Madgwick filters make good attempts and there is little between the filter results to merit the use of the more computationally expensive Kalman filter.</w:t>
      </w:r>
      <w:r w:rsidR="00210D86" w:rsidRPr="00280F56">
        <w:t xml:space="preserve"> </w:t>
      </w:r>
      <w:r w:rsidR="00210D86" w:rsidRPr="00280F56">
        <w:rPr>
          <w:color w:val="FF0000"/>
        </w:rPr>
        <w:t>&lt;TBC&gt;Explain phasing differences.</w:t>
      </w:r>
    </w:p>
    <w:p w14:paraId="3A19CCF9" w14:textId="26D103AA" w:rsidR="00E80307" w:rsidRPr="00280F56" w:rsidRDefault="00E80307" w:rsidP="00E80307">
      <w:pPr>
        <w:pStyle w:val="BodyText"/>
      </w:pPr>
      <w:r w:rsidRPr="00280F56">
        <w:t>It was not deemed necessary to configure a Neural Network for a simple rolling movement.</w:t>
      </w:r>
    </w:p>
    <w:p w14:paraId="189C1079" w14:textId="45E96213" w:rsidR="00A46BDE" w:rsidRPr="00280F56" w:rsidRDefault="00520AD7" w:rsidP="00A46BDE">
      <w:pPr>
        <w:pStyle w:val="Heading2"/>
        <w:rPr>
          <w:noProof w:val="0"/>
        </w:rPr>
      </w:pPr>
      <w:bookmarkStart w:id="133" w:name="_Toc146552350"/>
      <w:r w:rsidRPr="00280F56">
        <w:rPr>
          <w:noProof w:val="0"/>
        </w:rPr>
        <w:t xml:space="preserve">Filter performance </w:t>
      </w:r>
      <w:r w:rsidR="00A46BDE" w:rsidRPr="00280F56">
        <w:rPr>
          <w:noProof w:val="0"/>
        </w:rPr>
        <w:t>on a pitching vehicle</w:t>
      </w:r>
      <w:bookmarkEnd w:id="133"/>
    </w:p>
    <w:p w14:paraId="6F4A4D3A" w14:textId="11ED006E" w:rsidR="002113C0" w:rsidRPr="00280F56" w:rsidRDefault="002113C0" w:rsidP="002113C0">
      <w:pPr>
        <w:pStyle w:val="BodyText"/>
      </w:pPr>
      <w:r w:rsidRPr="00280F56">
        <w:t xml:space="preserve">The robot arm was rotated according to the appropriate angles in Table 3.1 associated with the pitch test. The Robot arm data was synchronised with the </w:t>
      </w:r>
      <w:r w:rsidR="00C97540">
        <w:t>IMU</w:t>
      </w:r>
      <w:r w:rsidRPr="00280F56">
        <w:t xml:space="preserve"> data via manual alignment. The single camera </w:t>
      </w:r>
      <w:r w:rsidR="00C97540">
        <w:t>IMU</w:t>
      </w:r>
      <w:r w:rsidRPr="00280F56">
        <w:t xml:space="preserve"> data produced 995 readings in the 120 second period.</w:t>
      </w:r>
    </w:p>
    <w:p w14:paraId="3EFEC13D" w14:textId="183839B4" w:rsidR="002113C0" w:rsidRPr="00280F56" w:rsidRDefault="002113C0" w:rsidP="00AD5EE1">
      <w:pPr>
        <w:pStyle w:val="BodyText"/>
      </w:pPr>
      <w:r w:rsidRPr="00280F56">
        <w:t xml:space="preserve">Applying the Madgwick filter </w:t>
      </w:r>
      <w:r w:rsidR="009E5AF8" w:rsidRPr="00280F56">
        <w:t xml:space="preserve">with a </w:t>
      </w:r>
      <w:r w:rsidR="00551D1B" w:rsidRPr="00280F56">
        <w:t xml:space="preserve">beta </w:t>
      </w:r>
      <w:r w:rsidR="009E5AF8" w:rsidRPr="00280F56">
        <w:t xml:space="preserve">of 15 </w:t>
      </w:r>
      <w:r w:rsidRPr="00280F56">
        <w:t xml:space="preserve">on the gathered </w:t>
      </w:r>
      <w:r w:rsidR="00551D1B" w:rsidRPr="00280F56">
        <w:t>c</w:t>
      </w:r>
      <w:r w:rsidRPr="00280F56">
        <w:t xml:space="preserve">amera </w:t>
      </w:r>
      <w:r w:rsidR="00C97540">
        <w:t>IMU</w:t>
      </w:r>
      <w:r w:rsidRPr="00280F56">
        <w:t xml:space="preserve"> data took an average of 0.04758 seconds.</w:t>
      </w:r>
      <w:r w:rsidR="009C2EB0" w:rsidRPr="00280F56">
        <w:t xml:space="preserve"> The average elapsed time for all </w:t>
      </w:r>
      <w:r w:rsidR="00C645EE">
        <w:t>IMUs</w:t>
      </w:r>
      <w:r w:rsidR="009C2EB0" w:rsidRPr="00280F56">
        <w:t xml:space="preserve"> was 0.0432 with a median of 0.0431 and max and min values of 0.04758 and 0.0401, respectively.</w:t>
      </w:r>
      <w:r w:rsidRPr="00280F56">
        <w:br/>
        <w:t>The Kalman filter took 0</w:t>
      </w:r>
      <w:r w:rsidR="009C2EB0" w:rsidRPr="00280F56">
        <w:t>.</w:t>
      </w:r>
      <w:r w:rsidR="009C2EB0" w:rsidRPr="00280F56" w:rsidDel="009C2EB0">
        <w:t xml:space="preserve"> </w:t>
      </w:r>
      <w:r w:rsidRPr="00280F56">
        <w:t xml:space="preserve">4268 seconds on the same data. </w:t>
      </w:r>
      <w:r w:rsidR="009C2EB0" w:rsidRPr="00280F56">
        <w:t xml:space="preserve">The average elapsed time for all </w:t>
      </w:r>
      <w:r w:rsidR="00C645EE">
        <w:t>IMUs</w:t>
      </w:r>
      <w:r w:rsidR="009C2EB0" w:rsidRPr="00280F56">
        <w:t xml:space="preserve"> was 0.3271 with a median of 0.2991 and max and min values of 0.4268 and 0.2897, respectively.</w:t>
      </w:r>
      <w:r w:rsidR="009C2EB0" w:rsidRPr="00280F56">
        <w:br/>
        <w:t xml:space="preserve">Using the average values, the Kalman filter took 7.568 times longer than the Madgwick filter to </w:t>
      </w:r>
      <w:r w:rsidR="009C2EB0" w:rsidRPr="00280F56">
        <w:lastRenderedPageBreak/>
        <w:t>process the pitch values.</w:t>
      </w:r>
      <w:r w:rsidR="009C2EB0" w:rsidRPr="00280F56" w:rsidDel="009C2EB0">
        <w:t xml:space="preserve"> </w:t>
      </w:r>
      <w:r w:rsidRPr="00280F56">
        <w:br/>
        <w:t>Figure 4.</w:t>
      </w:r>
      <w:r w:rsidR="009C2EB0" w:rsidRPr="00280F56">
        <w:t>10</w:t>
      </w:r>
      <w:r w:rsidRPr="00280F56">
        <w:t xml:space="preserve"> shows the results of the filters compared to the robot arm data.</w:t>
      </w:r>
      <w:r w:rsidRPr="00280F56">
        <w:br/>
      </w:r>
      <w:r w:rsidRPr="00280F56">
        <w:rPr>
          <w:noProof/>
        </w:rPr>
        <w:drawing>
          <wp:inline distT="0" distB="0" distL="0" distR="0" wp14:anchorId="0BFE3F1A" wp14:editId="3A099F77">
            <wp:extent cx="5760085" cy="3128010"/>
            <wp:effectExtent l="0" t="0" r="0" b="0"/>
            <wp:docPr id="1327168460" name="Picture 4"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168460" name="Picture 4" descr="A graph showing a graph&#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p>
    <w:p w14:paraId="29779888" w14:textId="0A6351DA" w:rsidR="009C2EB0" w:rsidRPr="00280F56" w:rsidRDefault="009C2EB0" w:rsidP="00352A0E">
      <w:pPr>
        <w:pStyle w:val="Caption"/>
      </w:pPr>
      <w:bookmarkStart w:id="134" w:name="_Toc146547314"/>
      <w:bookmarkStart w:id="135" w:name="_Toc147143676"/>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0</w:t>
      </w:r>
      <w:r w:rsidR="00607AE2">
        <w:fldChar w:fldCharType="end"/>
      </w:r>
      <w:r w:rsidRPr="00280F56">
        <w:t xml:space="preserve"> </w:t>
      </w:r>
      <w:r w:rsidR="0050061E">
        <w:t xml:space="preserve">Filter </w:t>
      </w:r>
      <w:r w:rsidRPr="00280F56">
        <w:t xml:space="preserve">and robot arm data for a pitching vehicle using camera </w:t>
      </w:r>
      <w:r w:rsidR="00C97540">
        <w:t>IMU</w:t>
      </w:r>
      <w:r w:rsidRPr="00280F56">
        <w:t xml:space="preserve"> values</w:t>
      </w:r>
      <w:bookmarkEnd w:id="134"/>
      <w:bookmarkEnd w:id="135"/>
    </w:p>
    <w:p w14:paraId="064E9F62" w14:textId="6AC662E5" w:rsidR="0022541E" w:rsidRDefault="0022541E" w:rsidP="0050061E">
      <w:pPr>
        <w:pStyle w:val="BodyText"/>
      </w:pPr>
      <w:bookmarkStart w:id="136" w:name="_Toc146547315"/>
      <w:r w:rsidRPr="00280F56">
        <w:t>Figure 4.</w:t>
      </w:r>
      <w:r w:rsidR="009C2EB0" w:rsidRPr="00280F56">
        <w:t>11</w:t>
      </w:r>
      <w:r w:rsidRPr="00280F56">
        <w:t xml:space="preserve"> shows the mean of Madgwick and Kalman results from all </w:t>
      </w:r>
      <w:r w:rsidR="00C645EE">
        <w:t>IMUs</w:t>
      </w:r>
      <w:r w:rsidRPr="00280F56">
        <w:t xml:space="preserve"> against the robot arm data.</w:t>
      </w:r>
      <w:bookmarkEnd w:id="136"/>
    </w:p>
    <w:p w14:paraId="527DEFED" w14:textId="1991D96E" w:rsidR="0022541E" w:rsidRPr="00280F56" w:rsidRDefault="0022541E" w:rsidP="0050061E">
      <w:pPr>
        <w:pStyle w:val="BodyText"/>
      </w:pPr>
      <w:bookmarkStart w:id="137" w:name="_Toc146547316"/>
      <w:r w:rsidRPr="00280F56">
        <w:rPr>
          <w:noProof/>
        </w:rPr>
        <w:drawing>
          <wp:inline distT="0" distB="0" distL="0" distR="0" wp14:anchorId="0B4F0B69" wp14:editId="798ECC09">
            <wp:extent cx="5760085" cy="3128010"/>
            <wp:effectExtent l="0" t="0" r="0" b="0"/>
            <wp:docPr id="518991255"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1255" name="Picture 7" descr="A graph of a graph&#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3128010"/>
                    </a:xfrm>
                    <a:prstGeom prst="rect">
                      <a:avLst/>
                    </a:prstGeom>
                  </pic:spPr>
                </pic:pic>
              </a:graphicData>
            </a:graphic>
          </wp:inline>
        </w:drawing>
      </w:r>
      <w:bookmarkEnd w:id="137"/>
    </w:p>
    <w:p w14:paraId="7AB6703B" w14:textId="05B0DD72" w:rsidR="009C2EB0" w:rsidRDefault="009C2EB0" w:rsidP="00352A0E">
      <w:pPr>
        <w:pStyle w:val="Caption"/>
      </w:pPr>
      <w:bookmarkStart w:id="138" w:name="_Toc146547317"/>
      <w:bookmarkStart w:id="139" w:name="_Toc147143677"/>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1</w:t>
      </w:r>
      <w:r w:rsidR="00607AE2">
        <w:fldChar w:fldCharType="end"/>
      </w:r>
      <w:r w:rsidRPr="00280F56">
        <w:t xml:space="preserve"> Averages of </w:t>
      </w:r>
      <w:r w:rsidR="0050061E">
        <w:t xml:space="preserve">Filter </w:t>
      </w:r>
      <w:r w:rsidRPr="00280F56">
        <w:t xml:space="preserve">Roll values against </w:t>
      </w:r>
      <w:r w:rsidR="0002469D" w:rsidRPr="00280F56">
        <w:t xml:space="preserve">pitching </w:t>
      </w:r>
      <w:r w:rsidRPr="00280F56">
        <w:t>robot arm movements</w:t>
      </w:r>
      <w:bookmarkEnd w:id="138"/>
      <w:bookmarkEnd w:id="139"/>
    </w:p>
    <w:p w14:paraId="30FFFB75" w14:textId="442A178A" w:rsidR="00AD5EE1" w:rsidRPr="00280F56" w:rsidRDefault="0022541E" w:rsidP="0050061E">
      <w:pPr>
        <w:pStyle w:val="BodyText"/>
        <w:rPr>
          <w:color w:val="FF0000"/>
        </w:rPr>
      </w:pPr>
      <w:bookmarkStart w:id="140" w:name="_Toc146547318"/>
      <w:r w:rsidRPr="00280F56">
        <w:t xml:space="preserve">Averaging the values over all </w:t>
      </w:r>
      <w:r w:rsidR="00C97540">
        <w:t>IMU</w:t>
      </w:r>
      <w:r w:rsidR="003C7C28">
        <w:t xml:space="preserve"> pitch results</w:t>
      </w:r>
      <w:r w:rsidRPr="00280F56">
        <w:t xml:space="preserve"> </w:t>
      </w:r>
      <w:r w:rsidR="003C7C28">
        <w:t xml:space="preserve">produced </w:t>
      </w:r>
      <w:r w:rsidRPr="00280F56">
        <w:t>errors in amplitude and phase, concentrating at zero crossing points</w:t>
      </w:r>
      <w:r w:rsidR="009E5AF8" w:rsidRPr="00280F56">
        <w:t>, as seen in Figure 4.11</w:t>
      </w:r>
      <w:r w:rsidRPr="00280F56">
        <w:t xml:space="preserve">. The Madgwick filter in particular shows some considerable oscillation around the zero crossing points when averaged that did not appear </w:t>
      </w:r>
      <w:r w:rsidRPr="00280F56">
        <w:lastRenderedPageBreak/>
        <w:t xml:space="preserve">when using the single camera </w:t>
      </w:r>
      <w:r w:rsidR="00C97540">
        <w:t>IMU</w:t>
      </w:r>
      <w:r w:rsidRPr="00280F56">
        <w:t>.</w:t>
      </w:r>
      <w:r w:rsidR="00B14725" w:rsidRPr="00280F56">
        <w:t xml:space="preserve"> The Kalman filter faltered at an average of -0.655 </w:t>
      </w:r>
      <w:r w:rsidR="009E5AF8" w:rsidRPr="00280F56">
        <w:t>radians</w:t>
      </w:r>
      <w:r w:rsidR="00B14725" w:rsidRPr="00280F56">
        <w:t xml:space="preserve"> while the Madgwick filter oscillated between this value and between +0.589 and +0.606.</w:t>
      </w:r>
      <w:r w:rsidR="00493834" w:rsidRPr="00280F56">
        <w:br/>
        <w:t xml:space="preserve">These results indicate there are some significant data discrepancies between the </w:t>
      </w:r>
      <w:r w:rsidR="00C97540">
        <w:t>IMU</w:t>
      </w:r>
      <w:r w:rsidR="00493834" w:rsidRPr="00280F56">
        <w:t xml:space="preserve"> units</w:t>
      </w:r>
      <w:r w:rsidR="003C7C28">
        <w:t xml:space="preserve"> and/or variations in the </w:t>
      </w:r>
      <w:r w:rsidR="001513DF">
        <w:t xml:space="preserve">input </w:t>
      </w:r>
      <w:r w:rsidR="003C7C28">
        <w:t>data</w:t>
      </w:r>
      <w:r w:rsidR="001513DF">
        <w:t xml:space="preserve"> between the IMUs</w:t>
      </w:r>
      <w:r w:rsidR="00493834" w:rsidRPr="00280F56">
        <w:t>.</w:t>
      </w:r>
      <w:r w:rsidR="00B14725" w:rsidRPr="00280F56">
        <w:br/>
      </w:r>
      <w:bookmarkEnd w:id="140"/>
    </w:p>
    <w:p w14:paraId="76F71AAA" w14:textId="52E426BA" w:rsidR="00E80307" w:rsidRPr="00280F56" w:rsidRDefault="00E80307" w:rsidP="00E80307">
      <w:pPr>
        <w:pStyle w:val="BodyText"/>
      </w:pPr>
      <w:r w:rsidRPr="00280F56">
        <w:t>It was not deemed necessary to configure a Neural Network for a simple pitching movement.</w:t>
      </w:r>
    </w:p>
    <w:p w14:paraId="5CD42B78" w14:textId="0142D528" w:rsidR="00550C7C" w:rsidRPr="00280F56" w:rsidRDefault="00C97540" w:rsidP="00550C7C">
      <w:pPr>
        <w:pStyle w:val="Heading2"/>
        <w:rPr>
          <w:noProof w:val="0"/>
        </w:rPr>
      </w:pPr>
      <w:bookmarkStart w:id="141" w:name="_Toc146552351"/>
      <w:r>
        <w:rPr>
          <w:noProof w:val="0"/>
        </w:rPr>
        <w:t xml:space="preserve">Filter </w:t>
      </w:r>
      <w:r w:rsidR="00DC5CB0" w:rsidRPr="00280F56">
        <w:rPr>
          <w:noProof w:val="0"/>
        </w:rPr>
        <w:t xml:space="preserve">Performance on a varied </w:t>
      </w:r>
      <w:r w:rsidR="00550C7C" w:rsidRPr="00280F56">
        <w:rPr>
          <w:noProof w:val="0"/>
        </w:rPr>
        <w:t>roll and pitch vehicle</w:t>
      </w:r>
      <w:bookmarkEnd w:id="141"/>
    </w:p>
    <w:p w14:paraId="60A8E6BE" w14:textId="7A326EA9" w:rsidR="00BB151D" w:rsidRPr="00280F56" w:rsidRDefault="00BB151D" w:rsidP="00BB151D">
      <w:pPr>
        <w:pStyle w:val="BodyText"/>
      </w:pPr>
      <w:r w:rsidRPr="00280F56">
        <w:t xml:space="preserve">The robot arm </w:t>
      </w:r>
      <w:r w:rsidR="009E5AF8" w:rsidRPr="00280F56">
        <w:t xml:space="preserve">was </w:t>
      </w:r>
      <w:r w:rsidRPr="00280F56">
        <w:t xml:space="preserve">rotated according to the appropriate angles </w:t>
      </w:r>
      <w:r w:rsidR="00DC5CB0" w:rsidRPr="00280F56">
        <w:t>relating to the varied movement</w:t>
      </w:r>
      <w:r w:rsidR="00063F74" w:rsidRPr="00280F56">
        <w:t xml:space="preserve"> test outlined </w:t>
      </w:r>
      <w:r w:rsidRPr="00280F56">
        <w:t xml:space="preserve">in </w:t>
      </w:r>
      <w:r w:rsidR="00063F74" w:rsidRPr="00280F56">
        <w:t>T</w:t>
      </w:r>
      <w:r w:rsidRPr="00280F56">
        <w:t xml:space="preserve">able 3.1. The Robot arm data </w:t>
      </w:r>
      <w:r w:rsidR="00551D1B" w:rsidRPr="00280F56">
        <w:t>was</w:t>
      </w:r>
      <w:r w:rsidRPr="00280F56">
        <w:t xml:space="preserve"> synchronised with the </w:t>
      </w:r>
      <w:r w:rsidR="00C97540">
        <w:t>IMU</w:t>
      </w:r>
      <w:r w:rsidRPr="00280F56">
        <w:t xml:space="preserve"> data via manual alignment. The single camera </w:t>
      </w:r>
      <w:r w:rsidR="00C97540">
        <w:t>IMU</w:t>
      </w:r>
      <w:r w:rsidRPr="00280F56">
        <w:t xml:space="preserve"> data produced </w:t>
      </w:r>
      <w:r w:rsidR="00493834" w:rsidRPr="00280F56">
        <w:t>4</w:t>
      </w:r>
      <w:r w:rsidRPr="00280F56">
        <w:t>99</w:t>
      </w:r>
      <w:r w:rsidR="00493834" w:rsidRPr="00280F56">
        <w:t>8</w:t>
      </w:r>
      <w:r w:rsidRPr="00280F56">
        <w:t xml:space="preserve"> readings in the </w:t>
      </w:r>
      <w:r w:rsidR="00327169" w:rsidRPr="00280F56">
        <w:t>599.5</w:t>
      </w:r>
      <w:r w:rsidRPr="00280F56">
        <w:t xml:space="preserve"> second period.</w:t>
      </w:r>
    </w:p>
    <w:p w14:paraId="0FB3500C" w14:textId="2BFC4A8B" w:rsidR="007930DE" w:rsidRPr="00280F56" w:rsidRDefault="00BB151D" w:rsidP="00BB151D">
      <w:pPr>
        <w:pStyle w:val="BodyText"/>
      </w:pPr>
      <w:r w:rsidRPr="00280F56">
        <w:t xml:space="preserve">The Madgwick filter was </w:t>
      </w:r>
      <w:r w:rsidR="00063F74" w:rsidRPr="00280F56">
        <w:t xml:space="preserve">applied to </w:t>
      </w:r>
      <w:r w:rsidRPr="00280F56">
        <w:t>this data with standard settings of a Sample Period of 1/</w:t>
      </w:r>
      <w:r w:rsidR="00062E96" w:rsidRPr="00280F56">
        <w:t>8.3333</w:t>
      </w:r>
      <w:r w:rsidRPr="00280F56">
        <w:t xml:space="preserve"> and a default </w:t>
      </w:r>
      <w:r w:rsidR="00551D1B" w:rsidRPr="00280F56">
        <w:t>b</w:t>
      </w:r>
      <w:r w:rsidRPr="00280F56">
        <w:t xml:space="preserve">eta gain value of </w:t>
      </w:r>
      <w:r w:rsidR="00551D1B" w:rsidRPr="00280F56">
        <w:t>15</w:t>
      </w:r>
      <w:r w:rsidRPr="00280F56">
        <w:t xml:space="preserve"> and took </w:t>
      </w:r>
      <w:r w:rsidR="00897066" w:rsidRPr="00280F56">
        <w:t xml:space="preserve">an average of </w:t>
      </w:r>
      <w:r w:rsidRPr="00280F56">
        <w:t>0.</w:t>
      </w:r>
      <w:r w:rsidR="00897066" w:rsidRPr="00280F56">
        <w:t>26</w:t>
      </w:r>
      <w:r w:rsidR="00CD7D6F" w:rsidRPr="00280F56">
        <w:t>26</w:t>
      </w:r>
      <w:r w:rsidRPr="00280F56">
        <w:t xml:space="preserve"> seconds to run.</w:t>
      </w:r>
      <w:r w:rsidR="00897066" w:rsidRPr="00280F56">
        <w:t xml:space="preserve"> The average elapsed time for all </w:t>
      </w:r>
      <w:r w:rsidR="00C645EE">
        <w:t>IMUs</w:t>
      </w:r>
      <w:r w:rsidR="00897066" w:rsidRPr="00280F56">
        <w:t xml:space="preserve"> was 0.</w:t>
      </w:r>
      <w:r w:rsidR="00CD7D6F" w:rsidRPr="00280F56">
        <w:t>2610</w:t>
      </w:r>
      <w:r w:rsidR="00897066" w:rsidRPr="00280F56">
        <w:t xml:space="preserve"> with a median of 0.</w:t>
      </w:r>
      <w:r w:rsidR="00CD7D6F" w:rsidRPr="00280F56">
        <w:t>2626</w:t>
      </w:r>
      <w:r w:rsidR="00897066" w:rsidRPr="00280F56">
        <w:t xml:space="preserve"> and max and min values of 0.</w:t>
      </w:r>
      <w:r w:rsidR="00CD7D6F" w:rsidRPr="00280F56">
        <w:t>2675</w:t>
      </w:r>
      <w:r w:rsidR="00897066" w:rsidRPr="00280F56">
        <w:t xml:space="preserve"> and 0.2</w:t>
      </w:r>
      <w:r w:rsidR="00CD7D6F" w:rsidRPr="00280F56">
        <w:t>532</w:t>
      </w:r>
      <w:r w:rsidR="00897066" w:rsidRPr="00280F56">
        <w:t>, respectively</w:t>
      </w:r>
      <w:r w:rsidR="00CD7D6F" w:rsidRPr="00280F56">
        <w:t>.</w:t>
      </w:r>
      <w:r w:rsidR="007930DE" w:rsidRPr="00280F56">
        <w:t xml:space="preserve"> Figure 4.</w:t>
      </w:r>
      <w:r w:rsidR="00F82966" w:rsidRPr="00280F56">
        <w:t>12</w:t>
      </w:r>
      <w:r w:rsidR="007930DE" w:rsidRPr="00280F56">
        <w:t xml:space="preserve"> shows these results</w:t>
      </w:r>
      <w:r w:rsidR="0099105D" w:rsidRPr="00280F56">
        <w:t>, along with the Kalman results discussed below</w:t>
      </w:r>
      <w:r w:rsidR="007930DE" w:rsidRPr="00280F56">
        <w:t>.</w:t>
      </w:r>
      <w:r w:rsidR="0099105D" w:rsidRPr="00280F56">
        <w:br/>
      </w:r>
      <w:r w:rsidR="0099105D" w:rsidRPr="00280F56">
        <w:br/>
        <w:t xml:space="preserve">The Kalman filter </w:t>
      </w:r>
      <w:r w:rsidR="00C2066A" w:rsidRPr="00280F56">
        <w:t xml:space="preserve">previously used </w:t>
      </w:r>
      <w:r w:rsidR="0099105D" w:rsidRPr="00280F56">
        <w:t xml:space="preserve">was applied to the data and the output is </w:t>
      </w:r>
      <w:r w:rsidR="00724ED0" w:rsidRPr="00280F56">
        <w:t xml:space="preserve">also presented </w:t>
      </w:r>
      <w:r w:rsidR="0099105D" w:rsidRPr="00280F56">
        <w:t>in Figure 4.12.</w:t>
      </w:r>
      <w:r w:rsidR="0099105D" w:rsidRPr="00280F56">
        <w:br/>
      </w:r>
      <w:r w:rsidR="00C84630" w:rsidRPr="00280F56">
        <w:rPr>
          <w:noProof/>
        </w:rPr>
        <w:drawing>
          <wp:inline distT="0" distB="0" distL="0" distR="0" wp14:anchorId="37846CA3" wp14:editId="4D5858D3">
            <wp:extent cx="5760085" cy="3157220"/>
            <wp:effectExtent l="0" t="0" r="0" b="5080"/>
            <wp:docPr id="194756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2711" name="Picture 194756271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085" cy="3157220"/>
                    </a:xfrm>
                    <a:prstGeom prst="rect">
                      <a:avLst/>
                    </a:prstGeom>
                  </pic:spPr>
                </pic:pic>
              </a:graphicData>
            </a:graphic>
          </wp:inline>
        </w:drawing>
      </w:r>
    </w:p>
    <w:p w14:paraId="141AC8C2" w14:textId="7ADDC111" w:rsidR="00C2066A" w:rsidRPr="00280F56" w:rsidRDefault="007930DE" w:rsidP="00352A0E">
      <w:pPr>
        <w:pStyle w:val="Caption"/>
      </w:pPr>
      <w:bookmarkStart w:id="142" w:name="_Toc146547319"/>
      <w:bookmarkStart w:id="143" w:name="_Toc147143678"/>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2</w:t>
      </w:r>
      <w:r w:rsidR="00607AE2">
        <w:fldChar w:fldCharType="end"/>
      </w:r>
      <w:r w:rsidRPr="00280F56">
        <w:t xml:space="preserve"> </w:t>
      </w:r>
      <w:r w:rsidR="00C2066A" w:rsidRPr="00280F56">
        <w:t xml:space="preserve">Filter and robot arm </w:t>
      </w:r>
      <w:r w:rsidR="00E7635E" w:rsidRPr="00280F56">
        <w:t xml:space="preserve">varied-motion </w:t>
      </w:r>
      <w:r w:rsidR="00C2066A" w:rsidRPr="00280F56">
        <w:t xml:space="preserve">data using </w:t>
      </w:r>
      <w:r w:rsidR="00E7635E" w:rsidRPr="00280F56">
        <w:t>a Madgwick sample rate of 8.33</w:t>
      </w:r>
      <w:bookmarkEnd w:id="142"/>
      <w:bookmarkEnd w:id="143"/>
    </w:p>
    <w:p w14:paraId="7438F608" w14:textId="28DEE0AE" w:rsidR="007930DE" w:rsidRPr="00280F56" w:rsidRDefault="00F82966" w:rsidP="00E80307">
      <w:pPr>
        <w:pStyle w:val="BodyText"/>
      </w:pPr>
      <w:r w:rsidRPr="00280F56">
        <w:t>The results show</w:t>
      </w:r>
      <w:r w:rsidR="00C84630" w:rsidRPr="00280F56">
        <w:t xml:space="preserve">n in Figure 4.12 indicate that the Kalman filter adequately tracks the robot arm movement, as does the Madgwick roll component, but </w:t>
      </w:r>
      <w:r w:rsidR="00E7635E" w:rsidRPr="00280F56">
        <w:t>u</w:t>
      </w:r>
      <w:r w:rsidR="00724ED0" w:rsidRPr="00280F56">
        <w:t xml:space="preserve">sing the </w:t>
      </w:r>
      <w:r w:rsidR="00062E96" w:rsidRPr="00280F56">
        <w:t xml:space="preserve">actual sample rate as </w:t>
      </w:r>
      <w:r w:rsidR="00724ED0" w:rsidRPr="00280F56">
        <w:t>the sampl</w:t>
      </w:r>
      <w:r w:rsidR="00062E96" w:rsidRPr="00280F56">
        <w:t>ing</w:t>
      </w:r>
      <w:r w:rsidR="00724ED0" w:rsidRPr="00280F56">
        <w:t xml:space="preserve"> </w:t>
      </w:r>
      <w:r w:rsidR="00724ED0" w:rsidRPr="00280F56">
        <w:lastRenderedPageBreak/>
        <w:t>rate in the Ma</w:t>
      </w:r>
      <w:r w:rsidR="00E7635E" w:rsidRPr="00280F56">
        <w:t>d</w:t>
      </w:r>
      <w:r w:rsidR="00724ED0" w:rsidRPr="00280F56">
        <w:t xml:space="preserve">gwick filter is clearly </w:t>
      </w:r>
      <w:r w:rsidR="00062E96" w:rsidRPr="00280F56">
        <w:t xml:space="preserve">producing </w:t>
      </w:r>
      <w:r w:rsidR="00724ED0" w:rsidRPr="00280F56">
        <w:t>nonsensical</w:t>
      </w:r>
      <w:r w:rsidR="00062E96" w:rsidRPr="00280F56">
        <w:t xml:space="preserve"> results. In </w:t>
      </w:r>
      <w:r w:rsidR="00724ED0" w:rsidRPr="00280F56">
        <w:t xml:space="preserve">Figure 4.13, a </w:t>
      </w:r>
      <w:r w:rsidR="00062E96" w:rsidRPr="00280F56">
        <w:t xml:space="preserve">sampling rate of the size of the sampled data </w:t>
      </w:r>
      <w:r w:rsidR="00E7635E" w:rsidRPr="00280F56">
        <w:t xml:space="preserve">(4998 samples in this case) </w:t>
      </w:r>
      <w:r w:rsidR="00062E96" w:rsidRPr="00280F56">
        <w:t>is selected, which is also clearly not sensible.</w:t>
      </w:r>
      <w:r w:rsidR="00062E96" w:rsidRPr="00280F56">
        <w:br/>
      </w:r>
      <w:r w:rsidR="00724ED0" w:rsidRPr="00280F56">
        <w:t xml:space="preserve">  </w:t>
      </w:r>
    </w:p>
    <w:p w14:paraId="258A267A" w14:textId="5F2C4A86" w:rsidR="00062E96" w:rsidRPr="00280F56" w:rsidRDefault="00062E96" w:rsidP="00E80307">
      <w:pPr>
        <w:pStyle w:val="BodyText"/>
      </w:pPr>
      <w:r w:rsidRPr="00280F56">
        <w:rPr>
          <w:noProof/>
        </w:rPr>
        <w:drawing>
          <wp:inline distT="0" distB="0" distL="0" distR="0" wp14:anchorId="4133CD4C" wp14:editId="32A7DBE7">
            <wp:extent cx="5760085" cy="3134995"/>
            <wp:effectExtent l="0" t="0" r="0" b="8255"/>
            <wp:docPr id="387182506"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82506" name="Picture 3" descr="A graph of a graph&#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763245E5" w14:textId="511BFD36" w:rsidR="0002469D" w:rsidRPr="00280F56" w:rsidRDefault="0002469D" w:rsidP="00352A0E">
      <w:pPr>
        <w:pStyle w:val="Caption"/>
      </w:pPr>
      <w:bookmarkStart w:id="144" w:name="_Toc146547320"/>
      <w:bookmarkStart w:id="145" w:name="_Toc147143679"/>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3</w:t>
      </w:r>
      <w:r w:rsidR="00607AE2">
        <w:fldChar w:fldCharType="end"/>
      </w:r>
      <w:r w:rsidRPr="00280F56">
        <w:t xml:space="preserve"> </w:t>
      </w:r>
      <w:r w:rsidR="003C7C28" w:rsidRPr="00280F56">
        <w:t xml:space="preserve">Filter and robot arm varied-motion data using a Madgwick sample rate of </w:t>
      </w:r>
      <w:r w:rsidR="00E7635E" w:rsidRPr="00280F56">
        <w:t>4998.</w:t>
      </w:r>
      <w:bookmarkEnd w:id="144"/>
      <w:bookmarkEnd w:id="145"/>
    </w:p>
    <w:p w14:paraId="40A6B2A8" w14:textId="1225CC7D" w:rsidR="00E7635E" w:rsidRPr="00280F56" w:rsidRDefault="00062E96" w:rsidP="00E7635E">
      <w:pPr>
        <w:pStyle w:val="BodyText"/>
      </w:pPr>
      <w:r w:rsidRPr="00280F56">
        <w:t xml:space="preserve">Since the Madgwick filter operates by integrating past data, it was surmised that setting the sample rate to the </w:t>
      </w:r>
      <w:r w:rsidR="00C461A3" w:rsidRPr="00280F56">
        <w:t xml:space="preserve">number of time periods used to describe a complete movement set would be ideal. For this set of </w:t>
      </w:r>
      <w:r w:rsidR="00E04761" w:rsidRPr="00280F56">
        <w:t xml:space="preserve">movement </w:t>
      </w:r>
      <w:r w:rsidR="00C461A3" w:rsidRPr="00280F56">
        <w:t xml:space="preserve">data, the </w:t>
      </w:r>
      <w:proofErr w:type="gramStart"/>
      <w:r w:rsidR="00C461A3" w:rsidRPr="00280F56">
        <w:t>time period</w:t>
      </w:r>
      <w:proofErr w:type="gramEnd"/>
      <w:r w:rsidR="00C461A3" w:rsidRPr="00280F56">
        <w:t xml:space="preserve"> is approximately 100. Utilising this value in the Madgwick filter parameters produced a better result </w:t>
      </w:r>
      <w:r w:rsidR="00E7635E" w:rsidRPr="00280F56">
        <w:t xml:space="preserve">as can be seen in Figure 4.14 </w:t>
      </w:r>
      <w:r w:rsidR="00C461A3" w:rsidRPr="00280F56">
        <w:t xml:space="preserve">but does indicate the importance of setting the correct sampling rate. Too short and the descent algorithm overfits and too </w:t>
      </w:r>
      <w:r w:rsidR="00C461A3" w:rsidRPr="00280F56">
        <w:lastRenderedPageBreak/>
        <w:t xml:space="preserve">long and the descent algorithm underfits. </w:t>
      </w:r>
      <w:r w:rsidR="00E7635E" w:rsidRPr="00280F56">
        <w:br/>
      </w:r>
      <w:r w:rsidR="00E7635E" w:rsidRPr="00280F56">
        <w:rPr>
          <w:noProof/>
        </w:rPr>
        <w:drawing>
          <wp:inline distT="0" distB="0" distL="0" distR="0" wp14:anchorId="2B893DF8" wp14:editId="12D4E300">
            <wp:extent cx="5760085" cy="3134995"/>
            <wp:effectExtent l="0" t="0" r="0" b="8255"/>
            <wp:docPr id="10998647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864716" name="Picture 109986471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6ADBB3E" w14:textId="3FAE45BA" w:rsidR="00E7635E" w:rsidRPr="00280F56" w:rsidRDefault="00E7635E" w:rsidP="00352A0E">
      <w:pPr>
        <w:pStyle w:val="Caption"/>
      </w:pPr>
      <w:bookmarkStart w:id="146" w:name="_Toc146547321"/>
      <w:bookmarkStart w:id="147" w:name="_Toc147143680"/>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4</w:t>
      </w:r>
      <w:r w:rsidR="00607AE2">
        <w:fldChar w:fldCharType="end"/>
      </w:r>
      <w:r w:rsidRPr="00280F56">
        <w:t xml:space="preserve"> Madgwick and Kalman values with a sampl</w:t>
      </w:r>
      <w:r w:rsidR="00DC30A1" w:rsidRPr="00280F56">
        <w:t>e</w:t>
      </w:r>
      <w:r w:rsidRPr="00280F56">
        <w:t xml:space="preserve"> rate of 100</w:t>
      </w:r>
      <w:bookmarkEnd w:id="146"/>
      <w:bookmarkEnd w:id="147"/>
    </w:p>
    <w:p w14:paraId="4182583D" w14:textId="649B2212" w:rsidR="00E7635E" w:rsidRPr="00280F56" w:rsidRDefault="00E7635E" w:rsidP="00E7635E">
      <w:pPr>
        <w:pStyle w:val="BodyText"/>
      </w:pPr>
      <w:r w:rsidRPr="00280F56">
        <w:t xml:space="preserve">Averaging the </w:t>
      </w:r>
      <w:r w:rsidR="00C97540">
        <w:t>IMU</w:t>
      </w:r>
      <w:r w:rsidRPr="00280F56">
        <w:t xml:space="preserve"> results reduces the noise </w:t>
      </w:r>
      <w:r w:rsidR="00C41D99" w:rsidRPr="00280F56">
        <w:t>somewhat as shown in Figure 4.15.</w:t>
      </w:r>
      <w:r w:rsidR="00C41D99" w:rsidRPr="00280F56">
        <w:br/>
      </w:r>
      <w:r w:rsidR="00C41D99" w:rsidRPr="00280F56">
        <w:rPr>
          <w:noProof/>
        </w:rPr>
        <w:drawing>
          <wp:inline distT="0" distB="0" distL="0" distR="0" wp14:anchorId="51EFACC4" wp14:editId="0DD82F05">
            <wp:extent cx="5760085" cy="3134995"/>
            <wp:effectExtent l="0" t="0" r="0" b="8255"/>
            <wp:docPr id="17226350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35065" name="Picture 1722635065"/>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71A9880" w14:textId="0FBF4308" w:rsidR="00E7635E" w:rsidRPr="00280F56" w:rsidRDefault="00C41D99" w:rsidP="00352A0E">
      <w:pPr>
        <w:pStyle w:val="Caption"/>
      </w:pPr>
      <w:bookmarkStart w:id="148" w:name="_Toc146547322"/>
      <w:bookmarkStart w:id="149" w:name="_Toc147143681"/>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5</w:t>
      </w:r>
      <w:r w:rsidR="00607AE2">
        <w:fldChar w:fldCharType="end"/>
      </w:r>
      <w:r w:rsidRPr="00280F56">
        <w:t xml:space="preserve"> Averages of Madgwick and Kalman values with a sampl</w:t>
      </w:r>
      <w:r w:rsidR="00DC30A1" w:rsidRPr="00280F56">
        <w:t>e</w:t>
      </w:r>
      <w:r w:rsidRPr="00280F56">
        <w:t xml:space="preserve"> rate of 100</w:t>
      </w:r>
      <w:bookmarkEnd w:id="148"/>
      <w:bookmarkEnd w:id="149"/>
    </w:p>
    <w:p w14:paraId="7AF65B43" w14:textId="7569A15D" w:rsidR="0050061E" w:rsidRDefault="00C41D99" w:rsidP="0050061E">
      <w:pPr>
        <w:pStyle w:val="BodyText"/>
      </w:pPr>
      <w:r w:rsidRPr="00280F56">
        <w:t xml:space="preserve">Experimenting with different sample rate values </w:t>
      </w:r>
      <w:r w:rsidR="00985E0F" w:rsidRPr="00280F56">
        <w:t>(</w:t>
      </w:r>
      <w:proofErr w:type="gramStart"/>
      <w:r w:rsidR="00985E0F" w:rsidRPr="00280F56">
        <w:t>Figure</w:t>
      </w:r>
      <w:proofErr w:type="gramEnd"/>
      <w:r w:rsidR="00985E0F" w:rsidRPr="00280F56">
        <w:t xml:space="preserve"> 4.16 and 4.17 show two examples of this experimentation) </w:t>
      </w:r>
      <w:r w:rsidRPr="00280F56">
        <w:t xml:space="preserve">indicated that the best fit was </w:t>
      </w:r>
      <w:r w:rsidR="00985E0F" w:rsidRPr="00280F56">
        <w:t xml:space="preserve">the surmised opinion that the sample rate should contain a set of samples that describe a group of movements. Over a long period of time the Madgwick method will become increasingly inaccurate without a form of reset. </w:t>
      </w:r>
      <w:r w:rsidRPr="00280F56">
        <w:t xml:space="preserve">In production, this will prove difficult to implement </w:t>
      </w:r>
      <w:r w:rsidR="00985E0F" w:rsidRPr="00280F56">
        <w:t xml:space="preserve">reliably </w:t>
      </w:r>
      <w:r w:rsidRPr="00280F56">
        <w:t xml:space="preserve">and will likely need to be adjustable based on </w:t>
      </w:r>
      <w:r w:rsidRPr="00280F56">
        <w:lastRenderedPageBreak/>
        <w:t>implementation.</w:t>
      </w:r>
      <w:r w:rsidR="00985E0F" w:rsidRPr="00280F56">
        <w:t xml:space="preserve"> Averaging the results across </w:t>
      </w:r>
      <w:r w:rsidR="00C645EE">
        <w:t>IMUs</w:t>
      </w:r>
      <w:r w:rsidR="00985E0F" w:rsidRPr="00280F56">
        <w:t xml:space="preserve"> reduces noise which </w:t>
      </w:r>
      <w:r w:rsidR="00BF6904" w:rsidRPr="00280F56">
        <w:t xml:space="preserve">partially </w:t>
      </w:r>
      <w:r w:rsidR="00985E0F" w:rsidRPr="00280F56">
        <w:t>mitigate</w:t>
      </w:r>
      <w:r w:rsidR="00BF6904" w:rsidRPr="00280F56">
        <w:t>s</w:t>
      </w:r>
      <w:r w:rsidR="00985E0F" w:rsidRPr="00280F56">
        <w:t xml:space="preserve"> the </w:t>
      </w:r>
      <w:proofErr w:type="gramStart"/>
      <w:r w:rsidR="00985E0F" w:rsidRPr="00280F56">
        <w:t>issue</w:t>
      </w:r>
      <w:proofErr w:type="gramEnd"/>
      <w:r w:rsidR="00985E0F" w:rsidRPr="00280F56">
        <w:t xml:space="preserve"> but </w:t>
      </w:r>
      <w:r w:rsidR="00BF6904" w:rsidRPr="00280F56">
        <w:t>the problem still remains when sampling over a long period.</w:t>
      </w:r>
      <w:bookmarkStart w:id="150" w:name="_Toc146547323"/>
      <w:r w:rsidR="00985E0F" w:rsidRPr="00280F56">
        <w:rPr>
          <w:noProof/>
        </w:rPr>
        <w:drawing>
          <wp:inline distT="0" distB="0" distL="0" distR="0" wp14:anchorId="5825ED4C" wp14:editId="1C235E02">
            <wp:extent cx="5760085" cy="3134995"/>
            <wp:effectExtent l="0" t="0" r="0" b="8255"/>
            <wp:docPr id="15379448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44815" name="Picture 153794481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3B85A5AC" w14:textId="60D1D063" w:rsidR="00985E0F" w:rsidRDefault="00985E0F" w:rsidP="00352A0E">
      <w:pPr>
        <w:pStyle w:val="Caption"/>
      </w:pPr>
      <w:bookmarkStart w:id="151" w:name="_Toc147143682"/>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6</w:t>
      </w:r>
      <w:r w:rsidR="00607AE2">
        <w:fldChar w:fldCharType="end"/>
      </w:r>
      <w:r w:rsidRPr="00280F56">
        <w:t xml:space="preserve"> Madgwick and Kalman values with a sampl</w:t>
      </w:r>
      <w:r w:rsidR="00DC30A1" w:rsidRPr="00280F56">
        <w:t>e</w:t>
      </w:r>
      <w:r w:rsidRPr="00280F56">
        <w:t xml:space="preserve"> rate of 50</w:t>
      </w:r>
      <w:bookmarkEnd w:id="150"/>
      <w:bookmarkEnd w:id="151"/>
    </w:p>
    <w:p w14:paraId="42390934" w14:textId="77777777" w:rsidR="0050061E" w:rsidRDefault="00985E0F" w:rsidP="0050061E">
      <w:pPr>
        <w:pStyle w:val="BodyText"/>
      </w:pPr>
      <w:bookmarkStart w:id="152" w:name="_Toc146547324"/>
      <w:r w:rsidRPr="00280F56">
        <w:rPr>
          <w:noProof/>
        </w:rPr>
        <w:drawing>
          <wp:inline distT="0" distB="0" distL="0" distR="0" wp14:anchorId="24E5209D" wp14:editId="0710118E">
            <wp:extent cx="5760085" cy="3134995"/>
            <wp:effectExtent l="0" t="0" r="0" b="8255"/>
            <wp:docPr id="424813261" name="Picture 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813261" name="Picture 8" descr="A graph of a graph&#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20FFEAEC" w14:textId="0704B419" w:rsidR="00985E0F" w:rsidRPr="00280F56" w:rsidRDefault="00985E0F" w:rsidP="00352A0E">
      <w:pPr>
        <w:pStyle w:val="Caption"/>
      </w:pPr>
      <w:bookmarkStart w:id="153" w:name="_Toc147143683"/>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7</w:t>
      </w:r>
      <w:r w:rsidR="00607AE2">
        <w:fldChar w:fldCharType="end"/>
      </w:r>
      <w:r w:rsidRPr="00280F56">
        <w:t xml:space="preserve"> Madgwick and Kalman values with a sampl</w:t>
      </w:r>
      <w:r w:rsidR="00DC30A1" w:rsidRPr="00280F56">
        <w:t>e</w:t>
      </w:r>
      <w:r w:rsidRPr="00280F56">
        <w:t xml:space="preserve"> rate of 500</w:t>
      </w:r>
      <w:bookmarkEnd w:id="152"/>
      <w:bookmarkEnd w:id="153"/>
    </w:p>
    <w:p w14:paraId="3AB9E7F1" w14:textId="0FC6F84A" w:rsidR="00BF6904" w:rsidRPr="00280F56" w:rsidRDefault="00BF6904" w:rsidP="0009235C">
      <w:pPr>
        <w:pStyle w:val="BodyText"/>
      </w:pPr>
      <w:r w:rsidRPr="00280F56">
        <w:t xml:space="preserve">The interplay between sample rate and beta value was explored in Figures 4.18 and 4.19. The sample rate was left at 100 and the beta value was altered down from 15 to the configured default of 0.5 (Figure 4.18), and to 1/3 of the previously-determined value of 15, which is </w:t>
      </w:r>
      <w:proofErr w:type="gramStart"/>
      <w:r w:rsidRPr="00280F56">
        <w:t>5.0  (</w:t>
      </w:r>
      <w:proofErr w:type="gramEnd"/>
      <w:r w:rsidRPr="00280F56">
        <w:t>Figure 4.19).</w:t>
      </w:r>
    </w:p>
    <w:p w14:paraId="02089FC5" w14:textId="5F0C8569" w:rsidR="00BF6904" w:rsidRPr="00280F56" w:rsidRDefault="00DC30A1" w:rsidP="0009235C">
      <w:pPr>
        <w:pStyle w:val="BodyText"/>
      </w:pPr>
      <w:r w:rsidRPr="00280F56">
        <w:rPr>
          <w:noProof/>
        </w:rPr>
        <w:lastRenderedPageBreak/>
        <w:drawing>
          <wp:inline distT="0" distB="0" distL="0" distR="0" wp14:anchorId="7E66FD3C" wp14:editId="6228D8B0">
            <wp:extent cx="5760085" cy="3134995"/>
            <wp:effectExtent l="0" t="0" r="0" b="8255"/>
            <wp:docPr id="1787685103" name="Picture 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85103" name="Picture 9" descr="A graph of a graph&#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p>
    <w:p w14:paraId="66C0EE76" w14:textId="03A3F0DA" w:rsidR="00BF6904" w:rsidRPr="00280F56" w:rsidRDefault="00BF6904" w:rsidP="00352A0E">
      <w:pPr>
        <w:pStyle w:val="Caption"/>
      </w:pPr>
      <w:bookmarkStart w:id="154" w:name="_Toc146547325"/>
      <w:bookmarkStart w:id="155" w:name="_Toc147143684"/>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8</w:t>
      </w:r>
      <w:r w:rsidR="00607AE2">
        <w:fldChar w:fldCharType="end"/>
      </w:r>
      <w:r w:rsidRPr="00280F56">
        <w:t xml:space="preserve"> Madgwick filter beta value set to 0.5 with a sampl</w:t>
      </w:r>
      <w:r w:rsidR="00DC30A1" w:rsidRPr="00280F56">
        <w:t>e</w:t>
      </w:r>
      <w:r w:rsidRPr="00280F56">
        <w:t xml:space="preserve"> </w:t>
      </w:r>
      <w:r w:rsidR="00DC30A1" w:rsidRPr="00280F56">
        <w:t>rate</w:t>
      </w:r>
      <w:r w:rsidRPr="00280F56">
        <w:t xml:space="preserve"> of 100</w:t>
      </w:r>
      <w:bookmarkEnd w:id="155"/>
      <w:r w:rsidRPr="00280F56">
        <w:t xml:space="preserve"> </w:t>
      </w:r>
      <w:bookmarkEnd w:id="154"/>
    </w:p>
    <w:p w14:paraId="362048B7" w14:textId="3E452D27" w:rsidR="00BF6904" w:rsidRPr="00280F56" w:rsidRDefault="00DC30A1" w:rsidP="0099441D">
      <w:pPr>
        <w:pStyle w:val="BodyText"/>
      </w:pPr>
      <w:bookmarkStart w:id="156" w:name="_Toc146547326"/>
      <w:r w:rsidRPr="00280F56">
        <w:rPr>
          <w:noProof/>
        </w:rPr>
        <w:drawing>
          <wp:inline distT="0" distB="0" distL="0" distR="0" wp14:anchorId="7EE21305" wp14:editId="38D518E5">
            <wp:extent cx="5760085" cy="3134995"/>
            <wp:effectExtent l="0" t="0" r="0" b="8255"/>
            <wp:docPr id="359792453"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92453" name="Picture 10" descr="A graph of a graph&#10;&#10;Description automatically generated with medium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085" cy="3134995"/>
                    </a:xfrm>
                    <a:prstGeom prst="rect">
                      <a:avLst/>
                    </a:prstGeom>
                  </pic:spPr>
                </pic:pic>
              </a:graphicData>
            </a:graphic>
          </wp:inline>
        </w:drawing>
      </w:r>
      <w:bookmarkEnd w:id="156"/>
    </w:p>
    <w:p w14:paraId="561B0545" w14:textId="72C9089F" w:rsidR="00BF6904" w:rsidRPr="00280F56" w:rsidRDefault="00BF6904" w:rsidP="00352A0E">
      <w:pPr>
        <w:pStyle w:val="Caption"/>
      </w:pPr>
      <w:bookmarkStart w:id="157" w:name="_Toc146547327"/>
      <w:bookmarkStart w:id="158" w:name="_Toc147143685"/>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9</w:t>
      </w:r>
      <w:r w:rsidR="00607AE2">
        <w:fldChar w:fldCharType="end"/>
      </w:r>
      <w:r w:rsidRPr="00280F56">
        <w:t xml:space="preserve"> Madgwick filter beta value set to 5.0 with a sample </w:t>
      </w:r>
      <w:r w:rsidR="00DC30A1" w:rsidRPr="00280F56">
        <w:t>rate</w:t>
      </w:r>
      <w:r w:rsidRPr="00280F56">
        <w:t xml:space="preserve"> of 100</w:t>
      </w:r>
      <w:bookmarkEnd w:id="158"/>
      <w:r w:rsidRPr="00280F56">
        <w:t xml:space="preserve"> </w:t>
      </w:r>
      <w:bookmarkEnd w:id="157"/>
    </w:p>
    <w:p w14:paraId="40743550" w14:textId="77777777" w:rsidR="008B7345" w:rsidRPr="00280F56" w:rsidRDefault="008B7345" w:rsidP="008B7345">
      <w:pPr>
        <w:pStyle w:val="BodyText"/>
      </w:pPr>
    </w:p>
    <w:p w14:paraId="02CEE458" w14:textId="2E770819" w:rsidR="008B7345" w:rsidRPr="00280F56" w:rsidRDefault="008B7345" w:rsidP="008B7345">
      <w:pPr>
        <w:pStyle w:val="Heading2"/>
        <w:rPr>
          <w:rStyle w:val="Heading3Char"/>
          <w:noProof w:val="0"/>
        </w:rPr>
      </w:pPr>
      <w:bookmarkStart w:id="159" w:name="_Toc146552352"/>
      <w:r w:rsidRPr="00280F56">
        <w:rPr>
          <w:rStyle w:val="Heading3Char"/>
          <w:noProof w:val="0"/>
        </w:rPr>
        <w:t xml:space="preserve">Neural network using a single </w:t>
      </w:r>
      <w:r w:rsidR="00C97540">
        <w:rPr>
          <w:rStyle w:val="Heading3Char"/>
          <w:noProof w:val="0"/>
        </w:rPr>
        <w:t>IMU</w:t>
      </w:r>
      <w:r w:rsidRPr="00280F56">
        <w:rPr>
          <w:rStyle w:val="Heading3Char"/>
          <w:noProof w:val="0"/>
        </w:rPr>
        <w:t>.</w:t>
      </w:r>
      <w:bookmarkEnd w:id="159"/>
    </w:p>
    <w:p w14:paraId="488AA3D4" w14:textId="77777777" w:rsidR="0050061E" w:rsidRDefault="00A04174" w:rsidP="0050061E">
      <w:pPr>
        <w:pStyle w:val="BodyText"/>
      </w:pPr>
      <w:r w:rsidRPr="00280F56">
        <w:t xml:space="preserve">Feeding the measured gyroscope and accelerometer data from the camera </w:t>
      </w:r>
      <w:r w:rsidR="00C97540">
        <w:t>IMU</w:t>
      </w:r>
      <w:r w:rsidRPr="00280F56">
        <w:t xml:space="preserve"> into the </w:t>
      </w:r>
      <w:r w:rsidR="00C97540">
        <w:t xml:space="preserve">initial design of the neural network, and taking all network defaults, the network was </w:t>
      </w:r>
      <w:proofErr w:type="gramStart"/>
      <w:r w:rsidR="00C97540">
        <w:t>trained</w:t>
      </w:r>
      <w:proofErr w:type="gramEnd"/>
      <w:r w:rsidR="00C97540">
        <w:t xml:space="preserve"> and </w:t>
      </w:r>
      <w:r w:rsidRPr="00280F56">
        <w:t xml:space="preserve">the results obtained </w:t>
      </w:r>
      <w:r w:rsidR="00C97540">
        <w:t xml:space="preserve">are </w:t>
      </w:r>
      <w:r w:rsidRPr="00280F56">
        <w:t>shown in Figures 4.21 to 4.2</w:t>
      </w:r>
      <w:r w:rsidR="00C50C57" w:rsidRPr="00280F56">
        <w:t>4 and Table 4.7</w:t>
      </w:r>
      <w:r w:rsidRPr="00280F56">
        <w:t>.</w:t>
      </w:r>
    </w:p>
    <w:p w14:paraId="33B4C3C6" w14:textId="77777777" w:rsidR="0050061E" w:rsidRDefault="00A04174" w:rsidP="0050061E">
      <w:pPr>
        <w:pStyle w:val="BodyText"/>
        <w:rPr>
          <w:rStyle w:val="CaptionChar"/>
        </w:rPr>
      </w:pPr>
      <w:r w:rsidRPr="0050061E">
        <w:rPr>
          <w:noProof/>
        </w:rPr>
        <w:lastRenderedPageBreak/>
        <w:drawing>
          <wp:inline distT="0" distB="0" distL="0" distR="0" wp14:anchorId="77B549E5" wp14:editId="10824596">
            <wp:extent cx="2132155" cy="2045128"/>
            <wp:effectExtent l="0" t="0" r="1905" b="0"/>
            <wp:docPr id="10287107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710761" name="Picture 1028710761"/>
                    <pic:cNvPicPr/>
                  </pic:nvPicPr>
                  <pic:blipFill>
                    <a:blip r:embed="rId53">
                      <a:extLst>
                        <a:ext uri="{28A0092B-C50C-407E-A947-70E740481C1C}">
                          <a14:useLocalDpi xmlns:a14="http://schemas.microsoft.com/office/drawing/2010/main" val="0"/>
                        </a:ext>
                      </a:extLst>
                    </a:blip>
                    <a:stretch>
                      <a:fillRect/>
                    </a:stretch>
                  </pic:blipFill>
                  <pic:spPr>
                    <a:xfrm>
                      <a:off x="0" y="0"/>
                      <a:ext cx="2138528" cy="2051241"/>
                    </a:xfrm>
                    <a:prstGeom prst="rect">
                      <a:avLst/>
                    </a:prstGeom>
                  </pic:spPr>
                </pic:pic>
              </a:graphicData>
            </a:graphic>
          </wp:inline>
        </w:drawing>
      </w:r>
    </w:p>
    <w:p w14:paraId="6A84D551" w14:textId="5FA0E3F1" w:rsidR="00A04174" w:rsidRPr="00280F56" w:rsidRDefault="00A04174" w:rsidP="0050061E">
      <w:pPr>
        <w:pStyle w:val="BodyText"/>
      </w:pPr>
      <w:bookmarkStart w:id="160" w:name="_Toc147143686"/>
      <w:r w:rsidRPr="0099441D">
        <w:rPr>
          <w:rStyle w:val="CaptionChar"/>
        </w:rPr>
        <w:t xml:space="preserve">Figure </w:t>
      </w:r>
      <w:r w:rsidR="00607AE2">
        <w:rPr>
          <w:rStyle w:val="CaptionChar"/>
        </w:rPr>
        <w:fldChar w:fldCharType="begin"/>
      </w:r>
      <w:r w:rsidR="00607AE2">
        <w:rPr>
          <w:rStyle w:val="CaptionChar"/>
        </w:rPr>
        <w:instrText xml:space="preserve"> STYLEREF 1 \s </w:instrText>
      </w:r>
      <w:r w:rsidR="00607AE2">
        <w:rPr>
          <w:rStyle w:val="CaptionChar"/>
        </w:rPr>
        <w:fldChar w:fldCharType="separate"/>
      </w:r>
      <w:r w:rsidR="00607AE2">
        <w:rPr>
          <w:rStyle w:val="CaptionChar"/>
        </w:rPr>
        <w:t>4</w:t>
      </w:r>
      <w:r w:rsidR="00607AE2">
        <w:rPr>
          <w:rStyle w:val="CaptionChar"/>
        </w:rPr>
        <w:fldChar w:fldCharType="end"/>
      </w:r>
      <w:r w:rsidR="00607AE2">
        <w:rPr>
          <w:rStyle w:val="CaptionChar"/>
        </w:rPr>
        <w:t>.</w:t>
      </w:r>
      <w:r w:rsidR="00607AE2">
        <w:rPr>
          <w:rStyle w:val="CaptionChar"/>
        </w:rPr>
        <w:fldChar w:fldCharType="begin"/>
      </w:r>
      <w:r w:rsidR="00607AE2">
        <w:rPr>
          <w:rStyle w:val="CaptionChar"/>
        </w:rPr>
        <w:instrText xml:space="preserve"> SEQ Figure \* ARABIC \s 1 </w:instrText>
      </w:r>
      <w:r w:rsidR="00607AE2">
        <w:rPr>
          <w:rStyle w:val="CaptionChar"/>
        </w:rPr>
        <w:fldChar w:fldCharType="separate"/>
      </w:r>
      <w:r w:rsidR="00607AE2">
        <w:rPr>
          <w:rStyle w:val="CaptionChar"/>
        </w:rPr>
        <w:t>20</w:t>
      </w:r>
      <w:r w:rsidR="00607AE2">
        <w:rPr>
          <w:rStyle w:val="CaptionChar"/>
        </w:rPr>
        <w:fldChar w:fldCharType="end"/>
      </w:r>
      <w:r w:rsidRPr="0099441D">
        <w:rPr>
          <w:rStyle w:val="CaptionChar"/>
        </w:rPr>
        <w:t xml:space="preserve"> Neural network Model training summary</w:t>
      </w:r>
      <w:bookmarkEnd w:id="160"/>
    </w:p>
    <w:p w14:paraId="0C9FECB7" w14:textId="32BA2CFC" w:rsidR="00C50C57" w:rsidRPr="00280F56" w:rsidRDefault="00C50C57" w:rsidP="00352A0E">
      <w:pPr>
        <w:pStyle w:val="Caption"/>
      </w:pPr>
      <w:bookmarkStart w:id="161" w:name="_Toc146546627"/>
      <w:bookmarkStart w:id="162" w:name="_Toc146547328"/>
      <w:bookmarkStart w:id="163" w:name="_Toc147143043"/>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7</w:t>
      </w:r>
      <w:r w:rsidR="001D6978">
        <w:fldChar w:fldCharType="end"/>
      </w:r>
      <w:r w:rsidRPr="00280F56">
        <w:t xml:space="preserve"> Initial Neural Network training results</w:t>
      </w:r>
      <w:r w:rsidR="00E04761" w:rsidRPr="00280F56">
        <w:t xml:space="preserve"> with default layer size of 10</w:t>
      </w:r>
      <w:bookmarkEnd w:id="161"/>
      <w:bookmarkEnd w:id="162"/>
      <w:bookmarkEnd w:id="163"/>
    </w:p>
    <w:tbl>
      <w:tblPr>
        <w:tblStyle w:val="TableGrid"/>
        <w:tblW w:w="0" w:type="auto"/>
        <w:tblLook w:val="04A0" w:firstRow="1" w:lastRow="0" w:firstColumn="1" w:lastColumn="0" w:noHBand="0" w:noVBand="1"/>
      </w:tblPr>
      <w:tblGrid>
        <w:gridCol w:w="2265"/>
        <w:gridCol w:w="2265"/>
        <w:gridCol w:w="2265"/>
        <w:gridCol w:w="2266"/>
      </w:tblGrid>
      <w:tr w:rsidR="00C50C57" w:rsidRPr="00280F56" w14:paraId="13734D45" w14:textId="77777777" w:rsidTr="00C50C57">
        <w:tc>
          <w:tcPr>
            <w:tcW w:w="2265" w:type="dxa"/>
          </w:tcPr>
          <w:p w14:paraId="6B3E6A36" w14:textId="0BA1D363" w:rsidR="00C50C57" w:rsidRPr="00280F56" w:rsidRDefault="00C50C57" w:rsidP="0050061E">
            <w:r w:rsidRPr="00280F56">
              <w:t>Unit</w:t>
            </w:r>
          </w:p>
        </w:tc>
        <w:tc>
          <w:tcPr>
            <w:tcW w:w="2265" w:type="dxa"/>
          </w:tcPr>
          <w:p w14:paraId="547D965F" w14:textId="3404A89E" w:rsidR="00C50C57" w:rsidRPr="00280F56" w:rsidRDefault="00C50C57" w:rsidP="0050061E">
            <w:r w:rsidRPr="00280F56">
              <w:t>Initial Value</w:t>
            </w:r>
          </w:p>
        </w:tc>
        <w:tc>
          <w:tcPr>
            <w:tcW w:w="2265" w:type="dxa"/>
          </w:tcPr>
          <w:p w14:paraId="70FEA4FB" w14:textId="2342B6CC" w:rsidR="00C50C57" w:rsidRPr="00280F56" w:rsidRDefault="00C50C57" w:rsidP="0050061E">
            <w:r w:rsidRPr="00280F56">
              <w:t>Stopped Value</w:t>
            </w:r>
          </w:p>
        </w:tc>
        <w:tc>
          <w:tcPr>
            <w:tcW w:w="2266" w:type="dxa"/>
          </w:tcPr>
          <w:p w14:paraId="740C35A7" w14:textId="7C3302A8" w:rsidR="00C50C57" w:rsidRPr="00280F56" w:rsidRDefault="00C50C57" w:rsidP="0050061E">
            <w:r w:rsidRPr="00280F56">
              <w:t>Target Value</w:t>
            </w:r>
          </w:p>
        </w:tc>
      </w:tr>
      <w:tr w:rsidR="00C50C57" w:rsidRPr="00280F56" w14:paraId="63D2EB16" w14:textId="77777777" w:rsidTr="00C50C57">
        <w:tc>
          <w:tcPr>
            <w:tcW w:w="2265" w:type="dxa"/>
          </w:tcPr>
          <w:p w14:paraId="4967FE72" w14:textId="3696C320" w:rsidR="00C50C57" w:rsidRPr="00280F56" w:rsidRDefault="00C50C57" w:rsidP="0050061E">
            <w:r w:rsidRPr="00280F56">
              <w:t>Epoch</w:t>
            </w:r>
          </w:p>
        </w:tc>
        <w:tc>
          <w:tcPr>
            <w:tcW w:w="2265" w:type="dxa"/>
          </w:tcPr>
          <w:p w14:paraId="359945F7" w14:textId="302709D2" w:rsidR="00C50C57" w:rsidRPr="00280F56" w:rsidRDefault="00C50C57" w:rsidP="0050061E">
            <w:r w:rsidRPr="00280F56">
              <w:t>0</w:t>
            </w:r>
          </w:p>
        </w:tc>
        <w:tc>
          <w:tcPr>
            <w:tcW w:w="2265" w:type="dxa"/>
          </w:tcPr>
          <w:p w14:paraId="541DD372" w14:textId="4693E544" w:rsidR="00C50C57" w:rsidRPr="00280F56" w:rsidRDefault="00C50C57" w:rsidP="0050061E">
            <w:r w:rsidRPr="00280F56">
              <w:t>17</w:t>
            </w:r>
          </w:p>
        </w:tc>
        <w:tc>
          <w:tcPr>
            <w:tcW w:w="2266" w:type="dxa"/>
          </w:tcPr>
          <w:p w14:paraId="17459788" w14:textId="395E468D" w:rsidR="00C50C57" w:rsidRPr="00280F56" w:rsidRDefault="00C50C57" w:rsidP="0050061E">
            <w:r w:rsidRPr="00280F56">
              <w:t>1000</w:t>
            </w:r>
          </w:p>
        </w:tc>
      </w:tr>
      <w:tr w:rsidR="00C50C57" w:rsidRPr="00280F56" w14:paraId="03D94739" w14:textId="77777777" w:rsidTr="00C50C57">
        <w:tc>
          <w:tcPr>
            <w:tcW w:w="2265" w:type="dxa"/>
          </w:tcPr>
          <w:p w14:paraId="2D918B0D" w14:textId="70A8CC32" w:rsidR="00C50C57" w:rsidRPr="00280F56" w:rsidRDefault="00C50C57" w:rsidP="0050061E">
            <w:r w:rsidRPr="00280F56">
              <w:t>Elapsed Time</w:t>
            </w:r>
          </w:p>
        </w:tc>
        <w:tc>
          <w:tcPr>
            <w:tcW w:w="2265" w:type="dxa"/>
          </w:tcPr>
          <w:p w14:paraId="43904651" w14:textId="2C33265F" w:rsidR="00C50C57" w:rsidRPr="00280F56" w:rsidRDefault="00C50C57" w:rsidP="0050061E">
            <w:r w:rsidRPr="00280F56">
              <w:t>-</w:t>
            </w:r>
          </w:p>
        </w:tc>
        <w:tc>
          <w:tcPr>
            <w:tcW w:w="2265" w:type="dxa"/>
          </w:tcPr>
          <w:p w14:paraId="10E66E0A" w14:textId="333E115D" w:rsidR="00C50C57" w:rsidRPr="00280F56" w:rsidRDefault="00C50C57" w:rsidP="0050061E">
            <w:r w:rsidRPr="00280F56">
              <w:t>00:00:01</w:t>
            </w:r>
          </w:p>
        </w:tc>
        <w:tc>
          <w:tcPr>
            <w:tcW w:w="2266" w:type="dxa"/>
          </w:tcPr>
          <w:p w14:paraId="73183C96" w14:textId="30A2FA1B" w:rsidR="00C50C57" w:rsidRPr="00280F56" w:rsidRDefault="00C50C57" w:rsidP="0050061E">
            <w:r w:rsidRPr="00280F56">
              <w:t>-</w:t>
            </w:r>
          </w:p>
        </w:tc>
      </w:tr>
      <w:tr w:rsidR="00C50C57" w:rsidRPr="00280F56" w14:paraId="4476AE57" w14:textId="77777777" w:rsidTr="00C50C57">
        <w:tc>
          <w:tcPr>
            <w:tcW w:w="2265" w:type="dxa"/>
          </w:tcPr>
          <w:p w14:paraId="418E0B95" w14:textId="360F3022" w:rsidR="00C50C57" w:rsidRPr="00280F56" w:rsidRDefault="00C50C57" w:rsidP="0050061E">
            <w:r w:rsidRPr="00280F56">
              <w:t>Performance</w:t>
            </w:r>
          </w:p>
        </w:tc>
        <w:tc>
          <w:tcPr>
            <w:tcW w:w="2265" w:type="dxa"/>
          </w:tcPr>
          <w:p w14:paraId="015F1D9D" w14:textId="574C236E" w:rsidR="00C50C57" w:rsidRPr="00280F56" w:rsidRDefault="00C50C57" w:rsidP="0050061E">
            <w:r w:rsidRPr="00280F56">
              <w:t>1.31</w:t>
            </w:r>
          </w:p>
        </w:tc>
        <w:tc>
          <w:tcPr>
            <w:tcW w:w="2265" w:type="dxa"/>
          </w:tcPr>
          <w:p w14:paraId="38FFB247" w14:textId="3299A609" w:rsidR="00C50C57" w:rsidRPr="00280F56" w:rsidRDefault="00C50C57" w:rsidP="0050061E">
            <w:r w:rsidRPr="00280F56">
              <w:t>0.191</w:t>
            </w:r>
          </w:p>
        </w:tc>
        <w:tc>
          <w:tcPr>
            <w:tcW w:w="2266" w:type="dxa"/>
          </w:tcPr>
          <w:p w14:paraId="44672802" w14:textId="7E63A25D" w:rsidR="00C50C57" w:rsidRPr="00280F56" w:rsidRDefault="00C50C57" w:rsidP="0050061E">
            <w:r w:rsidRPr="00280F56">
              <w:t>0</w:t>
            </w:r>
          </w:p>
        </w:tc>
      </w:tr>
      <w:tr w:rsidR="00C50C57" w:rsidRPr="00280F56" w14:paraId="2BDCE0B1" w14:textId="77777777" w:rsidTr="00C50C57">
        <w:tc>
          <w:tcPr>
            <w:tcW w:w="2265" w:type="dxa"/>
          </w:tcPr>
          <w:p w14:paraId="043C1098" w14:textId="7C7462F3" w:rsidR="00C50C57" w:rsidRPr="00280F56" w:rsidRDefault="00C50C57" w:rsidP="0050061E">
            <w:r w:rsidRPr="00280F56">
              <w:t>Gradient</w:t>
            </w:r>
          </w:p>
        </w:tc>
        <w:tc>
          <w:tcPr>
            <w:tcW w:w="2265" w:type="dxa"/>
          </w:tcPr>
          <w:p w14:paraId="0F555078" w14:textId="0ACDF739" w:rsidR="00C50C57" w:rsidRPr="00280F56" w:rsidRDefault="00C50C57" w:rsidP="0050061E">
            <w:r w:rsidRPr="00280F56">
              <w:t>2.62</w:t>
            </w:r>
          </w:p>
        </w:tc>
        <w:tc>
          <w:tcPr>
            <w:tcW w:w="2265" w:type="dxa"/>
          </w:tcPr>
          <w:p w14:paraId="56FCB660" w14:textId="5C0A18D9" w:rsidR="00C50C57" w:rsidRPr="00280F56" w:rsidRDefault="00C50C57" w:rsidP="0050061E">
            <w:r w:rsidRPr="00280F56">
              <w:t>0.00533</w:t>
            </w:r>
          </w:p>
        </w:tc>
        <w:tc>
          <w:tcPr>
            <w:tcW w:w="2266" w:type="dxa"/>
          </w:tcPr>
          <w:p w14:paraId="37ED7637" w14:textId="73D7081B" w:rsidR="00C50C57" w:rsidRPr="00280F56" w:rsidRDefault="00C50C57" w:rsidP="0050061E">
            <w:r w:rsidRPr="00280F56">
              <w:t>1e-07</w:t>
            </w:r>
          </w:p>
        </w:tc>
      </w:tr>
      <w:tr w:rsidR="00C50C57" w:rsidRPr="00280F56" w14:paraId="471CA708" w14:textId="77777777" w:rsidTr="00C50C57">
        <w:tc>
          <w:tcPr>
            <w:tcW w:w="2265" w:type="dxa"/>
          </w:tcPr>
          <w:p w14:paraId="71AA3689" w14:textId="0C787CFF" w:rsidR="00C50C57" w:rsidRPr="00280F56" w:rsidRDefault="00C50C57" w:rsidP="0050061E">
            <w:r w:rsidRPr="00280F56">
              <w:t>Mu</w:t>
            </w:r>
          </w:p>
        </w:tc>
        <w:tc>
          <w:tcPr>
            <w:tcW w:w="2265" w:type="dxa"/>
          </w:tcPr>
          <w:p w14:paraId="29FB1ACF" w14:textId="5D25A629" w:rsidR="00C50C57" w:rsidRPr="00280F56" w:rsidRDefault="00C50C57" w:rsidP="0050061E">
            <w:r w:rsidRPr="00280F56">
              <w:t>0.001</w:t>
            </w:r>
          </w:p>
        </w:tc>
        <w:tc>
          <w:tcPr>
            <w:tcW w:w="2265" w:type="dxa"/>
          </w:tcPr>
          <w:p w14:paraId="2140468D" w14:textId="12A1EF44" w:rsidR="00C50C57" w:rsidRPr="00280F56" w:rsidRDefault="00C50C57" w:rsidP="0050061E">
            <w:r w:rsidRPr="00280F56">
              <w:t>1e-05</w:t>
            </w:r>
          </w:p>
        </w:tc>
        <w:tc>
          <w:tcPr>
            <w:tcW w:w="2266" w:type="dxa"/>
          </w:tcPr>
          <w:p w14:paraId="39DF5069" w14:textId="05614911" w:rsidR="00C50C57" w:rsidRPr="00280F56" w:rsidRDefault="00C50C57" w:rsidP="0050061E">
            <w:r w:rsidRPr="00280F56">
              <w:t>1e+10</w:t>
            </w:r>
          </w:p>
        </w:tc>
      </w:tr>
      <w:tr w:rsidR="00C50C57" w:rsidRPr="00280F56" w14:paraId="26D06D1F" w14:textId="77777777" w:rsidTr="00C50C57">
        <w:tc>
          <w:tcPr>
            <w:tcW w:w="2265" w:type="dxa"/>
          </w:tcPr>
          <w:p w14:paraId="14B3062D" w14:textId="25C83BF9" w:rsidR="00C50C57" w:rsidRPr="00280F56" w:rsidRDefault="00C50C57" w:rsidP="0050061E">
            <w:r w:rsidRPr="00280F56">
              <w:t>Validation Checks</w:t>
            </w:r>
          </w:p>
        </w:tc>
        <w:tc>
          <w:tcPr>
            <w:tcW w:w="2265" w:type="dxa"/>
          </w:tcPr>
          <w:p w14:paraId="3300B567" w14:textId="572F6047" w:rsidR="00C50C57" w:rsidRPr="00280F56" w:rsidRDefault="00C50C57" w:rsidP="0050061E">
            <w:r w:rsidRPr="00280F56">
              <w:t>0</w:t>
            </w:r>
          </w:p>
        </w:tc>
        <w:tc>
          <w:tcPr>
            <w:tcW w:w="2265" w:type="dxa"/>
          </w:tcPr>
          <w:p w14:paraId="3D3C0E14" w14:textId="0E1D6EAA" w:rsidR="00C50C57" w:rsidRPr="00280F56" w:rsidRDefault="00C50C57" w:rsidP="0050061E">
            <w:r w:rsidRPr="00280F56">
              <w:t>6</w:t>
            </w:r>
          </w:p>
        </w:tc>
        <w:tc>
          <w:tcPr>
            <w:tcW w:w="2266" w:type="dxa"/>
          </w:tcPr>
          <w:p w14:paraId="43F4F10E" w14:textId="4ECE8E2C" w:rsidR="00C50C57" w:rsidRPr="00280F56" w:rsidRDefault="00C50C57" w:rsidP="0050061E">
            <w:r w:rsidRPr="00280F56">
              <w:t>6</w:t>
            </w:r>
          </w:p>
        </w:tc>
      </w:tr>
    </w:tbl>
    <w:p w14:paraId="3356A003" w14:textId="30F29AA0" w:rsidR="00C50C57" w:rsidRPr="00280F56" w:rsidRDefault="00C50C57" w:rsidP="0050061E">
      <w:pPr>
        <w:pStyle w:val="BodyText"/>
      </w:pPr>
      <w:r w:rsidRPr="00280F56">
        <w:br/>
      </w:r>
      <w:r w:rsidRPr="0050061E">
        <w:rPr>
          <w:noProof/>
        </w:rPr>
        <w:drawing>
          <wp:inline distT="0" distB="0" distL="0" distR="0" wp14:anchorId="6622B660" wp14:editId="25E407DC">
            <wp:extent cx="3245903" cy="2408217"/>
            <wp:effectExtent l="0" t="0" r="0" b="0"/>
            <wp:docPr id="2027471636"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471636" name="Picture 13" descr="A graph of a graph&#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252998" cy="2413481"/>
                    </a:xfrm>
                    <a:prstGeom prst="rect">
                      <a:avLst/>
                    </a:prstGeom>
                  </pic:spPr>
                </pic:pic>
              </a:graphicData>
            </a:graphic>
          </wp:inline>
        </w:drawing>
      </w:r>
    </w:p>
    <w:p w14:paraId="353364C4" w14:textId="65A67A66" w:rsidR="00C50C57" w:rsidRPr="00280F56" w:rsidRDefault="00C50C57" w:rsidP="00352A0E">
      <w:pPr>
        <w:pStyle w:val="Caption"/>
      </w:pPr>
      <w:bookmarkStart w:id="164" w:name="_Toc146547329"/>
      <w:bookmarkStart w:id="165" w:name="_Toc147143687"/>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21</w:t>
      </w:r>
      <w:r w:rsidR="00607AE2">
        <w:fldChar w:fldCharType="end"/>
      </w:r>
      <w:r w:rsidRPr="00280F56">
        <w:t xml:space="preserve"> Initial Neural Network Performance plot</w:t>
      </w:r>
      <w:r w:rsidR="00E04761" w:rsidRPr="00280F56">
        <w:t xml:space="preserve"> with default layer size of 10</w:t>
      </w:r>
      <w:bookmarkEnd w:id="164"/>
      <w:bookmarkEnd w:id="165"/>
    </w:p>
    <w:p w14:paraId="77886B76" w14:textId="1145D652" w:rsidR="00C50C57" w:rsidRPr="00280F56" w:rsidRDefault="00C50C57" w:rsidP="00C50C57">
      <w:pPr>
        <w:pStyle w:val="BodyText"/>
      </w:pPr>
      <w:r w:rsidRPr="00280F56">
        <w:rPr>
          <w:noProof/>
        </w:rPr>
        <w:lastRenderedPageBreak/>
        <w:drawing>
          <wp:inline distT="0" distB="0" distL="0" distR="0" wp14:anchorId="3F3BCCA6" wp14:editId="55DD4D1C">
            <wp:extent cx="3293573" cy="2425429"/>
            <wp:effectExtent l="0" t="0" r="2540" b="0"/>
            <wp:docPr id="1259952557" name="Picture 1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952557" name="Picture 14" descr="A graph of a graph&#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02310" cy="2431863"/>
                    </a:xfrm>
                    <a:prstGeom prst="rect">
                      <a:avLst/>
                    </a:prstGeom>
                  </pic:spPr>
                </pic:pic>
              </a:graphicData>
            </a:graphic>
          </wp:inline>
        </w:drawing>
      </w:r>
    </w:p>
    <w:p w14:paraId="27DCB8AC" w14:textId="66E09EE2" w:rsidR="00C50C57" w:rsidRPr="00280F56" w:rsidRDefault="00C50C57" w:rsidP="00352A0E">
      <w:pPr>
        <w:pStyle w:val="Caption"/>
      </w:pPr>
      <w:bookmarkStart w:id="166" w:name="_Toc146547330"/>
      <w:bookmarkStart w:id="167" w:name="_Toc147143688"/>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22</w:t>
      </w:r>
      <w:r w:rsidR="00607AE2">
        <w:fldChar w:fldCharType="end"/>
      </w:r>
      <w:r w:rsidRPr="00280F56">
        <w:t xml:space="preserve"> Initial Neural Network Error Histogram plot</w:t>
      </w:r>
      <w:r w:rsidR="00E04761" w:rsidRPr="00280F56">
        <w:t xml:space="preserve"> with default layer size of 10</w:t>
      </w:r>
      <w:bookmarkEnd w:id="166"/>
      <w:bookmarkEnd w:id="167"/>
    </w:p>
    <w:p w14:paraId="2355182D" w14:textId="77777777" w:rsidR="00C17AD5" w:rsidRDefault="00C50C57" w:rsidP="00C17AD5">
      <w:pPr>
        <w:pStyle w:val="BodyText"/>
        <w:rPr>
          <w:rStyle w:val="CaptionChar"/>
        </w:rPr>
      </w:pPr>
      <w:r w:rsidRPr="00C17AD5">
        <w:rPr>
          <w:noProof/>
        </w:rPr>
        <w:drawing>
          <wp:inline distT="0" distB="0" distL="0" distR="0" wp14:anchorId="0B869FB9" wp14:editId="79914A53">
            <wp:extent cx="3011886" cy="2537740"/>
            <wp:effectExtent l="0" t="0" r="0" b="0"/>
            <wp:docPr id="985216014" name="Picture 1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216014" name="Picture 15" descr="A screenshot of a graph&#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46763" cy="2567126"/>
                    </a:xfrm>
                    <a:prstGeom prst="rect">
                      <a:avLst/>
                    </a:prstGeom>
                  </pic:spPr>
                </pic:pic>
              </a:graphicData>
            </a:graphic>
          </wp:inline>
        </w:drawing>
      </w:r>
    </w:p>
    <w:p w14:paraId="54A3F623" w14:textId="51044783" w:rsidR="00896FCF" w:rsidRDefault="00C50C57" w:rsidP="00C17AD5">
      <w:pPr>
        <w:pStyle w:val="BodyText"/>
      </w:pPr>
      <w:bookmarkStart w:id="168" w:name="_Toc147143689"/>
      <w:r w:rsidRPr="0099441D">
        <w:rPr>
          <w:rStyle w:val="CaptionChar"/>
        </w:rPr>
        <w:t xml:space="preserve">Figure </w:t>
      </w:r>
      <w:r w:rsidR="00607AE2">
        <w:rPr>
          <w:rStyle w:val="CaptionChar"/>
        </w:rPr>
        <w:fldChar w:fldCharType="begin"/>
      </w:r>
      <w:r w:rsidR="00607AE2">
        <w:rPr>
          <w:rStyle w:val="CaptionChar"/>
        </w:rPr>
        <w:instrText xml:space="preserve"> STYLEREF 1 \s </w:instrText>
      </w:r>
      <w:r w:rsidR="00607AE2">
        <w:rPr>
          <w:rStyle w:val="CaptionChar"/>
        </w:rPr>
        <w:fldChar w:fldCharType="separate"/>
      </w:r>
      <w:r w:rsidR="00607AE2">
        <w:rPr>
          <w:rStyle w:val="CaptionChar"/>
        </w:rPr>
        <w:t>4</w:t>
      </w:r>
      <w:r w:rsidR="00607AE2">
        <w:rPr>
          <w:rStyle w:val="CaptionChar"/>
        </w:rPr>
        <w:fldChar w:fldCharType="end"/>
      </w:r>
      <w:r w:rsidR="00607AE2">
        <w:rPr>
          <w:rStyle w:val="CaptionChar"/>
        </w:rPr>
        <w:t>.</w:t>
      </w:r>
      <w:r w:rsidR="00607AE2">
        <w:rPr>
          <w:rStyle w:val="CaptionChar"/>
        </w:rPr>
        <w:fldChar w:fldCharType="begin"/>
      </w:r>
      <w:r w:rsidR="00607AE2">
        <w:rPr>
          <w:rStyle w:val="CaptionChar"/>
        </w:rPr>
        <w:instrText xml:space="preserve"> SEQ Figure \* ARABIC \s 1 </w:instrText>
      </w:r>
      <w:r w:rsidR="00607AE2">
        <w:rPr>
          <w:rStyle w:val="CaptionChar"/>
        </w:rPr>
        <w:fldChar w:fldCharType="separate"/>
      </w:r>
      <w:r w:rsidR="00607AE2">
        <w:rPr>
          <w:rStyle w:val="CaptionChar"/>
        </w:rPr>
        <w:t>23</w:t>
      </w:r>
      <w:r w:rsidR="00607AE2">
        <w:rPr>
          <w:rStyle w:val="CaptionChar"/>
        </w:rPr>
        <w:fldChar w:fldCharType="end"/>
      </w:r>
      <w:r w:rsidRPr="0099441D">
        <w:rPr>
          <w:rStyle w:val="CaptionChar"/>
        </w:rPr>
        <w:t xml:space="preserve"> Initial Neural Network Regression plots</w:t>
      </w:r>
      <w:r w:rsidR="00E04761" w:rsidRPr="0099441D">
        <w:rPr>
          <w:rStyle w:val="CaptionChar"/>
        </w:rPr>
        <w:t xml:space="preserve"> with default layer size of 10</w:t>
      </w:r>
      <w:bookmarkStart w:id="169" w:name="_Toc146546628"/>
      <w:bookmarkEnd w:id="168"/>
    </w:p>
    <w:p w14:paraId="5852F447" w14:textId="77777777" w:rsidR="00896FCF" w:rsidRPr="002044E5" w:rsidRDefault="00E04761" w:rsidP="00896FCF">
      <w:pPr>
        <w:pStyle w:val="BodyText"/>
      </w:pPr>
      <w:r w:rsidRPr="00896FCF">
        <w:t xml:space="preserve">The initial neural network selected by </w:t>
      </w:r>
      <w:proofErr w:type="spellStart"/>
      <w:r w:rsidRPr="00896FCF">
        <w:t>nnstart</w:t>
      </w:r>
      <w:proofErr w:type="spellEnd"/>
      <w:r w:rsidRPr="00896FCF">
        <w:t xml:space="preserve"> has 10 hidden sigmoid layers. Doubling the number of layers from 10 to 20 produced the results shown in Table</w:t>
      </w:r>
      <w:r w:rsidR="00F7573E" w:rsidRPr="00896FCF">
        <w:t>s</w:t>
      </w:r>
      <w:r w:rsidRPr="00896FCF">
        <w:t xml:space="preserve"> 4.8 </w:t>
      </w:r>
      <w:r w:rsidR="00F7573E" w:rsidRPr="00896FCF">
        <w:t xml:space="preserve">and 4.9 </w:t>
      </w:r>
      <w:r w:rsidRPr="00896FCF">
        <w:t>and Figures 4.25 to 4.28.</w:t>
      </w:r>
    </w:p>
    <w:p w14:paraId="2C2D7744" w14:textId="7F4392FA" w:rsidR="00E04761" w:rsidRPr="00280F56" w:rsidRDefault="00E04761" w:rsidP="00F7573E">
      <w:pPr>
        <w:pStyle w:val="BodyText"/>
      </w:pPr>
      <w:r w:rsidRPr="00280F56">
        <w:br/>
      </w:r>
      <w:bookmarkStart w:id="170" w:name="_Toc147143044"/>
      <w:r w:rsidRPr="0099441D">
        <w:rPr>
          <w:rStyle w:val="CaptionChar"/>
        </w:rPr>
        <w:t xml:space="preserve">Table </w:t>
      </w:r>
      <w:r w:rsidR="001D6978">
        <w:rPr>
          <w:rStyle w:val="CaptionChar"/>
        </w:rPr>
        <w:fldChar w:fldCharType="begin"/>
      </w:r>
      <w:r w:rsidR="001D6978">
        <w:rPr>
          <w:rStyle w:val="CaptionChar"/>
        </w:rPr>
        <w:instrText xml:space="preserve"> STYLEREF 1 \s </w:instrText>
      </w:r>
      <w:r w:rsidR="001D6978">
        <w:rPr>
          <w:rStyle w:val="CaptionChar"/>
        </w:rPr>
        <w:fldChar w:fldCharType="separate"/>
      </w:r>
      <w:r w:rsidR="001D6978">
        <w:rPr>
          <w:rStyle w:val="CaptionChar"/>
        </w:rPr>
        <w:t>4</w:t>
      </w:r>
      <w:r w:rsidR="001D6978">
        <w:rPr>
          <w:rStyle w:val="CaptionChar"/>
        </w:rPr>
        <w:fldChar w:fldCharType="end"/>
      </w:r>
      <w:r w:rsidR="001D6978">
        <w:rPr>
          <w:rStyle w:val="CaptionChar"/>
        </w:rPr>
        <w:t>.</w:t>
      </w:r>
      <w:r w:rsidR="001D6978">
        <w:rPr>
          <w:rStyle w:val="CaptionChar"/>
        </w:rPr>
        <w:fldChar w:fldCharType="begin"/>
      </w:r>
      <w:r w:rsidR="001D6978">
        <w:rPr>
          <w:rStyle w:val="CaptionChar"/>
        </w:rPr>
        <w:instrText xml:space="preserve"> SEQ Table \* ARABIC \s 1 </w:instrText>
      </w:r>
      <w:r w:rsidR="001D6978">
        <w:rPr>
          <w:rStyle w:val="CaptionChar"/>
        </w:rPr>
        <w:fldChar w:fldCharType="separate"/>
      </w:r>
      <w:r w:rsidR="001D6978">
        <w:rPr>
          <w:rStyle w:val="CaptionChar"/>
        </w:rPr>
        <w:t>8</w:t>
      </w:r>
      <w:r w:rsidR="001D6978">
        <w:rPr>
          <w:rStyle w:val="CaptionChar"/>
        </w:rPr>
        <w:fldChar w:fldCharType="end"/>
      </w:r>
      <w:r w:rsidRPr="0099441D">
        <w:rPr>
          <w:rStyle w:val="CaptionChar"/>
        </w:rPr>
        <w:t xml:space="preserve"> Training results of initial neural network with a layer size of 20.</w:t>
      </w:r>
      <w:bookmarkEnd w:id="169"/>
      <w:bookmarkEnd w:id="170"/>
    </w:p>
    <w:tbl>
      <w:tblPr>
        <w:tblStyle w:val="TableGrid"/>
        <w:tblW w:w="0" w:type="auto"/>
        <w:tblLook w:val="04A0" w:firstRow="1" w:lastRow="0" w:firstColumn="1" w:lastColumn="0" w:noHBand="0" w:noVBand="1"/>
      </w:tblPr>
      <w:tblGrid>
        <w:gridCol w:w="2265"/>
        <w:gridCol w:w="2265"/>
        <w:gridCol w:w="2265"/>
        <w:gridCol w:w="2266"/>
      </w:tblGrid>
      <w:tr w:rsidR="00E04761" w:rsidRPr="00280F56" w14:paraId="69F2F205" w14:textId="77777777" w:rsidTr="00E04761">
        <w:tc>
          <w:tcPr>
            <w:tcW w:w="2265" w:type="dxa"/>
          </w:tcPr>
          <w:p w14:paraId="206196C3" w14:textId="547BC77E" w:rsidR="00E04761" w:rsidRPr="00280F56" w:rsidRDefault="00E04761" w:rsidP="00F7573E">
            <w:r w:rsidRPr="00280F56">
              <w:t>Unit</w:t>
            </w:r>
          </w:p>
        </w:tc>
        <w:tc>
          <w:tcPr>
            <w:tcW w:w="2265" w:type="dxa"/>
          </w:tcPr>
          <w:p w14:paraId="5AE18BE2" w14:textId="25A4220C" w:rsidR="00E04761" w:rsidRPr="00280F56" w:rsidRDefault="00E04761" w:rsidP="00F7573E">
            <w:r w:rsidRPr="00280F56">
              <w:t>Initial Value</w:t>
            </w:r>
          </w:p>
        </w:tc>
        <w:tc>
          <w:tcPr>
            <w:tcW w:w="2265" w:type="dxa"/>
          </w:tcPr>
          <w:p w14:paraId="19C03D2A" w14:textId="32F570DE" w:rsidR="00E04761" w:rsidRPr="00280F56" w:rsidRDefault="00E04761" w:rsidP="00F7573E">
            <w:r w:rsidRPr="00280F56">
              <w:t>Stopped Value</w:t>
            </w:r>
          </w:p>
        </w:tc>
        <w:tc>
          <w:tcPr>
            <w:tcW w:w="2266" w:type="dxa"/>
          </w:tcPr>
          <w:p w14:paraId="7EF7227C" w14:textId="0C0285DE" w:rsidR="00E04761" w:rsidRPr="00280F56" w:rsidRDefault="00E04761" w:rsidP="00F7573E">
            <w:r w:rsidRPr="00280F56">
              <w:t>Target Value</w:t>
            </w:r>
          </w:p>
        </w:tc>
      </w:tr>
      <w:tr w:rsidR="00E04761" w:rsidRPr="00280F56" w14:paraId="2F3E1ECB" w14:textId="77777777" w:rsidTr="00E04761">
        <w:tc>
          <w:tcPr>
            <w:tcW w:w="2265" w:type="dxa"/>
          </w:tcPr>
          <w:p w14:paraId="283B9723" w14:textId="7CCD7645" w:rsidR="00E04761" w:rsidRPr="00280F56" w:rsidRDefault="00E04761" w:rsidP="00F7573E">
            <w:r w:rsidRPr="00280F56">
              <w:t>Epoch</w:t>
            </w:r>
          </w:p>
        </w:tc>
        <w:tc>
          <w:tcPr>
            <w:tcW w:w="2265" w:type="dxa"/>
          </w:tcPr>
          <w:p w14:paraId="1121F415" w14:textId="29BB477F" w:rsidR="00E04761" w:rsidRPr="00280F56" w:rsidRDefault="00E04761" w:rsidP="00F7573E">
            <w:r w:rsidRPr="00280F56">
              <w:t>0</w:t>
            </w:r>
          </w:p>
        </w:tc>
        <w:tc>
          <w:tcPr>
            <w:tcW w:w="2265" w:type="dxa"/>
          </w:tcPr>
          <w:p w14:paraId="5E9D7F5A" w14:textId="30130CC9" w:rsidR="00E04761" w:rsidRPr="00280F56" w:rsidRDefault="00E04761" w:rsidP="00F7573E">
            <w:r w:rsidRPr="00280F56">
              <w:t>12</w:t>
            </w:r>
          </w:p>
        </w:tc>
        <w:tc>
          <w:tcPr>
            <w:tcW w:w="2266" w:type="dxa"/>
          </w:tcPr>
          <w:p w14:paraId="5B2B8299" w14:textId="7EF0341D" w:rsidR="00E04761" w:rsidRPr="00280F56" w:rsidRDefault="00E04761" w:rsidP="00F7573E">
            <w:r w:rsidRPr="00280F56">
              <w:t>1000</w:t>
            </w:r>
          </w:p>
        </w:tc>
      </w:tr>
      <w:tr w:rsidR="00E04761" w:rsidRPr="00280F56" w14:paraId="51137334" w14:textId="77777777" w:rsidTr="00E04761">
        <w:tc>
          <w:tcPr>
            <w:tcW w:w="2265" w:type="dxa"/>
          </w:tcPr>
          <w:p w14:paraId="7D302B35" w14:textId="02A9E599" w:rsidR="00E04761" w:rsidRPr="00280F56" w:rsidRDefault="00E04761" w:rsidP="00F7573E">
            <w:r w:rsidRPr="00280F56">
              <w:t>Elapsed Time</w:t>
            </w:r>
          </w:p>
        </w:tc>
        <w:tc>
          <w:tcPr>
            <w:tcW w:w="2265" w:type="dxa"/>
          </w:tcPr>
          <w:p w14:paraId="3BF68BD0" w14:textId="5E330B27" w:rsidR="00E04761" w:rsidRPr="00280F56" w:rsidRDefault="00E04761" w:rsidP="00F7573E">
            <w:r w:rsidRPr="00280F56">
              <w:t>-</w:t>
            </w:r>
          </w:p>
        </w:tc>
        <w:tc>
          <w:tcPr>
            <w:tcW w:w="2265" w:type="dxa"/>
          </w:tcPr>
          <w:p w14:paraId="7C5E7244" w14:textId="4680E2E3" w:rsidR="00E04761" w:rsidRPr="00280F56" w:rsidRDefault="00E04761" w:rsidP="00F7573E">
            <w:r w:rsidRPr="00280F56">
              <w:t>00:00:00</w:t>
            </w:r>
          </w:p>
        </w:tc>
        <w:tc>
          <w:tcPr>
            <w:tcW w:w="2266" w:type="dxa"/>
          </w:tcPr>
          <w:p w14:paraId="4E529463" w14:textId="34F8784C" w:rsidR="00E04761" w:rsidRPr="00280F56" w:rsidRDefault="00E04761" w:rsidP="00F7573E">
            <w:r w:rsidRPr="00280F56">
              <w:t>-</w:t>
            </w:r>
          </w:p>
        </w:tc>
      </w:tr>
      <w:tr w:rsidR="00E04761" w:rsidRPr="00280F56" w14:paraId="6481C55A" w14:textId="77777777" w:rsidTr="00E04761">
        <w:tc>
          <w:tcPr>
            <w:tcW w:w="2265" w:type="dxa"/>
          </w:tcPr>
          <w:p w14:paraId="7237788A" w14:textId="29911F20" w:rsidR="00E04761" w:rsidRPr="00280F56" w:rsidRDefault="00E04761" w:rsidP="00F7573E">
            <w:r w:rsidRPr="00280F56">
              <w:t>Performance</w:t>
            </w:r>
          </w:p>
        </w:tc>
        <w:tc>
          <w:tcPr>
            <w:tcW w:w="2265" w:type="dxa"/>
          </w:tcPr>
          <w:p w14:paraId="5518407D" w14:textId="5F25D39F" w:rsidR="00E04761" w:rsidRPr="00280F56" w:rsidRDefault="00E04761" w:rsidP="00F7573E">
            <w:r w:rsidRPr="00280F56">
              <w:t>1.46</w:t>
            </w:r>
          </w:p>
        </w:tc>
        <w:tc>
          <w:tcPr>
            <w:tcW w:w="2265" w:type="dxa"/>
          </w:tcPr>
          <w:p w14:paraId="1E6EED14" w14:textId="6D27ABA0" w:rsidR="00E04761" w:rsidRPr="00280F56" w:rsidRDefault="00E04761" w:rsidP="00F7573E">
            <w:r w:rsidRPr="00280F56">
              <w:t>0.191</w:t>
            </w:r>
          </w:p>
        </w:tc>
        <w:tc>
          <w:tcPr>
            <w:tcW w:w="2266" w:type="dxa"/>
          </w:tcPr>
          <w:p w14:paraId="2089E0CC" w14:textId="5A98A54E" w:rsidR="00E04761" w:rsidRPr="00280F56" w:rsidRDefault="00E04761" w:rsidP="00F7573E">
            <w:r w:rsidRPr="00280F56">
              <w:t>0</w:t>
            </w:r>
          </w:p>
        </w:tc>
      </w:tr>
      <w:tr w:rsidR="00E04761" w:rsidRPr="00280F56" w14:paraId="64C0DC66" w14:textId="77777777" w:rsidTr="00E04761">
        <w:tc>
          <w:tcPr>
            <w:tcW w:w="2265" w:type="dxa"/>
          </w:tcPr>
          <w:p w14:paraId="6E8A11EE" w14:textId="26E030B6" w:rsidR="00E04761" w:rsidRPr="00280F56" w:rsidRDefault="00E04761" w:rsidP="00F7573E">
            <w:r w:rsidRPr="00280F56">
              <w:t>Gradient</w:t>
            </w:r>
          </w:p>
        </w:tc>
        <w:tc>
          <w:tcPr>
            <w:tcW w:w="2265" w:type="dxa"/>
          </w:tcPr>
          <w:p w14:paraId="41DED1F8" w14:textId="4CFE72B5" w:rsidR="00E04761" w:rsidRPr="00280F56" w:rsidRDefault="00E04761" w:rsidP="00F7573E">
            <w:r w:rsidRPr="00280F56">
              <w:t>2.65</w:t>
            </w:r>
          </w:p>
        </w:tc>
        <w:tc>
          <w:tcPr>
            <w:tcW w:w="2265" w:type="dxa"/>
          </w:tcPr>
          <w:p w14:paraId="1C29F056" w14:textId="6C9743E6" w:rsidR="00E04761" w:rsidRPr="00280F56" w:rsidRDefault="00E04761" w:rsidP="00F7573E">
            <w:r w:rsidRPr="00280F56">
              <w:t>0.0556</w:t>
            </w:r>
          </w:p>
        </w:tc>
        <w:tc>
          <w:tcPr>
            <w:tcW w:w="2266" w:type="dxa"/>
          </w:tcPr>
          <w:p w14:paraId="0FF5D389" w14:textId="76EB41DE" w:rsidR="00E04761" w:rsidRPr="00280F56" w:rsidRDefault="00E04761" w:rsidP="00F7573E">
            <w:r w:rsidRPr="00280F56">
              <w:t>1e-07</w:t>
            </w:r>
          </w:p>
        </w:tc>
      </w:tr>
      <w:tr w:rsidR="00E04761" w:rsidRPr="00280F56" w14:paraId="5E30A292" w14:textId="77777777" w:rsidTr="00E04761">
        <w:tc>
          <w:tcPr>
            <w:tcW w:w="2265" w:type="dxa"/>
          </w:tcPr>
          <w:p w14:paraId="3C9497EB" w14:textId="5B3984D0" w:rsidR="00E04761" w:rsidRPr="00280F56" w:rsidRDefault="00E04761" w:rsidP="00F7573E">
            <w:r w:rsidRPr="00280F56">
              <w:t>Mu</w:t>
            </w:r>
          </w:p>
        </w:tc>
        <w:tc>
          <w:tcPr>
            <w:tcW w:w="2265" w:type="dxa"/>
          </w:tcPr>
          <w:p w14:paraId="2B94E9F7" w14:textId="6D6BD123" w:rsidR="00E04761" w:rsidRPr="00280F56" w:rsidRDefault="00E04761" w:rsidP="00F7573E">
            <w:r w:rsidRPr="00280F56">
              <w:t>0.001</w:t>
            </w:r>
          </w:p>
        </w:tc>
        <w:tc>
          <w:tcPr>
            <w:tcW w:w="2265" w:type="dxa"/>
          </w:tcPr>
          <w:p w14:paraId="0AE0692C" w14:textId="035B20FB" w:rsidR="00E04761" w:rsidRPr="00280F56" w:rsidRDefault="00E04761" w:rsidP="00F7573E">
            <w:r w:rsidRPr="00280F56">
              <w:t>1e-05</w:t>
            </w:r>
          </w:p>
        </w:tc>
        <w:tc>
          <w:tcPr>
            <w:tcW w:w="2266" w:type="dxa"/>
          </w:tcPr>
          <w:p w14:paraId="5E2F788D" w14:textId="0E76654A" w:rsidR="00E04761" w:rsidRPr="00280F56" w:rsidRDefault="00E04761" w:rsidP="00F7573E">
            <w:r w:rsidRPr="00280F56">
              <w:t>1e+10</w:t>
            </w:r>
          </w:p>
        </w:tc>
      </w:tr>
      <w:tr w:rsidR="00E04761" w:rsidRPr="00280F56" w14:paraId="225A31C5" w14:textId="77777777" w:rsidTr="00E04761">
        <w:tc>
          <w:tcPr>
            <w:tcW w:w="2265" w:type="dxa"/>
          </w:tcPr>
          <w:p w14:paraId="2B5FC7AB" w14:textId="0570DA5E" w:rsidR="00E04761" w:rsidRPr="00280F56" w:rsidRDefault="00E04761" w:rsidP="00F7573E">
            <w:r w:rsidRPr="00280F56">
              <w:t>Validation Checks</w:t>
            </w:r>
          </w:p>
        </w:tc>
        <w:tc>
          <w:tcPr>
            <w:tcW w:w="2265" w:type="dxa"/>
          </w:tcPr>
          <w:p w14:paraId="147BC3FD" w14:textId="6C2A7C4D" w:rsidR="00E04761" w:rsidRPr="00280F56" w:rsidRDefault="00E04761" w:rsidP="00F7573E">
            <w:r w:rsidRPr="00280F56">
              <w:t>0</w:t>
            </w:r>
          </w:p>
        </w:tc>
        <w:tc>
          <w:tcPr>
            <w:tcW w:w="2265" w:type="dxa"/>
          </w:tcPr>
          <w:p w14:paraId="6B1A84B8" w14:textId="0478F579" w:rsidR="00E04761" w:rsidRPr="00280F56" w:rsidRDefault="00E04761" w:rsidP="00F7573E">
            <w:r w:rsidRPr="00280F56">
              <w:t>6</w:t>
            </w:r>
          </w:p>
        </w:tc>
        <w:tc>
          <w:tcPr>
            <w:tcW w:w="2266" w:type="dxa"/>
          </w:tcPr>
          <w:p w14:paraId="73626F71" w14:textId="589A7DE2" w:rsidR="00E04761" w:rsidRPr="00280F56" w:rsidRDefault="00E04761" w:rsidP="00F7573E">
            <w:r w:rsidRPr="00280F56">
              <w:t>6</w:t>
            </w:r>
          </w:p>
        </w:tc>
      </w:tr>
      <w:tr w:rsidR="00E04761" w:rsidRPr="00280F56" w14:paraId="7ED06182" w14:textId="77777777" w:rsidTr="00E04761">
        <w:tc>
          <w:tcPr>
            <w:tcW w:w="2265" w:type="dxa"/>
          </w:tcPr>
          <w:p w14:paraId="430B3DD2" w14:textId="77777777" w:rsidR="00E04761" w:rsidRPr="00280F56" w:rsidRDefault="00E04761" w:rsidP="00F7573E"/>
        </w:tc>
        <w:tc>
          <w:tcPr>
            <w:tcW w:w="2265" w:type="dxa"/>
          </w:tcPr>
          <w:p w14:paraId="214F7789" w14:textId="77777777" w:rsidR="00E04761" w:rsidRPr="00280F56" w:rsidRDefault="00E04761" w:rsidP="00F7573E"/>
        </w:tc>
        <w:tc>
          <w:tcPr>
            <w:tcW w:w="2265" w:type="dxa"/>
          </w:tcPr>
          <w:p w14:paraId="00A978DF" w14:textId="77777777" w:rsidR="00E04761" w:rsidRPr="00280F56" w:rsidRDefault="00E04761" w:rsidP="00F7573E"/>
        </w:tc>
        <w:tc>
          <w:tcPr>
            <w:tcW w:w="2266" w:type="dxa"/>
          </w:tcPr>
          <w:p w14:paraId="008EBC09" w14:textId="77777777" w:rsidR="00E04761" w:rsidRPr="00280F56" w:rsidRDefault="00E04761" w:rsidP="00F7573E"/>
        </w:tc>
      </w:tr>
    </w:tbl>
    <w:p w14:paraId="4B50344A" w14:textId="07FA0689" w:rsidR="00F7573E" w:rsidRPr="00280F56" w:rsidRDefault="008C13AC" w:rsidP="00352A0E">
      <w:pPr>
        <w:pStyle w:val="Caption"/>
        <w:rPr>
          <w:noProof w:val="0"/>
        </w:rPr>
      </w:pPr>
      <w:r w:rsidRPr="00280F56">
        <w:rPr>
          <w:noProof w:val="0"/>
        </w:rPr>
        <w:lastRenderedPageBreak/>
        <w:br/>
      </w:r>
      <w:bookmarkStart w:id="171" w:name="_Toc146546629"/>
      <w:bookmarkStart w:id="172" w:name="_Toc147143045"/>
      <w:r w:rsidR="00F7573E" w:rsidRPr="00280F56">
        <w:rPr>
          <w:noProof w:val="0"/>
        </w:rPr>
        <w:t xml:space="preserve">Table </w:t>
      </w:r>
      <w:r w:rsidR="001D6978">
        <w:rPr>
          <w:noProof w:val="0"/>
        </w:rPr>
        <w:fldChar w:fldCharType="begin"/>
      </w:r>
      <w:r w:rsidR="001D6978">
        <w:rPr>
          <w:noProof w:val="0"/>
        </w:rPr>
        <w:instrText xml:space="preserve"> STYLEREF 1 \s </w:instrText>
      </w:r>
      <w:r w:rsidR="001D6978">
        <w:rPr>
          <w:noProof w:val="0"/>
        </w:rPr>
        <w:fldChar w:fldCharType="separate"/>
      </w:r>
      <w:r w:rsidR="001D6978">
        <w:t>4</w:t>
      </w:r>
      <w:r w:rsidR="001D6978">
        <w:rPr>
          <w:noProof w:val="0"/>
        </w:rPr>
        <w:fldChar w:fldCharType="end"/>
      </w:r>
      <w:r w:rsidR="001D6978">
        <w:rPr>
          <w:noProof w:val="0"/>
        </w:rPr>
        <w:t>.</w:t>
      </w:r>
      <w:r w:rsidR="001D6978">
        <w:rPr>
          <w:noProof w:val="0"/>
        </w:rPr>
        <w:fldChar w:fldCharType="begin"/>
      </w:r>
      <w:r w:rsidR="001D6978">
        <w:rPr>
          <w:noProof w:val="0"/>
        </w:rPr>
        <w:instrText xml:space="preserve"> SEQ Table \* ARABIC \s 1 </w:instrText>
      </w:r>
      <w:r w:rsidR="001D6978">
        <w:rPr>
          <w:noProof w:val="0"/>
        </w:rPr>
        <w:fldChar w:fldCharType="separate"/>
      </w:r>
      <w:r w:rsidR="001D6978">
        <w:t>9</w:t>
      </w:r>
      <w:r w:rsidR="001D6978">
        <w:rPr>
          <w:noProof w:val="0"/>
        </w:rPr>
        <w:fldChar w:fldCharType="end"/>
      </w:r>
      <w:r w:rsidR="00F7573E" w:rsidRPr="00280F56">
        <w:rPr>
          <w:noProof w:val="0"/>
        </w:rPr>
        <w:t xml:space="preserve"> Training Results</w:t>
      </w:r>
      <w:bookmarkEnd w:id="171"/>
      <w:bookmarkEnd w:id="172"/>
      <w:r w:rsidR="00F7573E" w:rsidRPr="00280F56">
        <w:rPr>
          <w:noProof w:val="0"/>
        </w:rPr>
        <w:br/>
      </w:r>
    </w:p>
    <w:tbl>
      <w:tblPr>
        <w:tblStyle w:val="TableGrid"/>
        <w:tblW w:w="0" w:type="auto"/>
        <w:tblLook w:val="04A0" w:firstRow="1" w:lastRow="0" w:firstColumn="1" w:lastColumn="0" w:noHBand="0" w:noVBand="1"/>
      </w:tblPr>
      <w:tblGrid>
        <w:gridCol w:w="2265"/>
        <w:gridCol w:w="2265"/>
        <w:gridCol w:w="2265"/>
        <w:gridCol w:w="2266"/>
      </w:tblGrid>
      <w:tr w:rsidR="00F7573E" w:rsidRPr="00280F56" w14:paraId="052556A1" w14:textId="77777777" w:rsidTr="00F7573E">
        <w:tc>
          <w:tcPr>
            <w:tcW w:w="2265" w:type="dxa"/>
          </w:tcPr>
          <w:p w14:paraId="2FB9B544" w14:textId="77777777" w:rsidR="00F7573E" w:rsidRPr="00280F56" w:rsidRDefault="00F7573E" w:rsidP="00F7573E">
            <w:pPr>
              <w:jc w:val="center"/>
            </w:pPr>
          </w:p>
        </w:tc>
        <w:tc>
          <w:tcPr>
            <w:tcW w:w="2265" w:type="dxa"/>
          </w:tcPr>
          <w:p w14:paraId="026BCC5F" w14:textId="6671AA2B" w:rsidR="00F7573E" w:rsidRPr="00280F56" w:rsidRDefault="00F7573E" w:rsidP="00F7573E">
            <w:pPr>
              <w:jc w:val="center"/>
            </w:pPr>
            <w:r w:rsidRPr="00280F56">
              <w:t>Observations</w:t>
            </w:r>
          </w:p>
        </w:tc>
        <w:tc>
          <w:tcPr>
            <w:tcW w:w="2265" w:type="dxa"/>
          </w:tcPr>
          <w:p w14:paraId="7C8C03BE" w14:textId="2CD90F45" w:rsidR="00F7573E" w:rsidRPr="00280F56" w:rsidRDefault="00F7573E" w:rsidP="00F7573E">
            <w:pPr>
              <w:jc w:val="center"/>
            </w:pPr>
            <w:r w:rsidRPr="00280F56">
              <w:t>MSE</w:t>
            </w:r>
          </w:p>
        </w:tc>
        <w:tc>
          <w:tcPr>
            <w:tcW w:w="2266" w:type="dxa"/>
          </w:tcPr>
          <w:p w14:paraId="227888D0" w14:textId="55D7A2B8" w:rsidR="00F7573E" w:rsidRPr="00280F56" w:rsidRDefault="00F7573E" w:rsidP="00F7573E">
            <w:pPr>
              <w:jc w:val="center"/>
            </w:pPr>
            <w:r w:rsidRPr="00280F56">
              <w:t>R</w:t>
            </w:r>
          </w:p>
        </w:tc>
      </w:tr>
      <w:tr w:rsidR="00F7573E" w:rsidRPr="00280F56" w14:paraId="26EC6DCE" w14:textId="77777777" w:rsidTr="00F7573E">
        <w:tc>
          <w:tcPr>
            <w:tcW w:w="2265" w:type="dxa"/>
          </w:tcPr>
          <w:p w14:paraId="04790169" w14:textId="4DE45D2D" w:rsidR="00F7573E" w:rsidRPr="00280F56" w:rsidRDefault="00F7573E" w:rsidP="00F7573E">
            <w:pPr>
              <w:jc w:val="center"/>
            </w:pPr>
            <w:r w:rsidRPr="00280F56">
              <w:t>Training</w:t>
            </w:r>
          </w:p>
        </w:tc>
        <w:tc>
          <w:tcPr>
            <w:tcW w:w="2265" w:type="dxa"/>
          </w:tcPr>
          <w:p w14:paraId="3137BEFC" w14:textId="05A91F49" w:rsidR="00F7573E" w:rsidRPr="00280F56" w:rsidRDefault="00F7573E" w:rsidP="00F7573E">
            <w:pPr>
              <w:jc w:val="center"/>
            </w:pPr>
            <w:r w:rsidRPr="00280F56">
              <w:t>3499</w:t>
            </w:r>
          </w:p>
        </w:tc>
        <w:tc>
          <w:tcPr>
            <w:tcW w:w="2265" w:type="dxa"/>
          </w:tcPr>
          <w:p w14:paraId="42A698F9" w14:textId="68B38BE6" w:rsidR="00F7573E" w:rsidRPr="00280F56" w:rsidRDefault="00F7573E" w:rsidP="00F7573E">
            <w:pPr>
              <w:jc w:val="center"/>
            </w:pPr>
            <w:r w:rsidRPr="00280F56">
              <w:t>0.19566</w:t>
            </w:r>
          </w:p>
        </w:tc>
        <w:tc>
          <w:tcPr>
            <w:tcW w:w="2266" w:type="dxa"/>
          </w:tcPr>
          <w:p w14:paraId="0C47509E" w14:textId="6DD1EFD7" w:rsidR="00F7573E" w:rsidRPr="00280F56" w:rsidRDefault="00F7573E" w:rsidP="00F7573E">
            <w:pPr>
              <w:jc w:val="center"/>
            </w:pPr>
            <w:r w:rsidRPr="00280F56">
              <w:t>0.5804</w:t>
            </w:r>
          </w:p>
        </w:tc>
      </w:tr>
      <w:tr w:rsidR="00F7573E" w:rsidRPr="00280F56" w14:paraId="09043D38" w14:textId="77777777" w:rsidTr="00F7573E">
        <w:tc>
          <w:tcPr>
            <w:tcW w:w="2265" w:type="dxa"/>
          </w:tcPr>
          <w:p w14:paraId="573D3859" w14:textId="17C11E84" w:rsidR="00F7573E" w:rsidRPr="00280F56" w:rsidRDefault="00F7573E" w:rsidP="00F7573E">
            <w:pPr>
              <w:jc w:val="center"/>
            </w:pPr>
            <w:r w:rsidRPr="00280F56">
              <w:t>Validation</w:t>
            </w:r>
          </w:p>
        </w:tc>
        <w:tc>
          <w:tcPr>
            <w:tcW w:w="2265" w:type="dxa"/>
          </w:tcPr>
          <w:p w14:paraId="62A7973B" w14:textId="0108FAED" w:rsidR="00F7573E" w:rsidRPr="00280F56" w:rsidRDefault="00F7573E" w:rsidP="00F7573E">
            <w:pPr>
              <w:jc w:val="center"/>
            </w:pPr>
            <w:r w:rsidRPr="00280F56">
              <w:t>750</w:t>
            </w:r>
          </w:p>
        </w:tc>
        <w:tc>
          <w:tcPr>
            <w:tcW w:w="2265" w:type="dxa"/>
          </w:tcPr>
          <w:p w14:paraId="526197A9" w14:textId="14EB27FB" w:rsidR="00F7573E" w:rsidRPr="00280F56" w:rsidRDefault="00F7573E" w:rsidP="00F7573E">
            <w:pPr>
              <w:jc w:val="center"/>
            </w:pPr>
            <w:r w:rsidRPr="00280F56">
              <w:t>0.1785</w:t>
            </w:r>
          </w:p>
        </w:tc>
        <w:tc>
          <w:tcPr>
            <w:tcW w:w="2266" w:type="dxa"/>
          </w:tcPr>
          <w:p w14:paraId="05041773" w14:textId="1C9A60C3" w:rsidR="00F7573E" w:rsidRPr="00280F56" w:rsidRDefault="00F7573E" w:rsidP="00F7573E">
            <w:pPr>
              <w:jc w:val="center"/>
            </w:pPr>
            <w:r w:rsidRPr="00280F56">
              <w:t>0.6187</w:t>
            </w:r>
          </w:p>
        </w:tc>
      </w:tr>
      <w:tr w:rsidR="00F7573E" w:rsidRPr="00280F56" w14:paraId="7514DCE9" w14:textId="77777777" w:rsidTr="00F7573E">
        <w:tc>
          <w:tcPr>
            <w:tcW w:w="2265" w:type="dxa"/>
          </w:tcPr>
          <w:p w14:paraId="13045214" w14:textId="0D585D6D" w:rsidR="00F7573E" w:rsidRPr="00280F56" w:rsidRDefault="00F7573E" w:rsidP="00F7573E">
            <w:pPr>
              <w:jc w:val="center"/>
            </w:pPr>
            <w:r w:rsidRPr="00280F56">
              <w:t>Test</w:t>
            </w:r>
          </w:p>
        </w:tc>
        <w:tc>
          <w:tcPr>
            <w:tcW w:w="2265" w:type="dxa"/>
          </w:tcPr>
          <w:p w14:paraId="27CD776C" w14:textId="3B2B4D6D" w:rsidR="00F7573E" w:rsidRPr="00280F56" w:rsidRDefault="00F7573E" w:rsidP="00F7573E">
            <w:pPr>
              <w:jc w:val="center"/>
            </w:pPr>
            <w:r w:rsidRPr="00280F56">
              <w:t>750</w:t>
            </w:r>
          </w:p>
        </w:tc>
        <w:tc>
          <w:tcPr>
            <w:tcW w:w="2265" w:type="dxa"/>
          </w:tcPr>
          <w:p w14:paraId="106B3FE1" w14:textId="236DF57A" w:rsidR="00F7573E" w:rsidRPr="00280F56" w:rsidRDefault="00F7573E" w:rsidP="00F7573E">
            <w:pPr>
              <w:jc w:val="center"/>
            </w:pPr>
            <w:r w:rsidRPr="00280F56">
              <w:t>0.1927</w:t>
            </w:r>
          </w:p>
        </w:tc>
        <w:tc>
          <w:tcPr>
            <w:tcW w:w="2266" w:type="dxa"/>
          </w:tcPr>
          <w:p w14:paraId="7D7E65D0" w14:textId="4B0CFD5C" w:rsidR="00F7573E" w:rsidRPr="00280F56" w:rsidRDefault="00F7573E" w:rsidP="00F7573E">
            <w:pPr>
              <w:jc w:val="center"/>
            </w:pPr>
            <w:r w:rsidRPr="00280F56">
              <w:t>0.5886</w:t>
            </w:r>
          </w:p>
        </w:tc>
      </w:tr>
    </w:tbl>
    <w:p w14:paraId="26874781" w14:textId="77777777" w:rsidR="00896FCF" w:rsidRDefault="00F7573E" w:rsidP="00896FCF">
      <w:pPr>
        <w:pStyle w:val="BodyText"/>
      </w:pPr>
      <w:bookmarkStart w:id="173" w:name="_Toc146547331"/>
      <w:r w:rsidRPr="00280F56">
        <w:rPr>
          <w:noProof/>
        </w:rPr>
        <w:drawing>
          <wp:inline distT="0" distB="0" distL="0" distR="0" wp14:anchorId="2BD0B521" wp14:editId="10C9E151">
            <wp:extent cx="3796473" cy="2799538"/>
            <wp:effectExtent l="0" t="0" r="0" b="1270"/>
            <wp:docPr id="1017973791" name="Picture 1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73791" name="Picture 16" descr="A graph of a graph&#10;&#10;Description automatically generated with medium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812617" cy="2811443"/>
                    </a:xfrm>
                    <a:prstGeom prst="rect">
                      <a:avLst/>
                    </a:prstGeom>
                  </pic:spPr>
                </pic:pic>
              </a:graphicData>
            </a:graphic>
          </wp:inline>
        </w:drawing>
      </w:r>
    </w:p>
    <w:p w14:paraId="276098FD" w14:textId="39185D0F" w:rsidR="00F7573E" w:rsidRPr="00280F56" w:rsidRDefault="00F7573E" w:rsidP="00352A0E">
      <w:pPr>
        <w:pStyle w:val="Caption"/>
      </w:pPr>
      <w:bookmarkStart w:id="174" w:name="_Toc147143690"/>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24</w:t>
      </w:r>
      <w:r w:rsidR="00607AE2">
        <w:fldChar w:fldCharType="end"/>
      </w:r>
      <w:r w:rsidRPr="00280F56">
        <w:t xml:space="preserve"> Initial Neural Network Performance plot with 20 layers</w:t>
      </w:r>
      <w:bookmarkEnd w:id="173"/>
      <w:bookmarkEnd w:id="174"/>
    </w:p>
    <w:p w14:paraId="2EC4D38C" w14:textId="77777777" w:rsidR="00896FCF" w:rsidRDefault="00F7573E" w:rsidP="00896FCF">
      <w:pPr>
        <w:pStyle w:val="BodyText"/>
      </w:pPr>
      <w:bookmarkStart w:id="175" w:name="_Toc146547332"/>
      <w:r w:rsidRPr="00280F56">
        <w:rPr>
          <w:noProof/>
        </w:rPr>
        <w:drawing>
          <wp:inline distT="0" distB="0" distL="0" distR="0" wp14:anchorId="0E8C0A74" wp14:editId="52794145">
            <wp:extent cx="3795703" cy="2795204"/>
            <wp:effectExtent l="0" t="0" r="0" b="5715"/>
            <wp:docPr id="462696356" name="Picture 17"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96356" name="Picture 17" descr="A graph of a bar graph&#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807768" cy="2804089"/>
                    </a:xfrm>
                    <a:prstGeom prst="rect">
                      <a:avLst/>
                    </a:prstGeom>
                  </pic:spPr>
                </pic:pic>
              </a:graphicData>
            </a:graphic>
          </wp:inline>
        </w:drawing>
      </w:r>
    </w:p>
    <w:p w14:paraId="0A1E5C57" w14:textId="149C4495" w:rsidR="00F7573E" w:rsidRDefault="00F7573E" w:rsidP="00352A0E">
      <w:pPr>
        <w:pStyle w:val="Caption"/>
      </w:pPr>
      <w:bookmarkStart w:id="176" w:name="_Toc147143691"/>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25</w:t>
      </w:r>
      <w:r w:rsidR="00607AE2">
        <w:fldChar w:fldCharType="end"/>
      </w:r>
      <w:r w:rsidRPr="00280F56">
        <w:t xml:space="preserve"> Initial Neural Network Error Histogram plot with 20 layers</w:t>
      </w:r>
      <w:bookmarkEnd w:id="175"/>
      <w:bookmarkEnd w:id="176"/>
    </w:p>
    <w:p w14:paraId="68CB3C3E" w14:textId="77777777" w:rsidR="00C17AD5" w:rsidRDefault="00F7573E" w:rsidP="00896FCF">
      <w:pPr>
        <w:pStyle w:val="BodyText"/>
      </w:pPr>
      <w:bookmarkStart w:id="177" w:name="_Toc146547333"/>
      <w:r w:rsidRPr="00280F56">
        <w:rPr>
          <w:noProof/>
        </w:rPr>
        <w:lastRenderedPageBreak/>
        <w:drawing>
          <wp:inline distT="0" distB="0" distL="0" distR="0" wp14:anchorId="417C60DB" wp14:editId="04E68FB2">
            <wp:extent cx="3803231" cy="3146229"/>
            <wp:effectExtent l="0" t="0" r="6985" b="0"/>
            <wp:docPr id="291149741"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149741" name="Picture 18" descr="A screenshot of a graph&#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824753" cy="3164033"/>
                    </a:xfrm>
                    <a:prstGeom prst="rect">
                      <a:avLst/>
                    </a:prstGeom>
                  </pic:spPr>
                </pic:pic>
              </a:graphicData>
            </a:graphic>
          </wp:inline>
        </w:drawing>
      </w:r>
    </w:p>
    <w:p w14:paraId="2016604A" w14:textId="4F174E95" w:rsidR="00F7573E" w:rsidRDefault="00F7573E" w:rsidP="00352A0E">
      <w:pPr>
        <w:pStyle w:val="Caption"/>
      </w:pPr>
      <w:bookmarkStart w:id="178" w:name="_Toc147143692"/>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26</w:t>
      </w:r>
      <w:r w:rsidR="00607AE2">
        <w:fldChar w:fldCharType="end"/>
      </w:r>
      <w:r w:rsidRPr="00280F56">
        <w:t xml:space="preserve"> Initial Neural Network Regression plot with 20 layers</w:t>
      </w:r>
      <w:bookmarkEnd w:id="177"/>
      <w:bookmarkEnd w:id="178"/>
    </w:p>
    <w:p w14:paraId="0A4AC5ED" w14:textId="77777777" w:rsidR="00C17AD5" w:rsidRDefault="00F7573E" w:rsidP="00C17AD5">
      <w:pPr>
        <w:pStyle w:val="BodyText"/>
      </w:pPr>
      <w:r w:rsidRPr="00280F56">
        <w:br/>
      </w:r>
      <w:bookmarkStart w:id="179" w:name="_Toc146547334"/>
      <w:r w:rsidRPr="00280F56">
        <w:rPr>
          <w:noProof/>
        </w:rPr>
        <w:drawing>
          <wp:inline distT="0" distB="0" distL="0" distR="0" wp14:anchorId="4F1D6743" wp14:editId="258F48BF">
            <wp:extent cx="3810438" cy="2751867"/>
            <wp:effectExtent l="0" t="0" r="0" b="0"/>
            <wp:docPr id="1211447070" name="Picture 1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447070" name="Picture 19" descr="A graph of a graph&#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828309" cy="2764773"/>
                    </a:xfrm>
                    <a:prstGeom prst="rect">
                      <a:avLst/>
                    </a:prstGeom>
                  </pic:spPr>
                </pic:pic>
              </a:graphicData>
            </a:graphic>
          </wp:inline>
        </w:drawing>
      </w:r>
    </w:p>
    <w:p w14:paraId="6D562F9B" w14:textId="5F16FD4B" w:rsidR="00F7573E" w:rsidRDefault="00F7573E" w:rsidP="00352A0E">
      <w:pPr>
        <w:pStyle w:val="Caption"/>
      </w:pPr>
      <w:bookmarkStart w:id="180" w:name="_Toc147143693"/>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27</w:t>
      </w:r>
      <w:r w:rsidR="00607AE2">
        <w:fldChar w:fldCharType="end"/>
      </w:r>
      <w:r w:rsidRPr="00280F56">
        <w:t xml:space="preserve"> Initial Neural Network Training State plot with 20 layers</w:t>
      </w:r>
      <w:bookmarkEnd w:id="179"/>
      <w:bookmarkEnd w:id="180"/>
    </w:p>
    <w:p w14:paraId="1FCF38D1" w14:textId="13EE46EA" w:rsidR="009F0794" w:rsidRDefault="008C13AC" w:rsidP="00203764">
      <w:pPr>
        <w:pStyle w:val="BodyText"/>
        <w:rPr>
          <w:rStyle w:val="CaptionChar"/>
        </w:rPr>
      </w:pPr>
      <w:bookmarkStart w:id="181" w:name="_Toc146547335"/>
      <w:r w:rsidRPr="0099441D">
        <w:t xml:space="preserve">The MSE values of around 0.19 are </w:t>
      </w:r>
      <w:r w:rsidR="007A7126" w:rsidRPr="0099441D">
        <w:t xml:space="preserve">fair </w:t>
      </w:r>
      <w:r w:rsidRPr="0099441D">
        <w:t>results but the R values of around 0.6 are not desirable.</w:t>
      </w:r>
      <w:r w:rsidRPr="0099441D">
        <w:br/>
        <w:t xml:space="preserve">Doubling the hidden layers did not appreciably improve the values indicating that the model itself </w:t>
      </w:r>
      <w:r w:rsidR="007A7126" w:rsidRPr="0099441D">
        <w:t xml:space="preserve">and/or the data </w:t>
      </w:r>
      <w:r w:rsidRPr="0099441D">
        <w:t>is likely to be the constraint.</w:t>
      </w:r>
      <w:r w:rsidR="00E41655" w:rsidRPr="0099441D">
        <w:t xml:space="preserve"> This was verified by increasing the number of layers to 100 – the error and R values did not appreciably move.</w:t>
      </w:r>
      <w:r w:rsidRPr="0099441D">
        <w:br/>
      </w:r>
      <w:r w:rsidR="00E41655" w:rsidRPr="0099441D">
        <w:t>The MSE value gives the average of the s</w:t>
      </w:r>
      <w:r w:rsidR="007A7126" w:rsidRPr="0099441D">
        <w:t xml:space="preserve">quare value of </w:t>
      </w:r>
      <w:r w:rsidR="00E41655" w:rsidRPr="0099441D">
        <w:t xml:space="preserve">"error” values where errors are the difference between the model’s predicted outputs and the actual outputs. </w:t>
      </w:r>
      <w:r w:rsidR="007A7126" w:rsidRPr="0099441D">
        <w:t>MSE is a measure of overall accuracy of the model predictions.</w:t>
      </w:r>
      <w:r w:rsidR="002C402A">
        <w:t xml:space="preserve"> The Pearson coefficient,</w:t>
      </w:r>
      <w:r w:rsidR="007A7126" w:rsidRPr="0099441D">
        <w:t xml:space="preserve"> </w:t>
      </w:r>
      <w:r w:rsidR="00E41655" w:rsidRPr="0099441D">
        <w:t>R</w:t>
      </w:r>
      <w:r w:rsidR="002C402A">
        <w:t>,</w:t>
      </w:r>
      <w:r w:rsidR="00E41655" w:rsidRPr="0099441D">
        <w:t xml:space="preserve"> is a measure of </w:t>
      </w:r>
      <w:r w:rsidR="007A7126" w:rsidRPr="0099441D">
        <w:t xml:space="preserve">variance between the expected results and the input data within a given model. Ideally, MSE should be 0 and </w:t>
      </w:r>
      <w:r w:rsidR="007A7126" w:rsidRPr="0099441D">
        <w:lastRenderedPageBreak/>
        <w:t>R should be 1. With relatively low MSE values of around 0.19 and low R values (0.6), the model is providing good predictive accuracy on individual data points but is not understanding the relationships well.</w:t>
      </w:r>
      <w:r w:rsidR="007A7126" w:rsidRPr="0099441D">
        <w:br/>
        <w:t>This could result from underfitting</w:t>
      </w:r>
      <w:r w:rsidR="002C402A">
        <w:t xml:space="preserve"> the data</w:t>
      </w:r>
      <w:r w:rsidR="007A7126" w:rsidRPr="0099441D">
        <w:t xml:space="preserve"> or </w:t>
      </w:r>
      <w:r w:rsidR="002C402A">
        <w:t xml:space="preserve">the model might be </w:t>
      </w:r>
      <w:r w:rsidR="007A7126" w:rsidRPr="0099441D">
        <w:t>missing other important data.</w:t>
      </w:r>
      <w:r w:rsidR="00EE5321" w:rsidRPr="0099441D">
        <w:t xml:space="preserve"> </w:t>
      </w:r>
      <w:r w:rsidR="000921E4" w:rsidRPr="0099441D">
        <w:t xml:space="preserve">The camera </w:t>
      </w:r>
      <w:r w:rsidR="00C97540" w:rsidRPr="0099441D">
        <w:t>IMU</w:t>
      </w:r>
      <w:r w:rsidR="000921E4" w:rsidRPr="0099441D">
        <w:t xml:space="preserve"> dataset has only 5000 values, of which a few are zero</w:t>
      </w:r>
      <w:r w:rsidR="002C402A">
        <w:t xml:space="preserve"> values</w:t>
      </w:r>
      <w:r w:rsidR="000921E4" w:rsidRPr="0099441D">
        <w:t xml:space="preserve"> so underfitting is a distinct possibility. </w:t>
      </w:r>
      <w:r w:rsidR="00EE5321" w:rsidRPr="0099441D">
        <w:t xml:space="preserve">It is </w:t>
      </w:r>
      <w:r w:rsidR="009F0794" w:rsidRPr="0099441D">
        <w:t xml:space="preserve">also likely </w:t>
      </w:r>
      <w:r w:rsidR="00EE5321" w:rsidRPr="0099441D">
        <w:t xml:space="preserve">that the approximations used to align the </w:t>
      </w:r>
      <w:r w:rsidR="00C97540" w:rsidRPr="0099441D">
        <w:t>IMU</w:t>
      </w:r>
      <w:r w:rsidR="00EE5321" w:rsidRPr="0099441D">
        <w:t xml:space="preserve"> data to the robot data create</w:t>
      </w:r>
      <w:r w:rsidR="002C402A">
        <w:t>s</w:t>
      </w:r>
      <w:r w:rsidR="00EE5321" w:rsidRPr="0099441D">
        <w:t xml:space="preserve"> issues when the datasets are longer, as is the case with this experiment.</w:t>
      </w:r>
      <w:r w:rsidR="007A7126" w:rsidRPr="0099441D">
        <w:br/>
      </w:r>
      <w:r w:rsidR="000921E4" w:rsidRPr="0099441D">
        <w:t xml:space="preserve">To test long-term alignment, a graph was produced of all filter output and related robot arm </w:t>
      </w:r>
      <w:proofErr w:type="gramStart"/>
      <w:r w:rsidR="000921E4" w:rsidRPr="0099441D">
        <w:t>data</w:t>
      </w:r>
      <w:bookmarkEnd w:id="181"/>
      <w:proofErr w:type="gramEnd"/>
    </w:p>
    <w:p w14:paraId="1B5027D5" w14:textId="087330EA" w:rsidR="00896FCF" w:rsidRDefault="002030A1" w:rsidP="00352A0E">
      <w:pPr>
        <w:pStyle w:val="Caption"/>
      </w:pPr>
      <w:bookmarkStart w:id="182" w:name="_Toc146546630"/>
      <w:bookmarkStart w:id="183" w:name="_Toc146547341"/>
      <w:r w:rsidRPr="00896FCF">
        <w:rPr>
          <w:rStyle w:val="BodyTextChar"/>
        </w:rPr>
        <w:br/>
      </w:r>
      <w:r w:rsidR="002C0374">
        <w:rPr>
          <w:rStyle w:val="BodyTextChar"/>
        </w:rPr>
        <w:t xml:space="preserve">Applying </w:t>
      </w:r>
      <w:r w:rsidRPr="00896FCF">
        <w:rPr>
          <w:rStyle w:val="BodyTextChar"/>
        </w:rPr>
        <w:t xml:space="preserve">the same Neural network model as before on the “optimised” aligned data produced the results </w:t>
      </w:r>
      <w:r w:rsidR="00286A9C" w:rsidRPr="00896FCF">
        <w:rPr>
          <w:rStyle w:val="BodyTextChar"/>
        </w:rPr>
        <w:t xml:space="preserve">outlined </w:t>
      </w:r>
      <w:r w:rsidRPr="00896FCF">
        <w:rPr>
          <w:rStyle w:val="BodyTextChar"/>
        </w:rPr>
        <w:t>in Table</w:t>
      </w:r>
      <w:r w:rsidR="00C7118D" w:rsidRPr="00896FCF">
        <w:rPr>
          <w:rStyle w:val="BodyTextChar"/>
        </w:rPr>
        <w:t>s 4.10 and 4.11</w:t>
      </w:r>
      <w:r w:rsidRPr="00896FCF">
        <w:rPr>
          <w:rStyle w:val="BodyTextChar"/>
        </w:rPr>
        <w:t xml:space="preserve"> and Figures 4.</w:t>
      </w:r>
      <w:r w:rsidR="00C7118D" w:rsidRPr="00896FCF">
        <w:rPr>
          <w:rStyle w:val="BodyTextChar"/>
        </w:rPr>
        <w:t xml:space="preserve">35 to 4.38. This is a considerable improvement over the previous </w:t>
      </w:r>
      <w:r w:rsidR="00286A9C" w:rsidRPr="00896FCF">
        <w:rPr>
          <w:rStyle w:val="BodyTextChar"/>
        </w:rPr>
        <w:t xml:space="preserve">non-optimised </w:t>
      </w:r>
      <w:r w:rsidR="00C7118D" w:rsidRPr="00896FCF">
        <w:rPr>
          <w:rStyle w:val="BodyTextChar"/>
        </w:rPr>
        <w:t>results, and shows an acceptable performance level in both MSE and R values.</w:t>
      </w:r>
      <w:r w:rsidR="00C7118D" w:rsidRPr="00280F56" w:rsidDel="00C7118D">
        <w:t xml:space="preserve"> </w:t>
      </w:r>
      <w:r w:rsidR="003D525A">
        <w:t>Note that these results include the timing variances discussed above.</w:t>
      </w:r>
    </w:p>
    <w:p w14:paraId="3701541B" w14:textId="5766A9E6" w:rsidR="002B384B" w:rsidRPr="00280F56" w:rsidRDefault="002030A1" w:rsidP="00352A0E">
      <w:pPr>
        <w:pStyle w:val="Caption"/>
      </w:pPr>
      <w:r w:rsidRPr="00280F56">
        <w:br/>
      </w:r>
      <w:bookmarkStart w:id="184" w:name="_Toc147143046"/>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0</w:t>
      </w:r>
      <w:r w:rsidR="001D6978">
        <w:fldChar w:fldCharType="end"/>
      </w:r>
      <w:r w:rsidRPr="00280F56">
        <w:t xml:space="preserve"> Neural Network training </w:t>
      </w:r>
      <w:r w:rsidR="00724C2F" w:rsidRPr="00280F56">
        <w:t>progress</w:t>
      </w:r>
      <w:r w:rsidRPr="00280F56">
        <w:t xml:space="preserve"> </w:t>
      </w:r>
      <w:r w:rsidR="00E729BB">
        <w:t xml:space="preserve">on Camera IMU </w:t>
      </w:r>
      <w:r w:rsidRPr="00280F56">
        <w:t>after optimised alignment</w:t>
      </w:r>
      <w:bookmarkEnd w:id="182"/>
      <w:bookmarkEnd w:id="183"/>
      <w:bookmarkEnd w:id="184"/>
    </w:p>
    <w:tbl>
      <w:tblPr>
        <w:tblStyle w:val="TableGrid"/>
        <w:tblW w:w="0" w:type="auto"/>
        <w:tblLook w:val="04A0" w:firstRow="1" w:lastRow="0" w:firstColumn="1" w:lastColumn="0" w:noHBand="0" w:noVBand="1"/>
      </w:tblPr>
      <w:tblGrid>
        <w:gridCol w:w="2265"/>
        <w:gridCol w:w="2265"/>
        <w:gridCol w:w="2265"/>
        <w:gridCol w:w="2266"/>
      </w:tblGrid>
      <w:tr w:rsidR="002030A1" w:rsidRPr="00280F56" w14:paraId="6026DC23" w14:textId="77777777" w:rsidTr="002030A1">
        <w:tc>
          <w:tcPr>
            <w:tcW w:w="2265" w:type="dxa"/>
          </w:tcPr>
          <w:p w14:paraId="13A9CA29" w14:textId="49C50A25" w:rsidR="002030A1" w:rsidRPr="00280F56" w:rsidRDefault="002030A1" w:rsidP="00724C2F">
            <w:pPr>
              <w:jc w:val="center"/>
            </w:pPr>
            <w:r w:rsidRPr="00280F56">
              <w:t>Unit</w:t>
            </w:r>
          </w:p>
        </w:tc>
        <w:tc>
          <w:tcPr>
            <w:tcW w:w="2265" w:type="dxa"/>
          </w:tcPr>
          <w:p w14:paraId="73BD53D8" w14:textId="775DFB4D" w:rsidR="002030A1" w:rsidRPr="00280F56" w:rsidRDefault="002030A1" w:rsidP="00724C2F">
            <w:pPr>
              <w:jc w:val="center"/>
            </w:pPr>
            <w:r w:rsidRPr="00280F56">
              <w:t>Initial Value</w:t>
            </w:r>
          </w:p>
        </w:tc>
        <w:tc>
          <w:tcPr>
            <w:tcW w:w="2265" w:type="dxa"/>
          </w:tcPr>
          <w:p w14:paraId="41467437" w14:textId="01483304" w:rsidR="002030A1" w:rsidRPr="00280F56" w:rsidRDefault="002030A1" w:rsidP="00724C2F">
            <w:pPr>
              <w:jc w:val="center"/>
            </w:pPr>
            <w:r w:rsidRPr="00280F56">
              <w:t>Stopped Value</w:t>
            </w:r>
          </w:p>
        </w:tc>
        <w:tc>
          <w:tcPr>
            <w:tcW w:w="2266" w:type="dxa"/>
          </w:tcPr>
          <w:p w14:paraId="46E52770" w14:textId="73122533" w:rsidR="002030A1" w:rsidRPr="00280F56" w:rsidRDefault="002030A1" w:rsidP="00724C2F">
            <w:pPr>
              <w:jc w:val="center"/>
            </w:pPr>
            <w:r w:rsidRPr="00280F56">
              <w:t>Target Value</w:t>
            </w:r>
          </w:p>
        </w:tc>
      </w:tr>
      <w:tr w:rsidR="002030A1" w:rsidRPr="00280F56" w14:paraId="7EE1359C" w14:textId="77777777" w:rsidTr="002030A1">
        <w:tc>
          <w:tcPr>
            <w:tcW w:w="2265" w:type="dxa"/>
          </w:tcPr>
          <w:p w14:paraId="4DD80C7F" w14:textId="41C18BB3" w:rsidR="002030A1" w:rsidRPr="00280F56" w:rsidRDefault="002030A1" w:rsidP="00724C2F">
            <w:pPr>
              <w:jc w:val="center"/>
            </w:pPr>
            <w:r w:rsidRPr="00280F56">
              <w:t>Epoch</w:t>
            </w:r>
          </w:p>
        </w:tc>
        <w:tc>
          <w:tcPr>
            <w:tcW w:w="2265" w:type="dxa"/>
          </w:tcPr>
          <w:p w14:paraId="74643F8C" w14:textId="23D18E58" w:rsidR="002030A1" w:rsidRPr="00280F56" w:rsidRDefault="002030A1" w:rsidP="00724C2F">
            <w:pPr>
              <w:jc w:val="center"/>
            </w:pPr>
            <w:r w:rsidRPr="00280F56">
              <w:t>0</w:t>
            </w:r>
          </w:p>
        </w:tc>
        <w:tc>
          <w:tcPr>
            <w:tcW w:w="2265" w:type="dxa"/>
          </w:tcPr>
          <w:p w14:paraId="44E6CEC7" w14:textId="6A6C47BB" w:rsidR="002030A1" w:rsidRPr="00280F56" w:rsidRDefault="002030A1" w:rsidP="00724C2F">
            <w:pPr>
              <w:jc w:val="center"/>
            </w:pPr>
            <w:r w:rsidRPr="00280F56">
              <w:t>19</w:t>
            </w:r>
          </w:p>
        </w:tc>
        <w:tc>
          <w:tcPr>
            <w:tcW w:w="2266" w:type="dxa"/>
          </w:tcPr>
          <w:p w14:paraId="659777F1" w14:textId="09E3C6D4" w:rsidR="002030A1" w:rsidRPr="00280F56" w:rsidRDefault="002030A1" w:rsidP="00724C2F">
            <w:pPr>
              <w:jc w:val="center"/>
            </w:pPr>
            <w:r w:rsidRPr="00280F56">
              <w:t>1000</w:t>
            </w:r>
          </w:p>
        </w:tc>
      </w:tr>
      <w:tr w:rsidR="002030A1" w:rsidRPr="00280F56" w14:paraId="054A98C4" w14:textId="77777777" w:rsidTr="002030A1">
        <w:tc>
          <w:tcPr>
            <w:tcW w:w="2265" w:type="dxa"/>
          </w:tcPr>
          <w:p w14:paraId="20D29271" w14:textId="110F4F3C" w:rsidR="002030A1" w:rsidRPr="00280F56" w:rsidRDefault="002030A1" w:rsidP="00724C2F">
            <w:pPr>
              <w:jc w:val="center"/>
            </w:pPr>
            <w:r w:rsidRPr="00280F56">
              <w:t>Elapsed Time</w:t>
            </w:r>
          </w:p>
        </w:tc>
        <w:tc>
          <w:tcPr>
            <w:tcW w:w="2265" w:type="dxa"/>
          </w:tcPr>
          <w:p w14:paraId="4948BAC3" w14:textId="13115C5C" w:rsidR="002030A1" w:rsidRPr="00280F56" w:rsidRDefault="00C7118D" w:rsidP="00724C2F">
            <w:pPr>
              <w:jc w:val="center"/>
            </w:pPr>
            <w:r w:rsidRPr="00280F56">
              <w:t>-</w:t>
            </w:r>
          </w:p>
        </w:tc>
        <w:tc>
          <w:tcPr>
            <w:tcW w:w="2265" w:type="dxa"/>
          </w:tcPr>
          <w:p w14:paraId="0631B026" w14:textId="5BF0BAB0" w:rsidR="002030A1" w:rsidRPr="00280F56" w:rsidRDefault="00C7118D" w:rsidP="00724C2F">
            <w:pPr>
              <w:jc w:val="center"/>
            </w:pPr>
            <w:r w:rsidRPr="00280F56">
              <w:t>00:00:01</w:t>
            </w:r>
          </w:p>
        </w:tc>
        <w:tc>
          <w:tcPr>
            <w:tcW w:w="2266" w:type="dxa"/>
          </w:tcPr>
          <w:p w14:paraId="3B3F4519" w14:textId="5B431A70" w:rsidR="002030A1" w:rsidRPr="00280F56" w:rsidRDefault="00C7118D" w:rsidP="00724C2F">
            <w:pPr>
              <w:jc w:val="center"/>
            </w:pPr>
            <w:r w:rsidRPr="00280F56">
              <w:t>-</w:t>
            </w:r>
          </w:p>
        </w:tc>
      </w:tr>
      <w:tr w:rsidR="00C7118D" w:rsidRPr="00280F56" w14:paraId="36C87EF0" w14:textId="77777777" w:rsidTr="002030A1">
        <w:tc>
          <w:tcPr>
            <w:tcW w:w="2265" w:type="dxa"/>
          </w:tcPr>
          <w:p w14:paraId="0B59FE1A" w14:textId="2266C06C" w:rsidR="00C7118D" w:rsidRPr="00280F56" w:rsidRDefault="00C7118D" w:rsidP="00724C2F">
            <w:pPr>
              <w:jc w:val="center"/>
            </w:pPr>
            <w:r w:rsidRPr="00280F56">
              <w:t>Performance</w:t>
            </w:r>
          </w:p>
        </w:tc>
        <w:tc>
          <w:tcPr>
            <w:tcW w:w="2265" w:type="dxa"/>
          </w:tcPr>
          <w:p w14:paraId="1675E3F2" w14:textId="33A90885" w:rsidR="00C7118D" w:rsidRPr="00280F56" w:rsidRDefault="00C7118D" w:rsidP="00724C2F">
            <w:pPr>
              <w:jc w:val="center"/>
            </w:pPr>
            <w:r w:rsidRPr="00280F56">
              <w:t>1.28</w:t>
            </w:r>
          </w:p>
        </w:tc>
        <w:tc>
          <w:tcPr>
            <w:tcW w:w="2265" w:type="dxa"/>
          </w:tcPr>
          <w:p w14:paraId="43B683BC" w14:textId="668BE3A6" w:rsidR="00C7118D" w:rsidRPr="00280F56" w:rsidRDefault="00C7118D" w:rsidP="00724C2F">
            <w:pPr>
              <w:jc w:val="center"/>
            </w:pPr>
            <w:r w:rsidRPr="00280F56">
              <w:t>0.0438</w:t>
            </w:r>
          </w:p>
        </w:tc>
        <w:tc>
          <w:tcPr>
            <w:tcW w:w="2266" w:type="dxa"/>
          </w:tcPr>
          <w:p w14:paraId="4BE8A32B" w14:textId="7B3A7A33" w:rsidR="00C7118D" w:rsidRPr="00280F56" w:rsidRDefault="00C7118D" w:rsidP="00724C2F">
            <w:pPr>
              <w:jc w:val="center"/>
            </w:pPr>
            <w:r w:rsidRPr="00280F56">
              <w:t>0</w:t>
            </w:r>
          </w:p>
        </w:tc>
      </w:tr>
      <w:tr w:rsidR="00C7118D" w:rsidRPr="00280F56" w14:paraId="4EF3D178" w14:textId="77777777" w:rsidTr="002030A1">
        <w:tc>
          <w:tcPr>
            <w:tcW w:w="2265" w:type="dxa"/>
          </w:tcPr>
          <w:p w14:paraId="0068108A" w14:textId="38CF3AC6" w:rsidR="00C7118D" w:rsidRPr="00280F56" w:rsidRDefault="00C7118D" w:rsidP="00724C2F">
            <w:pPr>
              <w:jc w:val="center"/>
            </w:pPr>
            <w:r w:rsidRPr="00280F56">
              <w:t>Gradient</w:t>
            </w:r>
          </w:p>
        </w:tc>
        <w:tc>
          <w:tcPr>
            <w:tcW w:w="2265" w:type="dxa"/>
          </w:tcPr>
          <w:p w14:paraId="334F283E" w14:textId="0A112B34" w:rsidR="00C7118D" w:rsidRPr="00280F56" w:rsidRDefault="00C7118D" w:rsidP="00724C2F">
            <w:pPr>
              <w:jc w:val="center"/>
            </w:pPr>
            <w:r w:rsidRPr="00280F56">
              <w:t>2.61</w:t>
            </w:r>
          </w:p>
        </w:tc>
        <w:tc>
          <w:tcPr>
            <w:tcW w:w="2265" w:type="dxa"/>
          </w:tcPr>
          <w:p w14:paraId="7EC7AF82" w14:textId="4CAAC4A9" w:rsidR="00C7118D" w:rsidRPr="00280F56" w:rsidRDefault="00C7118D" w:rsidP="00724C2F">
            <w:pPr>
              <w:jc w:val="center"/>
            </w:pPr>
            <w:r w:rsidRPr="00280F56">
              <w:t>0.00683</w:t>
            </w:r>
          </w:p>
        </w:tc>
        <w:tc>
          <w:tcPr>
            <w:tcW w:w="2266" w:type="dxa"/>
          </w:tcPr>
          <w:p w14:paraId="4DA50669" w14:textId="51C95ED0" w:rsidR="00C7118D" w:rsidRPr="00280F56" w:rsidRDefault="00C7118D" w:rsidP="00724C2F">
            <w:pPr>
              <w:jc w:val="center"/>
            </w:pPr>
            <w:r w:rsidRPr="00280F56">
              <w:t>1e-07</w:t>
            </w:r>
          </w:p>
        </w:tc>
      </w:tr>
      <w:tr w:rsidR="00C7118D" w:rsidRPr="00280F56" w14:paraId="6C2149D6" w14:textId="77777777" w:rsidTr="002030A1">
        <w:tc>
          <w:tcPr>
            <w:tcW w:w="2265" w:type="dxa"/>
          </w:tcPr>
          <w:p w14:paraId="560649E6" w14:textId="12ABFFC6" w:rsidR="00C7118D" w:rsidRPr="00280F56" w:rsidRDefault="00C7118D" w:rsidP="00724C2F">
            <w:pPr>
              <w:jc w:val="center"/>
            </w:pPr>
            <w:r w:rsidRPr="00280F56">
              <w:t>Mu</w:t>
            </w:r>
          </w:p>
        </w:tc>
        <w:tc>
          <w:tcPr>
            <w:tcW w:w="2265" w:type="dxa"/>
          </w:tcPr>
          <w:p w14:paraId="4A4DD2CC" w14:textId="146103D4" w:rsidR="00C7118D" w:rsidRPr="00280F56" w:rsidRDefault="00C7118D" w:rsidP="00724C2F">
            <w:pPr>
              <w:jc w:val="center"/>
            </w:pPr>
            <w:r w:rsidRPr="00280F56">
              <w:t>0.001</w:t>
            </w:r>
          </w:p>
        </w:tc>
        <w:tc>
          <w:tcPr>
            <w:tcW w:w="2265" w:type="dxa"/>
          </w:tcPr>
          <w:p w14:paraId="269CB893" w14:textId="09DB080A" w:rsidR="00C7118D" w:rsidRPr="00280F56" w:rsidRDefault="00C7118D" w:rsidP="00724C2F">
            <w:pPr>
              <w:jc w:val="center"/>
            </w:pPr>
            <w:r w:rsidRPr="00280F56">
              <w:t>1e-05</w:t>
            </w:r>
          </w:p>
        </w:tc>
        <w:tc>
          <w:tcPr>
            <w:tcW w:w="2266" w:type="dxa"/>
          </w:tcPr>
          <w:p w14:paraId="6561986C" w14:textId="29A0F41C" w:rsidR="00C7118D" w:rsidRPr="00280F56" w:rsidRDefault="00C7118D" w:rsidP="00724C2F">
            <w:pPr>
              <w:jc w:val="center"/>
            </w:pPr>
            <w:r w:rsidRPr="00280F56">
              <w:t>1e+10</w:t>
            </w:r>
          </w:p>
        </w:tc>
      </w:tr>
      <w:tr w:rsidR="00C7118D" w:rsidRPr="00280F56" w14:paraId="670100FD" w14:textId="77777777" w:rsidTr="002030A1">
        <w:tc>
          <w:tcPr>
            <w:tcW w:w="2265" w:type="dxa"/>
          </w:tcPr>
          <w:p w14:paraId="3C52A3D5" w14:textId="31722CEF" w:rsidR="00C7118D" w:rsidRPr="00280F56" w:rsidRDefault="00C7118D" w:rsidP="00724C2F">
            <w:pPr>
              <w:jc w:val="center"/>
            </w:pPr>
            <w:r w:rsidRPr="00280F56">
              <w:t>Validation checks</w:t>
            </w:r>
          </w:p>
        </w:tc>
        <w:tc>
          <w:tcPr>
            <w:tcW w:w="2265" w:type="dxa"/>
          </w:tcPr>
          <w:p w14:paraId="4963F95F" w14:textId="148C375B" w:rsidR="00C7118D" w:rsidRPr="00280F56" w:rsidRDefault="00C7118D" w:rsidP="00724C2F">
            <w:pPr>
              <w:jc w:val="center"/>
            </w:pPr>
            <w:r w:rsidRPr="00280F56">
              <w:t>0</w:t>
            </w:r>
          </w:p>
        </w:tc>
        <w:tc>
          <w:tcPr>
            <w:tcW w:w="2265" w:type="dxa"/>
          </w:tcPr>
          <w:p w14:paraId="1B6286EF" w14:textId="57D89277" w:rsidR="00C7118D" w:rsidRPr="00280F56" w:rsidRDefault="00C7118D" w:rsidP="00724C2F">
            <w:pPr>
              <w:jc w:val="center"/>
            </w:pPr>
            <w:r w:rsidRPr="00280F56">
              <w:t>6</w:t>
            </w:r>
          </w:p>
        </w:tc>
        <w:tc>
          <w:tcPr>
            <w:tcW w:w="2266" w:type="dxa"/>
          </w:tcPr>
          <w:p w14:paraId="2DDF3500" w14:textId="0202FE73" w:rsidR="00C7118D" w:rsidRPr="00280F56" w:rsidRDefault="00C7118D" w:rsidP="00724C2F">
            <w:pPr>
              <w:jc w:val="center"/>
            </w:pPr>
            <w:r w:rsidRPr="00280F56">
              <w:t>6</w:t>
            </w:r>
          </w:p>
        </w:tc>
      </w:tr>
    </w:tbl>
    <w:p w14:paraId="06ECED02" w14:textId="439A7B09" w:rsidR="00C7118D" w:rsidRPr="00280F56" w:rsidRDefault="00C7118D" w:rsidP="00352A0E">
      <w:pPr>
        <w:pStyle w:val="Caption"/>
      </w:pPr>
      <w:r w:rsidRPr="00280F56">
        <w:br/>
      </w:r>
      <w:bookmarkStart w:id="185" w:name="_Toc146546631"/>
      <w:bookmarkStart w:id="186" w:name="_Toc146547342"/>
      <w:bookmarkStart w:id="187" w:name="_Toc147143047"/>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1</w:t>
      </w:r>
      <w:r w:rsidR="001D6978">
        <w:fldChar w:fldCharType="end"/>
      </w:r>
      <w:r w:rsidRPr="00280F56">
        <w:t xml:space="preserve"> Training results of Neural Network after optimised alignment.</w:t>
      </w:r>
      <w:bookmarkEnd w:id="185"/>
      <w:bookmarkEnd w:id="186"/>
      <w:bookmarkEnd w:id="187"/>
    </w:p>
    <w:tbl>
      <w:tblPr>
        <w:tblStyle w:val="TableGrid"/>
        <w:tblW w:w="0" w:type="auto"/>
        <w:tblLook w:val="04A0" w:firstRow="1" w:lastRow="0" w:firstColumn="1" w:lastColumn="0" w:noHBand="0" w:noVBand="1"/>
      </w:tblPr>
      <w:tblGrid>
        <w:gridCol w:w="2265"/>
        <w:gridCol w:w="2265"/>
        <w:gridCol w:w="2265"/>
        <w:gridCol w:w="2266"/>
      </w:tblGrid>
      <w:tr w:rsidR="00C7118D" w:rsidRPr="00280F56" w14:paraId="0089CAEB" w14:textId="77777777" w:rsidTr="00C7118D">
        <w:tc>
          <w:tcPr>
            <w:tcW w:w="2265" w:type="dxa"/>
          </w:tcPr>
          <w:p w14:paraId="0179F20F" w14:textId="77777777" w:rsidR="00C7118D" w:rsidRPr="00280F56" w:rsidRDefault="00C7118D" w:rsidP="00724C2F"/>
        </w:tc>
        <w:tc>
          <w:tcPr>
            <w:tcW w:w="2265" w:type="dxa"/>
          </w:tcPr>
          <w:p w14:paraId="3E47C925" w14:textId="72A85704" w:rsidR="00C7118D" w:rsidRPr="00280F56" w:rsidRDefault="00C7118D" w:rsidP="00724C2F">
            <w:r w:rsidRPr="00280F56">
              <w:t>Observations</w:t>
            </w:r>
          </w:p>
        </w:tc>
        <w:tc>
          <w:tcPr>
            <w:tcW w:w="2265" w:type="dxa"/>
          </w:tcPr>
          <w:p w14:paraId="62FC63E9" w14:textId="06AF91C4" w:rsidR="00C7118D" w:rsidRPr="00280F56" w:rsidRDefault="00C7118D" w:rsidP="00724C2F">
            <w:r w:rsidRPr="00280F56">
              <w:t>MSE</w:t>
            </w:r>
          </w:p>
        </w:tc>
        <w:tc>
          <w:tcPr>
            <w:tcW w:w="2266" w:type="dxa"/>
          </w:tcPr>
          <w:p w14:paraId="0791D44A" w14:textId="14B9AE0C" w:rsidR="00C7118D" w:rsidRPr="00280F56" w:rsidRDefault="00C7118D" w:rsidP="00724C2F">
            <w:r w:rsidRPr="00280F56">
              <w:t>R</w:t>
            </w:r>
          </w:p>
        </w:tc>
      </w:tr>
      <w:tr w:rsidR="00C7118D" w:rsidRPr="00280F56" w14:paraId="14BBB3A0" w14:textId="77777777" w:rsidTr="00C7118D">
        <w:tc>
          <w:tcPr>
            <w:tcW w:w="2265" w:type="dxa"/>
          </w:tcPr>
          <w:p w14:paraId="413A370B" w14:textId="15B8ACA4" w:rsidR="00C7118D" w:rsidRPr="00280F56" w:rsidRDefault="00C7118D" w:rsidP="00724C2F">
            <w:r w:rsidRPr="00280F56">
              <w:t>Training</w:t>
            </w:r>
          </w:p>
        </w:tc>
        <w:tc>
          <w:tcPr>
            <w:tcW w:w="2265" w:type="dxa"/>
          </w:tcPr>
          <w:p w14:paraId="715E7823" w14:textId="409543E5" w:rsidR="00C7118D" w:rsidRPr="00280F56" w:rsidRDefault="00C7118D" w:rsidP="00724C2F">
            <w:r w:rsidRPr="00280F56">
              <w:t>3499</w:t>
            </w:r>
          </w:p>
        </w:tc>
        <w:tc>
          <w:tcPr>
            <w:tcW w:w="2265" w:type="dxa"/>
          </w:tcPr>
          <w:p w14:paraId="5033C588" w14:textId="403AE078" w:rsidR="00C7118D" w:rsidRPr="00280F56" w:rsidRDefault="00C7118D" w:rsidP="00724C2F">
            <w:r w:rsidRPr="00280F56">
              <w:t>0.0441</w:t>
            </w:r>
          </w:p>
        </w:tc>
        <w:tc>
          <w:tcPr>
            <w:tcW w:w="2266" w:type="dxa"/>
          </w:tcPr>
          <w:p w14:paraId="6D2DE51E" w14:textId="46A4ACF2" w:rsidR="00C7118D" w:rsidRPr="00280F56" w:rsidRDefault="00C7118D" w:rsidP="00724C2F">
            <w:r w:rsidRPr="00280F56">
              <w:t>0.9219</w:t>
            </w:r>
          </w:p>
        </w:tc>
      </w:tr>
      <w:tr w:rsidR="00C7118D" w:rsidRPr="00280F56" w14:paraId="65F8D9FD" w14:textId="77777777" w:rsidTr="00C7118D">
        <w:tc>
          <w:tcPr>
            <w:tcW w:w="2265" w:type="dxa"/>
          </w:tcPr>
          <w:p w14:paraId="787D4E4C" w14:textId="3A4D1887" w:rsidR="00C7118D" w:rsidRPr="00280F56" w:rsidRDefault="00C7118D" w:rsidP="00C7118D">
            <w:r w:rsidRPr="00280F56">
              <w:t>Validation</w:t>
            </w:r>
          </w:p>
        </w:tc>
        <w:tc>
          <w:tcPr>
            <w:tcW w:w="2265" w:type="dxa"/>
          </w:tcPr>
          <w:p w14:paraId="7A31ABA6" w14:textId="6DA4B7F7" w:rsidR="00C7118D" w:rsidRPr="00280F56" w:rsidRDefault="00C7118D" w:rsidP="00C7118D">
            <w:r w:rsidRPr="00280F56">
              <w:t>750</w:t>
            </w:r>
          </w:p>
        </w:tc>
        <w:tc>
          <w:tcPr>
            <w:tcW w:w="2265" w:type="dxa"/>
          </w:tcPr>
          <w:p w14:paraId="5E92EAD3" w14:textId="10EF4509" w:rsidR="00C7118D" w:rsidRPr="00280F56" w:rsidRDefault="00C7118D" w:rsidP="00C7118D">
            <w:r w:rsidRPr="00280F56">
              <w:t>0.0421</w:t>
            </w:r>
          </w:p>
        </w:tc>
        <w:tc>
          <w:tcPr>
            <w:tcW w:w="2266" w:type="dxa"/>
          </w:tcPr>
          <w:p w14:paraId="454793AB" w14:textId="507B4F4F" w:rsidR="00C7118D" w:rsidRPr="00280F56" w:rsidRDefault="00C7118D" w:rsidP="00C7118D">
            <w:r w:rsidRPr="00280F56">
              <w:t>0.9250</w:t>
            </w:r>
          </w:p>
        </w:tc>
      </w:tr>
      <w:tr w:rsidR="00C7118D" w:rsidRPr="00280F56" w14:paraId="63B77B11" w14:textId="77777777" w:rsidTr="00C7118D">
        <w:tc>
          <w:tcPr>
            <w:tcW w:w="2265" w:type="dxa"/>
          </w:tcPr>
          <w:p w14:paraId="2BE80E8D" w14:textId="11A3F50E" w:rsidR="00C7118D" w:rsidRPr="00280F56" w:rsidRDefault="00C7118D" w:rsidP="00C7118D">
            <w:r w:rsidRPr="00280F56">
              <w:t>Test</w:t>
            </w:r>
          </w:p>
        </w:tc>
        <w:tc>
          <w:tcPr>
            <w:tcW w:w="2265" w:type="dxa"/>
          </w:tcPr>
          <w:p w14:paraId="0082F305" w14:textId="3882858F" w:rsidR="00C7118D" w:rsidRPr="00280F56" w:rsidRDefault="00C7118D" w:rsidP="00C7118D">
            <w:r w:rsidRPr="00280F56">
              <w:t>750</w:t>
            </w:r>
          </w:p>
        </w:tc>
        <w:tc>
          <w:tcPr>
            <w:tcW w:w="2265" w:type="dxa"/>
          </w:tcPr>
          <w:p w14:paraId="3AB1B858" w14:textId="63D37F7D" w:rsidR="00C7118D" w:rsidRPr="00280F56" w:rsidRDefault="00C7118D" w:rsidP="00C7118D">
            <w:r w:rsidRPr="00280F56">
              <w:t>0.0423</w:t>
            </w:r>
          </w:p>
        </w:tc>
        <w:tc>
          <w:tcPr>
            <w:tcW w:w="2266" w:type="dxa"/>
          </w:tcPr>
          <w:p w14:paraId="4EF9E448" w14:textId="4FF03BA4" w:rsidR="00C7118D" w:rsidRPr="00280F56" w:rsidRDefault="00C7118D" w:rsidP="00C7118D">
            <w:r w:rsidRPr="00280F56">
              <w:t>0.9241</w:t>
            </w:r>
          </w:p>
        </w:tc>
      </w:tr>
    </w:tbl>
    <w:p w14:paraId="195CFE54" w14:textId="77777777" w:rsidR="00C17AD5" w:rsidRDefault="00C17AD5" w:rsidP="00724C2F">
      <w:pPr>
        <w:pStyle w:val="BodyText"/>
      </w:pPr>
    </w:p>
    <w:p w14:paraId="49ACBD5D" w14:textId="4ED1333A" w:rsidR="00E04761" w:rsidRDefault="00C7118D" w:rsidP="00C17AD5">
      <w:pPr>
        <w:pStyle w:val="BodyText"/>
      </w:pPr>
      <w:r w:rsidRPr="00C17AD5">
        <w:rPr>
          <w:noProof/>
        </w:rPr>
        <w:lastRenderedPageBreak/>
        <w:drawing>
          <wp:inline distT="0" distB="0" distL="0" distR="0" wp14:anchorId="4AA71A9A" wp14:editId="7DFEFE76">
            <wp:extent cx="4858737" cy="3583928"/>
            <wp:effectExtent l="0" t="0" r="0" b="0"/>
            <wp:docPr id="599068788" name="Picture 7" descr="A graph on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068788" name="Picture 7" descr="A graph on a computer screen&#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4864269" cy="3588009"/>
                    </a:xfrm>
                    <a:prstGeom prst="rect">
                      <a:avLst/>
                    </a:prstGeom>
                  </pic:spPr>
                </pic:pic>
              </a:graphicData>
            </a:graphic>
          </wp:inline>
        </w:drawing>
      </w:r>
    </w:p>
    <w:p w14:paraId="1FBE5091" w14:textId="74F328EC" w:rsidR="0009235C" w:rsidRDefault="00C7118D" w:rsidP="00352A0E">
      <w:pPr>
        <w:pStyle w:val="Caption"/>
      </w:pPr>
      <w:bookmarkStart w:id="188" w:name="_Toc146547343"/>
      <w:bookmarkStart w:id="189" w:name="_Toc147143694"/>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28</w:t>
      </w:r>
      <w:r w:rsidR="00607AE2">
        <w:fldChar w:fldCharType="end"/>
      </w:r>
      <w:r w:rsidRPr="00280F56">
        <w:t xml:space="preserve"> Training state plot after alignment optimisation</w:t>
      </w:r>
      <w:bookmarkEnd w:id="188"/>
      <w:bookmarkEnd w:id="189"/>
    </w:p>
    <w:p w14:paraId="1607A75C" w14:textId="4316D727" w:rsidR="00C7118D" w:rsidRPr="00280F56" w:rsidRDefault="00C7118D" w:rsidP="00C17AD5">
      <w:pPr>
        <w:pStyle w:val="BodyText"/>
      </w:pPr>
      <w:r w:rsidRPr="00C17AD5">
        <w:rPr>
          <w:noProof/>
        </w:rPr>
        <w:drawing>
          <wp:inline distT="0" distB="0" distL="0" distR="0" wp14:anchorId="5E48CB82" wp14:editId="2EFFC758">
            <wp:extent cx="4853945" cy="3601262"/>
            <wp:effectExtent l="0" t="0" r="3810" b="0"/>
            <wp:docPr id="460634246" name="Picture 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34246" name="Picture 8" descr="A graph with a lin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874088" cy="3616207"/>
                    </a:xfrm>
                    <a:prstGeom prst="rect">
                      <a:avLst/>
                    </a:prstGeom>
                  </pic:spPr>
                </pic:pic>
              </a:graphicData>
            </a:graphic>
          </wp:inline>
        </w:drawing>
      </w:r>
    </w:p>
    <w:p w14:paraId="526D6C0D" w14:textId="47ACFDAB" w:rsidR="00C7118D" w:rsidRPr="00280F56" w:rsidRDefault="00C7118D" w:rsidP="00352A0E">
      <w:pPr>
        <w:pStyle w:val="Caption"/>
      </w:pPr>
      <w:bookmarkStart w:id="190" w:name="_Toc146547344"/>
      <w:bookmarkStart w:id="191" w:name="_Toc147143695"/>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29</w:t>
      </w:r>
      <w:r w:rsidR="00607AE2">
        <w:fldChar w:fldCharType="end"/>
      </w:r>
      <w:r w:rsidRPr="00280F56">
        <w:t xml:space="preserve"> Performance plot after alignment optimisation</w:t>
      </w:r>
      <w:bookmarkEnd w:id="190"/>
      <w:bookmarkEnd w:id="191"/>
    </w:p>
    <w:p w14:paraId="66FB70BA" w14:textId="0D6DECDB" w:rsidR="00C7118D" w:rsidRPr="00280F56" w:rsidRDefault="00C7118D" w:rsidP="00C7118D">
      <w:pPr>
        <w:pStyle w:val="BodyText"/>
      </w:pPr>
      <w:r w:rsidRPr="00280F56">
        <w:rPr>
          <w:noProof/>
        </w:rPr>
        <w:lastRenderedPageBreak/>
        <w:drawing>
          <wp:inline distT="0" distB="0" distL="0" distR="0" wp14:anchorId="4D243E69" wp14:editId="3B61B8EA">
            <wp:extent cx="4843198" cy="3566593"/>
            <wp:effectExtent l="0" t="0" r="0" b="0"/>
            <wp:docPr id="135405460" name="Picture 9"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05460" name="Picture 9" descr="A graph of a bar graph&#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848184" cy="3570264"/>
                    </a:xfrm>
                    <a:prstGeom prst="rect">
                      <a:avLst/>
                    </a:prstGeom>
                  </pic:spPr>
                </pic:pic>
              </a:graphicData>
            </a:graphic>
          </wp:inline>
        </w:drawing>
      </w:r>
    </w:p>
    <w:p w14:paraId="553255FD" w14:textId="3789F1C7" w:rsidR="00C7118D" w:rsidRPr="00280F56" w:rsidRDefault="00C7118D" w:rsidP="00352A0E">
      <w:pPr>
        <w:pStyle w:val="Caption"/>
      </w:pPr>
      <w:bookmarkStart w:id="192" w:name="_Toc146547345"/>
      <w:bookmarkStart w:id="193" w:name="_Toc147143696"/>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30</w:t>
      </w:r>
      <w:r w:rsidR="00607AE2">
        <w:fldChar w:fldCharType="end"/>
      </w:r>
      <w:r w:rsidRPr="00280F56">
        <w:t xml:space="preserve"> Error Histogram plot after alignment optimisation</w:t>
      </w:r>
      <w:bookmarkEnd w:id="192"/>
      <w:bookmarkEnd w:id="193"/>
    </w:p>
    <w:p w14:paraId="2FBBABFB" w14:textId="2A7B8E3E" w:rsidR="00C7118D" w:rsidRPr="00280F56" w:rsidRDefault="00C7118D" w:rsidP="00C7118D">
      <w:pPr>
        <w:pStyle w:val="BodyText"/>
      </w:pPr>
      <w:r w:rsidRPr="00280F56">
        <w:rPr>
          <w:noProof/>
        </w:rPr>
        <w:drawing>
          <wp:inline distT="0" distB="0" distL="0" distR="0" wp14:anchorId="610CAA8D" wp14:editId="49524FDE">
            <wp:extent cx="4841944" cy="4160303"/>
            <wp:effectExtent l="0" t="0" r="0" b="0"/>
            <wp:docPr id="2045214368" name="Picture 10" descr="A group of graphs with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14368" name="Picture 10" descr="A group of graphs with dots&#10;&#10;Description automatically generated with medium confidence"/>
                    <pic:cNvPicPr/>
                  </pic:nvPicPr>
                  <pic:blipFill>
                    <a:blip r:embed="rId64">
                      <a:extLst>
                        <a:ext uri="{28A0092B-C50C-407E-A947-70E740481C1C}">
                          <a14:useLocalDpi xmlns:a14="http://schemas.microsoft.com/office/drawing/2010/main" val="0"/>
                        </a:ext>
                      </a:extLst>
                    </a:blip>
                    <a:stretch>
                      <a:fillRect/>
                    </a:stretch>
                  </pic:blipFill>
                  <pic:spPr>
                    <a:xfrm>
                      <a:off x="0" y="0"/>
                      <a:ext cx="4847744" cy="4165287"/>
                    </a:xfrm>
                    <a:prstGeom prst="rect">
                      <a:avLst/>
                    </a:prstGeom>
                  </pic:spPr>
                </pic:pic>
              </a:graphicData>
            </a:graphic>
          </wp:inline>
        </w:drawing>
      </w:r>
    </w:p>
    <w:p w14:paraId="57D6116C" w14:textId="77777777" w:rsidR="00744898" w:rsidRDefault="00C7118D" w:rsidP="00352A0E">
      <w:pPr>
        <w:pStyle w:val="Caption"/>
      </w:pPr>
      <w:bookmarkStart w:id="194" w:name="_Toc146547346"/>
      <w:bookmarkStart w:id="195" w:name="_Toc147143697"/>
      <w:r w:rsidRPr="00280F56">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31</w:t>
      </w:r>
      <w:r w:rsidR="00607AE2">
        <w:fldChar w:fldCharType="end"/>
      </w:r>
      <w:r w:rsidRPr="00280F56">
        <w:t xml:space="preserve"> Regression plot after alignment optimisation</w:t>
      </w:r>
      <w:bookmarkEnd w:id="194"/>
      <w:bookmarkEnd w:id="195"/>
    </w:p>
    <w:p w14:paraId="3070054D" w14:textId="792692AE" w:rsidR="00C7118D" w:rsidRDefault="00BF2B96" w:rsidP="00744898">
      <w:pPr>
        <w:pStyle w:val="BodyText"/>
      </w:pPr>
      <w:r>
        <w:lastRenderedPageBreak/>
        <w:br/>
      </w:r>
      <w:r>
        <w:br/>
      </w:r>
      <w:r w:rsidRPr="002E1D35">
        <w:rPr>
          <w:rStyle w:val="BodyTextChar"/>
        </w:rPr>
        <w:t>The regression plots of Figure 4.37 show the fitting line in the middle of a pleasing random balance of data points on either side, indicating that the fit line is a good representation of the dataset. This good fit result occurs despite the presence of some outlying data values.</w:t>
      </w:r>
    </w:p>
    <w:p w14:paraId="536F5DED" w14:textId="0B4834FF" w:rsidR="00724C2F" w:rsidRPr="002E1D35" w:rsidRDefault="00724C2F" w:rsidP="00744898">
      <w:pPr>
        <w:pStyle w:val="BodyText"/>
      </w:pPr>
      <w:bookmarkStart w:id="196" w:name="_Toc146547347"/>
      <w:r w:rsidRPr="002E1D35">
        <w:t>Dropping the number of layers down to 5 gave the training results shown in Tables 4.12 and 4.13</w:t>
      </w:r>
      <w:r w:rsidR="002E1D35" w:rsidRPr="002E1D35">
        <w:t xml:space="preserve">. </w:t>
      </w:r>
      <w:r w:rsidRPr="002E1D35">
        <w:t>These are good results and only slightly less</w:t>
      </w:r>
      <w:r w:rsidR="00BF2B96" w:rsidRPr="002E1D35">
        <w:t xml:space="preserve"> </w:t>
      </w:r>
      <w:r w:rsidRPr="002E1D35">
        <w:t>performant than the 10</w:t>
      </w:r>
      <w:r w:rsidR="002E1D35">
        <w:t>-</w:t>
      </w:r>
      <w:r w:rsidRPr="002E1D35">
        <w:t>layer model, showing that this problem is a relatively simple problem for a neural network to solve.</w:t>
      </w:r>
      <w:bookmarkEnd w:id="196"/>
    </w:p>
    <w:p w14:paraId="44699478" w14:textId="4A5AF914" w:rsidR="00724C2F" w:rsidRPr="00280F56" w:rsidRDefault="00724C2F" w:rsidP="00352A0E">
      <w:pPr>
        <w:pStyle w:val="Caption"/>
      </w:pPr>
      <w:bookmarkStart w:id="197" w:name="_Toc146546632"/>
      <w:bookmarkStart w:id="198" w:name="_Toc146547348"/>
      <w:bookmarkStart w:id="199" w:name="_Toc147143048"/>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2</w:t>
      </w:r>
      <w:r w:rsidR="001D6978">
        <w:fldChar w:fldCharType="end"/>
      </w:r>
      <w:r w:rsidRPr="00280F56">
        <w:t xml:space="preserve"> Training progress on a 5 layer Neural network</w:t>
      </w:r>
      <w:bookmarkEnd w:id="197"/>
      <w:bookmarkEnd w:id="198"/>
      <w:r w:rsidR="00E729BB">
        <w:t xml:space="preserve"> using the Camera IMU</w:t>
      </w:r>
      <w:bookmarkEnd w:id="199"/>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4CCD0DFE" w14:textId="77777777" w:rsidTr="00724C2F">
        <w:tc>
          <w:tcPr>
            <w:tcW w:w="2265" w:type="dxa"/>
          </w:tcPr>
          <w:p w14:paraId="2AA76075" w14:textId="4BCC12C0" w:rsidR="00724C2F" w:rsidRPr="00280F56" w:rsidRDefault="00724C2F" w:rsidP="00724C2F">
            <w:pPr>
              <w:jc w:val="center"/>
            </w:pPr>
            <w:r w:rsidRPr="00280F56">
              <w:t>Unit</w:t>
            </w:r>
          </w:p>
        </w:tc>
        <w:tc>
          <w:tcPr>
            <w:tcW w:w="2265" w:type="dxa"/>
          </w:tcPr>
          <w:p w14:paraId="722C274B" w14:textId="769DF47D" w:rsidR="00724C2F" w:rsidRPr="00280F56" w:rsidRDefault="00724C2F" w:rsidP="00724C2F">
            <w:pPr>
              <w:jc w:val="center"/>
            </w:pPr>
            <w:r w:rsidRPr="00280F56">
              <w:t>Initial Value</w:t>
            </w:r>
          </w:p>
        </w:tc>
        <w:tc>
          <w:tcPr>
            <w:tcW w:w="2265" w:type="dxa"/>
          </w:tcPr>
          <w:p w14:paraId="22EC4A54" w14:textId="02573E37" w:rsidR="00724C2F" w:rsidRPr="00280F56" w:rsidRDefault="00724C2F" w:rsidP="00724C2F">
            <w:pPr>
              <w:jc w:val="center"/>
            </w:pPr>
            <w:r w:rsidRPr="00280F56">
              <w:t>Stopped Value</w:t>
            </w:r>
          </w:p>
        </w:tc>
        <w:tc>
          <w:tcPr>
            <w:tcW w:w="2266" w:type="dxa"/>
          </w:tcPr>
          <w:p w14:paraId="5DEC4983" w14:textId="6A3BC989" w:rsidR="00724C2F" w:rsidRPr="00280F56" w:rsidRDefault="00724C2F" w:rsidP="00724C2F">
            <w:pPr>
              <w:jc w:val="center"/>
            </w:pPr>
            <w:r w:rsidRPr="00280F56">
              <w:t>Target Value</w:t>
            </w:r>
          </w:p>
        </w:tc>
      </w:tr>
      <w:tr w:rsidR="00724C2F" w:rsidRPr="00280F56" w14:paraId="4917248F" w14:textId="77777777" w:rsidTr="00724C2F">
        <w:tc>
          <w:tcPr>
            <w:tcW w:w="2265" w:type="dxa"/>
          </w:tcPr>
          <w:p w14:paraId="719E9639" w14:textId="13455000" w:rsidR="00724C2F" w:rsidRPr="00280F56" w:rsidRDefault="00724C2F" w:rsidP="00724C2F">
            <w:pPr>
              <w:jc w:val="center"/>
            </w:pPr>
            <w:r w:rsidRPr="00280F56">
              <w:t>Epoch</w:t>
            </w:r>
          </w:p>
        </w:tc>
        <w:tc>
          <w:tcPr>
            <w:tcW w:w="2265" w:type="dxa"/>
          </w:tcPr>
          <w:p w14:paraId="6BF5F773" w14:textId="7CC0991E" w:rsidR="00724C2F" w:rsidRPr="00280F56" w:rsidRDefault="00724C2F" w:rsidP="00724C2F">
            <w:pPr>
              <w:jc w:val="center"/>
            </w:pPr>
            <w:r w:rsidRPr="00280F56">
              <w:t>0</w:t>
            </w:r>
          </w:p>
        </w:tc>
        <w:tc>
          <w:tcPr>
            <w:tcW w:w="2265" w:type="dxa"/>
          </w:tcPr>
          <w:p w14:paraId="5622E299" w14:textId="46CB9FE2" w:rsidR="00724C2F" w:rsidRPr="00280F56" w:rsidRDefault="00724C2F" w:rsidP="00724C2F">
            <w:pPr>
              <w:jc w:val="center"/>
            </w:pPr>
            <w:r w:rsidRPr="00280F56">
              <w:t>20</w:t>
            </w:r>
          </w:p>
        </w:tc>
        <w:tc>
          <w:tcPr>
            <w:tcW w:w="2266" w:type="dxa"/>
          </w:tcPr>
          <w:p w14:paraId="135BF01C" w14:textId="1BF17081" w:rsidR="00724C2F" w:rsidRPr="00280F56" w:rsidRDefault="00724C2F" w:rsidP="00724C2F">
            <w:pPr>
              <w:jc w:val="center"/>
            </w:pPr>
            <w:r w:rsidRPr="00280F56">
              <w:t>1000</w:t>
            </w:r>
          </w:p>
        </w:tc>
      </w:tr>
      <w:tr w:rsidR="00724C2F" w:rsidRPr="00280F56" w14:paraId="1DFEBFE7" w14:textId="77777777" w:rsidTr="00724C2F">
        <w:tc>
          <w:tcPr>
            <w:tcW w:w="2265" w:type="dxa"/>
          </w:tcPr>
          <w:p w14:paraId="20A6F38B" w14:textId="4D77C42F" w:rsidR="00724C2F" w:rsidRPr="00280F56" w:rsidRDefault="00724C2F" w:rsidP="00724C2F">
            <w:pPr>
              <w:jc w:val="center"/>
            </w:pPr>
            <w:r w:rsidRPr="00280F56">
              <w:t>Elapsed Time</w:t>
            </w:r>
          </w:p>
        </w:tc>
        <w:tc>
          <w:tcPr>
            <w:tcW w:w="2265" w:type="dxa"/>
          </w:tcPr>
          <w:p w14:paraId="3FD9D56A" w14:textId="5BE40473" w:rsidR="00724C2F" w:rsidRPr="00280F56" w:rsidRDefault="00724C2F" w:rsidP="00724C2F">
            <w:pPr>
              <w:jc w:val="center"/>
            </w:pPr>
            <w:r w:rsidRPr="00280F56">
              <w:t>-</w:t>
            </w:r>
          </w:p>
        </w:tc>
        <w:tc>
          <w:tcPr>
            <w:tcW w:w="2265" w:type="dxa"/>
          </w:tcPr>
          <w:p w14:paraId="22DD2D02" w14:textId="047025ED" w:rsidR="00724C2F" w:rsidRPr="00280F56" w:rsidRDefault="00724C2F" w:rsidP="00724C2F">
            <w:pPr>
              <w:jc w:val="center"/>
            </w:pPr>
            <w:r w:rsidRPr="00280F56">
              <w:t>00:00:00</w:t>
            </w:r>
          </w:p>
        </w:tc>
        <w:tc>
          <w:tcPr>
            <w:tcW w:w="2266" w:type="dxa"/>
          </w:tcPr>
          <w:p w14:paraId="1A1475FA" w14:textId="301012E0" w:rsidR="00724C2F" w:rsidRPr="00280F56" w:rsidRDefault="00724C2F" w:rsidP="00724C2F">
            <w:pPr>
              <w:jc w:val="center"/>
            </w:pPr>
            <w:r w:rsidRPr="00280F56">
              <w:t>-</w:t>
            </w:r>
          </w:p>
        </w:tc>
      </w:tr>
      <w:tr w:rsidR="00724C2F" w:rsidRPr="00280F56" w14:paraId="0A7982E7" w14:textId="77777777" w:rsidTr="00724C2F">
        <w:tc>
          <w:tcPr>
            <w:tcW w:w="2265" w:type="dxa"/>
          </w:tcPr>
          <w:p w14:paraId="4FDA34B6" w14:textId="1C31D8E0" w:rsidR="00724C2F" w:rsidRPr="00280F56" w:rsidRDefault="00724C2F" w:rsidP="00724C2F">
            <w:pPr>
              <w:jc w:val="center"/>
            </w:pPr>
            <w:r w:rsidRPr="00280F56">
              <w:t>Performance</w:t>
            </w:r>
          </w:p>
        </w:tc>
        <w:tc>
          <w:tcPr>
            <w:tcW w:w="2265" w:type="dxa"/>
          </w:tcPr>
          <w:p w14:paraId="012509E1" w14:textId="71203458" w:rsidR="00724C2F" w:rsidRPr="00280F56" w:rsidRDefault="00724C2F" w:rsidP="00724C2F">
            <w:pPr>
              <w:jc w:val="center"/>
            </w:pPr>
            <w:r w:rsidRPr="00280F56">
              <w:t>0.608</w:t>
            </w:r>
          </w:p>
        </w:tc>
        <w:tc>
          <w:tcPr>
            <w:tcW w:w="2265" w:type="dxa"/>
          </w:tcPr>
          <w:p w14:paraId="04F8B577" w14:textId="654CB071" w:rsidR="00724C2F" w:rsidRPr="00280F56" w:rsidRDefault="00724C2F" w:rsidP="00724C2F">
            <w:pPr>
              <w:jc w:val="center"/>
            </w:pPr>
            <w:r w:rsidRPr="00280F56">
              <w:t>0.0453</w:t>
            </w:r>
          </w:p>
        </w:tc>
        <w:tc>
          <w:tcPr>
            <w:tcW w:w="2266" w:type="dxa"/>
          </w:tcPr>
          <w:p w14:paraId="5456369A" w14:textId="0738050C" w:rsidR="00724C2F" w:rsidRPr="00280F56" w:rsidRDefault="00724C2F" w:rsidP="00724C2F">
            <w:pPr>
              <w:jc w:val="center"/>
            </w:pPr>
            <w:r w:rsidRPr="00280F56">
              <w:t>0</w:t>
            </w:r>
          </w:p>
        </w:tc>
      </w:tr>
      <w:tr w:rsidR="00724C2F" w:rsidRPr="00280F56" w14:paraId="3D47ADAD" w14:textId="77777777" w:rsidTr="00724C2F">
        <w:tc>
          <w:tcPr>
            <w:tcW w:w="2265" w:type="dxa"/>
          </w:tcPr>
          <w:p w14:paraId="68C6FAFA" w14:textId="38940D5E" w:rsidR="00724C2F" w:rsidRPr="00280F56" w:rsidRDefault="00724C2F" w:rsidP="00724C2F">
            <w:pPr>
              <w:jc w:val="center"/>
            </w:pPr>
            <w:r w:rsidRPr="00280F56">
              <w:t>Gradient</w:t>
            </w:r>
          </w:p>
        </w:tc>
        <w:tc>
          <w:tcPr>
            <w:tcW w:w="2265" w:type="dxa"/>
          </w:tcPr>
          <w:p w14:paraId="34972761" w14:textId="42FB5029" w:rsidR="00724C2F" w:rsidRPr="00280F56" w:rsidRDefault="00724C2F" w:rsidP="00724C2F">
            <w:pPr>
              <w:jc w:val="center"/>
            </w:pPr>
            <w:r w:rsidRPr="00280F56">
              <w:t>1.24</w:t>
            </w:r>
          </w:p>
        </w:tc>
        <w:tc>
          <w:tcPr>
            <w:tcW w:w="2265" w:type="dxa"/>
          </w:tcPr>
          <w:p w14:paraId="25CE96EC" w14:textId="21A7BBCA" w:rsidR="00724C2F" w:rsidRPr="00280F56" w:rsidRDefault="00724C2F" w:rsidP="00724C2F">
            <w:pPr>
              <w:jc w:val="center"/>
            </w:pPr>
            <w:r w:rsidRPr="00280F56">
              <w:t>0.00024</w:t>
            </w:r>
          </w:p>
        </w:tc>
        <w:tc>
          <w:tcPr>
            <w:tcW w:w="2266" w:type="dxa"/>
          </w:tcPr>
          <w:p w14:paraId="018097AE" w14:textId="5AFE78C2" w:rsidR="00724C2F" w:rsidRPr="00280F56" w:rsidRDefault="00724C2F" w:rsidP="00724C2F">
            <w:pPr>
              <w:jc w:val="center"/>
            </w:pPr>
            <w:r w:rsidRPr="00280F56">
              <w:t>1e-07</w:t>
            </w:r>
          </w:p>
        </w:tc>
      </w:tr>
      <w:tr w:rsidR="00724C2F" w:rsidRPr="00280F56" w14:paraId="5BD3B5A1" w14:textId="77777777" w:rsidTr="00724C2F">
        <w:tc>
          <w:tcPr>
            <w:tcW w:w="2265" w:type="dxa"/>
          </w:tcPr>
          <w:p w14:paraId="25A7FFD1" w14:textId="2AF6D00B" w:rsidR="00724C2F" w:rsidRPr="00280F56" w:rsidRDefault="00724C2F" w:rsidP="00724C2F">
            <w:pPr>
              <w:jc w:val="center"/>
            </w:pPr>
            <w:r w:rsidRPr="00280F56">
              <w:t>Mu</w:t>
            </w:r>
          </w:p>
        </w:tc>
        <w:tc>
          <w:tcPr>
            <w:tcW w:w="2265" w:type="dxa"/>
          </w:tcPr>
          <w:p w14:paraId="390DCED7" w14:textId="1F64FBD9" w:rsidR="00724C2F" w:rsidRPr="00280F56" w:rsidRDefault="00724C2F" w:rsidP="00724C2F">
            <w:pPr>
              <w:jc w:val="center"/>
            </w:pPr>
            <w:r w:rsidRPr="00280F56">
              <w:t>0.001</w:t>
            </w:r>
          </w:p>
        </w:tc>
        <w:tc>
          <w:tcPr>
            <w:tcW w:w="2265" w:type="dxa"/>
          </w:tcPr>
          <w:p w14:paraId="61C4E6BE" w14:textId="24B02FB3" w:rsidR="00724C2F" w:rsidRPr="00280F56" w:rsidRDefault="00724C2F" w:rsidP="00724C2F">
            <w:pPr>
              <w:jc w:val="center"/>
            </w:pPr>
            <w:r w:rsidRPr="00280F56">
              <w:t>1e-06</w:t>
            </w:r>
          </w:p>
        </w:tc>
        <w:tc>
          <w:tcPr>
            <w:tcW w:w="2266" w:type="dxa"/>
          </w:tcPr>
          <w:p w14:paraId="59D502A7" w14:textId="4A3C7DAE" w:rsidR="00724C2F" w:rsidRPr="00280F56" w:rsidRDefault="00724C2F" w:rsidP="00724C2F">
            <w:pPr>
              <w:jc w:val="center"/>
            </w:pPr>
            <w:r w:rsidRPr="00280F56">
              <w:t>1e+10</w:t>
            </w:r>
          </w:p>
        </w:tc>
      </w:tr>
      <w:tr w:rsidR="00724C2F" w:rsidRPr="00280F56" w14:paraId="370C05A4" w14:textId="77777777" w:rsidTr="00724C2F">
        <w:tc>
          <w:tcPr>
            <w:tcW w:w="2265" w:type="dxa"/>
          </w:tcPr>
          <w:p w14:paraId="37936FF6" w14:textId="5611E22C" w:rsidR="00724C2F" w:rsidRPr="00280F56" w:rsidRDefault="00724C2F" w:rsidP="00724C2F">
            <w:pPr>
              <w:jc w:val="center"/>
            </w:pPr>
            <w:r w:rsidRPr="00280F56">
              <w:t>Validation Checks</w:t>
            </w:r>
          </w:p>
        </w:tc>
        <w:tc>
          <w:tcPr>
            <w:tcW w:w="2265" w:type="dxa"/>
          </w:tcPr>
          <w:p w14:paraId="2E3B0FC1" w14:textId="0DD00972" w:rsidR="00724C2F" w:rsidRPr="00280F56" w:rsidRDefault="00724C2F" w:rsidP="00724C2F">
            <w:pPr>
              <w:jc w:val="center"/>
            </w:pPr>
            <w:r w:rsidRPr="00280F56">
              <w:t>0</w:t>
            </w:r>
          </w:p>
        </w:tc>
        <w:tc>
          <w:tcPr>
            <w:tcW w:w="2265" w:type="dxa"/>
          </w:tcPr>
          <w:p w14:paraId="2AD81B5B" w14:textId="5C303666" w:rsidR="00724C2F" w:rsidRPr="00280F56" w:rsidRDefault="00724C2F" w:rsidP="00724C2F">
            <w:pPr>
              <w:jc w:val="center"/>
            </w:pPr>
            <w:r w:rsidRPr="00280F56">
              <w:t>6</w:t>
            </w:r>
          </w:p>
        </w:tc>
        <w:tc>
          <w:tcPr>
            <w:tcW w:w="2266" w:type="dxa"/>
          </w:tcPr>
          <w:p w14:paraId="3F9E4D66" w14:textId="3F04478D" w:rsidR="00724C2F" w:rsidRPr="00280F56" w:rsidRDefault="00724C2F" w:rsidP="00724C2F">
            <w:pPr>
              <w:jc w:val="center"/>
            </w:pPr>
            <w:r w:rsidRPr="00280F56">
              <w:t>6</w:t>
            </w:r>
          </w:p>
        </w:tc>
      </w:tr>
    </w:tbl>
    <w:p w14:paraId="184959CC" w14:textId="3D30F8A9" w:rsidR="00724C2F" w:rsidRPr="00280F56" w:rsidRDefault="00724C2F" w:rsidP="00352A0E">
      <w:pPr>
        <w:pStyle w:val="Caption"/>
      </w:pPr>
      <w:bookmarkStart w:id="200" w:name="_Toc146546633"/>
      <w:bookmarkStart w:id="201" w:name="_Toc146547349"/>
      <w:bookmarkStart w:id="202" w:name="_Toc147143049"/>
      <w:r w:rsidRPr="00280F56">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3</w:t>
      </w:r>
      <w:r w:rsidR="001D6978">
        <w:fldChar w:fldCharType="end"/>
      </w:r>
      <w:r w:rsidRPr="00280F56">
        <w:t xml:space="preserve"> Training results on a 5-layer Neural Network</w:t>
      </w:r>
      <w:bookmarkEnd w:id="200"/>
      <w:bookmarkEnd w:id="201"/>
      <w:bookmarkEnd w:id="202"/>
    </w:p>
    <w:tbl>
      <w:tblPr>
        <w:tblStyle w:val="TableGrid"/>
        <w:tblW w:w="0" w:type="auto"/>
        <w:tblLook w:val="04A0" w:firstRow="1" w:lastRow="0" w:firstColumn="1" w:lastColumn="0" w:noHBand="0" w:noVBand="1"/>
      </w:tblPr>
      <w:tblGrid>
        <w:gridCol w:w="2265"/>
        <w:gridCol w:w="2265"/>
        <w:gridCol w:w="2265"/>
        <w:gridCol w:w="2266"/>
      </w:tblGrid>
      <w:tr w:rsidR="00724C2F" w:rsidRPr="00280F56" w14:paraId="339208D9" w14:textId="77777777" w:rsidTr="00724C2F">
        <w:tc>
          <w:tcPr>
            <w:tcW w:w="2265" w:type="dxa"/>
          </w:tcPr>
          <w:p w14:paraId="7AC90687" w14:textId="77777777" w:rsidR="00724C2F" w:rsidRPr="00280F56" w:rsidRDefault="00724C2F" w:rsidP="00286A9C">
            <w:pPr>
              <w:jc w:val="center"/>
            </w:pPr>
          </w:p>
        </w:tc>
        <w:tc>
          <w:tcPr>
            <w:tcW w:w="2265" w:type="dxa"/>
          </w:tcPr>
          <w:p w14:paraId="0D0C5C5C" w14:textId="6FA8DB77" w:rsidR="00724C2F" w:rsidRPr="00280F56" w:rsidRDefault="00724C2F" w:rsidP="00286A9C">
            <w:pPr>
              <w:jc w:val="center"/>
            </w:pPr>
            <w:r w:rsidRPr="00280F56">
              <w:t>Observations</w:t>
            </w:r>
          </w:p>
        </w:tc>
        <w:tc>
          <w:tcPr>
            <w:tcW w:w="2265" w:type="dxa"/>
          </w:tcPr>
          <w:p w14:paraId="2E3FFDE1" w14:textId="2A6B3D82" w:rsidR="00724C2F" w:rsidRPr="00280F56" w:rsidRDefault="00724C2F" w:rsidP="00286A9C">
            <w:pPr>
              <w:jc w:val="center"/>
            </w:pPr>
            <w:r w:rsidRPr="00280F56">
              <w:t>MSE</w:t>
            </w:r>
          </w:p>
        </w:tc>
        <w:tc>
          <w:tcPr>
            <w:tcW w:w="2266" w:type="dxa"/>
          </w:tcPr>
          <w:p w14:paraId="67FB6D03" w14:textId="5349BA3C" w:rsidR="00724C2F" w:rsidRPr="00280F56" w:rsidRDefault="00724C2F" w:rsidP="00286A9C">
            <w:pPr>
              <w:jc w:val="center"/>
            </w:pPr>
            <w:r w:rsidRPr="00280F56">
              <w:t>R</w:t>
            </w:r>
          </w:p>
        </w:tc>
      </w:tr>
      <w:tr w:rsidR="00724C2F" w:rsidRPr="00280F56" w14:paraId="4038248F" w14:textId="77777777" w:rsidTr="00724C2F">
        <w:tc>
          <w:tcPr>
            <w:tcW w:w="2265" w:type="dxa"/>
          </w:tcPr>
          <w:p w14:paraId="046A30DF" w14:textId="39DAF101" w:rsidR="00724C2F" w:rsidRPr="00280F56" w:rsidRDefault="00724C2F" w:rsidP="00286A9C">
            <w:pPr>
              <w:jc w:val="center"/>
            </w:pPr>
            <w:r w:rsidRPr="00280F56">
              <w:t>Training</w:t>
            </w:r>
          </w:p>
        </w:tc>
        <w:tc>
          <w:tcPr>
            <w:tcW w:w="2265" w:type="dxa"/>
          </w:tcPr>
          <w:p w14:paraId="78E18BC9" w14:textId="15DA81F9" w:rsidR="00724C2F" w:rsidRPr="00280F56" w:rsidRDefault="00724C2F" w:rsidP="00286A9C">
            <w:pPr>
              <w:jc w:val="center"/>
            </w:pPr>
            <w:r w:rsidRPr="00280F56">
              <w:t>3499</w:t>
            </w:r>
          </w:p>
        </w:tc>
        <w:tc>
          <w:tcPr>
            <w:tcW w:w="2265" w:type="dxa"/>
          </w:tcPr>
          <w:p w14:paraId="7FBCA7BC" w14:textId="2AA54121" w:rsidR="00724C2F" w:rsidRPr="00280F56" w:rsidRDefault="00724C2F" w:rsidP="00286A9C">
            <w:pPr>
              <w:jc w:val="center"/>
            </w:pPr>
            <w:r w:rsidRPr="00280F56">
              <w:t>0.0454</w:t>
            </w:r>
          </w:p>
        </w:tc>
        <w:tc>
          <w:tcPr>
            <w:tcW w:w="2266" w:type="dxa"/>
          </w:tcPr>
          <w:p w14:paraId="037BD21C" w14:textId="1B23E1E4" w:rsidR="00724C2F" w:rsidRPr="00280F56" w:rsidRDefault="00724C2F" w:rsidP="00286A9C">
            <w:pPr>
              <w:jc w:val="center"/>
            </w:pPr>
            <w:r w:rsidRPr="00280F56">
              <w:t>0.9188</w:t>
            </w:r>
          </w:p>
        </w:tc>
      </w:tr>
      <w:tr w:rsidR="00724C2F" w:rsidRPr="00280F56" w14:paraId="1C82E172" w14:textId="77777777" w:rsidTr="00724C2F">
        <w:tc>
          <w:tcPr>
            <w:tcW w:w="2265" w:type="dxa"/>
          </w:tcPr>
          <w:p w14:paraId="0707D8C8" w14:textId="29F87659" w:rsidR="00724C2F" w:rsidRPr="00280F56" w:rsidRDefault="00724C2F" w:rsidP="00724C2F">
            <w:pPr>
              <w:jc w:val="center"/>
            </w:pPr>
            <w:r w:rsidRPr="00280F56">
              <w:t>Validation</w:t>
            </w:r>
          </w:p>
        </w:tc>
        <w:tc>
          <w:tcPr>
            <w:tcW w:w="2265" w:type="dxa"/>
          </w:tcPr>
          <w:p w14:paraId="531418BE" w14:textId="3AFD78F7" w:rsidR="00724C2F" w:rsidRPr="00280F56" w:rsidRDefault="00724C2F" w:rsidP="00724C2F">
            <w:pPr>
              <w:jc w:val="center"/>
            </w:pPr>
            <w:r w:rsidRPr="00280F56">
              <w:t>750</w:t>
            </w:r>
          </w:p>
        </w:tc>
        <w:tc>
          <w:tcPr>
            <w:tcW w:w="2265" w:type="dxa"/>
          </w:tcPr>
          <w:p w14:paraId="450611AE" w14:textId="3D54BE4B" w:rsidR="00724C2F" w:rsidRPr="00280F56" w:rsidRDefault="00724C2F" w:rsidP="00724C2F">
            <w:pPr>
              <w:jc w:val="center"/>
            </w:pPr>
            <w:r w:rsidRPr="00280F56">
              <w:t>0.0460</w:t>
            </w:r>
          </w:p>
        </w:tc>
        <w:tc>
          <w:tcPr>
            <w:tcW w:w="2266" w:type="dxa"/>
          </w:tcPr>
          <w:p w14:paraId="14E12631" w14:textId="0C4AFBD5" w:rsidR="00724C2F" w:rsidRPr="00280F56" w:rsidRDefault="00724C2F" w:rsidP="00724C2F">
            <w:pPr>
              <w:jc w:val="center"/>
            </w:pPr>
            <w:r w:rsidRPr="00280F56">
              <w:t>0.9183</w:t>
            </w:r>
          </w:p>
        </w:tc>
      </w:tr>
      <w:tr w:rsidR="00724C2F" w:rsidRPr="00280F56" w14:paraId="61937442" w14:textId="77777777" w:rsidTr="00724C2F">
        <w:tc>
          <w:tcPr>
            <w:tcW w:w="2265" w:type="dxa"/>
          </w:tcPr>
          <w:p w14:paraId="61B9F8F4" w14:textId="42976D59" w:rsidR="00724C2F" w:rsidRPr="00280F56" w:rsidRDefault="00724C2F" w:rsidP="00724C2F">
            <w:pPr>
              <w:jc w:val="center"/>
            </w:pPr>
            <w:r w:rsidRPr="00280F56">
              <w:t>Test</w:t>
            </w:r>
          </w:p>
        </w:tc>
        <w:tc>
          <w:tcPr>
            <w:tcW w:w="2265" w:type="dxa"/>
          </w:tcPr>
          <w:p w14:paraId="3690840E" w14:textId="39CD721B" w:rsidR="00724C2F" w:rsidRPr="00280F56" w:rsidRDefault="00724C2F" w:rsidP="00724C2F">
            <w:pPr>
              <w:jc w:val="center"/>
            </w:pPr>
            <w:r w:rsidRPr="00280F56">
              <w:t>750</w:t>
            </w:r>
          </w:p>
        </w:tc>
        <w:tc>
          <w:tcPr>
            <w:tcW w:w="2265" w:type="dxa"/>
          </w:tcPr>
          <w:p w14:paraId="6126D7A3" w14:textId="18A07706" w:rsidR="00724C2F" w:rsidRPr="00280F56" w:rsidRDefault="00724C2F" w:rsidP="00724C2F">
            <w:pPr>
              <w:jc w:val="center"/>
            </w:pPr>
            <w:r w:rsidRPr="00280F56">
              <w:t>0.0414</w:t>
            </w:r>
          </w:p>
        </w:tc>
        <w:tc>
          <w:tcPr>
            <w:tcW w:w="2266" w:type="dxa"/>
          </w:tcPr>
          <w:p w14:paraId="2A2B7E27" w14:textId="66DFBB97" w:rsidR="00724C2F" w:rsidRPr="00280F56" w:rsidRDefault="00724C2F" w:rsidP="00724C2F">
            <w:pPr>
              <w:jc w:val="center"/>
            </w:pPr>
            <w:r w:rsidRPr="00280F56">
              <w:t>0.9282</w:t>
            </w:r>
          </w:p>
        </w:tc>
      </w:tr>
    </w:tbl>
    <w:p w14:paraId="1ED43C40" w14:textId="7A96733C" w:rsidR="003F37B5" w:rsidRPr="00744898" w:rsidRDefault="002E1D35" w:rsidP="00744898">
      <w:pPr>
        <w:pStyle w:val="BodyText"/>
      </w:pPr>
      <w:r>
        <w:br/>
      </w:r>
      <w:r w:rsidR="00724C2F" w:rsidRPr="00744898">
        <w:t>The R values did not significantly drop (from 0.91</w:t>
      </w:r>
      <w:r w:rsidR="00264867" w:rsidRPr="00744898">
        <w:t xml:space="preserve"> at 2 layers </w:t>
      </w:r>
      <w:r w:rsidR="00724C2F" w:rsidRPr="00744898">
        <w:t>to 0.80</w:t>
      </w:r>
      <w:r w:rsidR="00264867" w:rsidRPr="00744898">
        <w:t xml:space="preserve"> at 1 layer</w:t>
      </w:r>
      <w:r w:rsidR="00724C2F" w:rsidRPr="00744898">
        <w:t xml:space="preserve">) until the number of layers was lowered to 1 although the testing phase showed an increase </w:t>
      </w:r>
      <w:r w:rsidR="00286A9C" w:rsidRPr="00744898">
        <w:t xml:space="preserve">in MSE errors </w:t>
      </w:r>
      <w:r w:rsidR="00724C2F" w:rsidRPr="00744898">
        <w:t xml:space="preserve">(0.528 </w:t>
      </w:r>
      <w:r w:rsidR="00286A9C" w:rsidRPr="00744898">
        <w:t xml:space="preserve">with 3 layers from </w:t>
      </w:r>
      <w:r w:rsidR="00724C2F" w:rsidRPr="00744898">
        <w:t>0.414</w:t>
      </w:r>
      <w:r w:rsidR="00286A9C" w:rsidRPr="00744898">
        <w:t xml:space="preserve"> at 10 layers</w:t>
      </w:r>
      <w:r w:rsidR="00724C2F" w:rsidRPr="00744898">
        <w:t xml:space="preserve">) when the </w:t>
      </w:r>
      <w:r w:rsidR="00286A9C" w:rsidRPr="00744898">
        <w:t xml:space="preserve">number of </w:t>
      </w:r>
      <w:r w:rsidR="00724C2F" w:rsidRPr="00744898">
        <w:t xml:space="preserve">layers </w:t>
      </w:r>
      <w:r w:rsidR="00286A9C" w:rsidRPr="00744898">
        <w:t xml:space="preserve">was reduced </w:t>
      </w:r>
      <w:r w:rsidR="00724C2F" w:rsidRPr="00744898">
        <w:t>to 3.</w:t>
      </w:r>
      <w:r w:rsidR="00264867" w:rsidRPr="00744898">
        <w:t xml:space="preserve"> This indicates that the data matching </w:t>
      </w:r>
      <w:r w:rsidR="00286A9C" w:rsidRPr="00744898">
        <w:t xml:space="preserve">element of the problem </w:t>
      </w:r>
      <w:r w:rsidR="00264867" w:rsidRPr="00744898">
        <w:t xml:space="preserve">is </w:t>
      </w:r>
      <w:r w:rsidR="007816F2" w:rsidRPr="00744898">
        <w:t xml:space="preserve">relatively </w:t>
      </w:r>
      <w:r w:rsidR="00264867" w:rsidRPr="00744898">
        <w:t xml:space="preserve">simple </w:t>
      </w:r>
      <w:r w:rsidR="007816F2" w:rsidRPr="00744898">
        <w:t xml:space="preserve">for the model </w:t>
      </w:r>
      <w:r w:rsidR="00264867" w:rsidRPr="00744898">
        <w:t xml:space="preserve">but that understanding the </w:t>
      </w:r>
      <w:r w:rsidR="005275F2" w:rsidRPr="00744898">
        <w:t xml:space="preserve">data </w:t>
      </w:r>
      <w:r w:rsidR="00264867" w:rsidRPr="00744898">
        <w:t>relationship</w:t>
      </w:r>
      <w:r w:rsidR="005275F2" w:rsidRPr="00744898">
        <w:t>s</w:t>
      </w:r>
      <w:r w:rsidR="00264867" w:rsidRPr="00744898">
        <w:t xml:space="preserve"> </w:t>
      </w:r>
      <w:r w:rsidR="00286A9C" w:rsidRPr="00744898">
        <w:t xml:space="preserve">requires </w:t>
      </w:r>
      <w:r w:rsidR="00264867" w:rsidRPr="00744898">
        <w:t>at least 3 layers.</w:t>
      </w:r>
      <w:r w:rsidR="00EA06E2" w:rsidRPr="00744898">
        <w:t xml:space="preserve"> This finding matches the theorem of universal approximators proposed by Hornik </w:t>
      </w:r>
      <w:r w:rsidR="0029296F" w:rsidRPr="00744898">
        <w:fldChar w:fldCharType="begin" w:fldLock="1"/>
      </w:r>
      <w:r w:rsidR="0029296F" w:rsidRPr="00744898">
        <w:instrText>ADDIN CSL_CITATION {"citationItems":[{"id":"ITEM-1","itemData":{"author":[{"dropping-particle":"","family":"Hornik","given":"Kurt","non-dropping-particle":"","parse-names":false,"suffix":""},{"dropping-particle":"","family":"Stinchcombe","given":"Maxwell","non-dropping-particle":"","parse-names":false,"suffix":""},{"dropping-particle":"","family":"White","given":"Halbert","non-dropping-particle":"","parse-names":false,"suffix":""}],"container-title":"Nerual Networks","id":"ITEM-1","issued":{"date-parts":[["1989"]]},"page":"359-366","title":"Sci-Hub | Multilayer feedforward networks are universal approximators. Neural Networks, 2(5), 359–366 | 10.1016/0893-6080(89)90020-8","type":"article-journal","volume":"2"},"uris":["http://www.mendeley.com/documents/?uuid=59c0e91e-8209-3af2-9c64-fee027975fb9"]}],"mendeley":{"formattedCitation":"(Hornik et al., 1989)","plainTextFormattedCitation":"(Hornik et al., 1989)"},"properties":{"noteIndex":0},"schema":"https://github.com/citation-style-language/schema/raw/master/csl-citation.json"}</w:instrText>
      </w:r>
      <w:r w:rsidR="0029296F" w:rsidRPr="00744898">
        <w:fldChar w:fldCharType="separate"/>
      </w:r>
      <w:r w:rsidR="0029296F" w:rsidRPr="00744898">
        <w:t>(Hornik et al., 1989)</w:t>
      </w:r>
      <w:r w:rsidR="0029296F" w:rsidRPr="00744898">
        <w:fldChar w:fldCharType="end"/>
      </w:r>
      <w:r w:rsidR="0029296F" w:rsidRPr="00744898">
        <w:t xml:space="preserve"> that any multi-layer perceptron network of a depth of at least 1 for simple problems and a depth of 3 for more difficult problems can perform as a universal approximator.</w:t>
      </w:r>
      <w:r w:rsidR="002C0374" w:rsidRPr="00744898">
        <w:br/>
      </w:r>
      <w:r w:rsidR="00D42099" w:rsidRPr="00744898">
        <w:br/>
      </w:r>
    </w:p>
    <w:p w14:paraId="1074FA87" w14:textId="77777777" w:rsidR="00744898" w:rsidRDefault="00744898">
      <w:pPr>
        <w:rPr>
          <w:rFonts w:ascii="Calibri" w:hAnsi="Calibri" w:cs="Calibri"/>
          <w:b/>
          <w:bCs/>
          <w:noProof/>
          <w:sz w:val="26"/>
          <w:szCs w:val="26"/>
        </w:rPr>
      </w:pPr>
      <w:bookmarkStart w:id="203" w:name="_Toc146552353"/>
      <w:r>
        <w:br w:type="page"/>
      </w:r>
    </w:p>
    <w:p w14:paraId="6C8D03A6" w14:textId="6B49FCD2" w:rsidR="00550C7C" w:rsidRDefault="002C0374" w:rsidP="003F37B5">
      <w:pPr>
        <w:pStyle w:val="Heading3"/>
      </w:pPr>
      <w:r>
        <w:lastRenderedPageBreak/>
        <w:t xml:space="preserve">Filter and </w:t>
      </w:r>
      <w:r w:rsidR="00550C7C" w:rsidRPr="00280F56">
        <w:t>N</w:t>
      </w:r>
      <w:r w:rsidR="00325301" w:rsidRPr="00280F56">
        <w:t xml:space="preserve">eural network </w:t>
      </w:r>
      <w:r>
        <w:t>performance with t</w:t>
      </w:r>
      <w:r w:rsidR="00325301" w:rsidRPr="00280F56">
        <w:t xml:space="preserve">hree </w:t>
      </w:r>
      <w:r>
        <w:t>IMU</w:t>
      </w:r>
      <w:r w:rsidR="00325301" w:rsidRPr="00280F56">
        <w:t>s</w:t>
      </w:r>
      <w:bookmarkEnd w:id="203"/>
    </w:p>
    <w:p w14:paraId="142C7F1E" w14:textId="77777777" w:rsidR="00E729BB" w:rsidRDefault="00D42099" w:rsidP="004A7D9B">
      <w:pPr>
        <w:pStyle w:val="Caption"/>
        <w:rPr>
          <w:rStyle w:val="BodyTextChar"/>
        </w:rPr>
      </w:pPr>
      <w:r w:rsidRPr="00E729BB">
        <w:rPr>
          <w:rStyle w:val="BodyTextChar"/>
        </w:rPr>
        <w:t>Using the inputs of all three front IMUs</w:t>
      </w:r>
      <w:r w:rsidR="005E766F" w:rsidRPr="00E729BB">
        <w:rPr>
          <w:rStyle w:val="BodyTextChar"/>
        </w:rPr>
        <w:t>,</w:t>
      </w:r>
      <w:r w:rsidRPr="00E729BB">
        <w:rPr>
          <w:rStyle w:val="BodyTextChar"/>
        </w:rPr>
        <w:t xml:space="preserve"> the </w:t>
      </w:r>
      <w:r w:rsidR="005E766F" w:rsidRPr="00E729BB">
        <w:rPr>
          <w:rStyle w:val="BodyTextChar"/>
        </w:rPr>
        <w:t xml:space="preserve">10-layer </w:t>
      </w:r>
      <w:r w:rsidRPr="00E729BB">
        <w:rPr>
          <w:rStyle w:val="BodyTextChar"/>
        </w:rPr>
        <w:t xml:space="preserve">neural network above trained with the Levenberg-Marquardt method performed as outlined in Tables </w:t>
      </w:r>
      <w:r w:rsidR="003744E0" w:rsidRPr="00E729BB">
        <w:rPr>
          <w:rStyle w:val="BodyTextChar"/>
        </w:rPr>
        <w:t>4.14 and 4.15</w:t>
      </w:r>
      <w:r w:rsidRPr="00E729BB">
        <w:rPr>
          <w:rStyle w:val="BodyTextChar"/>
        </w:rPr>
        <w:t>.</w:t>
      </w:r>
    </w:p>
    <w:p w14:paraId="4D5BA77A" w14:textId="58049676" w:rsidR="00D42099" w:rsidRPr="00C645EE" w:rsidRDefault="004A7D9B" w:rsidP="004A7D9B">
      <w:pPr>
        <w:pStyle w:val="Caption"/>
      </w:pPr>
      <w:bookmarkStart w:id="204" w:name="_Toc147143050"/>
      <w:r>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4</w:t>
      </w:r>
      <w:r w:rsidR="001D6978">
        <w:fldChar w:fldCharType="end"/>
      </w:r>
      <w:r>
        <w:t xml:space="preserve"> LM Training progress on 3 IMUs with 10-layer NN</w:t>
      </w:r>
      <w:bookmarkEnd w:id="204"/>
    </w:p>
    <w:tbl>
      <w:tblPr>
        <w:tblStyle w:val="TableGrid"/>
        <w:tblW w:w="0" w:type="auto"/>
        <w:tblLook w:val="04A0" w:firstRow="1" w:lastRow="0" w:firstColumn="1" w:lastColumn="0" w:noHBand="0" w:noVBand="1"/>
      </w:tblPr>
      <w:tblGrid>
        <w:gridCol w:w="2265"/>
        <w:gridCol w:w="2265"/>
        <w:gridCol w:w="2265"/>
        <w:gridCol w:w="2266"/>
      </w:tblGrid>
      <w:tr w:rsidR="00D42099" w14:paraId="25F29968" w14:textId="77777777" w:rsidTr="00D42099">
        <w:tc>
          <w:tcPr>
            <w:tcW w:w="2265" w:type="dxa"/>
          </w:tcPr>
          <w:p w14:paraId="170F94F7" w14:textId="6AA82D35" w:rsidR="00D42099" w:rsidRDefault="00D42099" w:rsidP="00D42099">
            <w:pPr>
              <w:jc w:val="center"/>
            </w:pPr>
            <w:r>
              <w:t>Unit</w:t>
            </w:r>
          </w:p>
        </w:tc>
        <w:tc>
          <w:tcPr>
            <w:tcW w:w="2265" w:type="dxa"/>
          </w:tcPr>
          <w:p w14:paraId="4BD27A62" w14:textId="575CE9B7" w:rsidR="00D42099" w:rsidRDefault="00D42099" w:rsidP="00D42099">
            <w:pPr>
              <w:jc w:val="center"/>
            </w:pPr>
            <w:r>
              <w:t>Initial Value</w:t>
            </w:r>
          </w:p>
        </w:tc>
        <w:tc>
          <w:tcPr>
            <w:tcW w:w="2265" w:type="dxa"/>
          </w:tcPr>
          <w:p w14:paraId="64ADD359" w14:textId="4C5BB8F9" w:rsidR="00D42099" w:rsidRDefault="00D42099" w:rsidP="00D42099">
            <w:pPr>
              <w:jc w:val="center"/>
            </w:pPr>
            <w:r>
              <w:t>Stopped Value</w:t>
            </w:r>
          </w:p>
        </w:tc>
        <w:tc>
          <w:tcPr>
            <w:tcW w:w="2266" w:type="dxa"/>
          </w:tcPr>
          <w:p w14:paraId="7B91DDB0" w14:textId="2FE7EED7" w:rsidR="00D42099" w:rsidRDefault="00D42099" w:rsidP="00D42099">
            <w:pPr>
              <w:jc w:val="center"/>
            </w:pPr>
            <w:r>
              <w:t>Target Value</w:t>
            </w:r>
          </w:p>
        </w:tc>
      </w:tr>
      <w:tr w:rsidR="00D42099" w14:paraId="706EF07F" w14:textId="77777777" w:rsidTr="00D42099">
        <w:tc>
          <w:tcPr>
            <w:tcW w:w="2265" w:type="dxa"/>
          </w:tcPr>
          <w:p w14:paraId="66F3F6FB" w14:textId="6A682A4E" w:rsidR="00D42099" w:rsidRDefault="00D42099" w:rsidP="00D42099">
            <w:pPr>
              <w:jc w:val="center"/>
            </w:pPr>
            <w:r>
              <w:t>Epoch</w:t>
            </w:r>
          </w:p>
        </w:tc>
        <w:tc>
          <w:tcPr>
            <w:tcW w:w="2265" w:type="dxa"/>
          </w:tcPr>
          <w:p w14:paraId="3856F0F9" w14:textId="392BE3A1" w:rsidR="00D42099" w:rsidRDefault="00D42099" w:rsidP="00D42099">
            <w:pPr>
              <w:jc w:val="center"/>
            </w:pPr>
            <w:r>
              <w:t>0</w:t>
            </w:r>
          </w:p>
        </w:tc>
        <w:tc>
          <w:tcPr>
            <w:tcW w:w="2265" w:type="dxa"/>
          </w:tcPr>
          <w:p w14:paraId="7A67489C" w14:textId="199F8CFC" w:rsidR="00D42099" w:rsidRDefault="00D42099" w:rsidP="00D42099">
            <w:pPr>
              <w:jc w:val="center"/>
            </w:pPr>
            <w:r>
              <w:t>14</w:t>
            </w:r>
          </w:p>
        </w:tc>
        <w:tc>
          <w:tcPr>
            <w:tcW w:w="2266" w:type="dxa"/>
          </w:tcPr>
          <w:p w14:paraId="675985CD" w14:textId="42BE78FC" w:rsidR="00D42099" w:rsidRDefault="00D42099" w:rsidP="00D42099">
            <w:pPr>
              <w:jc w:val="center"/>
            </w:pPr>
            <w:r>
              <w:t>1000</w:t>
            </w:r>
          </w:p>
        </w:tc>
      </w:tr>
      <w:tr w:rsidR="00D42099" w14:paraId="6E830FC4" w14:textId="77777777" w:rsidTr="00D42099">
        <w:tc>
          <w:tcPr>
            <w:tcW w:w="2265" w:type="dxa"/>
          </w:tcPr>
          <w:p w14:paraId="6B0D2EF8" w14:textId="54C49A05" w:rsidR="00D42099" w:rsidRDefault="00D42099" w:rsidP="00D42099">
            <w:pPr>
              <w:jc w:val="center"/>
            </w:pPr>
            <w:r>
              <w:t>Elapsed Time</w:t>
            </w:r>
          </w:p>
        </w:tc>
        <w:tc>
          <w:tcPr>
            <w:tcW w:w="2265" w:type="dxa"/>
          </w:tcPr>
          <w:p w14:paraId="73CFE397" w14:textId="15559699" w:rsidR="00D42099" w:rsidRDefault="00D42099" w:rsidP="00D42099">
            <w:pPr>
              <w:jc w:val="center"/>
            </w:pPr>
            <w:r>
              <w:t>-</w:t>
            </w:r>
          </w:p>
        </w:tc>
        <w:tc>
          <w:tcPr>
            <w:tcW w:w="2265" w:type="dxa"/>
          </w:tcPr>
          <w:p w14:paraId="095B0FAB" w14:textId="3AB551C9" w:rsidR="00D42099" w:rsidRDefault="00D42099" w:rsidP="00D42099">
            <w:pPr>
              <w:jc w:val="center"/>
            </w:pPr>
            <w:r>
              <w:t>00:00:00</w:t>
            </w:r>
          </w:p>
        </w:tc>
        <w:tc>
          <w:tcPr>
            <w:tcW w:w="2266" w:type="dxa"/>
          </w:tcPr>
          <w:p w14:paraId="0574D7AF" w14:textId="590F6DE0" w:rsidR="00D42099" w:rsidRDefault="00D42099" w:rsidP="00D42099">
            <w:pPr>
              <w:jc w:val="center"/>
            </w:pPr>
            <w:r>
              <w:t>-</w:t>
            </w:r>
          </w:p>
        </w:tc>
      </w:tr>
      <w:tr w:rsidR="00D42099" w14:paraId="0D70281F" w14:textId="77777777" w:rsidTr="00D42099">
        <w:tc>
          <w:tcPr>
            <w:tcW w:w="2265" w:type="dxa"/>
          </w:tcPr>
          <w:p w14:paraId="79B0C8AA" w14:textId="706D25D5" w:rsidR="00D42099" w:rsidRDefault="00D42099" w:rsidP="00D42099">
            <w:pPr>
              <w:jc w:val="center"/>
            </w:pPr>
            <w:r>
              <w:t>Performance</w:t>
            </w:r>
          </w:p>
        </w:tc>
        <w:tc>
          <w:tcPr>
            <w:tcW w:w="2265" w:type="dxa"/>
          </w:tcPr>
          <w:p w14:paraId="0E0F0B43" w14:textId="61804159" w:rsidR="00D42099" w:rsidRDefault="00076D12" w:rsidP="00D42099">
            <w:pPr>
              <w:jc w:val="center"/>
            </w:pPr>
            <w:r>
              <w:t>1.2</w:t>
            </w:r>
          </w:p>
        </w:tc>
        <w:tc>
          <w:tcPr>
            <w:tcW w:w="2265" w:type="dxa"/>
          </w:tcPr>
          <w:p w14:paraId="722FB339" w14:textId="511AC5E9" w:rsidR="00D42099" w:rsidRDefault="00076D12" w:rsidP="00D42099">
            <w:pPr>
              <w:jc w:val="center"/>
            </w:pPr>
            <w:r>
              <w:t>0.0407</w:t>
            </w:r>
          </w:p>
        </w:tc>
        <w:tc>
          <w:tcPr>
            <w:tcW w:w="2266" w:type="dxa"/>
          </w:tcPr>
          <w:p w14:paraId="2AFB8027" w14:textId="2C980E0A" w:rsidR="00D42099" w:rsidRDefault="00D42099" w:rsidP="00D42099">
            <w:pPr>
              <w:jc w:val="center"/>
            </w:pPr>
            <w:r>
              <w:t>0</w:t>
            </w:r>
          </w:p>
        </w:tc>
      </w:tr>
      <w:tr w:rsidR="00D42099" w14:paraId="7D5BD377" w14:textId="77777777" w:rsidTr="00D42099">
        <w:tc>
          <w:tcPr>
            <w:tcW w:w="2265" w:type="dxa"/>
          </w:tcPr>
          <w:p w14:paraId="2568BE6B" w14:textId="0480A155" w:rsidR="00D42099" w:rsidRDefault="00D42099" w:rsidP="00D42099">
            <w:pPr>
              <w:jc w:val="center"/>
            </w:pPr>
            <w:r>
              <w:t>Gradient</w:t>
            </w:r>
          </w:p>
        </w:tc>
        <w:tc>
          <w:tcPr>
            <w:tcW w:w="2265" w:type="dxa"/>
          </w:tcPr>
          <w:p w14:paraId="3E5DDB86" w14:textId="4551EF4D" w:rsidR="00D42099" w:rsidRDefault="00076D12" w:rsidP="00D42099">
            <w:pPr>
              <w:jc w:val="center"/>
            </w:pPr>
            <w:r>
              <w:t>2.25</w:t>
            </w:r>
          </w:p>
        </w:tc>
        <w:tc>
          <w:tcPr>
            <w:tcW w:w="2265" w:type="dxa"/>
          </w:tcPr>
          <w:p w14:paraId="31BB768D" w14:textId="5ED8E2B7" w:rsidR="00D42099" w:rsidRDefault="00D42099" w:rsidP="00D42099">
            <w:pPr>
              <w:jc w:val="center"/>
            </w:pPr>
            <w:r>
              <w:t>0.0</w:t>
            </w:r>
            <w:r w:rsidR="00076D12">
              <w:t>101</w:t>
            </w:r>
          </w:p>
        </w:tc>
        <w:tc>
          <w:tcPr>
            <w:tcW w:w="2266" w:type="dxa"/>
          </w:tcPr>
          <w:p w14:paraId="7FBFD503" w14:textId="6663C1CA" w:rsidR="00D42099" w:rsidRDefault="00D42099" w:rsidP="00D42099">
            <w:pPr>
              <w:jc w:val="center"/>
            </w:pPr>
            <w:r>
              <w:t>1e -07</w:t>
            </w:r>
          </w:p>
        </w:tc>
      </w:tr>
      <w:tr w:rsidR="00D42099" w14:paraId="5FEFBE1E" w14:textId="77777777" w:rsidTr="00D42099">
        <w:tc>
          <w:tcPr>
            <w:tcW w:w="2265" w:type="dxa"/>
          </w:tcPr>
          <w:p w14:paraId="379E5C57" w14:textId="17FFC1BA" w:rsidR="00D42099" w:rsidRDefault="00D42099" w:rsidP="00D42099">
            <w:pPr>
              <w:jc w:val="center"/>
            </w:pPr>
            <w:r>
              <w:t>Mu</w:t>
            </w:r>
          </w:p>
        </w:tc>
        <w:tc>
          <w:tcPr>
            <w:tcW w:w="2265" w:type="dxa"/>
          </w:tcPr>
          <w:p w14:paraId="51495750" w14:textId="5A7FD484" w:rsidR="00D42099" w:rsidRDefault="00D42099" w:rsidP="00D42099">
            <w:pPr>
              <w:jc w:val="center"/>
            </w:pPr>
            <w:r>
              <w:t>0.001</w:t>
            </w:r>
          </w:p>
        </w:tc>
        <w:tc>
          <w:tcPr>
            <w:tcW w:w="2265" w:type="dxa"/>
          </w:tcPr>
          <w:p w14:paraId="05A76C83" w14:textId="4B42B519" w:rsidR="00D42099" w:rsidRDefault="00D42099" w:rsidP="00D42099">
            <w:pPr>
              <w:jc w:val="center"/>
            </w:pPr>
            <w:r>
              <w:t>1e-0</w:t>
            </w:r>
            <w:r w:rsidR="00076D12">
              <w:t>5</w:t>
            </w:r>
          </w:p>
        </w:tc>
        <w:tc>
          <w:tcPr>
            <w:tcW w:w="2266" w:type="dxa"/>
          </w:tcPr>
          <w:p w14:paraId="02FA85E8" w14:textId="281110E6" w:rsidR="00D42099" w:rsidRDefault="00D42099" w:rsidP="00D42099">
            <w:pPr>
              <w:jc w:val="center"/>
            </w:pPr>
            <w:r>
              <w:t>1e+10</w:t>
            </w:r>
          </w:p>
        </w:tc>
      </w:tr>
      <w:tr w:rsidR="00D42099" w14:paraId="50C40269" w14:textId="77777777" w:rsidTr="00D42099">
        <w:tc>
          <w:tcPr>
            <w:tcW w:w="2265" w:type="dxa"/>
          </w:tcPr>
          <w:p w14:paraId="220CD67A" w14:textId="7F160C72" w:rsidR="00D42099" w:rsidRDefault="00D42099" w:rsidP="00D42099">
            <w:pPr>
              <w:jc w:val="center"/>
            </w:pPr>
            <w:r>
              <w:t>Validation Checks</w:t>
            </w:r>
          </w:p>
        </w:tc>
        <w:tc>
          <w:tcPr>
            <w:tcW w:w="2265" w:type="dxa"/>
          </w:tcPr>
          <w:p w14:paraId="618CD392" w14:textId="0BE85AFE" w:rsidR="00D42099" w:rsidRDefault="00D42099" w:rsidP="00D42099">
            <w:pPr>
              <w:jc w:val="center"/>
            </w:pPr>
            <w:r>
              <w:t>0</w:t>
            </w:r>
          </w:p>
        </w:tc>
        <w:tc>
          <w:tcPr>
            <w:tcW w:w="2265" w:type="dxa"/>
          </w:tcPr>
          <w:p w14:paraId="729D6C4A" w14:textId="6BF77333" w:rsidR="00D42099" w:rsidRDefault="00D42099" w:rsidP="00D42099">
            <w:pPr>
              <w:jc w:val="center"/>
            </w:pPr>
            <w:r>
              <w:t>6</w:t>
            </w:r>
          </w:p>
        </w:tc>
        <w:tc>
          <w:tcPr>
            <w:tcW w:w="2266" w:type="dxa"/>
          </w:tcPr>
          <w:p w14:paraId="1C505470" w14:textId="0F0B5CD2" w:rsidR="00D42099" w:rsidRDefault="00D42099" w:rsidP="00D42099">
            <w:pPr>
              <w:jc w:val="center"/>
            </w:pPr>
            <w:r>
              <w:t>6</w:t>
            </w:r>
          </w:p>
        </w:tc>
      </w:tr>
    </w:tbl>
    <w:p w14:paraId="7FE6DD6E" w14:textId="5A858604" w:rsidR="00076D12" w:rsidRDefault="00D42099" w:rsidP="004A7D9B">
      <w:pPr>
        <w:pStyle w:val="Caption"/>
      </w:pPr>
      <w:r>
        <w:br/>
      </w:r>
      <w:bookmarkStart w:id="205" w:name="_Toc147143051"/>
      <w:r w:rsidR="004A7D9B">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5</w:t>
      </w:r>
      <w:r w:rsidR="001D6978">
        <w:fldChar w:fldCharType="end"/>
      </w:r>
      <w:r w:rsidR="004A7D9B">
        <w:t xml:space="preserve"> </w:t>
      </w:r>
      <w:r w:rsidR="004A7D9B" w:rsidRPr="00AB1552">
        <w:t>LM Training</w:t>
      </w:r>
      <w:r w:rsidR="004A7D9B">
        <w:t xml:space="preserve"> </w:t>
      </w:r>
      <w:r w:rsidR="004A7D9B" w:rsidRPr="00AB1552">
        <w:t>r</w:t>
      </w:r>
      <w:r w:rsidR="004A7D9B">
        <w:t>esults</w:t>
      </w:r>
      <w:r w:rsidR="004A7D9B" w:rsidRPr="00AB1552">
        <w:t xml:space="preserve"> on 3 IMUs with 10-layer NN</w:t>
      </w:r>
      <w:bookmarkEnd w:id="205"/>
    </w:p>
    <w:tbl>
      <w:tblPr>
        <w:tblStyle w:val="TableGrid"/>
        <w:tblW w:w="0" w:type="auto"/>
        <w:tblLook w:val="04A0" w:firstRow="1" w:lastRow="0" w:firstColumn="1" w:lastColumn="0" w:noHBand="0" w:noVBand="1"/>
      </w:tblPr>
      <w:tblGrid>
        <w:gridCol w:w="2265"/>
        <w:gridCol w:w="2265"/>
        <w:gridCol w:w="2265"/>
        <w:gridCol w:w="2266"/>
      </w:tblGrid>
      <w:tr w:rsidR="00076D12" w14:paraId="1B58DB2C" w14:textId="77777777" w:rsidTr="00076D12">
        <w:tc>
          <w:tcPr>
            <w:tcW w:w="2265" w:type="dxa"/>
          </w:tcPr>
          <w:p w14:paraId="12F8FAE3" w14:textId="77777777" w:rsidR="00076D12" w:rsidRDefault="00076D12" w:rsidP="00076D12">
            <w:pPr>
              <w:jc w:val="center"/>
            </w:pPr>
          </w:p>
        </w:tc>
        <w:tc>
          <w:tcPr>
            <w:tcW w:w="2265" w:type="dxa"/>
          </w:tcPr>
          <w:p w14:paraId="74BD9806" w14:textId="54EE717D" w:rsidR="00076D12" w:rsidRDefault="00076D12" w:rsidP="00076D12">
            <w:pPr>
              <w:jc w:val="center"/>
            </w:pPr>
            <w:r>
              <w:t>Observations</w:t>
            </w:r>
          </w:p>
        </w:tc>
        <w:tc>
          <w:tcPr>
            <w:tcW w:w="2265" w:type="dxa"/>
          </w:tcPr>
          <w:p w14:paraId="287E1BE9" w14:textId="7A403CC6" w:rsidR="00076D12" w:rsidRDefault="00076D12" w:rsidP="00076D12">
            <w:pPr>
              <w:jc w:val="center"/>
            </w:pPr>
            <w:r>
              <w:t>MSE</w:t>
            </w:r>
          </w:p>
        </w:tc>
        <w:tc>
          <w:tcPr>
            <w:tcW w:w="2266" w:type="dxa"/>
          </w:tcPr>
          <w:p w14:paraId="09018BB2" w14:textId="0D6878A9" w:rsidR="00076D12" w:rsidRDefault="00076D12" w:rsidP="00076D12">
            <w:pPr>
              <w:jc w:val="center"/>
            </w:pPr>
            <w:r>
              <w:t>R</w:t>
            </w:r>
          </w:p>
        </w:tc>
      </w:tr>
      <w:tr w:rsidR="00076D12" w14:paraId="43CD1F4B" w14:textId="77777777" w:rsidTr="00076D12">
        <w:tc>
          <w:tcPr>
            <w:tcW w:w="2265" w:type="dxa"/>
          </w:tcPr>
          <w:p w14:paraId="3ADCE09B" w14:textId="18F338A0" w:rsidR="00076D12" w:rsidRDefault="00076D12" w:rsidP="00076D12">
            <w:pPr>
              <w:jc w:val="center"/>
            </w:pPr>
            <w:r>
              <w:t>Training</w:t>
            </w:r>
          </w:p>
        </w:tc>
        <w:tc>
          <w:tcPr>
            <w:tcW w:w="2265" w:type="dxa"/>
          </w:tcPr>
          <w:p w14:paraId="46A167EF" w14:textId="575AFBE2" w:rsidR="00076D12" w:rsidRDefault="00076D12" w:rsidP="00076D12">
            <w:pPr>
              <w:jc w:val="center"/>
            </w:pPr>
            <w:r>
              <w:t>3499</w:t>
            </w:r>
          </w:p>
        </w:tc>
        <w:tc>
          <w:tcPr>
            <w:tcW w:w="2265" w:type="dxa"/>
          </w:tcPr>
          <w:p w14:paraId="391D1C8F" w14:textId="7344CA4D" w:rsidR="00076D12" w:rsidRDefault="00076D12" w:rsidP="00076D12">
            <w:pPr>
              <w:jc w:val="center"/>
            </w:pPr>
            <w:r>
              <w:t>0.0417</w:t>
            </w:r>
          </w:p>
        </w:tc>
        <w:tc>
          <w:tcPr>
            <w:tcW w:w="2266" w:type="dxa"/>
          </w:tcPr>
          <w:p w14:paraId="2CDD6088" w14:textId="6D23B8DC" w:rsidR="00076D12" w:rsidRDefault="00076D12" w:rsidP="00076D12">
            <w:pPr>
              <w:jc w:val="center"/>
            </w:pPr>
            <w:r>
              <w:t>0.9259</w:t>
            </w:r>
          </w:p>
        </w:tc>
      </w:tr>
      <w:tr w:rsidR="00076D12" w14:paraId="3DC2688A" w14:textId="77777777" w:rsidTr="00076D12">
        <w:tc>
          <w:tcPr>
            <w:tcW w:w="2265" w:type="dxa"/>
          </w:tcPr>
          <w:p w14:paraId="36BBFEEB" w14:textId="380F291B" w:rsidR="00076D12" w:rsidRDefault="00076D12" w:rsidP="00076D12">
            <w:pPr>
              <w:jc w:val="center"/>
            </w:pPr>
            <w:r>
              <w:t>Validation</w:t>
            </w:r>
          </w:p>
        </w:tc>
        <w:tc>
          <w:tcPr>
            <w:tcW w:w="2265" w:type="dxa"/>
          </w:tcPr>
          <w:p w14:paraId="652F4EAB" w14:textId="3EE18097" w:rsidR="00076D12" w:rsidRDefault="00076D12" w:rsidP="00076D12">
            <w:pPr>
              <w:jc w:val="center"/>
            </w:pPr>
            <w:r>
              <w:t>750</w:t>
            </w:r>
          </w:p>
        </w:tc>
        <w:tc>
          <w:tcPr>
            <w:tcW w:w="2265" w:type="dxa"/>
          </w:tcPr>
          <w:p w14:paraId="62E9D308" w14:textId="38C466AA" w:rsidR="00076D12" w:rsidRDefault="00076D12" w:rsidP="00076D12">
            <w:pPr>
              <w:jc w:val="center"/>
            </w:pPr>
            <w:r>
              <w:t>0.0435</w:t>
            </w:r>
          </w:p>
        </w:tc>
        <w:tc>
          <w:tcPr>
            <w:tcW w:w="2266" w:type="dxa"/>
          </w:tcPr>
          <w:p w14:paraId="3F51BCBD" w14:textId="00D097F3" w:rsidR="00076D12" w:rsidRDefault="00076D12" w:rsidP="00076D12">
            <w:pPr>
              <w:jc w:val="center"/>
            </w:pPr>
            <w:r>
              <w:t>0.9227</w:t>
            </w:r>
          </w:p>
        </w:tc>
      </w:tr>
      <w:tr w:rsidR="00076D12" w14:paraId="17B81703" w14:textId="77777777" w:rsidTr="00076D12">
        <w:tc>
          <w:tcPr>
            <w:tcW w:w="2265" w:type="dxa"/>
          </w:tcPr>
          <w:p w14:paraId="1DE71BB4" w14:textId="6EE7064D" w:rsidR="00076D12" w:rsidRDefault="00076D12" w:rsidP="00076D12">
            <w:pPr>
              <w:jc w:val="center"/>
            </w:pPr>
            <w:r>
              <w:t>Test</w:t>
            </w:r>
          </w:p>
        </w:tc>
        <w:tc>
          <w:tcPr>
            <w:tcW w:w="2265" w:type="dxa"/>
          </w:tcPr>
          <w:p w14:paraId="461E938B" w14:textId="14F0B7CB" w:rsidR="00076D12" w:rsidRDefault="00076D12" w:rsidP="00076D12">
            <w:pPr>
              <w:jc w:val="center"/>
            </w:pPr>
            <w:r>
              <w:t>750</w:t>
            </w:r>
          </w:p>
        </w:tc>
        <w:tc>
          <w:tcPr>
            <w:tcW w:w="2265" w:type="dxa"/>
          </w:tcPr>
          <w:p w14:paraId="1E0F1C75" w14:textId="3C2AE5F1" w:rsidR="00076D12" w:rsidRDefault="00076D12" w:rsidP="00076D12">
            <w:pPr>
              <w:jc w:val="center"/>
            </w:pPr>
            <w:r>
              <w:t>0.0447</w:t>
            </w:r>
          </w:p>
        </w:tc>
        <w:tc>
          <w:tcPr>
            <w:tcW w:w="2266" w:type="dxa"/>
          </w:tcPr>
          <w:p w14:paraId="44C369A1" w14:textId="578E0688" w:rsidR="00076D12" w:rsidRDefault="00076D12" w:rsidP="00076D12">
            <w:pPr>
              <w:jc w:val="center"/>
            </w:pPr>
            <w:r>
              <w:t>0.9220</w:t>
            </w:r>
          </w:p>
        </w:tc>
      </w:tr>
    </w:tbl>
    <w:p w14:paraId="59396C0D" w14:textId="235E4F30" w:rsidR="004A7D9B" w:rsidRDefault="00D42099" w:rsidP="005E766F">
      <w:pPr>
        <w:pStyle w:val="BodyText"/>
        <w:spacing w:line="240" w:lineRule="auto"/>
      </w:pPr>
      <w:r>
        <w:br/>
      </w:r>
      <w:r w:rsidR="005E766F">
        <w:t>Reducing the layers to 5 produced t</w:t>
      </w:r>
      <w:r w:rsidR="003744E0">
        <w:t>he tabulated outcomes shown in Figures 4.16 and 4.17.</w:t>
      </w:r>
    </w:p>
    <w:p w14:paraId="04148651" w14:textId="1F2DFB0B" w:rsidR="005E766F" w:rsidRDefault="00E6471D" w:rsidP="004A7D9B">
      <w:pPr>
        <w:pStyle w:val="Caption"/>
      </w:pPr>
      <w:r>
        <w:br/>
      </w:r>
      <w:bookmarkStart w:id="206" w:name="_Toc147143052"/>
      <w:r w:rsidR="004A7D9B">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6</w:t>
      </w:r>
      <w:r w:rsidR="001D6978">
        <w:fldChar w:fldCharType="end"/>
      </w:r>
      <w:r w:rsidR="004A7D9B">
        <w:t xml:space="preserve"> </w:t>
      </w:r>
      <w:r w:rsidR="004A7D9B" w:rsidRPr="00AA4503">
        <w:t xml:space="preserve">LM Training progress on 3 IMUs with </w:t>
      </w:r>
      <w:r w:rsidR="004A7D9B">
        <w:t>5</w:t>
      </w:r>
      <w:r w:rsidR="004A7D9B" w:rsidRPr="00AA4503">
        <w:t>-layer NN</w:t>
      </w:r>
      <w:bookmarkEnd w:id="206"/>
    </w:p>
    <w:tbl>
      <w:tblPr>
        <w:tblStyle w:val="TableGrid"/>
        <w:tblW w:w="0" w:type="auto"/>
        <w:tblLook w:val="04A0" w:firstRow="1" w:lastRow="0" w:firstColumn="1" w:lastColumn="0" w:noHBand="0" w:noVBand="1"/>
      </w:tblPr>
      <w:tblGrid>
        <w:gridCol w:w="2265"/>
        <w:gridCol w:w="2265"/>
        <w:gridCol w:w="2265"/>
        <w:gridCol w:w="2266"/>
      </w:tblGrid>
      <w:tr w:rsidR="005E766F" w14:paraId="3FA4A4D9" w14:textId="77777777" w:rsidTr="00D0191F">
        <w:tc>
          <w:tcPr>
            <w:tcW w:w="2265" w:type="dxa"/>
          </w:tcPr>
          <w:p w14:paraId="47F9D06F" w14:textId="77777777" w:rsidR="005E766F" w:rsidRDefault="005E766F" w:rsidP="00D0191F">
            <w:pPr>
              <w:jc w:val="center"/>
            </w:pPr>
            <w:r>
              <w:t>Unit</w:t>
            </w:r>
          </w:p>
        </w:tc>
        <w:tc>
          <w:tcPr>
            <w:tcW w:w="2265" w:type="dxa"/>
          </w:tcPr>
          <w:p w14:paraId="55BE0AD0" w14:textId="77777777" w:rsidR="005E766F" w:rsidRDefault="005E766F" w:rsidP="00D0191F">
            <w:pPr>
              <w:jc w:val="center"/>
            </w:pPr>
            <w:r>
              <w:t>Initial Value</w:t>
            </w:r>
          </w:p>
        </w:tc>
        <w:tc>
          <w:tcPr>
            <w:tcW w:w="2265" w:type="dxa"/>
          </w:tcPr>
          <w:p w14:paraId="76B1BB41" w14:textId="77777777" w:rsidR="005E766F" w:rsidRDefault="005E766F" w:rsidP="00D0191F">
            <w:pPr>
              <w:jc w:val="center"/>
            </w:pPr>
            <w:r>
              <w:t>Stopped Value</w:t>
            </w:r>
          </w:p>
        </w:tc>
        <w:tc>
          <w:tcPr>
            <w:tcW w:w="2266" w:type="dxa"/>
          </w:tcPr>
          <w:p w14:paraId="1B69A9D2" w14:textId="77777777" w:rsidR="005E766F" w:rsidRDefault="005E766F" w:rsidP="00D0191F">
            <w:pPr>
              <w:jc w:val="center"/>
            </w:pPr>
            <w:r>
              <w:t>Target Value</w:t>
            </w:r>
          </w:p>
        </w:tc>
      </w:tr>
      <w:tr w:rsidR="005E766F" w14:paraId="174BF563" w14:textId="77777777" w:rsidTr="00D0191F">
        <w:tc>
          <w:tcPr>
            <w:tcW w:w="2265" w:type="dxa"/>
          </w:tcPr>
          <w:p w14:paraId="2A54DE38" w14:textId="77777777" w:rsidR="005E766F" w:rsidRDefault="005E766F" w:rsidP="00D0191F">
            <w:pPr>
              <w:jc w:val="center"/>
            </w:pPr>
            <w:r>
              <w:t>Epoch</w:t>
            </w:r>
          </w:p>
        </w:tc>
        <w:tc>
          <w:tcPr>
            <w:tcW w:w="2265" w:type="dxa"/>
          </w:tcPr>
          <w:p w14:paraId="14DDC577" w14:textId="77777777" w:rsidR="005E766F" w:rsidRDefault="005E766F" w:rsidP="00D0191F">
            <w:pPr>
              <w:jc w:val="center"/>
            </w:pPr>
            <w:r>
              <w:t>0</w:t>
            </w:r>
          </w:p>
        </w:tc>
        <w:tc>
          <w:tcPr>
            <w:tcW w:w="2265" w:type="dxa"/>
          </w:tcPr>
          <w:p w14:paraId="1AED25C6" w14:textId="44759278" w:rsidR="005E766F" w:rsidRDefault="005E766F" w:rsidP="00D0191F">
            <w:pPr>
              <w:jc w:val="center"/>
            </w:pPr>
            <w:r>
              <w:t>17</w:t>
            </w:r>
          </w:p>
        </w:tc>
        <w:tc>
          <w:tcPr>
            <w:tcW w:w="2266" w:type="dxa"/>
          </w:tcPr>
          <w:p w14:paraId="16CED19B" w14:textId="77777777" w:rsidR="005E766F" w:rsidRDefault="005E766F" w:rsidP="00D0191F">
            <w:pPr>
              <w:jc w:val="center"/>
            </w:pPr>
            <w:r>
              <w:t>1000</w:t>
            </w:r>
          </w:p>
        </w:tc>
      </w:tr>
      <w:tr w:rsidR="005E766F" w14:paraId="46ADE4E0" w14:textId="77777777" w:rsidTr="00D0191F">
        <w:tc>
          <w:tcPr>
            <w:tcW w:w="2265" w:type="dxa"/>
          </w:tcPr>
          <w:p w14:paraId="581194C8" w14:textId="77777777" w:rsidR="005E766F" w:rsidRDefault="005E766F" w:rsidP="00D0191F">
            <w:pPr>
              <w:jc w:val="center"/>
            </w:pPr>
            <w:r>
              <w:t>Elapsed Time</w:t>
            </w:r>
          </w:p>
        </w:tc>
        <w:tc>
          <w:tcPr>
            <w:tcW w:w="2265" w:type="dxa"/>
          </w:tcPr>
          <w:p w14:paraId="358590E0" w14:textId="77777777" w:rsidR="005E766F" w:rsidRDefault="005E766F" w:rsidP="00D0191F">
            <w:pPr>
              <w:jc w:val="center"/>
            </w:pPr>
            <w:r>
              <w:t>-</w:t>
            </w:r>
          </w:p>
        </w:tc>
        <w:tc>
          <w:tcPr>
            <w:tcW w:w="2265" w:type="dxa"/>
          </w:tcPr>
          <w:p w14:paraId="6013C182" w14:textId="77777777" w:rsidR="005E766F" w:rsidRDefault="005E766F" w:rsidP="00D0191F">
            <w:pPr>
              <w:jc w:val="center"/>
            </w:pPr>
            <w:r>
              <w:t>00:00:00</w:t>
            </w:r>
          </w:p>
        </w:tc>
        <w:tc>
          <w:tcPr>
            <w:tcW w:w="2266" w:type="dxa"/>
          </w:tcPr>
          <w:p w14:paraId="70F373C9" w14:textId="77777777" w:rsidR="005E766F" w:rsidRDefault="005E766F" w:rsidP="00D0191F">
            <w:pPr>
              <w:jc w:val="center"/>
            </w:pPr>
            <w:r>
              <w:t>-</w:t>
            </w:r>
          </w:p>
        </w:tc>
      </w:tr>
      <w:tr w:rsidR="005E766F" w14:paraId="649A16D3" w14:textId="77777777" w:rsidTr="00D0191F">
        <w:tc>
          <w:tcPr>
            <w:tcW w:w="2265" w:type="dxa"/>
          </w:tcPr>
          <w:p w14:paraId="18322CC9" w14:textId="77777777" w:rsidR="005E766F" w:rsidRDefault="005E766F" w:rsidP="00D0191F">
            <w:pPr>
              <w:jc w:val="center"/>
            </w:pPr>
            <w:r>
              <w:t>Performance</w:t>
            </w:r>
          </w:p>
        </w:tc>
        <w:tc>
          <w:tcPr>
            <w:tcW w:w="2265" w:type="dxa"/>
          </w:tcPr>
          <w:p w14:paraId="57ECD277" w14:textId="12972D4B" w:rsidR="005E766F" w:rsidRDefault="005E766F" w:rsidP="00D0191F">
            <w:pPr>
              <w:jc w:val="center"/>
            </w:pPr>
            <w:r>
              <w:t>0.76</w:t>
            </w:r>
          </w:p>
        </w:tc>
        <w:tc>
          <w:tcPr>
            <w:tcW w:w="2265" w:type="dxa"/>
          </w:tcPr>
          <w:p w14:paraId="335308F5" w14:textId="798155B3" w:rsidR="005E766F" w:rsidRDefault="005E766F" w:rsidP="00D0191F">
            <w:pPr>
              <w:jc w:val="center"/>
            </w:pPr>
            <w:r>
              <w:t>0.042</w:t>
            </w:r>
          </w:p>
        </w:tc>
        <w:tc>
          <w:tcPr>
            <w:tcW w:w="2266" w:type="dxa"/>
          </w:tcPr>
          <w:p w14:paraId="138B5DCC" w14:textId="77777777" w:rsidR="005E766F" w:rsidRDefault="005E766F" w:rsidP="00D0191F">
            <w:pPr>
              <w:jc w:val="center"/>
            </w:pPr>
            <w:r>
              <w:t>0</w:t>
            </w:r>
          </w:p>
        </w:tc>
      </w:tr>
      <w:tr w:rsidR="005E766F" w14:paraId="3E965D95" w14:textId="77777777" w:rsidTr="00D0191F">
        <w:tc>
          <w:tcPr>
            <w:tcW w:w="2265" w:type="dxa"/>
          </w:tcPr>
          <w:p w14:paraId="066A93F1" w14:textId="77777777" w:rsidR="005E766F" w:rsidRDefault="005E766F" w:rsidP="00D0191F">
            <w:pPr>
              <w:jc w:val="center"/>
            </w:pPr>
            <w:r>
              <w:t>Gradient</w:t>
            </w:r>
          </w:p>
        </w:tc>
        <w:tc>
          <w:tcPr>
            <w:tcW w:w="2265" w:type="dxa"/>
          </w:tcPr>
          <w:p w14:paraId="41BA3E9F" w14:textId="6BA51ECC" w:rsidR="005E766F" w:rsidRDefault="005E766F" w:rsidP="00D0191F">
            <w:pPr>
              <w:jc w:val="center"/>
            </w:pPr>
            <w:r>
              <w:t>1.22</w:t>
            </w:r>
          </w:p>
        </w:tc>
        <w:tc>
          <w:tcPr>
            <w:tcW w:w="2265" w:type="dxa"/>
          </w:tcPr>
          <w:p w14:paraId="21012AD6" w14:textId="1EAF0FAD" w:rsidR="005E766F" w:rsidRDefault="005E766F" w:rsidP="00D0191F">
            <w:pPr>
              <w:jc w:val="center"/>
            </w:pPr>
            <w:r>
              <w:t>0.00111</w:t>
            </w:r>
          </w:p>
        </w:tc>
        <w:tc>
          <w:tcPr>
            <w:tcW w:w="2266" w:type="dxa"/>
          </w:tcPr>
          <w:p w14:paraId="44D51BC0" w14:textId="77777777" w:rsidR="005E766F" w:rsidRDefault="005E766F" w:rsidP="00D0191F">
            <w:pPr>
              <w:jc w:val="center"/>
            </w:pPr>
            <w:r>
              <w:t>1e -07</w:t>
            </w:r>
          </w:p>
        </w:tc>
      </w:tr>
      <w:tr w:rsidR="005E766F" w14:paraId="16CBE70A" w14:textId="77777777" w:rsidTr="00D0191F">
        <w:tc>
          <w:tcPr>
            <w:tcW w:w="2265" w:type="dxa"/>
          </w:tcPr>
          <w:p w14:paraId="2990E5E3" w14:textId="77777777" w:rsidR="005E766F" w:rsidRDefault="005E766F" w:rsidP="00D0191F">
            <w:pPr>
              <w:jc w:val="center"/>
            </w:pPr>
            <w:r>
              <w:t>Mu</w:t>
            </w:r>
          </w:p>
        </w:tc>
        <w:tc>
          <w:tcPr>
            <w:tcW w:w="2265" w:type="dxa"/>
          </w:tcPr>
          <w:p w14:paraId="36CFF741" w14:textId="77777777" w:rsidR="005E766F" w:rsidRDefault="005E766F" w:rsidP="00D0191F">
            <w:pPr>
              <w:jc w:val="center"/>
            </w:pPr>
            <w:r>
              <w:t>0.001</w:t>
            </w:r>
          </w:p>
        </w:tc>
        <w:tc>
          <w:tcPr>
            <w:tcW w:w="2265" w:type="dxa"/>
          </w:tcPr>
          <w:p w14:paraId="634D3E85" w14:textId="3ED9759D" w:rsidR="005E766F" w:rsidRDefault="005E766F" w:rsidP="00D0191F">
            <w:pPr>
              <w:jc w:val="center"/>
            </w:pPr>
            <w:r>
              <w:t>1e-06</w:t>
            </w:r>
          </w:p>
        </w:tc>
        <w:tc>
          <w:tcPr>
            <w:tcW w:w="2266" w:type="dxa"/>
          </w:tcPr>
          <w:p w14:paraId="25646037" w14:textId="77777777" w:rsidR="005E766F" w:rsidRDefault="005E766F" w:rsidP="00D0191F">
            <w:pPr>
              <w:jc w:val="center"/>
            </w:pPr>
            <w:r>
              <w:t>1e+10</w:t>
            </w:r>
          </w:p>
        </w:tc>
      </w:tr>
      <w:tr w:rsidR="005E766F" w14:paraId="2B700F61" w14:textId="77777777" w:rsidTr="00D0191F">
        <w:tc>
          <w:tcPr>
            <w:tcW w:w="2265" w:type="dxa"/>
          </w:tcPr>
          <w:p w14:paraId="276B21EF" w14:textId="77777777" w:rsidR="005E766F" w:rsidRDefault="005E766F" w:rsidP="00D0191F">
            <w:pPr>
              <w:jc w:val="center"/>
            </w:pPr>
            <w:r>
              <w:t>Validation Checks</w:t>
            </w:r>
          </w:p>
        </w:tc>
        <w:tc>
          <w:tcPr>
            <w:tcW w:w="2265" w:type="dxa"/>
          </w:tcPr>
          <w:p w14:paraId="5401833F" w14:textId="77777777" w:rsidR="005E766F" w:rsidRDefault="005E766F" w:rsidP="00D0191F">
            <w:pPr>
              <w:jc w:val="center"/>
            </w:pPr>
            <w:r>
              <w:t>0</w:t>
            </w:r>
          </w:p>
        </w:tc>
        <w:tc>
          <w:tcPr>
            <w:tcW w:w="2265" w:type="dxa"/>
          </w:tcPr>
          <w:p w14:paraId="5914F548" w14:textId="77777777" w:rsidR="005E766F" w:rsidRDefault="005E766F" w:rsidP="00D0191F">
            <w:pPr>
              <w:jc w:val="center"/>
            </w:pPr>
            <w:r>
              <w:t>6</w:t>
            </w:r>
          </w:p>
        </w:tc>
        <w:tc>
          <w:tcPr>
            <w:tcW w:w="2266" w:type="dxa"/>
          </w:tcPr>
          <w:p w14:paraId="1412AC7E" w14:textId="77777777" w:rsidR="005E766F" w:rsidRDefault="005E766F" w:rsidP="00D0191F">
            <w:pPr>
              <w:jc w:val="center"/>
            </w:pPr>
            <w:r>
              <w:t>6</w:t>
            </w:r>
          </w:p>
        </w:tc>
      </w:tr>
    </w:tbl>
    <w:p w14:paraId="050AB929" w14:textId="6DA04CF3" w:rsidR="005E766F" w:rsidRDefault="005E766F" w:rsidP="004A7D9B">
      <w:pPr>
        <w:pStyle w:val="Caption"/>
      </w:pPr>
      <w:r>
        <w:br/>
      </w:r>
      <w:bookmarkStart w:id="207" w:name="_Toc147143053"/>
      <w:r w:rsidR="004A7D9B">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7</w:t>
      </w:r>
      <w:r w:rsidR="001D6978">
        <w:fldChar w:fldCharType="end"/>
      </w:r>
      <w:r w:rsidR="004A7D9B">
        <w:t xml:space="preserve"> </w:t>
      </w:r>
      <w:r w:rsidR="004A7D9B" w:rsidRPr="00DA7DF7">
        <w:t>LM Training r</w:t>
      </w:r>
      <w:r w:rsidR="004A7D9B">
        <w:t>esults</w:t>
      </w:r>
      <w:r w:rsidR="004A7D9B" w:rsidRPr="00DA7DF7">
        <w:t xml:space="preserve"> on 3 IMUs with </w:t>
      </w:r>
      <w:r w:rsidR="004A7D9B">
        <w:t>5</w:t>
      </w:r>
      <w:r w:rsidR="004A7D9B" w:rsidRPr="00DA7DF7">
        <w:t>-layer NN</w:t>
      </w:r>
      <w:bookmarkEnd w:id="207"/>
    </w:p>
    <w:tbl>
      <w:tblPr>
        <w:tblStyle w:val="TableGrid"/>
        <w:tblW w:w="0" w:type="auto"/>
        <w:tblLook w:val="04A0" w:firstRow="1" w:lastRow="0" w:firstColumn="1" w:lastColumn="0" w:noHBand="0" w:noVBand="1"/>
      </w:tblPr>
      <w:tblGrid>
        <w:gridCol w:w="2265"/>
        <w:gridCol w:w="2265"/>
        <w:gridCol w:w="2265"/>
        <w:gridCol w:w="2266"/>
      </w:tblGrid>
      <w:tr w:rsidR="005E766F" w14:paraId="6901F3A2" w14:textId="77777777" w:rsidTr="00D0191F">
        <w:tc>
          <w:tcPr>
            <w:tcW w:w="2265" w:type="dxa"/>
          </w:tcPr>
          <w:p w14:paraId="076E00DC" w14:textId="77777777" w:rsidR="005E766F" w:rsidRDefault="005E766F" w:rsidP="00D0191F">
            <w:pPr>
              <w:jc w:val="center"/>
            </w:pPr>
          </w:p>
        </w:tc>
        <w:tc>
          <w:tcPr>
            <w:tcW w:w="2265" w:type="dxa"/>
          </w:tcPr>
          <w:p w14:paraId="2223BCC8" w14:textId="7FB003BE" w:rsidR="005E766F" w:rsidRDefault="005E766F" w:rsidP="00D0191F">
            <w:pPr>
              <w:jc w:val="center"/>
            </w:pPr>
            <w:r>
              <w:t>Observations</w:t>
            </w:r>
          </w:p>
        </w:tc>
        <w:tc>
          <w:tcPr>
            <w:tcW w:w="2265" w:type="dxa"/>
          </w:tcPr>
          <w:p w14:paraId="500E1BB9" w14:textId="77777777" w:rsidR="005E766F" w:rsidRDefault="005E766F" w:rsidP="00D0191F">
            <w:pPr>
              <w:jc w:val="center"/>
            </w:pPr>
            <w:r>
              <w:t>MSE</w:t>
            </w:r>
          </w:p>
        </w:tc>
        <w:tc>
          <w:tcPr>
            <w:tcW w:w="2266" w:type="dxa"/>
          </w:tcPr>
          <w:p w14:paraId="484A6498" w14:textId="77777777" w:rsidR="005E766F" w:rsidRDefault="005E766F" w:rsidP="00D0191F">
            <w:pPr>
              <w:jc w:val="center"/>
            </w:pPr>
            <w:r>
              <w:t>R</w:t>
            </w:r>
          </w:p>
        </w:tc>
      </w:tr>
      <w:tr w:rsidR="005E766F" w14:paraId="03BDE0AC" w14:textId="77777777" w:rsidTr="00D0191F">
        <w:tc>
          <w:tcPr>
            <w:tcW w:w="2265" w:type="dxa"/>
          </w:tcPr>
          <w:p w14:paraId="0AEC7495" w14:textId="77777777" w:rsidR="005E766F" w:rsidRDefault="005E766F" w:rsidP="00D0191F">
            <w:pPr>
              <w:jc w:val="center"/>
            </w:pPr>
            <w:r>
              <w:t>Training</w:t>
            </w:r>
          </w:p>
        </w:tc>
        <w:tc>
          <w:tcPr>
            <w:tcW w:w="2265" w:type="dxa"/>
          </w:tcPr>
          <w:p w14:paraId="2C412CBB" w14:textId="77777777" w:rsidR="005E766F" w:rsidRDefault="005E766F" w:rsidP="00D0191F">
            <w:pPr>
              <w:jc w:val="center"/>
            </w:pPr>
            <w:r>
              <w:t>3499</w:t>
            </w:r>
          </w:p>
        </w:tc>
        <w:tc>
          <w:tcPr>
            <w:tcW w:w="2265" w:type="dxa"/>
          </w:tcPr>
          <w:p w14:paraId="5B5DC90A" w14:textId="09988485" w:rsidR="005E766F" w:rsidRDefault="005E766F" w:rsidP="00D0191F">
            <w:pPr>
              <w:jc w:val="center"/>
            </w:pPr>
            <w:r>
              <w:t>0.0427</w:t>
            </w:r>
          </w:p>
        </w:tc>
        <w:tc>
          <w:tcPr>
            <w:tcW w:w="2266" w:type="dxa"/>
          </w:tcPr>
          <w:p w14:paraId="37F66CEF" w14:textId="2BBC7EBA" w:rsidR="005E766F" w:rsidRDefault="005E766F" w:rsidP="00D0191F">
            <w:pPr>
              <w:jc w:val="center"/>
            </w:pPr>
            <w:r>
              <w:t>0.9239</w:t>
            </w:r>
          </w:p>
        </w:tc>
      </w:tr>
      <w:tr w:rsidR="005E766F" w14:paraId="1B266FE0" w14:textId="77777777" w:rsidTr="00D0191F">
        <w:tc>
          <w:tcPr>
            <w:tcW w:w="2265" w:type="dxa"/>
          </w:tcPr>
          <w:p w14:paraId="2660E3C7" w14:textId="77777777" w:rsidR="005E766F" w:rsidRDefault="005E766F" w:rsidP="00D0191F">
            <w:pPr>
              <w:jc w:val="center"/>
            </w:pPr>
            <w:r>
              <w:t>Validation</w:t>
            </w:r>
          </w:p>
        </w:tc>
        <w:tc>
          <w:tcPr>
            <w:tcW w:w="2265" w:type="dxa"/>
          </w:tcPr>
          <w:p w14:paraId="6E0F1318" w14:textId="77777777" w:rsidR="005E766F" w:rsidRDefault="005E766F" w:rsidP="00D0191F">
            <w:pPr>
              <w:jc w:val="center"/>
            </w:pPr>
            <w:r>
              <w:t>750</w:t>
            </w:r>
          </w:p>
        </w:tc>
        <w:tc>
          <w:tcPr>
            <w:tcW w:w="2265" w:type="dxa"/>
          </w:tcPr>
          <w:p w14:paraId="535C7CB3" w14:textId="4814DDD7" w:rsidR="005E766F" w:rsidRDefault="005E766F" w:rsidP="00D0191F">
            <w:pPr>
              <w:jc w:val="center"/>
            </w:pPr>
            <w:r>
              <w:t>0.0407</w:t>
            </w:r>
          </w:p>
        </w:tc>
        <w:tc>
          <w:tcPr>
            <w:tcW w:w="2266" w:type="dxa"/>
          </w:tcPr>
          <w:p w14:paraId="1E28B7F8" w14:textId="6A4BF64C" w:rsidR="005E766F" w:rsidRDefault="005E766F" w:rsidP="00D0191F">
            <w:pPr>
              <w:jc w:val="center"/>
            </w:pPr>
            <w:r>
              <w:t>0.9277</w:t>
            </w:r>
          </w:p>
        </w:tc>
      </w:tr>
      <w:tr w:rsidR="005E766F" w14:paraId="625E7412" w14:textId="77777777" w:rsidTr="00D0191F">
        <w:tc>
          <w:tcPr>
            <w:tcW w:w="2265" w:type="dxa"/>
          </w:tcPr>
          <w:p w14:paraId="2C9EA27E" w14:textId="77777777" w:rsidR="005E766F" w:rsidRDefault="005E766F" w:rsidP="00D0191F">
            <w:pPr>
              <w:jc w:val="center"/>
            </w:pPr>
            <w:r>
              <w:t>Test</w:t>
            </w:r>
          </w:p>
        </w:tc>
        <w:tc>
          <w:tcPr>
            <w:tcW w:w="2265" w:type="dxa"/>
          </w:tcPr>
          <w:p w14:paraId="5CCC8580" w14:textId="77777777" w:rsidR="005E766F" w:rsidRDefault="005E766F" w:rsidP="00D0191F">
            <w:pPr>
              <w:jc w:val="center"/>
            </w:pPr>
            <w:r>
              <w:t>750</w:t>
            </w:r>
          </w:p>
        </w:tc>
        <w:tc>
          <w:tcPr>
            <w:tcW w:w="2265" w:type="dxa"/>
          </w:tcPr>
          <w:p w14:paraId="2D2A7583" w14:textId="0B4DC25C" w:rsidR="005E766F" w:rsidRDefault="005E766F" w:rsidP="00D0191F">
            <w:pPr>
              <w:jc w:val="center"/>
            </w:pPr>
            <w:r>
              <w:t>0.0442</w:t>
            </w:r>
          </w:p>
        </w:tc>
        <w:tc>
          <w:tcPr>
            <w:tcW w:w="2266" w:type="dxa"/>
          </w:tcPr>
          <w:p w14:paraId="50EAFFA6" w14:textId="07A8C56A" w:rsidR="005E766F" w:rsidRDefault="005E766F" w:rsidP="00D0191F">
            <w:pPr>
              <w:jc w:val="center"/>
            </w:pPr>
            <w:r>
              <w:t>0.9235</w:t>
            </w:r>
          </w:p>
        </w:tc>
      </w:tr>
    </w:tbl>
    <w:p w14:paraId="76C27212" w14:textId="77777777" w:rsidR="005E766F" w:rsidRDefault="005E766F" w:rsidP="005E766F">
      <w:pPr>
        <w:pStyle w:val="BodyText"/>
        <w:spacing w:line="240" w:lineRule="auto"/>
      </w:pPr>
    </w:p>
    <w:p w14:paraId="496C3848" w14:textId="77777777" w:rsidR="00B03033" w:rsidRDefault="00B03033" w:rsidP="005E766F">
      <w:pPr>
        <w:pStyle w:val="BodyText"/>
        <w:spacing w:line="240" w:lineRule="auto"/>
      </w:pPr>
    </w:p>
    <w:p w14:paraId="2B78D617" w14:textId="77777777" w:rsidR="00744898" w:rsidRDefault="00744898">
      <w:pPr>
        <w:rPr>
          <w:rFonts w:ascii="Calibri" w:hAnsi="Calibri" w:cs="Calibri"/>
          <w:b/>
          <w:bCs/>
          <w:sz w:val="26"/>
          <w:szCs w:val="26"/>
        </w:rPr>
      </w:pPr>
      <w:bookmarkStart w:id="208" w:name="_Toc146552354"/>
      <w:r>
        <w:br w:type="page"/>
      </w:r>
    </w:p>
    <w:p w14:paraId="29568165" w14:textId="72BBD8CB" w:rsidR="00550C7C" w:rsidRDefault="00325301" w:rsidP="00325301">
      <w:pPr>
        <w:pStyle w:val="Heading3"/>
        <w:rPr>
          <w:noProof w:val="0"/>
        </w:rPr>
      </w:pPr>
      <w:r w:rsidRPr="00280F56">
        <w:rPr>
          <w:noProof w:val="0"/>
        </w:rPr>
        <w:lastRenderedPageBreak/>
        <w:t xml:space="preserve">Neural network of a varied-motion vehicle: All </w:t>
      </w:r>
      <w:r w:rsidR="002C0374">
        <w:rPr>
          <w:noProof w:val="0"/>
        </w:rPr>
        <w:t>IMUs</w:t>
      </w:r>
      <w:bookmarkEnd w:id="208"/>
    </w:p>
    <w:p w14:paraId="5E16FF4F" w14:textId="2C710F79" w:rsidR="00845111" w:rsidRDefault="00E6471D" w:rsidP="00845111">
      <w:pPr>
        <w:pStyle w:val="BodyText"/>
        <w:spacing w:line="240" w:lineRule="auto"/>
      </w:pPr>
      <w:r>
        <w:br/>
      </w:r>
      <w:r w:rsidR="00D24AF6">
        <w:t xml:space="preserve">Results from training with the Levenberg-Marquardt training method on a 10-layer NN with 5 IMU inputs are shown in Tables </w:t>
      </w:r>
      <w:r w:rsidR="003744E0">
        <w:t>4.26 and 4.27</w:t>
      </w:r>
      <w:r w:rsidR="00845111">
        <w:t xml:space="preserve">. </w:t>
      </w:r>
      <w:r w:rsidR="00E50DA1">
        <w:t>MATLAB</w:t>
      </w:r>
      <w:r w:rsidR="00845111">
        <w:t xml:space="preserve"> used </w:t>
      </w:r>
      <w:r w:rsidR="00090DA5">
        <w:t>13.6</w:t>
      </w:r>
      <w:r w:rsidR="00845111">
        <w:t>% of CPU time and 2</w:t>
      </w:r>
      <w:r w:rsidR="00090DA5">
        <w:t>42</w:t>
      </w:r>
      <w:r w:rsidR="00845111">
        <w:t>Mb of RAM during the process.</w:t>
      </w:r>
    </w:p>
    <w:p w14:paraId="3A6A23A2" w14:textId="732262D3" w:rsidR="00D24AF6" w:rsidRDefault="004A7D9B" w:rsidP="004A7D9B">
      <w:pPr>
        <w:pStyle w:val="Caption"/>
      </w:pPr>
      <w:bookmarkStart w:id="209" w:name="_Toc147143054"/>
      <w:r>
        <w:t xml:space="preserve">Table </w:t>
      </w:r>
      <w:r w:rsidR="001D6978">
        <w:fldChar w:fldCharType="begin"/>
      </w:r>
      <w:r w:rsidR="001D6978">
        <w:instrText xml:space="preserve"> STYLEREF 1 \s </w:instrText>
      </w:r>
      <w:r w:rsidR="001D6978">
        <w:fldChar w:fldCharType="separate"/>
      </w:r>
      <w:r w:rsidR="001D6978">
        <w:t>4</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8</w:t>
      </w:r>
      <w:r w:rsidR="001D6978">
        <w:fldChar w:fldCharType="end"/>
      </w:r>
      <w:r>
        <w:t xml:space="preserve"> LM </w:t>
      </w:r>
      <w:r w:rsidRPr="0016738D">
        <w:t xml:space="preserve">Training progress on </w:t>
      </w:r>
      <w:r>
        <w:t>5</w:t>
      </w:r>
      <w:r w:rsidRPr="0016738D">
        <w:t xml:space="preserve"> IMUs with </w:t>
      </w:r>
      <w:r>
        <w:t>10</w:t>
      </w:r>
      <w:r w:rsidRPr="0016738D">
        <w:t>-layer NN</w:t>
      </w:r>
      <w:bookmarkEnd w:id="209"/>
    </w:p>
    <w:tbl>
      <w:tblPr>
        <w:tblStyle w:val="TableGrid"/>
        <w:tblW w:w="0" w:type="auto"/>
        <w:tblLook w:val="04A0" w:firstRow="1" w:lastRow="0" w:firstColumn="1" w:lastColumn="0" w:noHBand="0" w:noVBand="1"/>
      </w:tblPr>
      <w:tblGrid>
        <w:gridCol w:w="2265"/>
        <w:gridCol w:w="2265"/>
        <w:gridCol w:w="2265"/>
        <w:gridCol w:w="2266"/>
      </w:tblGrid>
      <w:tr w:rsidR="00D24AF6" w14:paraId="3BD5E5FE" w14:textId="77777777" w:rsidTr="00D0191F">
        <w:tc>
          <w:tcPr>
            <w:tcW w:w="2265" w:type="dxa"/>
          </w:tcPr>
          <w:p w14:paraId="14E5D0F3" w14:textId="77777777" w:rsidR="00D24AF6" w:rsidRDefault="00D24AF6" w:rsidP="00D0191F">
            <w:pPr>
              <w:jc w:val="center"/>
            </w:pPr>
            <w:r>
              <w:t>Unit</w:t>
            </w:r>
          </w:p>
        </w:tc>
        <w:tc>
          <w:tcPr>
            <w:tcW w:w="2265" w:type="dxa"/>
          </w:tcPr>
          <w:p w14:paraId="4F8DBE9C" w14:textId="77777777" w:rsidR="00D24AF6" w:rsidRDefault="00D24AF6" w:rsidP="00D0191F">
            <w:pPr>
              <w:jc w:val="center"/>
            </w:pPr>
            <w:r>
              <w:t>Initial Value</w:t>
            </w:r>
          </w:p>
        </w:tc>
        <w:tc>
          <w:tcPr>
            <w:tcW w:w="2265" w:type="dxa"/>
          </w:tcPr>
          <w:p w14:paraId="0BD659B1" w14:textId="77777777" w:rsidR="00D24AF6" w:rsidRDefault="00D24AF6" w:rsidP="00D0191F">
            <w:pPr>
              <w:jc w:val="center"/>
            </w:pPr>
            <w:r>
              <w:t>Stopped Value</w:t>
            </w:r>
          </w:p>
        </w:tc>
        <w:tc>
          <w:tcPr>
            <w:tcW w:w="2266" w:type="dxa"/>
          </w:tcPr>
          <w:p w14:paraId="393B87CF" w14:textId="77777777" w:rsidR="00D24AF6" w:rsidRDefault="00D24AF6" w:rsidP="00D0191F">
            <w:pPr>
              <w:jc w:val="center"/>
            </w:pPr>
            <w:r>
              <w:t>Target Value</w:t>
            </w:r>
          </w:p>
        </w:tc>
      </w:tr>
      <w:tr w:rsidR="00D24AF6" w14:paraId="317EDB51" w14:textId="77777777" w:rsidTr="00D0191F">
        <w:tc>
          <w:tcPr>
            <w:tcW w:w="2265" w:type="dxa"/>
          </w:tcPr>
          <w:p w14:paraId="17E51A4B" w14:textId="77777777" w:rsidR="00D24AF6" w:rsidRDefault="00D24AF6" w:rsidP="00D0191F">
            <w:pPr>
              <w:jc w:val="center"/>
            </w:pPr>
            <w:r>
              <w:t>Epoch</w:t>
            </w:r>
          </w:p>
        </w:tc>
        <w:tc>
          <w:tcPr>
            <w:tcW w:w="2265" w:type="dxa"/>
          </w:tcPr>
          <w:p w14:paraId="4B2E5AA1" w14:textId="77777777" w:rsidR="00D24AF6" w:rsidRDefault="00D24AF6" w:rsidP="00D0191F">
            <w:pPr>
              <w:jc w:val="center"/>
            </w:pPr>
            <w:r>
              <w:t>0</w:t>
            </w:r>
          </w:p>
        </w:tc>
        <w:tc>
          <w:tcPr>
            <w:tcW w:w="2265" w:type="dxa"/>
          </w:tcPr>
          <w:p w14:paraId="4C57B2D8" w14:textId="6B3235F7" w:rsidR="00D24AF6" w:rsidRDefault="00D24AF6" w:rsidP="00D0191F">
            <w:pPr>
              <w:jc w:val="center"/>
            </w:pPr>
            <w:r>
              <w:t>11</w:t>
            </w:r>
          </w:p>
        </w:tc>
        <w:tc>
          <w:tcPr>
            <w:tcW w:w="2266" w:type="dxa"/>
          </w:tcPr>
          <w:p w14:paraId="5B74F8EF" w14:textId="77777777" w:rsidR="00D24AF6" w:rsidRDefault="00D24AF6" w:rsidP="00D0191F">
            <w:pPr>
              <w:jc w:val="center"/>
            </w:pPr>
            <w:r>
              <w:t>1000</w:t>
            </w:r>
          </w:p>
        </w:tc>
      </w:tr>
      <w:tr w:rsidR="00D24AF6" w14:paraId="4BA3009B" w14:textId="77777777" w:rsidTr="00D0191F">
        <w:tc>
          <w:tcPr>
            <w:tcW w:w="2265" w:type="dxa"/>
          </w:tcPr>
          <w:p w14:paraId="6AB07AE1" w14:textId="77777777" w:rsidR="00D24AF6" w:rsidRDefault="00D24AF6" w:rsidP="00D0191F">
            <w:pPr>
              <w:jc w:val="center"/>
            </w:pPr>
            <w:r>
              <w:t>Elapsed Time</w:t>
            </w:r>
          </w:p>
        </w:tc>
        <w:tc>
          <w:tcPr>
            <w:tcW w:w="2265" w:type="dxa"/>
          </w:tcPr>
          <w:p w14:paraId="0F66FC62" w14:textId="77777777" w:rsidR="00D24AF6" w:rsidRDefault="00D24AF6" w:rsidP="00D0191F">
            <w:pPr>
              <w:jc w:val="center"/>
            </w:pPr>
            <w:r>
              <w:t>-</w:t>
            </w:r>
          </w:p>
        </w:tc>
        <w:tc>
          <w:tcPr>
            <w:tcW w:w="2265" w:type="dxa"/>
          </w:tcPr>
          <w:p w14:paraId="7CECEBA1" w14:textId="77777777" w:rsidR="00D24AF6" w:rsidRDefault="00D24AF6" w:rsidP="00D0191F">
            <w:pPr>
              <w:jc w:val="center"/>
            </w:pPr>
            <w:r>
              <w:t>00:00:00</w:t>
            </w:r>
          </w:p>
        </w:tc>
        <w:tc>
          <w:tcPr>
            <w:tcW w:w="2266" w:type="dxa"/>
          </w:tcPr>
          <w:p w14:paraId="281869E3" w14:textId="77777777" w:rsidR="00D24AF6" w:rsidRDefault="00D24AF6" w:rsidP="00D0191F">
            <w:pPr>
              <w:jc w:val="center"/>
            </w:pPr>
            <w:r>
              <w:t>-</w:t>
            </w:r>
          </w:p>
        </w:tc>
      </w:tr>
      <w:tr w:rsidR="00D24AF6" w14:paraId="7855E395" w14:textId="77777777" w:rsidTr="00D0191F">
        <w:tc>
          <w:tcPr>
            <w:tcW w:w="2265" w:type="dxa"/>
          </w:tcPr>
          <w:p w14:paraId="475B1DAA" w14:textId="77777777" w:rsidR="00D24AF6" w:rsidRDefault="00D24AF6" w:rsidP="00D0191F">
            <w:pPr>
              <w:jc w:val="center"/>
            </w:pPr>
            <w:r>
              <w:t>Performance</w:t>
            </w:r>
          </w:p>
        </w:tc>
        <w:tc>
          <w:tcPr>
            <w:tcW w:w="2265" w:type="dxa"/>
          </w:tcPr>
          <w:p w14:paraId="0D8DD70E" w14:textId="2CB0037A" w:rsidR="00D24AF6" w:rsidRDefault="00D24AF6" w:rsidP="00D0191F">
            <w:pPr>
              <w:jc w:val="center"/>
            </w:pPr>
            <w:r>
              <w:t>2.4</w:t>
            </w:r>
          </w:p>
        </w:tc>
        <w:tc>
          <w:tcPr>
            <w:tcW w:w="2265" w:type="dxa"/>
          </w:tcPr>
          <w:p w14:paraId="157FF4D4" w14:textId="49508B50" w:rsidR="00D24AF6" w:rsidRDefault="00D24AF6" w:rsidP="00D0191F">
            <w:pPr>
              <w:jc w:val="center"/>
            </w:pPr>
            <w:r>
              <w:t>0.0386</w:t>
            </w:r>
          </w:p>
        </w:tc>
        <w:tc>
          <w:tcPr>
            <w:tcW w:w="2266" w:type="dxa"/>
          </w:tcPr>
          <w:p w14:paraId="68E01A17" w14:textId="77777777" w:rsidR="00D24AF6" w:rsidRDefault="00D24AF6" w:rsidP="00D0191F">
            <w:pPr>
              <w:jc w:val="center"/>
            </w:pPr>
            <w:r>
              <w:t>0</w:t>
            </w:r>
          </w:p>
        </w:tc>
      </w:tr>
      <w:tr w:rsidR="00D24AF6" w14:paraId="57067BCF" w14:textId="77777777" w:rsidTr="00D0191F">
        <w:tc>
          <w:tcPr>
            <w:tcW w:w="2265" w:type="dxa"/>
          </w:tcPr>
          <w:p w14:paraId="1208B54E" w14:textId="77777777" w:rsidR="00D24AF6" w:rsidRDefault="00D24AF6" w:rsidP="00D0191F">
            <w:pPr>
              <w:jc w:val="center"/>
            </w:pPr>
            <w:r>
              <w:t>Gradient</w:t>
            </w:r>
          </w:p>
        </w:tc>
        <w:tc>
          <w:tcPr>
            <w:tcW w:w="2265" w:type="dxa"/>
          </w:tcPr>
          <w:p w14:paraId="732033A5" w14:textId="69CBBA08" w:rsidR="00D24AF6" w:rsidRDefault="00D24AF6" w:rsidP="00D0191F">
            <w:pPr>
              <w:jc w:val="center"/>
            </w:pPr>
            <w:r>
              <w:t>4.75</w:t>
            </w:r>
          </w:p>
        </w:tc>
        <w:tc>
          <w:tcPr>
            <w:tcW w:w="2265" w:type="dxa"/>
          </w:tcPr>
          <w:p w14:paraId="356A37A1" w14:textId="0CF21491" w:rsidR="00D24AF6" w:rsidRDefault="00D24AF6" w:rsidP="00D0191F">
            <w:pPr>
              <w:jc w:val="center"/>
            </w:pPr>
            <w:r>
              <w:t>0.00179</w:t>
            </w:r>
          </w:p>
        </w:tc>
        <w:tc>
          <w:tcPr>
            <w:tcW w:w="2266" w:type="dxa"/>
          </w:tcPr>
          <w:p w14:paraId="46E4EA8A" w14:textId="62A1699F" w:rsidR="00D24AF6" w:rsidRDefault="00D24AF6" w:rsidP="00D0191F">
            <w:pPr>
              <w:jc w:val="center"/>
            </w:pPr>
            <w:r>
              <w:t>1e-07</w:t>
            </w:r>
          </w:p>
        </w:tc>
      </w:tr>
      <w:tr w:rsidR="00D24AF6" w14:paraId="2A8AD965" w14:textId="77777777" w:rsidTr="00D0191F">
        <w:tc>
          <w:tcPr>
            <w:tcW w:w="2265" w:type="dxa"/>
          </w:tcPr>
          <w:p w14:paraId="59616A41" w14:textId="694C7E57" w:rsidR="00D24AF6" w:rsidRDefault="00D24AF6" w:rsidP="00D0191F">
            <w:pPr>
              <w:jc w:val="center"/>
            </w:pPr>
            <w:r>
              <w:t>Mu</w:t>
            </w:r>
          </w:p>
        </w:tc>
        <w:tc>
          <w:tcPr>
            <w:tcW w:w="2265" w:type="dxa"/>
          </w:tcPr>
          <w:p w14:paraId="09363089" w14:textId="76CB3A40" w:rsidR="00D24AF6" w:rsidRDefault="00D24AF6" w:rsidP="00D0191F">
            <w:pPr>
              <w:jc w:val="center"/>
            </w:pPr>
            <w:r>
              <w:t>0.001</w:t>
            </w:r>
          </w:p>
        </w:tc>
        <w:tc>
          <w:tcPr>
            <w:tcW w:w="2265" w:type="dxa"/>
          </w:tcPr>
          <w:p w14:paraId="7EF0A0FA" w14:textId="7232157B" w:rsidR="00D24AF6" w:rsidRDefault="00D24AF6" w:rsidP="00D0191F">
            <w:pPr>
              <w:jc w:val="center"/>
            </w:pPr>
            <w:r>
              <w:t>0.0001</w:t>
            </w:r>
          </w:p>
        </w:tc>
        <w:tc>
          <w:tcPr>
            <w:tcW w:w="2266" w:type="dxa"/>
          </w:tcPr>
          <w:p w14:paraId="705C9346" w14:textId="2428BA62" w:rsidR="00D24AF6" w:rsidRDefault="00D24AF6" w:rsidP="00D0191F">
            <w:pPr>
              <w:jc w:val="center"/>
            </w:pPr>
            <w:r>
              <w:t>1e+10</w:t>
            </w:r>
          </w:p>
        </w:tc>
      </w:tr>
      <w:tr w:rsidR="00D24AF6" w14:paraId="487B2735" w14:textId="77777777" w:rsidTr="00D0191F">
        <w:tc>
          <w:tcPr>
            <w:tcW w:w="2265" w:type="dxa"/>
          </w:tcPr>
          <w:p w14:paraId="2EC89F93" w14:textId="77777777" w:rsidR="00D24AF6" w:rsidRDefault="00D24AF6" w:rsidP="00D0191F">
            <w:pPr>
              <w:jc w:val="center"/>
            </w:pPr>
            <w:r>
              <w:t>Validation Checks</w:t>
            </w:r>
          </w:p>
        </w:tc>
        <w:tc>
          <w:tcPr>
            <w:tcW w:w="2265" w:type="dxa"/>
          </w:tcPr>
          <w:p w14:paraId="619E890A" w14:textId="77777777" w:rsidR="00D24AF6" w:rsidRDefault="00D24AF6" w:rsidP="00D0191F">
            <w:pPr>
              <w:jc w:val="center"/>
            </w:pPr>
            <w:r>
              <w:t>0</w:t>
            </w:r>
          </w:p>
        </w:tc>
        <w:tc>
          <w:tcPr>
            <w:tcW w:w="2265" w:type="dxa"/>
          </w:tcPr>
          <w:p w14:paraId="19FC3F25" w14:textId="77777777" w:rsidR="00D24AF6" w:rsidRDefault="00D24AF6" w:rsidP="00D0191F">
            <w:pPr>
              <w:jc w:val="center"/>
            </w:pPr>
            <w:r>
              <w:t>6</w:t>
            </w:r>
          </w:p>
        </w:tc>
        <w:tc>
          <w:tcPr>
            <w:tcW w:w="2266" w:type="dxa"/>
          </w:tcPr>
          <w:p w14:paraId="7D0F213D" w14:textId="77777777" w:rsidR="00D24AF6" w:rsidRDefault="00D24AF6" w:rsidP="00D0191F">
            <w:pPr>
              <w:jc w:val="center"/>
            </w:pPr>
            <w:r>
              <w:t>6</w:t>
            </w:r>
          </w:p>
        </w:tc>
      </w:tr>
    </w:tbl>
    <w:p w14:paraId="379BF472" w14:textId="5174B0C6" w:rsidR="00D24AF6" w:rsidRDefault="004A7D9B" w:rsidP="004A7D9B">
      <w:pPr>
        <w:pStyle w:val="Caption"/>
      </w:pPr>
      <w:r>
        <w:t xml:space="preserve">Table </w:t>
      </w:r>
      <w:r w:rsidR="003744E0">
        <w:fldChar w:fldCharType="begin"/>
      </w:r>
      <w:r w:rsidR="003744E0">
        <w:instrText xml:space="preserve"> STYLEREF 1 \s </w:instrText>
      </w:r>
      <w:r w:rsidR="003744E0">
        <w:fldChar w:fldCharType="separate"/>
      </w:r>
      <w:r w:rsidR="003744E0">
        <w:t>4</w:t>
      </w:r>
      <w:r w:rsidR="003744E0">
        <w:fldChar w:fldCharType="end"/>
      </w:r>
      <w:r w:rsidR="003744E0">
        <w:t>.</w:t>
      </w:r>
      <w:r w:rsidR="00E729BB">
        <w:t>19</w:t>
      </w:r>
      <w:r>
        <w:t xml:space="preserve"> </w:t>
      </w:r>
      <w:r w:rsidRPr="005F2081">
        <w:t xml:space="preserve">LM Training </w:t>
      </w:r>
      <w:r>
        <w:t>results</w:t>
      </w:r>
      <w:r w:rsidRPr="005F2081">
        <w:t xml:space="preserve"> on 5 IMUs with 10-layer NN</w:t>
      </w:r>
    </w:p>
    <w:tbl>
      <w:tblPr>
        <w:tblStyle w:val="TableGrid"/>
        <w:tblW w:w="0" w:type="auto"/>
        <w:tblLook w:val="04A0" w:firstRow="1" w:lastRow="0" w:firstColumn="1" w:lastColumn="0" w:noHBand="0" w:noVBand="1"/>
      </w:tblPr>
      <w:tblGrid>
        <w:gridCol w:w="2265"/>
        <w:gridCol w:w="2265"/>
        <w:gridCol w:w="2265"/>
        <w:gridCol w:w="2266"/>
      </w:tblGrid>
      <w:tr w:rsidR="00D24AF6" w14:paraId="73451352" w14:textId="77777777" w:rsidTr="00D0191F">
        <w:tc>
          <w:tcPr>
            <w:tcW w:w="2265" w:type="dxa"/>
          </w:tcPr>
          <w:p w14:paraId="74FD8B3C" w14:textId="77777777" w:rsidR="00D24AF6" w:rsidRDefault="00D24AF6" w:rsidP="00D0191F">
            <w:pPr>
              <w:jc w:val="center"/>
            </w:pPr>
          </w:p>
        </w:tc>
        <w:tc>
          <w:tcPr>
            <w:tcW w:w="2265" w:type="dxa"/>
          </w:tcPr>
          <w:p w14:paraId="3DD36420" w14:textId="77777777" w:rsidR="00D24AF6" w:rsidRDefault="00D24AF6" w:rsidP="00D0191F">
            <w:pPr>
              <w:jc w:val="center"/>
            </w:pPr>
            <w:r>
              <w:t>Observations</w:t>
            </w:r>
          </w:p>
        </w:tc>
        <w:tc>
          <w:tcPr>
            <w:tcW w:w="2265" w:type="dxa"/>
          </w:tcPr>
          <w:p w14:paraId="71B4E5AE" w14:textId="77777777" w:rsidR="00D24AF6" w:rsidRDefault="00D24AF6" w:rsidP="00D0191F">
            <w:pPr>
              <w:jc w:val="center"/>
            </w:pPr>
            <w:r>
              <w:t>MSE</w:t>
            </w:r>
          </w:p>
        </w:tc>
        <w:tc>
          <w:tcPr>
            <w:tcW w:w="2266" w:type="dxa"/>
          </w:tcPr>
          <w:p w14:paraId="43DC3E0B" w14:textId="77777777" w:rsidR="00D24AF6" w:rsidRDefault="00D24AF6" w:rsidP="00D0191F">
            <w:pPr>
              <w:jc w:val="center"/>
            </w:pPr>
            <w:r>
              <w:t>R</w:t>
            </w:r>
          </w:p>
        </w:tc>
      </w:tr>
      <w:tr w:rsidR="00D24AF6" w14:paraId="007F2FB1" w14:textId="77777777" w:rsidTr="00D0191F">
        <w:tc>
          <w:tcPr>
            <w:tcW w:w="2265" w:type="dxa"/>
          </w:tcPr>
          <w:p w14:paraId="3C031D23" w14:textId="77777777" w:rsidR="00D24AF6" w:rsidRDefault="00D24AF6" w:rsidP="00D0191F">
            <w:pPr>
              <w:jc w:val="center"/>
            </w:pPr>
            <w:r>
              <w:t>Training</w:t>
            </w:r>
          </w:p>
        </w:tc>
        <w:tc>
          <w:tcPr>
            <w:tcW w:w="2265" w:type="dxa"/>
          </w:tcPr>
          <w:p w14:paraId="5E81945D" w14:textId="77777777" w:rsidR="00D24AF6" w:rsidRDefault="00D24AF6" w:rsidP="00D0191F">
            <w:pPr>
              <w:jc w:val="center"/>
            </w:pPr>
            <w:r>
              <w:t>3499</w:t>
            </w:r>
          </w:p>
        </w:tc>
        <w:tc>
          <w:tcPr>
            <w:tcW w:w="2265" w:type="dxa"/>
          </w:tcPr>
          <w:p w14:paraId="2C25AD05" w14:textId="391E36E9" w:rsidR="00D24AF6" w:rsidRDefault="00D24AF6" w:rsidP="00D0191F">
            <w:pPr>
              <w:jc w:val="center"/>
            </w:pPr>
            <w:r>
              <w:t>0.0413</w:t>
            </w:r>
          </w:p>
        </w:tc>
        <w:tc>
          <w:tcPr>
            <w:tcW w:w="2266" w:type="dxa"/>
          </w:tcPr>
          <w:p w14:paraId="3C6B6E9C" w14:textId="6621A240" w:rsidR="00D24AF6" w:rsidRDefault="00D24AF6" w:rsidP="00D0191F">
            <w:pPr>
              <w:jc w:val="center"/>
            </w:pPr>
            <w:r>
              <w:t>0.9265</w:t>
            </w:r>
          </w:p>
        </w:tc>
      </w:tr>
      <w:tr w:rsidR="00D24AF6" w14:paraId="7999B086" w14:textId="77777777" w:rsidTr="00D0191F">
        <w:tc>
          <w:tcPr>
            <w:tcW w:w="2265" w:type="dxa"/>
          </w:tcPr>
          <w:p w14:paraId="2A5544B0" w14:textId="77777777" w:rsidR="00D24AF6" w:rsidRDefault="00D24AF6" w:rsidP="00D0191F">
            <w:pPr>
              <w:jc w:val="center"/>
            </w:pPr>
            <w:r>
              <w:t>Validation</w:t>
            </w:r>
          </w:p>
        </w:tc>
        <w:tc>
          <w:tcPr>
            <w:tcW w:w="2265" w:type="dxa"/>
          </w:tcPr>
          <w:p w14:paraId="2438CDEF" w14:textId="77777777" w:rsidR="00D24AF6" w:rsidRDefault="00D24AF6" w:rsidP="00D0191F">
            <w:pPr>
              <w:jc w:val="center"/>
            </w:pPr>
            <w:r>
              <w:t>750</w:t>
            </w:r>
          </w:p>
        </w:tc>
        <w:tc>
          <w:tcPr>
            <w:tcW w:w="2265" w:type="dxa"/>
          </w:tcPr>
          <w:p w14:paraId="32411F6E" w14:textId="1DDB9613" w:rsidR="00D24AF6" w:rsidRDefault="00D24AF6" w:rsidP="00D0191F">
            <w:pPr>
              <w:jc w:val="center"/>
            </w:pPr>
            <w:r>
              <w:t>0.0453</w:t>
            </w:r>
          </w:p>
        </w:tc>
        <w:tc>
          <w:tcPr>
            <w:tcW w:w="2266" w:type="dxa"/>
          </w:tcPr>
          <w:p w14:paraId="075F99BE" w14:textId="24AC5CD8" w:rsidR="00D24AF6" w:rsidRDefault="00D24AF6" w:rsidP="00D0191F">
            <w:pPr>
              <w:jc w:val="center"/>
            </w:pPr>
            <w:r>
              <w:t>0.9193</w:t>
            </w:r>
          </w:p>
        </w:tc>
      </w:tr>
      <w:tr w:rsidR="00D24AF6" w14:paraId="12FA0E4D" w14:textId="77777777" w:rsidTr="00D0191F">
        <w:tc>
          <w:tcPr>
            <w:tcW w:w="2265" w:type="dxa"/>
          </w:tcPr>
          <w:p w14:paraId="18160A78" w14:textId="77777777" w:rsidR="00D24AF6" w:rsidRDefault="00D24AF6" w:rsidP="00D0191F">
            <w:pPr>
              <w:jc w:val="center"/>
            </w:pPr>
            <w:r>
              <w:t>Test</w:t>
            </w:r>
          </w:p>
        </w:tc>
        <w:tc>
          <w:tcPr>
            <w:tcW w:w="2265" w:type="dxa"/>
          </w:tcPr>
          <w:p w14:paraId="209C4A2E" w14:textId="77777777" w:rsidR="00D24AF6" w:rsidRDefault="00D24AF6" w:rsidP="00D0191F">
            <w:pPr>
              <w:jc w:val="center"/>
            </w:pPr>
            <w:r>
              <w:t>750</w:t>
            </w:r>
          </w:p>
        </w:tc>
        <w:tc>
          <w:tcPr>
            <w:tcW w:w="2265" w:type="dxa"/>
          </w:tcPr>
          <w:p w14:paraId="26D67D1C" w14:textId="5BB52ECF" w:rsidR="00D24AF6" w:rsidRDefault="00D24AF6" w:rsidP="00D0191F">
            <w:pPr>
              <w:jc w:val="center"/>
            </w:pPr>
            <w:r>
              <w:t>0.0432</w:t>
            </w:r>
          </w:p>
        </w:tc>
        <w:tc>
          <w:tcPr>
            <w:tcW w:w="2266" w:type="dxa"/>
          </w:tcPr>
          <w:p w14:paraId="0D8A7012" w14:textId="77AA98DF" w:rsidR="00D24AF6" w:rsidRDefault="00D24AF6" w:rsidP="00D0191F">
            <w:pPr>
              <w:jc w:val="center"/>
            </w:pPr>
            <w:r>
              <w:t>0.9246</w:t>
            </w:r>
          </w:p>
        </w:tc>
      </w:tr>
    </w:tbl>
    <w:p w14:paraId="3CB01E16" w14:textId="77777777" w:rsidR="00704F67" w:rsidRPr="00704F67" w:rsidRDefault="00E6471D" w:rsidP="00704F67">
      <w:pPr>
        <w:pStyle w:val="BodyText"/>
        <w:rPr>
          <w:color w:val="FF0000"/>
        </w:rPr>
      </w:pPr>
      <w:r>
        <w:br/>
      </w:r>
      <w:r w:rsidR="00704F67" w:rsidRPr="00704F67">
        <w:rPr>
          <w:color w:val="FF0000"/>
        </w:rPr>
        <w:t>&lt;TBC&gt; Insert 5-layer NN results here</w:t>
      </w:r>
      <w:r w:rsidR="00704F67">
        <w:rPr>
          <w:color w:val="FF0000"/>
        </w:rPr>
        <w:t>.</w:t>
      </w:r>
    </w:p>
    <w:p w14:paraId="2CEE5994" w14:textId="4B7F00F7" w:rsidR="005E766F" w:rsidRPr="005E766F" w:rsidRDefault="005E766F" w:rsidP="0052461A">
      <w:pPr>
        <w:pStyle w:val="BodyText"/>
        <w:spacing w:line="240" w:lineRule="auto"/>
      </w:pPr>
    </w:p>
    <w:p w14:paraId="52762F20" w14:textId="56410A2D" w:rsidR="003D525A" w:rsidRDefault="0052461A" w:rsidP="00325301">
      <w:pPr>
        <w:pStyle w:val="Heading3"/>
        <w:rPr>
          <w:noProof w:val="0"/>
        </w:rPr>
      </w:pPr>
      <w:bookmarkStart w:id="210" w:name="_Toc146552355"/>
      <w:r>
        <w:rPr>
          <w:noProof w:val="0"/>
        </w:rPr>
        <w:t>Would using a magnetometer assist accuracy</w:t>
      </w:r>
      <w:bookmarkEnd w:id="210"/>
      <w:r>
        <w:rPr>
          <w:noProof w:val="0"/>
        </w:rPr>
        <w:t>?</w:t>
      </w:r>
    </w:p>
    <w:p w14:paraId="30109C12" w14:textId="77777777" w:rsidR="00744898" w:rsidRPr="00744898" w:rsidRDefault="00B03033" w:rsidP="00744898">
      <w:pPr>
        <w:pStyle w:val="BodyText"/>
        <w:rPr>
          <w:rStyle w:val="BodyTextChar"/>
        </w:rPr>
      </w:pPr>
      <w:r w:rsidRPr="00744898">
        <w:rPr>
          <w:rStyle w:val="BodyTextChar"/>
        </w:rPr>
        <w:t xml:space="preserve">It has been assumed that, because of the ferrous surroundings when mounted on a vehicle, that using a magnetometer would not be beneficial. Using a robot arm, however, the ferrous components (including the baseboard itself) are paramagnetic in that they magnetise in the presence of a magnetic field but will not generate such a field. </w:t>
      </w:r>
      <w:r w:rsidR="0052461A" w:rsidRPr="00744898">
        <w:rPr>
          <w:rStyle w:val="BodyTextChar"/>
        </w:rPr>
        <w:t xml:space="preserve">Using the </w:t>
      </w:r>
      <w:r w:rsidR="00E50DA1" w:rsidRPr="00744898">
        <w:rPr>
          <w:rStyle w:val="BodyTextChar"/>
        </w:rPr>
        <w:t>MATLAB</w:t>
      </w:r>
      <w:r w:rsidR="0052461A" w:rsidRPr="00744898">
        <w:rPr>
          <w:rStyle w:val="BodyTextChar"/>
        </w:rPr>
        <w:t xml:space="preserve">_commands-Varied-mag.txt commands, magnetometer readings were utilised as well as gyroscope and accelerometer data. </w:t>
      </w:r>
      <w:r w:rsidR="00176C07" w:rsidRPr="00744898">
        <w:rPr>
          <w:rStyle w:val="BodyTextChar"/>
        </w:rPr>
        <w:t>After synchronisation, t</w:t>
      </w:r>
      <w:r w:rsidR="0052461A" w:rsidRPr="00744898">
        <w:rPr>
          <w:rStyle w:val="BodyTextChar"/>
        </w:rPr>
        <w:t xml:space="preserve">he experiment </w:t>
      </w:r>
      <w:r w:rsidR="00E729BB" w:rsidRPr="00744898">
        <w:rPr>
          <w:rStyle w:val="BodyTextChar"/>
        </w:rPr>
        <w:t>produced the following results</w:t>
      </w:r>
      <w:r w:rsidR="00AE7517" w:rsidRPr="00744898">
        <w:rPr>
          <w:rStyle w:val="BodyTextChar"/>
        </w:rPr>
        <w:t>, plotted in Figure 4.32</w:t>
      </w:r>
      <w:r w:rsidR="00E729BB" w:rsidRPr="00744898">
        <w:rPr>
          <w:rStyle w:val="BodyTextChar"/>
        </w:rPr>
        <w:t>.</w:t>
      </w:r>
      <w:r w:rsidR="00AE7517" w:rsidRPr="00744898">
        <w:rPr>
          <w:rStyle w:val="BodyTextChar"/>
        </w:rPr>
        <w:t xml:space="preserve"> The results are considerabl</w:t>
      </w:r>
      <w:r w:rsidRPr="00744898">
        <w:rPr>
          <w:rStyle w:val="BodyTextChar"/>
        </w:rPr>
        <w:t>y</w:t>
      </w:r>
      <w:r w:rsidR="00AE7517" w:rsidRPr="00744898">
        <w:rPr>
          <w:rStyle w:val="BodyTextChar"/>
        </w:rPr>
        <w:t xml:space="preserve"> worse than the non-magnetometer-assisted information, confirming that the use of a magnetometer near any form of ferrous equipment (</w:t>
      </w:r>
      <w:r w:rsidRPr="00744898">
        <w:rPr>
          <w:rStyle w:val="BodyTextChar"/>
        </w:rPr>
        <w:t xml:space="preserve">even the paramagnetic </w:t>
      </w:r>
      <w:r w:rsidR="00AE7517" w:rsidRPr="00744898">
        <w:rPr>
          <w:rStyle w:val="BodyTextChar"/>
        </w:rPr>
        <w:t xml:space="preserve">aluminium baseboard and robot arm) will be more detrimental than without using </w:t>
      </w:r>
      <w:r w:rsidRPr="00744898">
        <w:rPr>
          <w:rStyle w:val="BodyTextChar"/>
        </w:rPr>
        <w:t>magnetometer information</w:t>
      </w:r>
      <w:r w:rsidR="00AE7517" w:rsidRPr="00744898">
        <w:rPr>
          <w:rStyle w:val="BodyTextChar"/>
        </w:rPr>
        <w:t>. It needs to be stated that the magnetometer was only calibrated using the internal calibration system of the IMU, but the errors are still larger than calibration can account for, assuming that errors in magnetometer calibration are not significantly larger than the equivalent calibration error factors already compensated for in the gyroscope and accelerometer readings.</w:t>
      </w:r>
      <w:r w:rsidR="00AE7517" w:rsidRPr="00744898">
        <w:rPr>
          <w:rStyle w:val="BodyTextChar"/>
        </w:rPr>
        <w:br/>
      </w:r>
    </w:p>
    <w:p w14:paraId="1F197CF2" w14:textId="77777777" w:rsidR="00744898" w:rsidRPr="00744898" w:rsidRDefault="00744898" w:rsidP="00744898">
      <w:pPr>
        <w:pStyle w:val="BodyText"/>
      </w:pPr>
    </w:p>
    <w:p w14:paraId="180F2F81" w14:textId="77777777" w:rsidR="00744898" w:rsidRDefault="00AE7517" w:rsidP="00744898">
      <w:pPr>
        <w:pStyle w:val="BodyText"/>
      </w:pPr>
      <w:r w:rsidRPr="00744898">
        <w:lastRenderedPageBreak/>
        <w:drawing>
          <wp:inline distT="0" distB="0" distL="0" distR="0" wp14:anchorId="6C99C847" wp14:editId="252FF1F3">
            <wp:extent cx="5760085" cy="3472180"/>
            <wp:effectExtent l="0" t="0" r="0" b="0"/>
            <wp:docPr id="1129996787" name="Picture 2" descr="A graph showing 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996787" name="Picture 2" descr="A graph showing a graph of different colored lines&#10;&#10;Description automatically generated with medium confidenc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p>
    <w:p w14:paraId="7A9BEC6A" w14:textId="199E32B8" w:rsidR="00AE7517" w:rsidRDefault="00AE7517" w:rsidP="00744898">
      <w:pPr>
        <w:pStyle w:val="Caption"/>
      </w:pPr>
      <w:bookmarkStart w:id="211" w:name="_Toc147143698"/>
      <w:r w:rsidRPr="00744898">
        <w:t xml:space="preserve">Figure </w:t>
      </w:r>
      <w:r w:rsidR="00607AE2" w:rsidRPr="00744898">
        <w:fldChar w:fldCharType="begin"/>
      </w:r>
      <w:r w:rsidR="00607AE2" w:rsidRPr="00744898">
        <w:instrText xml:space="preserve"> STYLEREF 1 \s </w:instrText>
      </w:r>
      <w:r w:rsidR="00607AE2" w:rsidRPr="00744898">
        <w:fldChar w:fldCharType="separate"/>
      </w:r>
      <w:r w:rsidR="00607AE2" w:rsidRPr="00744898">
        <w:t>4</w:t>
      </w:r>
      <w:r w:rsidR="00607AE2" w:rsidRPr="00744898">
        <w:fldChar w:fldCharType="end"/>
      </w:r>
      <w:r w:rsidR="00607AE2" w:rsidRPr="00744898">
        <w:t>.</w:t>
      </w:r>
      <w:r w:rsidR="00607AE2" w:rsidRPr="00744898">
        <w:fldChar w:fldCharType="begin"/>
      </w:r>
      <w:r w:rsidR="00607AE2" w:rsidRPr="00744898">
        <w:instrText xml:space="preserve"> SEQ Figure \* ARABIC \s 1 </w:instrText>
      </w:r>
      <w:r w:rsidR="00607AE2" w:rsidRPr="00744898">
        <w:fldChar w:fldCharType="separate"/>
      </w:r>
      <w:r w:rsidR="00607AE2" w:rsidRPr="00744898">
        <w:t>32</w:t>
      </w:r>
      <w:r w:rsidR="00607AE2" w:rsidRPr="00744898">
        <w:fldChar w:fldCharType="end"/>
      </w:r>
      <w:r w:rsidRPr="00744898">
        <w:t xml:space="preserve"> Kalman and Madgwick filter results using Magnetometer</w:t>
      </w:r>
      <w:bookmarkEnd w:id="211"/>
    </w:p>
    <w:p w14:paraId="4B5372BF" w14:textId="77777777" w:rsidR="00AE7517" w:rsidRPr="00744898" w:rsidRDefault="00AE7517" w:rsidP="00744898">
      <w:pPr>
        <w:pStyle w:val="BodyText"/>
      </w:pPr>
    </w:p>
    <w:p w14:paraId="799C3F8B" w14:textId="77777777" w:rsidR="00744898" w:rsidRDefault="00744898">
      <w:pPr>
        <w:rPr>
          <w:rFonts w:ascii="Calibri" w:hAnsi="Calibri" w:cs="Calibri"/>
          <w:b/>
          <w:bCs/>
          <w:sz w:val="26"/>
          <w:szCs w:val="26"/>
        </w:rPr>
      </w:pPr>
      <w:r>
        <w:br w:type="page"/>
      </w:r>
    </w:p>
    <w:p w14:paraId="3496FE9C" w14:textId="5D4D4D53" w:rsidR="003D525A" w:rsidRDefault="003D525A" w:rsidP="00325301">
      <w:pPr>
        <w:pStyle w:val="Heading3"/>
        <w:rPr>
          <w:noProof w:val="0"/>
        </w:rPr>
      </w:pPr>
      <w:r>
        <w:rPr>
          <w:noProof w:val="0"/>
        </w:rPr>
        <w:lastRenderedPageBreak/>
        <w:t>Examining forward (rotating) movement.</w:t>
      </w:r>
    </w:p>
    <w:p w14:paraId="59E42428" w14:textId="1BC237D7" w:rsidR="00744898" w:rsidRPr="00A90348" w:rsidRDefault="0052461A" w:rsidP="00A90348">
      <w:pPr>
        <w:pStyle w:val="BodyText"/>
      </w:pPr>
      <w:r w:rsidRPr="00A90348">
        <w:t>As programming the robot to travel a straight</w:t>
      </w:r>
      <w:r w:rsidR="00D75431" w:rsidRPr="00A90348">
        <w:t>-</w:t>
      </w:r>
      <w:r w:rsidRPr="00A90348">
        <w:t xml:space="preserve">line path (with roll and pitch motions) was not possible due to time constraints </w:t>
      </w:r>
      <w:r w:rsidR="00AE7517" w:rsidRPr="00A90348">
        <w:t>on developing the necessary control program</w:t>
      </w:r>
      <w:r w:rsidRPr="00A90348">
        <w:t>, the robot was programmed to travel forwards in an anti-clockwise circular (rotational) direction, and then would travel backwards, clockwise, to the starting position.</w:t>
      </w:r>
      <w:r w:rsidRPr="00A90348">
        <w:br/>
        <w:t xml:space="preserve">Results from this experiment are </w:t>
      </w:r>
      <w:r w:rsidR="00E42977" w:rsidRPr="00A90348">
        <w:t>split in to two Figures for clarity. Figure 1 shows the Kalman filter results against the robot arm movements and Figure 2 shows the Madgwick filter results against the robot arm movements.</w:t>
      </w:r>
      <w:r w:rsidR="00E42977" w:rsidRPr="00A90348">
        <w:br/>
      </w:r>
    </w:p>
    <w:p w14:paraId="5E79F344" w14:textId="77777777" w:rsidR="00A90348" w:rsidRDefault="00E42977" w:rsidP="00A90348">
      <w:pPr>
        <w:pStyle w:val="BodyText"/>
      </w:pPr>
      <w:r w:rsidRPr="00A90348">
        <w:drawing>
          <wp:inline distT="0" distB="0" distL="0" distR="0" wp14:anchorId="5698CD58" wp14:editId="5EF2D706">
            <wp:extent cx="5760085" cy="3472180"/>
            <wp:effectExtent l="0" t="0" r="0" b="0"/>
            <wp:docPr id="21027037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03720" name="Picture 210270372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r>
        <w:t xml:space="preserve"> </w:t>
      </w:r>
    </w:p>
    <w:p w14:paraId="152AFF46" w14:textId="07765943" w:rsidR="0052461A" w:rsidRDefault="00E42977" w:rsidP="00A90348">
      <w:pPr>
        <w:pStyle w:val="Caption"/>
        <w:rPr>
          <w:rStyle w:val="CaptionChar"/>
        </w:rPr>
      </w:pPr>
      <w:bookmarkStart w:id="212" w:name="_Toc147143699"/>
      <w:r w:rsidRPr="00744898">
        <w:rPr>
          <w:rStyle w:val="CaptionChar"/>
        </w:rPr>
        <w:t xml:space="preserve">Figure </w:t>
      </w:r>
      <w:r w:rsidR="00607AE2" w:rsidRPr="00744898">
        <w:rPr>
          <w:rStyle w:val="CaptionChar"/>
        </w:rPr>
        <w:fldChar w:fldCharType="begin"/>
      </w:r>
      <w:r w:rsidR="00607AE2" w:rsidRPr="00744898">
        <w:rPr>
          <w:rStyle w:val="CaptionChar"/>
        </w:rPr>
        <w:instrText xml:space="preserve"> STYLEREF 1 \s </w:instrText>
      </w:r>
      <w:r w:rsidR="00607AE2" w:rsidRPr="00744898">
        <w:rPr>
          <w:rStyle w:val="CaptionChar"/>
        </w:rPr>
        <w:fldChar w:fldCharType="separate"/>
      </w:r>
      <w:r w:rsidR="00607AE2" w:rsidRPr="00744898">
        <w:rPr>
          <w:rStyle w:val="CaptionChar"/>
        </w:rPr>
        <w:t>4</w:t>
      </w:r>
      <w:r w:rsidR="00607AE2" w:rsidRPr="00744898">
        <w:rPr>
          <w:rStyle w:val="CaptionChar"/>
        </w:rPr>
        <w:fldChar w:fldCharType="end"/>
      </w:r>
      <w:r w:rsidR="00607AE2" w:rsidRPr="00744898">
        <w:rPr>
          <w:rStyle w:val="CaptionChar"/>
        </w:rPr>
        <w:t>.</w:t>
      </w:r>
      <w:r w:rsidR="00607AE2" w:rsidRPr="00744898">
        <w:rPr>
          <w:rStyle w:val="CaptionChar"/>
        </w:rPr>
        <w:fldChar w:fldCharType="begin"/>
      </w:r>
      <w:r w:rsidR="00607AE2" w:rsidRPr="00744898">
        <w:rPr>
          <w:rStyle w:val="CaptionChar"/>
        </w:rPr>
        <w:instrText xml:space="preserve"> SEQ Figure \* ARABIC \s 1 </w:instrText>
      </w:r>
      <w:r w:rsidR="00607AE2" w:rsidRPr="00744898">
        <w:rPr>
          <w:rStyle w:val="CaptionChar"/>
        </w:rPr>
        <w:fldChar w:fldCharType="separate"/>
      </w:r>
      <w:r w:rsidR="00607AE2" w:rsidRPr="00744898">
        <w:rPr>
          <w:rStyle w:val="CaptionChar"/>
        </w:rPr>
        <w:t>33</w:t>
      </w:r>
      <w:r w:rsidR="00607AE2" w:rsidRPr="00744898">
        <w:rPr>
          <w:rStyle w:val="CaptionChar"/>
        </w:rPr>
        <w:fldChar w:fldCharType="end"/>
      </w:r>
      <w:r w:rsidRPr="00744898">
        <w:rPr>
          <w:rStyle w:val="CaptionChar"/>
        </w:rPr>
        <w:t xml:space="preserve"> Kalman and robot arm angles compared </w:t>
      </w:r>
      <w:r w:rsidR="00D75431" w:rsidRPr="00744898">
        <w:rPr>
          <w:rStyle w:val="CaptionChar"/>
        </w:rPr>
        <w:t xml:space="preserve">while robot arm </w:t>
      </w:r>
      <w:r w:rsidRPr="00744898">
        <w:rPr>
          <w:rStyle w:val="CaptionChar"/>
        </w:rPr>
        <w:t>rotat</w:t>
      </w:r>
      <w:r w:rsidR="00D75431" w:rsidRPr="00744898">
        <w:rPr>
          <w:rStyle w:val="CaptionChar"/>
        </w:rPr>
        <w:t>es</w:t>
      </w:r>
      <w:bookmarkEnd w:id="212"/>
    </w:p>
    <w:p w14:paraId="51DDF444" w14:textId="77777777" w:rsidR="00A90348" w:rsidRPr="00A90348" w:rsidRDefault="00A90348" w:rsidP="00A90348">
      <w:pPr>
        <w:pStyle w:val="BodyText"/>
      </w:pPr>
    </w:p>
    <w:p w14:paraId="2F050EAE" w14:textId="1A8016B4" w:rsidR="00E42977" w:rsidRDefault="00D75431" w:rsidP="00A90348">
      <w:pPr>
        <w:pStyle w:val="BodyText"/>
      </w:pPr>
      <w:r w:rsidRPr="00A90348">
        <w:lastRenderedPageBreak/>
        <w:drawing>
          <wp:inline distT="0" distB="0" distL="0" distR="0" wp14:anchorId="3EF3A6D2" wp14:editId="4AF97463">
            <wp:extent cx="5760085" cy="3472180"/>
            <wp:effectExtent l="0" t="0" r="0" b="0"/>
            <wp:docPr id="2065947306" name="Picture 4" descr="A graph showing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47306" name="Picture 4" descr="A graph showing a number of data&#10;&#10;Description automatically generated with medium confidenc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60085" cy="3472180"/>
                    </a:xfrm>
                    <a:prstGeom prst="rect">
                      <a:avLst/>
                    </a:prstGeom>
                  </pic:spPr>
                </pic:pic>
              </a:graphicData>
            </a:graphic>
          </wp:inline>
        </w:drawing>
      </w:r>
    </w:p>
    <w:p w14:paraId="51BE0FA8" w14:textId="67C25381" w:rsidR="00D75431" w:rsidRDefault="00D75431" w:rsidP="00D75431">
      <w:pPr>
        <w:pStyle w:val="Caption"/>
      </w:pPr>
      <w:bookmarkStart w:id="213" w:name="_Toc147143700"/>
      <w:r>
        <w:t xml:space="preserve">Figure </w:t>
      </w:r>
      <w:r w:rsidR="00607AE2">
        <w:fldChar w:fldCharType="begin"/>
      </w:r>
      <w:r w:rsidR="00607AE2">
        <w:instrText xml:space="preserve"> STYLEREF 1 \s </w:instrText>
      </w:r>
      <w:r w:rsidR="00607AE2">
        <w:fldChar w:fldCharType="separate"/>
      </w:r>
      <w:r w:rsidR="00607AE2">
        <w:t>4</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34</w:t>
      </w:r>
      <w:r w:rsidR="00607AE2">
        <w:fldChar w:fldCharType="end"/>
      </w:r>
      <w:r>
        <w:t xml:space="preserve"> Madgwick filter and robot arm angles compared while robot arm rotates</w:t>
      </w:r>
      <w:bookmarkEnd w:id="213"/>
    </w:p>
    <w:p w14:paraId="2423A725" w14:textId="09706148" w:rsidR="00D75431" w:rsidRPr="00A90348" w:rsidRDefault="00B03033" w:rsidP="00A90348">
      <w:pPr>
        <w:pStyle w:val="BodyText"/>
      </w:pPr>
      <w:r w:rsidRPr="00A90348">
        <w:t xml:space="preserve">The Madgwick results are unusable however the Kalman results, while not perfect, are somewhat close to being </w:t>
      </w:r>
      <w:proofErr w:type="gramStart"/>
      <w:r w:rsidRPr="00A90348">
        <w:t>acceptable, once</w:t>
      </w:r>
      <w:proofErr w:type="gramEnd"/>
      <w:r w:rsidRPr="00A90348">
        <w:t xml:space="preserve"> noise is removed.</w:t>
      </w:r>
    </w:p>
    <w:p w14:paraId="141F14FA" w14:textId="77777777" w:rsidR="00744898" w:rsidRDefault="00744898">
      <w:pPr>
        <w:rPr>
          <w:rFonts w:ascii="Calibri" w:hAnsi="Calibri" w:cs="Calibri"/>
          <w:b/>
          <w:bCs/>
          <w:sz w:val="26"/>
          <w:szCs w:val="26"/>
        </w:rPr>
      </w:pPr>
      <w:r>
        <w:br w:type="page"/>
      </w:r>
    </w:p>
    <w:p w14:paraId="4B8C0BA3" w14:textId="5AEB68C4" w:rsidR="003D525A" w:rsidRDefault="003D525A" w:rsidP="00325301">
      <w:pPr>
        <w:pStyle w:val="Heading3"/>
        <w:rPr>
          <w:noProof w:val="0"/>
        </w:rPr>
      </w:pPr>
      <w:r>
        <w:rPr>
          <w:noProof w:val="0"/>
        </w:rPr>
        <w:lastRenderedPageBreak/>
        <w:t>Exploring an IMU (front-left) installed upside down.</w:t>
      </w:r>
    </w:p>
    <w:p w14:paraId="37B76EF6" w14:textId="194EEE0D" w:rsidR="0052461A" w:rsidRPr="0052461A" w:rsidRDefault="0052461A" w:rsidP="0052461A">
      <w:pPr>
        <w:pStyle w:val="BodyText"/>
      </w:pPr>
      <w:r>
        <w:t xml:space="preserve">Placing the </w:t>
      </w:r>
      <w:proofErr w:type="gramStart"/>
      <w:r>
        <w:t>front-left</w:t>
      </w:r>
      <w:proofErr w:type="gramEnd"/>
      <w:r>
        <w:t xml:space="preserve"> IMU upside down produced the following results.</w:t>
      </w:r>
    </w:p>
    <w:p w14:paraId="530C8EC4" w14:textId="15E459D3" w:rsidR="003D525A" w:rsidRDefault="003D525A" w:rsidP="00325301">
      <w:pPr>
        <w:pStyle w:val="Heading3"/>
        <w:rPr>
          <w:noProof w:val="0"/>
        </w:rPr>
      </w:pPr>
      <w:r>
        <w:rPr>
          <w:noProof w:val="0"/>
        </w:rPr>
        <w:t>Exploring rear IMUs mounted at 90 degrees from forward.</w:t>
      </w:r>
    </w:p>
    <w:p w14:paraId="4FC6612D" w14:textId="77777777" w:rsidR="0052461A" w:rsidRPr="00E729BB" w:rsidRDefault="0052461A" w:rsidP="0052461A">
      <w:pPr>
        <w:pStyle w:val="BodyText"/>
      </w:pPr>
      <w:r>
        <w:br/>
        <w:t>Keeping the front-left IMU upside down, the left-rear IMU was turned 90 degrees to the left and right-rear IMU was turned 90 degrees to the right and the experiment repeated. Results are shown below.</w:t>
      </w:r>
    </w:p>
    <w:p w14:paraId="550F874C" w14:textId="77777777" w:rsidR="0052461A" w:rsidRPr="0052461A" w:rsidRDefault="0052461A" w:rsidP="0052461A">
      <w:pPr>
        <w:pStyle w:val="BodyText"/>
      </w:pPr>
    </w:p>
    <w:p w14:paraId="2194D221" w14:textId="77777777" w:rsidR="0052461A" w:rsidRDefault="003D525A" w:rsidP="00325301">
      <w:pPr>
        <w:pStyle w:val="Heading3"/>
        <w:rPr>
          <w:noProof w:val="0"/>
        </w:rPr>
      </w:pPr>
      <w:r>
        <w:rPr>
          <w:noProof w:val="0"/>
        </w:rPr>
        <w:t>Examining another IMU.</w:t>
      </w:r>
    </w:p>
    <w:p w14:paraId="21280961" w14:textId="77777777" w:rsidR="0052461A" w:rsidRDefault="0052461A" w:rsidP="0052461A">
      <w:pPr>
        <w:pStyle w:val="BodyText"/>
      </w:pPr>
      <w:r>
        <w:t>If time permits, using a different IMU should be evaluated.</w:t>
      </w:r>
    </w:p>
    <w:p w14:paraId="1B97947C" w14:textId="77777777" w:rsidR="0052461A" w:rsidRPr="0052461A" w:rsidRDefault="0052461A" w:rsidP="0052461A">
      <w:pPr>
        <w:pStyle w:val="BodyText"/>
      </w:pPr>
    </w:p>
    <w:p w14:paraId="654DF588" w14:textId="77777777" w:rsidR="0052461A" w:rsidRDefault="0052461A" w:rsidP="0052461A">
      <w:pPr>
        <w:pStyle w:val="Heading3"/>
        <w:rPr>
          <w:noProof w:val="0"/>
        </w:rPr>
      </w:pPr>
      <w:r>
        <w:rPr>
          <w:noProof w:val="0"/>
        </w:rPr>
        <w:t>Exploring one IMU (front-right) mounted vertically, facing forward.</w:t>
      </w:r>
    </w:p>
    <w:p w14:paraId="5BBC5E0B" w14:textId="20EEFAFE" w:rsidR="0052461A" w:rsidRDefault="0052461A" w:rsidP="0052461A">
      <w:pPr>
        <w:pStyle w:val="BodyText"/>
      </w:pPr>
      <w:r>
        <w:t>If time permits, one IMU should be mounted vertically to test if yaw can be determined by gravitational movement.</w:t>
      </w:r>
    </w:p>
    <w:p w14:paraId="0E3042A4" w14:textId="77777777" w:rsidR="00325301" w:rsidRPr="00280F56" w:rsidRDefault="00325301" w:rsidP="00896FCF">
      <w:pPr>
        <w:pStyle w:val="BodyText"/>
      </w:pPr>
      <w:bookmarkStart w:id="214" w:name="_Toc146547350"/>
      <w:r w:rsidRPr="00280F56">
        <w:t>In Chapter 5, analysis of the results will be undertaken with conclusions reached in Chapter 6.</w:t>
      </w:r>
      <w:bookmarkEnd w:id="214"/>
      <w:r w:rsidRPr="00280F56">
        <w:br/>
      </w:r>
    </w:p>
    <w:p w14:paraId="21B4B989" w14:textId="77777777" w:rsidR="00325301" w:rsidRPr="00280F56" w:rsidRDefault="00325301" w:rsidP="00724C2F">
      <w:pPr>
        <w:pStyle w:val="BodyText"/>
      </w:pPr>
    </w:p>
    <w:p w14:paraId="73CFC916" w14:textId="00BC760E" w:rsidR="00550C7C" w:rsidRPr="00280F56" w:rsidRDefault="00550C7C" w:rsidP="00550C7C">
      <w:pPr>
        <w:pStyle w:val="Heading2"/>
        <w:numPr>
          <w:ilvl w:val="0"/>
          <w:numId w:val="0"/>
        </w:numPr>
        <w:ind w:left="1984"/>
        <w:rPr>
          <w:noProof w:val="0"/>
        </w:rPr>
      </w:pPr>
    </w:p>
    <w:p w14:paraId="73FDB9F2" w14:textId="77777777" w:rsidR="00550C7C" w:rsidRPr="00280F56" w:rsidRDefault="00550C7C" w:rsidP="00550C7C">
      <w:pPr>
        <w:pStyle w:val="BodyText"/>
      </w:pPr>
    </w:p>
    <w:p w14:paraId="0BF02673" w14:textId="77777777" w:rsidR="00550C7C" w:rsidRPr="00280F56" w:rsidRDefault="00550C7C" w:rsidP="00550C7C">
      <w:pPr>
        <w:pStyle w:val="BodyText"/>
      </w:pPr>
    </w:p>
    <w:p w14:paraId="1D684F6C" w14:textId="77777777" w:rsidR="00A46BDE" w:rsidRPr="00280F56" w:rsidRDefault="00A46BDE" w:rsidP="00C11155">
      <w:pPr>
        <w:pStyle w:val="BodyText"/>
        <w:rPr>
          <w:b/>
          <w:bCs/>
        </w:rPr>
      </w:pPr>
    </w:p>
    <w:p w14:paraId="27F28EF8" w14:textId="77777777" w:rsidR="00A46BDE" w:rsidRPr="00280F56" w:rsidRDefault="00A46BDE" w:rsidP="00A46BDE">
      <w:pPr>
        <w:pStyle w:val="BodyText"/>
      </w:pPr>
    </w:p>
    <w:p w14:paraId="096DE2C9" w14:textId="77777777" w:rsidR="00A46BDE" w:rsidRPr="00280F56" w:rsidRDefault="00A46BDE" w:rsidP="00A46BDE">
      <w:pPr>
        <w:pStyle w:val="BodyText"/>
      </w:pPr>
    </w:p>
    <w:p w14:paraId="09B888FC" w14:textId="77777777" w:rsidR="00BC2835" w:rsidRPr="00280F56" w:rsidRDefault="00BC2835" w:rsidP="00A46BDE">
      <w:pPr>
        <w:pStyle w:val="BodyText"/>
      </w:pPr>
    </w:p>
    <w:p w14:paraId="6B2A1EB5" w14:textId="77777777" w:rsidR="00BC2835" w:rsidRPr="00280F56" w:rsidRDefault="00BC2835" w:rsidP="00A46BDE">
      <w:pPr>
        <w:pStyle w:val="BodyText"/>
      </w:pPr>
    </w:p>
    <w:p w14:paraId="2A23E1C7" w14:textId="0B5DCF2F" w:rsidR="00EC7ED1" w:rsidRPr="00280F56" w:rsidRDefault="00EC7ED1" w:rsidP="00FA06C5">
      <w:pPr>
        <w:pStyle w:val="Heading1"/>
      </w:pPr>
      <w:r w:rsidRPr="00280F56">
        <w:lastRenderedPageBreak/>
        <w:br/>
      </w:r>
      <w:bookmarkStart w:id="215" w:name="_Toc146552356"/>
      <w:r w:rsidRPr="00280F56">
        <w:t xml:space="preserve">Discussion and </w:t>
      </w:r>
      <w:r w:rsidR="00866BAC" w:rsidRPr="00280F56">
        <w:t>Analysis</w:t>
      </w:r>
      <w:bookmarkEnd w:id="215"/>
    </w:p>
    <w:p w14:paraId="6B458D65" w14:textId="053D2665" w:rsidR="005111D2" w:rsidRPr="00280F56" w:rsidRDefault="005111D2" w:rsidP="007A2638">
      <w:pPr>
        <w:pStyle w:val="Heading2"/>
        <w:rPr>
          <w:noProof w:val="0"/>
        </w:rPr>
      </w:pPr>
      <w:bookmarkStart w:id="216" w:name="_Toc146552357"/>
      <w:r w:rsidRPr="00280F56">
        <w:rPr>
          <w:noProof w:val="0"/>
        </w:rPr>
        <w:t>Experimental Design</w:t>
      </w:r>
      <w:bookmarkEnd w:id="216"/>
      <w:r w:rsidR="002F218C">
        <w:rPr>
          <w:noProof w:val="0"/>
        </w:rPr>
        <w:t xml:space="preserve"> Analysis</w:t>
      </w:r>
    </w:p>
    <w:p w14:paraId="082D75F8" w14:textId="2BD81180" w:rsidR="00BD2783" w:rsidRDefault="00126841" w:rsidP="008B7345">
      <w:pPr>
        <w:pStyle w:val="BodyText"/>
      </w:pPr>
      <w:r w:rsidRPr="00280F56">
        <w:t>First, the experimental design and implementation needs to be discussed.</w:t>
      </w:r>
      <w:r w:rsidRPr="00280F56">
        <w:br/>
      </w:r>
      <w:r w:rsidRPr="00280F56">
        <w:br/>
        <w:t xml:space="preserve">The overall design concept is sound </w:t>
      </w:r>
      <w:r w:rsidR="00BD2783">
        <w:t xml:space="preserve">and very good neural network results were achieved </w:t>
      </w:r>
      <w:r w:rsidRPr="00280F56">
        <w:t>but implementation c</w:t>
      </w:r>
      <w:r w:rsidR="007A2638" w:rsidRPr="00280F56">
        <w:t>an</w:t>
      </w:r>
      <w:r w:rsidRPr="00280F56">
        <w:t xml:space="preserve"> be </w:t>
      </w:r>
      <w:r w:rsidR="007A2638" w:rsidRPr="00280F56">
        <w:t xml:space="preserve">significantly </w:t>
      </w:r>
      <w:r w:rsidRPr="00280F56">
        <w:t>improved by removing the requirement for an I</w:t>
      </w:r>
      <w:r w:rsidRPr="00280F56">
        <w:rPr>
          <w:vertAlign w:val="superscript"/>
        </w:rPr>
        <w:t>2</w:t>
      </w:r>
      <w:r w:rsidRPr="00280F56">
        <w:t>C multiplexor, and ideally, utilising individual SPI connections to increase the data collection rate</w:t>
      </w:r>
      <w:r w:rsidR="007A2638" w:rsidRPr="00280F56">
        <w:t>, instead of the original I</w:t>
      </w:r>
      <w:r w:rsidR="007A2638" w:rsidRPr="00280F56">
        <w:rPr>
          <w:vertAlign w:val="superscript"/>
        </w:rPr>
        <w:t>2</w:t>
      </w:r>
      <w:r w:rsidR="007A2638" w:rsidRPr="00280F56">
        <w:t>C implementation</w:t>
      </w:r>
      <w:r w:rsidRPr="00BB49C4">
        <w:rPr>
          <w:b/>
          <w:bCs/>
        </w:rPr>
        <w:t>.</w:t>
      </w:r>
      <w:r w:rsidRPr="00280F56">
        <w:t xml:space="preserve"> </w:t>
      </w:r>
      <w:r w:rsidR="004445E2">
        <w:t xml:space="preserve">(The selected IMUs do not support a </w:t>
      </w:r>
      <w:r w:rsidR="004445E2" w:rsidRPr="004445E2">
        <w:rPr>
          <w:rFonts w:asciiTheme="minorHAnsi" w:hAnsiTheme="minorHAnsi" w:cstheme="minorHAnsi"/>
          <w:color w:val="202122"/>
          <w:szCs w:val="22"/>
          <w:shd w:val="clear" w:color="auto" w:fill="FFFFFF"/>
        </w:rPr>
        <w:t>Universal Asynchronous Receiver-Transmitter</w:t>
      </w:r>
      <w:r w:rsidR="004445E2" w:rsidRPr="004445E2">
        <w:rPr>
          <w:rFonts w:ascii="Arial" w:hAnsi="Arial" w:cs="Arial"/>
          <w:color w:val="202122"/>
          <w:sz w:val="21"/>
          <w:szCs w:val="21"/>
          <w:shd w:val="clear" w:color="auto" w:fill="FFFFFF"/>
        </w:rPr>
        <w:t xml:space="preserve"> (</w:t>
      </w:r>
      <w:r w:rsidR="004445E2">
        <w:t>UART) interface</w:t>
      </w:r>
      <w:r w:rsidR="00DB57A0">
        <w:t xml:space="preserve"> – if this is available on an IMU, then it is suggested that the UART be utilised in preference to the I</w:t>
      </w:r>
      <w:r w:rsidR="00DB57A0" w:rsidRPr="00DB57A0">
        <w:rPr>
          <w:vertAlign w:val="superscript"/>
        </w:rPr>
        <w:t>2</w:t>
      </w:r>
      <w:r w:rsidR="00DB57A0">
        <w:t>C and SPI busses</w:t>
      </w:r>
      <w:proofErr w:type="gramStart"/>
      <w:r w:rsidR="00DB57A0">
        <w:t xml:space="preserve">. </w:t>
      </w:r>
      <w:r w:rsidR="004445E2">
        <w:t>)</w:t>
      </w:r>
      <w:proofErr w:type="gramEnd"/>
      <w:r w:rsidR="004445E2">
        <w:t>.</w:t>
      </w:r>
    </w:p>
    <w:p w14:paraId="00E3D986" w14:textId="3137FCAF" w:rsidR="00DB57A0" w:rsidRDefault="00BD2783" w:rsidP="008B7345">
      <w:pPr>
        <w:pStyle w:val="BodyText"/>
      </w:pPr>
      <w:r>
        <w:t>At least one IMU should be implemented at 90degrees, vertically, to enable the capture of data that can be used to ascertain yaw movements. Time did not permit the construction of a mount that would achieve this. It is advisable that at least two IMUs be used; one in a conventional direction and one at 90degrees vertically, with the x-plane (roll) facing either upwards or downwards as this arrangement should capture the most information with the least cost.</w:t>
      </w:r>
      <w:r w:rsidR="005111D2" w:rsidRPr="00280F56">
        <w:br/>
      </w:r>
      <w:r w:rsidR="00126841" w:rsidRPr="00280F56">
        <w:br/>
        <w:t>The potential for TCP/IP collisions when collecting data (a minor factor in data alignment but easily mitigated) can be addressed by direct connections from individual network cards, or better, two time-synchronised computers</w:t>
      </w:r>
      <w:r w:rsidR="00DB57A0">
        <w:t>, each</w:t>
      </w:r>
      <w:r w:rsidR="00126841" w:rsidRPr="00280F56">
        <w:t xml:space="preserve"> directly connected to the vehicle-processor and the robot arm. Using reliable </w:t>
      </w:r>
      <w:r w:rsidR="007A2638" w:rsidRPr="00280F56">
        <w:t xml:space="preserve">and consistent </w:t>
      </w:r>
      <w:r w:rsidR="00126841" w:rsidRPr="00280F56">
        <w:t>time-stamped data would decrease the time necessary to manually align readings and it is possible that this can be automated.</w:t>
      </w:r>
      <w:r w:rsidR="004445E2">
        <w:t xml:space="preserve"> </w:t>
      </w:r>
      <w:r w:rsidR="00DB57A0">
        <w:br/>
      </w:r>
      <w:r w:rsidR="00DB57A0">
        <w:br/>
      </w:r>
      <w:r w:rsidR="004445E2">
        <w:t xml:space="preserve">Reducing the number of processes running on the </w:t>
      </w:r>
      <w:r w:rsidR="004B080F">
        <w:t>computer</w:t>
      </w:r>
      <w:r w:rsidR="004445E2">
        <w:t xml:space="preserve"> </w:t>
      </w:r>
      <w:r w:rsidR="00DB57A0">
        <w:t>to the absolute minimum assisted in generating reliably-time-synchronised data. It is to be noted that this timing concern is only of importance for verification that the system is performing well and is not required in operation. I</w:t>
      </w:r>
      <w:r w:rsidR="007E150E">
        <w:t>t is expected that the processor will be running other tasks such as vehicle control and route-planning, etc</w:t>
      </w:r>
      <w:r w:rsidR="00DB57A0">
        <w:t>, meaning truly accurate timing is not possible.</w:t>
      </w:r>
      <w:r w:rsidR="00DB57A0">
        <w:br/>
      </w:r>
      <w:r w:rsidR="00126841" w:rsidRPr="00280F56">
        <w:br/>
      </w:r>
      <w:r w:rsidR="005111D2" w:rsidRPr="00280F56">
        <w:t xml:space="preserve">The aluminium and plastic baseboard design was proposed </w:t>
      </w:r>
      <w:r w:rsidR="001A1B6F">
        <w:t xml:space="preserve">to ensure the IMU sensors all operated on the same plane </w:t>
      </w:r>
      <w:r w:rsidR="00DB57A0">
        <w:t>with</w:t>
      </w:r>
      <w:r w:rsidR="00140B92">
        <w:t xml:space="preserve"> maximum </w:t>
      </w:r>
      <w:r w:rsidR="00DB57A0">
        <w:t xml:space="preserve">rigidity </w:t>
      </w:r>
      <w:r w:rsidR="001A1B6F">
        <w:t xml:space="preserve">to make comparisons </w:t>
      </w:r>
      <w:proofErr w:type="gramStart"/>
      <w:r w:rsidR="001A1B6F">
        <w:t>simpler</w:t>
      </w:r>
      <w:proofErr w:type="gramEnd"/>
      <w:r w:rsidR="001A1B6F">
        <w:t xml:space="preserve"> </w:t>
      </w:r>
      <w:r w:rsidR="005111D2" w:rsidRPr="00280F56">
        <w:t xml:space="preserve">but it is likely that </w:t>
      </w:r>
      <w:r w:rsidR="00C97540">
        <w:t>IMU</w:t>
      </w:r>
      <w:r w:rsidR="005111D2" w:rsidRPr="00280F56">
        <w:t xml:space="preserve"> sensors will be directly mounted to the panels on a vehicle</w:t>
      </w:r>
      <w:r w:rsidR="007E150E">
        <w:t>.</w:t>
      </w:r>
      <w:r w:rsidR="005111D2" w:rsidRPr="00280F56">
        <w:t xml:space="preserve"> If a single baseboard is to be used to eliminate multiple plane concerns, then this should be changed to a non-magnetic rigid material such </w:t>
      </w:r>
      <w:r w:rsidR="005111D2" w:rsidRPr="00280F56">
        <w:lastRenderedPageBreak/>
        <w:t xml:space="preserve">as </w:t>
      </w:r>
      <w:r w:rsidR="00140B92">
        <w:t>a</w:t>
      </w:r>
      <w:r w:rsidR="00140B92" w:rsidRPr="00140B92">
        <w:t>crylonitrile butadiene styrene</w:t>
      </w:r>
      <w:r w:rsidR="00140B92">
        <w:rPr>
          <w:rFonts w:ascii="Arial" w:hAnsi="Arial" w:cs="Arial"/>
          <w:b/>
          <w:bCs/>
          <w:color w:val="202122"/>
          <w:sz w:val="21"/>
          <w:szCs w:val="21"/>
          <w:shd w:val="clear" w:color="auto" w:fill="FFFFFF"/>
        </w:rPr>
        <w:t xml:space="preserve"> (</w:t>
      </w:r>
      <w:r w:rsidR="00140B92">
        <w:t>ABS)</w:t>
      </w:r>
      <w:r w:rsidR="005111D2" w:rsidRPr="00280F56">
        <w:t xml:space="preserve"> plastic</w:t>
      </w:r>
      <w:r w:rsidR="00140B92">
        <w:t xml:space="preserve">, to enable the use of the onboard magnetometer on the IMU, especially where less ferrous material might be located nearby to make a magnetometer data usable, such as </w:t>
      </w:r>
      <w:r w:rsidR="003C599B">
        <w:t>at the rear of the vehicle (assuming front-wheel drive)</w:t>
      </w:r>
      <w:r w:rsidR="00140B92">
        <w:t>.</w:t>
      </w:r>
      <w:r w:rsidR="00140B92">
        <w:br/>
      </w:r>
      <w:r w:rsidR="00140B92" w:rsidRPr="00280F56">
        <w:t xml:space="preserve"> </w:t>
      </w:r>
      <w:r w:rsidR="007A2638" w:rsidRPr="00280F56">
        <w:br/>
        <w:t xml:space="preserve">The robot arm provides predictable angles once calibrated however </w:t>
      </w:r>
      <w:r w:rsidR="001A1B6F">
        <w:t xml:space="preserve">the robot joint construction </w:t>
      </w:r>
      <w:r w:rsidR="00140B92">
        <w:t xml:space="preserve">and arm length </w:t>
      </w:r>
      <w:r w:rsidR="007A2638" w:rsidRPr="00280F56">
        <w:t xml:space="preserve">does not easily permit roll and pitch modifications while travelling in </w:t>
      </w:r>
      <w:r w:rsidR="00140B92">
        <w:t xml:space="preserve">forward/reverse directions </w:t>
      </w:r>
      <w:r w:rsidR="007A2638" w:rsidRPr="00280F56">
        <w:t xml:space="preserve">except for small distances. As such, this experiment does not consider roll and pitch movements while under any form of </w:t>
      </w:r>
      <w:r w:rsidR="00140B92">
        <w:t xml:space="preserve">direct forward/reverse </w:t>
      </w:r>
      <w:r w:rsidR="007A2638" w:rsidRPr="00280F56">
        <w:t>motion</w:t>
      </w:r>
      <w:r w:rsidR="00140B92">
        <w:t>s</w:t>
      </w:r>
      <w:r w:rsidR="007E150E">
        <w:t xml:space="preserve"> although it does examine rotational </w:t>
      </w:r>
      <w:r w:rsidR="00140B92">
        <w:t>m</w:t>
      </w:r>
      <w:r w:rsidR="007E150E">
        <w:t>ovements</w:t>
      </w:r>
      <w:r w:rsidR="00140B92">
        <w:t xml:space="preserve"> in forward and reverse directions</w:t>
      </w:r>
      <w:r w:rsidR="007E150E">
        <w:t>.</w:t>
      </w:r>
      <w:r w:rsidR="007A2638" w:rsidRPr="00280F56">
        <w:t xml:space="preserve"> </w:t>
      </w:r>
      <w:r w:rsidR="007E150E">
        <w:t xml:space="preserve">The robot arm is </w:t>
      </w:r>
      <w:r w:rsidR="00DB57A0">
        <w:t xml:space="preserve">also </w:t>
      </w:r>
      <w:r w:rsidR="007E150E">
        <w:t xml:space="preserve">only capable of moving at 250mm per second without generating faults </w:t>
      </w:r>
      <w:r w:rsidR="00DB57A0">
        <w:t xml:space="preserve">and this is not reflective of the higher accelerations that a production vehicle is likely to experience. The robot arm polling program appears (by experimentation) to be limited to 500Hz sample rates to obtain predictable timing polling periods. </w:t>
      </w:r>
      <w:r w:rsidR="00140B92">
        <w:t xml:space="preserve">The maximum sampling </w:t>
      </w:r>
      <w:r w:rsidR="00DB57A0">
        <w:t xml:space="preserve">rate </w:t>
      </w:r>
      <w:r w:rsidR="00140B92">
        <w:t xml:space="preserve">of the computer </w:t>
      </w:r>
      <w:r w:rsidR="00DB57A0">
        <w:t xml:space="preserve">was utilised </w:t>
      </w:r>
      <w:r w:rsidR="003C599B">
        <w:t xml:space="preserve">for all these experiments (approximately 4603Hz) </w:t>
      </w:r>
      <w:r w:rsidR="00DB57A0">
        <w:t xml:space="preserve">and is likely to have </w:t>
      </w:r>
      <w:r w:rsidR="003C599B">
        <w:t xml:space="preserve">heavily </w:t>
      </w:r>
      <w:r w:rsidR="00DB57A0">
        <w:t>influence</w:t>
      </w:r>
      <w:r w:rsidR="00140B92">
        <w:t>d</w:t>
      </w:r>
      <w:r w:rsidR="00DB57A0">
        <w:t xml:space="preserve"> the timing phase differences between the </w:t>
      </w:r>
      <w:r w:rsidR="004B080F">
        <w:t>computer</w:t>
      </w:r>
      <w:r w:rsidR="00DB57A0">
        <w:t xml:space="preserve"> timings and the </w:t>
      </w:r>
      <w:r w:rsidR="003C599B">
        <w:t>r</w:t>
      </w:r>
      <w:r w:rsidR="00DB57A0">
        <w:t>obot arm timings.</w:t>
      </w:r>
      <w:r w:rsidR="00140B92">
        <w:t xml:space="preserve"> Future experiments should restrict robot arm polling to a rate that is </w:t>
      </w:r>
      <w:r w:rsidR="003C599B">
        <w:t xml:space="preserve">officially </w:t>
      </w:r>
      <w:r w:rsidR="00140B92">
        <w:t>supported by the robot arm</w:t>
      </w:r>
      <w:r w:rsidR="003C599B">
        <w:t xml:space="preserve"> and/or switch to a direct connection such as Universal Serial Bus (USB) or a serial port.</w:t>
      </w:r>
    </w:p>
    <w:p w14:paraId="14D537A4" w14:textId="5ED2C21E" w:rsidR="007E150E" w:rsidRPr="00280F56" w:rsidRDefault="007E150E" w:rsidP="008B7345">
      <w:pPr>
        <w:pStyle w:val="BodyText"/>
      </w:pPr>
      <w:r>
        <w:t>Ideally, a</w:t>
      </w:r>
      <w:r w:rsidR="001A1B6F">
        <w:t xml:space="preserve"> track should be designed with accurate angles so that the effects of </w:t>
      </w:r>
      <w:r w:rsidR="00140B92">
        <w:t xml:space="preserve">forward </w:t>
      </w:r>
      <w:r w:rsidR="001A1B6F">
        <w:t xml:space="preserve">motion while the vehicle is undergoing pitch and roll movements can be analysed. The time constraints of this experiment did not permit the construction of such a track that is long enough to give a good set of data </w:t>
      </w:r>
      <w:r w:rsidR="00676273">
        <w:t xml:space="preserve">useful for training purposes. The </w:t>
      </w:r>
      <w:r w:rsidR="00140B92">
        <w:t xml:space="preserve">measurement apparatus </w:t>
      </w:r>
      <w:r w:rsidR="00676273">
        <w:t xml:space="preserve">will need to </w:t>
      </w:r>
      <w:r w:rsidR="00140B92">
        <w:t xml:space="preserve">include </w:t>
      </w:r>
      <w:r w:rsidR="00676273">
        <w:t xml:space="preserve">a </w:t>
      </w:r>
      <w:r w:rsidR="00140B92">
        <w:t xml:space="preserve">means to verify vehicle angles (strobe-camera/pressure sensors, etc) </w:t>
      </w:r>
      <w:r w:rsidR="00676273">
        <w:t xml:space="preserve">because the vehicle contains oil-filled suspension and </w:t>
      </w:r>
      <w:r w:rsidR="00140B92">
        <w:t xml:space="preserve">Wishbone </w:t>
      </w:r>
      <w:r w:rsidR="00676273">
        <w:t xml:space="preserve">suspension springs so determining the actual </w:t>
      </w:r>
      <w:r>
        <w:t xml:space="preserve">position and </w:t>
      </w:r>
      <w:r w:rsidR="00676273">
        <w:t xml:space="preserve">rotation of the vehicle </w:t>
      </w:r>
      <w:r>
        <w:t xml:space="preserve">chassis </w:t>
      </w:r>
      <w:r w:rsidR="00676273">
        <w:t>will be challenging</w:t>
      </w:r>
      <w:r>
        <w:t xml:space="preserve"> as it can’t be based upon ground-angles alone.</w:t>
      </w:r>
      <w:r w:rsidR="00140B92">
        <w:t xml:space="preserve"> A track design of this configuration was not in scope for the </w:t>
      </w:r>
      <w:proofErr w:type="gramStart"/>
      <w:r w:rsidR="00140B92">
        <w:t>project,</w:t>
      </w:r>
      <w:proofErr w:type="gramEnd"/>
      <w:r w:rsidR="00140B92">
        <w:t xml:space="preserve"> however, future projects should investigate this style of experiment in order to verify vehicle chassis movement under pitch and roll conditions while travelling forwards. </w:t>
      </w:r>
    </w:p>
    <w:p w14:paraId="1B06681B" w14:textId="5823CD48" w:rsidR="005111D2" w:rsidRPr="00280F56" w:rsidRDefault="005111D2" w:rsidP="005111D2">
      <w:pPr>
        <w:pStyle w:val="Heading2"/>
        <w:rPr>
          <w:noProof w:val="0"/>
        </w:rPr>
      </w:pPr>
      <w:bookmarkStart w:id="217" w:name="_Toc146552358"/>
      <w:r w:rsidRPr="00280F56">
        <w:rPr>
          <w:noProof w:val="0"/>
        </w:rPr>
        <w:t>Filter results</w:t>
      </w:r>
      <w:r w:rsidR="002F218C">
        <w:rPr>
          <w:noProof w:val="0"/>
        </w:rPr>
        <w:t xml:space="preserve"> analysis</w:t>
      </w:r>
      <w:r w:rsidRPr="00280F56">
        <w:rPr>
          <w:noProof w:val="0"/>
        </w:rPr>
        <w:t>.</w:t>
      </w:r>
      <w:bookmarkEnd w:id="217"/>
    </w:p>
    <w:p w14:paraId="5FE440C1" w14:textId="7091C399" w:rsidR="008B7345" w:rsidRPr="00280F56" w:rsidRDefault="008B7345" w:rsidP="008B7345">
      <w:pPr>
        <w:pStyle w:val="BodyText"/>
      </w:pPr>
      <w:r w:rsidRPr="00280F56">
        <w:t xml:space="preserve">The results section shows that using a Madgwick complimentary filter with gradient-descent optimisation to fuse gyroscope and accelerometer data to predict roll, pitch and yaw values is somewhat accurate when the timing of the datasets are predictable but, over time, this approach would need to be “reset” every so often to prevent </w:t>
      </w:r>
      <w:r w:rsidR="00126841" w:rsidRPr="00280F56">
        <w:t>the accumulation of errors</w:t>
      </w:r>
      <w:r w:rsidR="005111D2" w:rsidRPr="00280F56">
        <w:t>, especially when the vehicle will change its speed</w:t>
      </w:r>
      <w:r w:rsidR="007A2638" w:rsidRPr="00280F56">
        <w:t xml:space="preserve"> when responding </w:t>
      </w:r>
      <w:r w:rsidR="005111D2" w:rsidRPr="00280F56">
        <w:t>to local conditions.</w:t>
      </w:r>
      <w:r w:rsidR="00676273">
        <w:t xml:space="preserve"> While this issue can be</w:t>
      </w:r>
      <w:r w:rsidR="00C52BA8">
        <w:t xml:space="preserve"> partially</w:t>
      </w:r>
      <w:r w:rsidR="00676273">
        <w:t xml:space="preserve"> explained by the inconsistencies of the alignment of the imu and robot arm data, in operation, these </w:t>
      </w:r>
      <w:r w:rsidR="00676273">
        <w:lastRenderedPageBreak/>
        <w:t>timing inconsistencies are likely to be present</w:t>
      </w:r>
      <w:r w:rsidR="00C52BA8">
        <w:t xml:space="preserve">, due to processor scheduling. This aspect of the Madgwick filter will need more research if this filter is </w:t>
      </w:r>
      <w:r w:rsidR="00BD2783">
        <w:t xml:space="preserve">selected for </w:t>
      </w:r>
      <w:r w:rsidR="00C52BA8">
        <w:t>implement</w:t>
      </w:r>
      <w:r w:rsidR="00BD2783">
        <w:t>ation</w:t>
      </w:r>
      <w:r w:rsidR="00C52BA8">
        <w:t>.</w:t>
      </w:r>
      <w:r w:rsidR="00C52BA8">
        <w:br/>
      </w:r>
      <w:r w:rsidR="00C52BA8" w:rsidRPr="00280F56">
        <w:t xml:space="preserve"> </w:t>
      </w:r>
      <w:r w:rsidR="00126841" w:rsidRPr="00280F56">
        <w:br/>
        <w:t xml:space="preserve">The Kalman filter approximates the robot arm control movement </w:t>
      </w:r>
      <w:r w:rsidR="00BD2783">
        <w:t xml:space="preserve">slightly </w:t>
      </w:r>
      <w:r w:rsidR="00505D0C" w:rsidRPr="00280F56">
        <w:t xml:space="preserve">more accurately than the Madgwick </w:t>
      </w:r>
      <w:r w:rsidR="007A2638" w:rsidRPr="00280F56">
        <w:t xml:space="preserve">and </w:t>
      </w:r>
      <w:r w:rsidR="00C52BA8">
        <w:t>does</w:t>
      </w:r>
      <w:r w:rsidR="007A2638" w:rsidRPr="00280F56">
        <w:t xml:space="preserve"> not </w:t>
      </w:r>
      <w:r w:rsidR="00C52BA8">
        <w:t xml:space="preserve">appear </w:t>
      </w:r>
      <w:r w:rsidR="007A2638" w:rsidRPr="00280F56">
        <w:t xml:space="preserve">reactive to the length of the data samples fed into it </w:t>
      </w:r>
      <w:r w:rsidR="00126841" w:rsidRPr="00280F56">
        <w:t>but has a tendency to overshoot on changes of angle</w:t>
      </w:r>
      <w:r w:rsidR="00505D0C" w:rsidRPr="00280F56">
        <w:t xml:space="preserve"> and takes at least 7 times the processing power (this will vary depending on the processor implemented)</w:t>
      </w:r>
      <w:r w:rsidR="00126841" w:rsidRPr="00280F56">
        <w:t>. Reducing th</w:t>
      </w:r>
      <w:r w:rsidR="00C52BA8">
        <w:t xml:space="preserve">e overshooting </w:t>
      </w:r>
      <w:r w:rsidR="00126841" w:rsidRPr="00280F56">
        <w:t xml:space="preserve">behaviour will almost certainly alter responsiveness to change </w:t>
      </w:r>
      <w:r w:rsidR="00C52BA8">
        <w:t xml:space="preserve">(this is a classic filter dynamic) </w:t>
      </w:r>
      <w:r w:rsidR="00126841" w:rsidRPr="00280F56">
        <w:t>and ideally would be tuned to the vehicle’s speed</w:t>
      </w:r>
      <w:r w:rsidR="00505D0C" w:rsidRPr="00280F56">
        <w:t xml:space="preserve"> to optimise the value.</w:t>
      </w:r>
      <w:r w:rsidR="005111D2" w:rsidRPr="00280F56">
        <w:t xml:space="preserve"> This should be achievable in a dynamic fashion.</w:t>
      </w:r>
    </w:p>
    <w:p w14:paraId="647E7DAB" w14:textId="336A8338" w:rsidR="002F218C" w:rsidRDefault="007A2638" w:rsidP="007A2638">
      <w:pPr>
        <w:pStyle w:val="BodyText"/>
      </w:pPr>
      <w:r w:rsidRPr="00280F56">
        <w:t>Of the two filters, the Kalman is preferable for a long-range rover to avoid the sampling size conditions of the Madgwick filter</w:t>
      </w:r>
      <w:r w:rsidR="00C52BA8">
        <w:t>, despite the additional processing overhead</w:t>
      </w:r>
      <w:r w:rsidR="00BD2783">
        <w:t xml:space="preserve"> and overshooting complications</w:t>
      </w:r>
      <w:r w:rsidR="00C52BA8">
        <w:t>.</w:t>
      </w:r>
      <w:r w:rsidR="00C91F69" w:rsidRPr="00280F56">
        <w:br/>
      </w:r>
    </w:p>
    <w:p w14:paraId="2C8F78B0" w14:textId="3B2DE41C" w:rsidR="002F218C" w:rsidRPr="00280F56" w:rsidRDefault="002F218C" w:rsidP="002F218C">
      <w:pPr>
        <w:pStyle w:val="Heading2"/>
        <w:numPr>
          <w:ilvl w:val="1"/>
          <w:numId w:val="15"/>
        </w:numPr>
        <w:rPr>
          <w:noProof w:val="0"/>
        </w:rPr>
      </w:pPr>
      <w:r>
        <w:rPr>
          <w:noProof w:val="0"/>
        </w:rPr>
        <w:t xml:space="preserve">Neural Network </w:t>
      </w:r>
      <w:r w:rsidRPr="00280F56">
        <w:rPr>
          <w:noProof w:val="0"/>
        </w:rPr>
        <w:t>results</w:t>
      </w:r>
      <w:r>
        <w:rPr>
          <w:noProof w:val="0"/>
        </w:rPr>
        <w:t xml:space="preserve"> analysis</w:t>
      </w:r>
      <w:r w:rsidRPr="00280F56">
        <w:rPr>
          <w:noProof w:val="0"/>
        </w:rPr>
        <w:t>.</w:t>
      </w:r>
    </w:p>
    <w:p w14:paraId="3DF7DE75" w14:textId="565B7E07" w:rsidR="007E150E" w:rsidRDefault="00C52BA8" w:rsidP="007A2638">
      <w:pPr>
        <w:pStyle w:val="BodyText"/>
      </w:pPr>
      <w:r>
        <w:t xml:space="preserve">A default </w:t>
      </w:r>
      <w:r w:rsidR="00BD2783">
        <w:t>multi-layer perceptron (</w:t>
      </w:r>
      <w:r w:rsidR="00BB49C4">
        <w:t>MLP</w:t>
      </w:r>
      <w:r w:rsidR="00BD2783">
        <w:t>)</w:t>
      </w:r>
      <w:r w:rsidR="00BB49C4">
        <w:t xml:space="preserve"> </w:t>
      </w:r>
      <w:r w:rsidR="007E150E">
        <w:t>5</w:t>
      </w:r>
      <w:r w:rsidR="00BB49C4">
        <w:t xml:space="preserve">-layer neural network </w:t>
      </w:r>
      <w:r w:rsidR="00BD2783">
        <w:t xml:space="preserve">with sigmoid functions in the hidden layers and a linear function in the output layer </w:t>
      </w:r>
      <w:r w:rsidR="00BB49C4">
        <w:t xml:space="preserve">appears easily capable of determining </w:t>
      </w:r>
      <w:r w:rsidR="007E150E">
        <w:t>E</w:t>
      </w:r>
      <w:r w:rsidR="00BB49C4">
        <w:t>uler angles from gyroscope and accelerometer data from a single imu without any optimisation.</w:t>
      </w:r>
      <w:r w:rsidR="00BD2783">
        <w:t xml:space="preserve"> </w:t>
      </w:r>
    </w:p>
    <w:p w14:paraId="2B3352C2" w14:textId="2122199C" w:rsidR="007E150E" w:rsidRDefault="007E150E" w:rsidP="007A2638">
      <w:pPr>
        <w:pStyle w:val="BodyText"/>
      </w:pPr>
      <w:r>
        <w:t xml:space="preserve">The addition of </w:t>
      </w:r>
      <w:r w:rsidR="00BD2783">
        <w:t xml:space="preserve">extra layers and of adding </w:t>
      </w:r>
      <w:r>
        <w:t xml:space="preserve">2 and then 4 IMU units to the </w:t>
      </w:r>
      <w:r w:rsidR="00BD2783">
        <w:t xml:space="preserve">neural network inputs </w:t>
      </w:r>
      <w:r>
        <w:t>did give slight improvements but these are not statistically significant. This is most likely because the additional IMU data is not adding much more information than the camera IMU, as the neural network will already have determined the relationship of the camera IMU position to the desired results (including noise and drift measurements). If the IMUs were mounted on different frames, or if the frame was not completely rigid, then it is likely that additional IMUs would give useful information.</w:t>
      </w:r>
      <w:r w:rsidR="00BD2783">
        <w:t xml:space="preserve"> </w:t>
      </w:r>
    </w:p>
    <w:p w14:paraId="0B56ECDC" w14:textId="343D4CD1" w:rsidR="007A2638" w:rsidRPr="00280F56" w:rsidRDefault="00C91F69" w:rsidP="007A2638">
      <w:pPr>
        <w:pStyle w:val="BodyText"/>
      </w:pPr>
      <w:r w:rsidRPr="00280F56">
        <w:br/>
        <w:t>In Chapter 6, conclusions and future recommendations will be discussed.</w:t>
      </w:r>
    </w:p>
    <w:p w14:paraId="2DAFEFA0" w14:textId="5103469D" w:rsidR="001C0A32" w:rsidRPr="00280F56" w:rsidRDefault="001C0A32" w:rsidP="00BB49C4">
      <w:pPr>
        <w:pStyle w:val="NormalWeb"/>
        <w:shd w:val="clear" w:color="auto" w:fill="FFFFFF"/>
      </w:pPr>
      <w:r w:rsidRPr="00280F56">
        <w:br/>
      </w:r>
      <w:r w:rsidRPr="00280F56">
        <w:br/>
      </w:r>
      <w:r w:rsidRPr="00280F56">
        <w:br/>
      </w:r>
    </w:p>
    <w:p w14:paraId="1CE5AA1A" w14:textId="4CAAD6E7" w:rsidR="00A23224" w:rsidRPr="00280F56" w:rsidRDefault="00BB49C4" w:rsidP="00FA06C5">
      <w:pPr>
        <w:pStyle w:val="Heading1"/>
      </w:pPr>
      <w:bookmarkStart w:id="218" w:name="_Toc146552359"/>
      <w:r>
        <w:lastRenderedPageBreak/>
        <w:t xml:space="preserve">. </w:t>
      </w:r>
      <w:r w:rsidR="00EC7ED1" w:rsidRPr="00280F56">
        <w:t>Conclusion and Future Works</w:t>
      </w:r>
      <w:bookmarkEnd w:id="218"/>
      <w:r w:rsidR="00EC7ED1" w:rsidRPr="00280F56">
        <w:t xml:space="preserve"> </w:t>
      </w:r>
    </w:p>
    <w:p w14:paraId="304F1999" w14:textId="6F0DB6FD" w:rsidR="00526262" w:rsidRDefault="002F218C" w:rsidP="002F218C">
      <w:pPr>
        <w:pStyle w:val="BodyText"/>
      </w:pPr>
      <w:r>
        <w:t>The research objectives have been answered through this experiment.</w:t>
      </w:r>
      <w:r>
        <w:br/>
      </w:r>
      <w:r>
        <w:br/>
      </w:r>
      <w:r w:rsidR="008B63D7">
        <w:t xml:space="preserve">Research </w:t>
      </w:r>
      <w:r>
        <w:t xml:space="preserve">Objective One was to </w:t>
      </w:r>
      <w:r w:rsidRPr="00280F56">
        <w:t xml:space="preserve">determine whether multiple </w:t>
      </w:r>
      <w:r>
        <w:t>inertial measurement units</w:t>
      </w:r>
      <w:r w:rsidRPr="00280F56">
        <w:t xml:space="preserve"> </w:t>
      </w:r>
      <w:r w:rsidR="00BD2783">
        <w:t xml:space="preserve">(IMUs) </w:t>
      </w:r>
      <w:r w:rsidRPr="00280F56">
        <w:t xml:space="preserve">in conjunction with a neural network can improve image stabilisation of a camera on an RC vehicle, compared with a single </w:t>
      </w:r>
      <w:r w:rsidR="00BD2783">
        <w:t>IMU</w:t>
      </w:r>
      <w:r w:rsidRPr="00280F56">
        <w:t>.</w:t>
      </w:r>
      <w:r w:rsidR="00BD2783">
        <w:t xml:space="preserve"> The experiment has shown that multiple IMUs offers little benefit compared to a single IMU when all IMUs are in the same plane of reference.</w:t>
      </w:r>
      <w:r w:rsidRPr="00280F56">
        <w:br/>
      </w:r>
      <w:r>
        <w:br/>
      </w:r>
      <w:r w:rsidR="008B63D7">
        <w:t xml:space="preserve">Research </w:t>
      </w:r>
      <w:r>
        <w:t xml:space="preserve">Objective Two was </w:t>
      </w:r>
      <w:r w:rsidRPr="00280F56">
        <w:t xml:space="preserve">to determine the least number of </w:t>
      </w:r>
      <w:r>
        <w:t>inertial measurement units</w:t>
      </w:r>
      <w:r w:rsidRPr="00280F56">
        <w:t xml:space="preserve"> required to provide a significant measurable improvement.</w:t>
      </w:r>
      <w:r w:rsidR="00526262">
        <w:t xml:space="preserve"> The experiment has proven that one IMU is sufficient to provide roll and pitch data and it is surmised that a total of two IMUs should be sufficient to derive roll, </w:t>
      </w:r>
      <w:proofErr w:type="gramStart"/>
      <w:r w:rsidR="00526262">
        <w:t>pitch</w:t>
      </w:r>
      <w:proofErr w:type="gramEnd"/>
      <w:r w:rsidR="00526262">
        <w:t xml:space="preserve"> and yaw Euler angles if the second IMU was mounted 90 degrees vertically with respect to the first IMU, however, this last supposition needs to be evaluated. </w:t>
      </w:r>
    </w:p>
    <w:p w14:paraId="66FD4BC8" w14:textId="2A11FDA8" w:rsidR="00526262" w:rsidRDefault="00526262" w:rsidP="00526262">
      <w:pPr>
        <w:pStyle w:val="BodyText"/>
      </w:pPr>
      <w:r>
        <w:t xml:space="preserve">Research Objective Three was </w:t>
      </w:r>
      <w:r w:rsidRPr="00280F56">
        <w:t xml:space="preserve">to determine the least number of </w:t>
      </w:r>
      <w:r>
        <w:t xml:space="preserve">layers a neural network might need in order to </w:t>
      </w:r>
      <w:r w:rsidRPr="00280F56">
        <w:t xml:space="preserve">provide </w:t>
      </w:r>
      <w:r>
        <w:t xml:space="preserve">accurate roll and pitch data from IMU </w:t>
      </w:r>
      <w:proofErr w:type="gramStart"/>
      <w:r>
        <w:t>inputs</w:t>
      </w:r>
      <w:proofErr w:type="gramEnd"/>
      <w:r>
        <w:t xml:space="preserve"> and the experiment has ascertained that a minimum of 3 layers is required and 5 is recommended.</w:t>
      </w:r>
    </w:p>
    <w:p w14:paraId="4608D65B" w14:textId="16B1712A" w:rsidR="002F218C" w:rsidRPr="00280F56" w:rsidRDefault="002F218C" w:rsidP="002F218C">
      <w:pPr>
        <w:pStyle w:val="BodyText"/>
      </w:pPr>
      <w:r w:rsidRPr="00280F56">
        <w:br/>
      </w:r>
      <w:r>
        <w:br/>
      </w:r>
    </w:p>
    <w:p w14:paraId="2A39D509" w14:textId="5C144217" w:rsidR="002F218C" w:rsidRDefault="002F218C" w:rsidP="00A23224">
      <w:pPr>
        <w:pStyle w:val="BodyText"/>
      </w:pPr>
    </w:p>
    <w:p w14:paraId="368799EF" w14:textId="60EC126A" w:rsidR="002F218C" w:rsidRPr="00280F56" w:rsidRDefault="002F218C" w:rsidP="00A23224">
      <w:pPr>
        <w:pStyle w:val="BodyText"/>
      </w:pPr>
    </w:p>
    <w:p w14:paraId="6A03AA29" w14:textId="77777777" w:rsidR="00A23224" w:rsidRPr="00280F56" w:rsidRDefault="00A23224" w:rsidP="00E80307">
      <w:pPr>
        <w:pStyle w:val="BodyText"/>
      </w:pPr>
    </w:p>
    <w:p w14:paraId="1749765B" w14:textId="08B18270" w:rsidR="00934A2D" w:rsidRPr="00280F56" w:rsidRDefault="00934A2D" w:rsidP="00E80307">
      <w:pPr>
        <w:pStyle w:val="Heading1"/>
        <w:numPr>
          <w:ilvl w:val="0"/>
          <w:numId w:val="0"/>
        </w:numPr>
        <w:jc w:val="left"/>
      </w:pPr>
      <w:r w:rsidRPr="00280F56">
        <w:lastRenderedPageBreak/>
        <w:br/>
      </w:r>
    </w:p>
    <w:p w14:paraId="5CDA1B9D" w14:textId="77777777" w:rsidR="00934A2D" w:rsidRPr="00280F56" w:rsidRDefault="00934A2D" w:rsidP="00934A2D">
      <w:pPr>
        <w:pStyle w:val="BodyText"/>
      </w:pPr>
    </w:p>
    <w:p w14:paraId="58EA7D87" w14:textId="6F4C2F06" w:rsidR="00934A2D" w:rsidRPr="00280F56" w:rsidRDefault="00934A2D" w:rsidP="00CD5CBB">
      <w:pPr>
        <w:pStyle w:val="Heading1"/>
      </w:pPr>
      <w:r w:rsidRPr="00280F56">
        <w:lastRenderedPageBreak/>
        <w:br/>
      </w:r>
      <w:bookmarkStart w:id="219" w:name="_Toc146552360"/>
      <w:r w:rsidRPr="00280F56">
        <w:t>Appendi</w:t>
      </w:r>
      <w:r w:rsidR="00F06A92" w:rsidRPr="00280F56">
        <w:t>ces</w:t>
      </w:r>
      <w:bookmarkEnd w:id="219"/>
      <w:r w:rsidRPr="00280F56">
        <w:t xml:space="preserve"> </w:t>
      </w:r>
    </w:p>
    <w:p w14:paraId="4115F882" w14:textId="68CF6471" w:rsidR="00F06A92" w:rsidRPr="00280F56" w:rsidRDefault="00F06A92" w:rsidP="00804241">
      <w:pPr>
        <w:pStyle w:val="Heading2"/>
        <w:rPr>
          <w:noProof w:val="0"/>
        </w:rPr>
      </w:pPr>
      <w:bookmarkStart w:id="220" w:name="_Toc146552361"/>
      <w:r w:rsidRPr="00280F56">
        <w:rPr>
          <w:noProof w:val="0"/>
        </w:rPr>
        <w:t>Appendix 1</w:t>
      </w:r>
      <w:r w:rsidR="00C97540">
        <w:rPr>
          <w:noProof w:val="0"/>
        </w:rPr>
        <w:t xml:space="preserve">. </w:t>
      </w:r>
      <w:r w:rsidRPr="00280F56">
        <w:rPr>
          <w:noProof w:val="0"/>
        </w:rPr>
        <w:t>Code</w:t>
      </w:r>
      <w:bookmarkEnd w:id="220"/>
    </w:p>
    <w:p w14:paraId="6CAB4E4B" w14:textId="07648A05" w:rsidR="003A733D" w:rsidRPr="00280F56" w:rsidRDefault="003A733D" w:rsidP="003A733D">
      <w:pPr>
        <w:pStyle w:val="BodyText"/>
      </w:pPr>
      <w:r w:rsidRPr="00280F56">
        <w:t xml:space="preserve">All code can be obtained from </w:t>
      </w:r>
      <w:proofErr w:type="gramStart"/>
      <w:r w:rsidRPr="00280F56">
        <w:t>https://github.com/BratNZ/Thesis</w:t>
      </w:r>
      <w:proofErr w:type="gramEnd"/>
      <w:r w:rsidRPr="00280F56">
        <w:t xml:space="preserve"> </w:t>
      </w:r>
    </w:p>
    <w:p w14:paraId="350D29B2" w14:textId="6D9483EF" w:rsidR="00F06A92" w:rsidRPr="00280F56" w:rsidRDefault="00F06A92" w:rsidP="00846FF2">
      <w:pPr>
        <w:pStyle w:val="Heading2"/>
        <w:rPr>
          <w:noProof w:val="0"/>
        </w:rPr>
      </w:pPr>
      <w:bookmarkStart w:id="221" w:name="_Toc146552362"/>
      <w:r w:rsidRPr="00280F56">
        <w:rPr>
          <w:noProof w:val="0"/>
        </w:rPr>
        <w:t>Appendix 2. Calibration results.</w:t>
      </w:r>
      <w:bookmarkEnd w:id="221"/>
    </w:p>
    <w:p w14:paraId="0F669BC1" w14:textId="46B6F876" w:rsidR="00F06A92" w:rsidRPr="00280F56" w:rsidRDefault="00F06A92" w:rsidP="00352A0E">
      <w:pPr>
        <w:pStyle w:val="Caption"/>
      </w:pPr>
      <w:bookmarkStart w:id="222" w:name="_Toc146546634"/>
      <w:bookmarkStart w:id="223" w:name="_Toc146547351"/>
      <w:bookmarkStart w:id="224" w:name="_Toc147143055"/>
      <w:r w:rsidRPr="00280F56">
        <w:t xml:space="preserve">Table </w:t>
      </w:r>
      <w:r w:rsidR="001D6978">
        <w:fldChar w:fldCharType="begin"/>
      </w:r>
      <w:r w:rsidR="001D6978">
        <w:instrText xml:space="preserve"> STYLEREF 1 \s </w:instrText>
      </w:r>
      <w:r w:rsidR="001D6978">
        <w:fldChar w:fldCharType="separate"/>
      </w:r>
      <w:r w:rsidR="001D6978">
        <w:t>7</w:t>
      </w:r>
      <w:r w:rsidR="001D6978">
        <w:fldChar w:fldCharType="end"/>
      </w:r>
      <w:r w:rsidR="001D6978">
        <w:t>.</w:t>
      </w:r>
      <w:r w:rsidR="001D6978">
        <w:fldChar w:fldCharType="begin"/>
      </w:r>
      <w:r w:rsidR="001D6978">
        <w:instrText xml:space="preserve"> SEQ Table \* ARABIC \s 1 </w:instrText>
      </w:r>
      <w:r w:rsidR="001D6978">
        <w:fldChar w:fldCharType="separate"/>
      </w:r>
      <w:r w:rsidR="001D6978">
        <w:t>1</w:t>
      </w:r>
      <w:r w:rsidR="001D6978">
        <w:fldChar w:fldCharType="end"/>
      </w:r>
      <w:r w:rsidRPr="00280F56">
        <w:t xml:space="preserve">  </w:t>
      </w:r>
      <w:r w:rsidR="00C97540">
        <w:t>IMU</w:t>
      </w:r>
      <w:r w:rsidRPr="00280F56">
        <w:t xml:space="preserve"> Error Coefficients produced from </w:t>
      </w:r>
      <w:r w:rsidR="003A733D" w:rsidRPr="00280F56">
        <w:t xml:space="preserve">initial </w:t>
      </w:r>
      <w:r w:rsidRPr="00280F56">
        <w:t>calibra</w:t>
      </w:r>
      <w:r w:rsidR="00804241" w:rsidRPr="00280F56">
        <w:t>t</w:t>
      </w:r>
      <w:r w:rsidRPr="00280F56">
        <w:t xml:space="preserve">ion </w:t>
      </w:r>
      <w:r w:rsidR="00E4716A" w:rsidRPr="00280F56">
        <w:t>(rounded to 8 decimal places)</w:t>
      </w:r>
      <w:bookmarkEnd w:id="222"/>
      <w:bookmarkEnd w:id="223"/>
      <w:bookmarkEnd w:id="224"/>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rsidRPr="00280F56" w14:paraId="719F96DE" w14:textId="77777777" w:rsidTr="00804241">
        <w:tc>
          <w:tcPr>
            <w:tcW w:w="496" w:type="dxa"/>
          </w:tcPr>
          <w:p w14:paraId="2BE6FBE1" w14:textId="6531EB09" w:rsidR="00F06A92" w:rsidRPr="00280F56" w:rsidRDefault="00C97540" w:rsidP="00804241">
            <w:pPr>
              <w:rPr>
                <w:sz w:val="16"/>
                <w:szCs w:val="16"/>
              </w:rPr>
            </w:pPr>
            <w:r>
              <w:rPr>
                <w:sz w:val="16"/>
                <w:szCs w:val="16"/>
              </w:rPr>
              <w:t>IMU</w:t>
            </w:r>
          </w:p>
        </w:tc>
        <w:tc>
          <w:tcPr>
            <w:tcW w:w="1200" w:type="dxa"/>
          </w:tcPr>
          <w:p w14:paraId="5759C140" w14:textId="66FCDD51" w:rsidR="00F06A92" w:rsidRPr="00280F56" w:rsidRDefault="00F06A92" w:rsidP="00804241">
            <w:pPr>
              <w:rPr>
                <w:sz w:val="16"/>
                <w:szCs w:val="16"/>
              </w:rPr>
            </w:pPr>
            <w:proofErr w:type="spellStart"/>
            <w:r w:rsidRPr="00280F56">
              <w:rPr>
                <w:sz w:val="16"/>
                <w:szCs w:val="16"/>
              </w:rPr>
              <w:t>GyroX</w:t>
            </w:r>
            <w:proofErr w:type="spellEnd"/>
          </w:p>
        </w:tc>
        <w:tc>
          <w:tcPr>
            <w:tcW w:w="1276" w:type="dxa"/>
          </w:tcPr>
          <w:p w14:paraId="29579E46" w14:textId="2596DF9A" w:rsidR="00F06A92" w:rsidRPr="00280F56" w:rsidRDefault="00F06A92" w:rsidP="00804241">
            <w:pPr>
              <w:rPr>
                <w:sz w:val="16"/>
                <w:szCs w:val="16"/>
              </w:rPr>
            </w:pPr>
            <w:proofErr w:type="spellStart"/>
            <w:r w:rsidRPr="00280F56">
              <w:rPr>
                <w:sz w:val="16"/>
                <w:szCs w:val="16"/>
              </w:rPr>
              <w:t>GyroY</w:t>
            </w:r>
            <w:proofErr w:type="spellEnd"/>
          </w:p>
        </w:tc>
        <w:tc>
          <w:tcPr>
            <w:tcW w:w="1559" w:type="dxa"/>
          </w:tcPr>
          <w:p w14:paraId="215FBE18" w14:textId="28EA0A11" w:rsidR="00F06A92" w:rsidRPr="00280F56" w:rsidRDefault="00F06A92" w:rsidP="00804241">
            <w:pPr>
              <w:rPr>
                <w:sz w:val="16"/>
                <w:szCs w:val="16"/>
              </w:rPr>
            </w:pPr>
            <w:proofErr w:type="spellStart"/>
            <w:r w:rsidRPr="00280F56">
              <w:rPr>
                <w:sz w:val="16"/>
                <w:szCs w:val="16"/>
              </w:rPr>
              <w:t>GyroZ</w:t>
            </w:r>
            <w:proofErr w:type="spellEnd"/>
          </w:p>
        </w:tc>
        <w:tc>
          <w:tcPr>
            <w:tcW w:w="1418" w:type="dxa"/>
          </w:tcPr>
          <w:p w14:paraId="710C7050" w14:textId="4FAD7023" w:rsidR="00F06A92" w:rsidRPr="00280F56" w:rsidRDefault="00F06A92" w:rsidP="00804241">
            <w:pPr>
              <w:rPr>
                <w:sz w:val="16"/>
                <w:szCs w:val="16"/>
              </w:rPr>
            </w:pPr>
            <w:proofErr w:type="spellStart"/>
            <w:r w:rsidRPr="00280F56">
              <w:rPr>
                <w:sz w:val="16"/>
                <w:szCs w:val="16"/>
              </w:rPr>
              <w:t>AccelX</w:t>
            </w:r>
            <w:proofErr w:type="spellEnd"/>
          </w:p>
        </w:tc>
        <w:tc>
          <w:tcPr>
            <w:tcW w:w="1559" w:type="dxa"/>
          </w:tcPr>
          <w:p w14:paraId="053DA5DA" w14:textId="29B8FC3C" w:rsidR="00F06A92" w:rsidRPr="00280F56" w:rsidRDefault="00F06A92" w:rsidP="00804241">
            <w:pPr>
              <w:rPr>
                <w:sz w:val="16"/>
                <w:szCs w:val="16"/>
              </w:rPr>
            </w:pPr>
            <w:proofErr w:type="spellStart"/>
            <w:r w:rsidRPr="00280F56">
              <w:rPr>
                <w:sz w:val="16"/>
                <w:szCs w:val="16"/>
              </w:rPr>
              <w:t>AccelY</w:t>
            </w:r>
            <w:proofErr w:type="spellEnd"/>
          </w:p>
        </w:tc>
        <w:tc>
          <w:tcPr>
            <w:tcW w:w="1553" w:type="dxa"/>
          </w:tcPr>
          <w:p w14:paraId="2910482E" w14:textId="4878ED6B" w:rsidR="00F06A92" w:rsidRPr="00280F56" w:rsidRDefault="00F06A92" w:rsidP="00804241">
            <w:pPr>
              <w:rPr>
                <w:sz w:val="16"/>
                <w:szCs w:val="16"/>
              </w:rPr>
            </w:pPr>
            <w:proofErr w:type="spellStart"/>
            <w:r w:rsidRPr="00280F56">
              <w:rPr>
                <w:sz w:val="16"/>
                <w:szCs w:val="16"/>
              </w:rPr>
              <w:t>AccelZ</w:t>
            </w:r>
            <w:proofErr w:type="spellEnd"/>
          </w:p>
        </w:tc>
      </w:tr>
      <w:tr w:rsidR="00804241" w:rsidRPr="00280F56" w14:paraId="168A0C86" w14:textId="77777777" w:rsidTr="00804241">
        <w:tc>
          <w:tcPr>
            <w:tcW w:w="496" w:type="dxa"/>
          </w:tcPr>
          <w:p w14:paraId="5847B9DA" w14:textId="62906D34" w:rsidR="00F06A92" w:rsidRPr="00280F56" w:rsidRDefault="00F06A92" w:rsidP="00804241">
            <w:pPr>
              <w:rPr>
                <w:sz w:val="16"/>
                <w:szCs w:val="16"/>
              </w:rPr>
            </w:pPr>
            <w:r w:rsidRPr="00280F56">
              <w:rPr>
                <w:sz w:val="16"/>
                <w:szCs w:val="16"/>
              </w:rPr>
              <w:t>R</w:t>
            </w:r>
            <w:r w:rsidR="00876927" w:rsidRPr="00280F56">
              <w:rPr>
                <w:sz w:val="16"/>
                <w:szCs w:val="16"/>
              </w:rPr>
              <w:t>R</w:t>
            </w:r>
          </w:p>
        </w:tc>
        <w:tc>
          <w:tcPr>
            <w:tcW w:w="1200" w:type="dxa"/>
          </w:tcPr>
          <w:p w14:paraId="52B1D5C2" w14:textId="76E3C0D7" w:rsidR="00F06A92" w:rsidRPr="00280F56" w:rsidRDefault="00F06A92" w:rsidP="00804241">
            <w:pPr>
              <w:rPr>
                <w:sz w:val="16"/>
                <w:szCs w:val="16"/>
              </w:rPr>
            </w:pPr>
            <w:r w:rsidRPr="00280F56">
              <w:rPr>
                <w:sz w:val="16"/>
                <w:szCs w:val="16"/>
              </w:rPr>
              <w:t>-0.02998955</w:t>
            </w:r>
          </w:p>
        </w:tc>
        <w:tc>
          <w:tcPr>
            <w:tcW w:w="1276" w:type="dxa"/>
          </w:tcPr>
          <w:p w14:paraId="0B624D18" w14:textId="3932A5D3" w:rsidR="00F06A92" w:rsidRPr="00280F56" w:rsidRDefault="00F06A92" w:rsidP="00804241">
            <w:pPr>
              <w:rPr>
                <w:sz w:val="16"/>
                <w:szCs w:val="16"/>
              </w:rPr>
            </w:pPr>
            <w:r w:rsidRPr="00280F56">
              <w:rPr>
                <w:sz w:val="16"/>
                <w:szCs w:val="16"/>
              </w:rPr>
              <w:t>0.015966</w:t>
            </w:r>
            <w:r w:rsidR="00804241" w:rsidRPr="00280F56">
              <w:rPr>
                <w:sz w:val="16"/>
                <w:szCs w:val="16"/>
              </w:rPr>
              <w:t>70</w:t>
            </w:r>
          </w:p>
        </w:tc>
        <w:tc>
          <w:tcPr>
            <w:tcW w:w="1559" w:type="dxa"/>
          </w:tcPr>
          <w:p w14:paraId="55344E7C" w14:textId="561978F6" w:rsidR="00F06A92" w:rsidRPr="00280F56" w:rsidRDefault="00F06A92" w:rsidP="00804241">
            <w:pPr>
              <w:rPr>
                <w:sz w:val="16"/>
                <w:szCs w:val="16"/>
              </w:rPr>
            </w:pPr>
            <w:r w:rsidRPr="00280F56">
              <w:rPr>
                <w:sz w:val="16"/>
                <w:szCs w:val="16"/>
              </w:rPr>
              <w:t>0.00715132</w:t>
            </w:r>
          </w:p>
        </w:tc>
        <w:tc>
          <w:tcPr>
            <w:tcW w:w="1418" w:type="dxa"/>
          </w:tcPr>
          <w:p w14:paraId="52B3D0CC" w14:textId="04E88CA0" w:rsidR="00F06A92" w:rsidRPr="00280F56" w:rsidRDefault="00F06A92" w:rsidP="00804241">
            <w:pPr>
              <w:rPr>
                <w:sz w:val="16"/>
                <w:szCs w:val="16"/>
              </w:rPr>
            </w:pPr>
            <w:r w:rsidRPr="00280F56">
              <w:rPr>
                <w:sz w:val="16"/>
                <w:szCs w:val="16"/>
              </w:rPr>
              <w:t>0.00078995</w:t>
            </w:r>
          </w:p>
        </w:tc>
        <w:tc>
          <w:tcPr>
            <w:tcW w:w="1559" w:type="dxa"/>
          </w:tcPr>
          <w:p w14:paraId="575E1593" w14:textId="258D80C0" w:rsidR="00F06A92" w:rsidRPr="00280F56" w:rsidRDefault="00F06A92" w:rsidP="00804241">
            <w:pPr>
              <w:rPr>
                <w:sz w:val="16"/>
                <w:szCs w:val="16"/>
              </w:rPr>
            </w:pPr>
            <w:r w:rsidRPr="00280F56">
              <w:rPr>
                <w:sz w:val="16"/>
                <w:szCs w:val="16"/>
              </w:rPr>
              <w:t>-0.01058559</w:t>
            </w:r>
          </w:p>
        </w:tc>
        <w:tc>
          <w:tcPr>
            <w:tcW w:w="1553" w:type="dxa"/>
          </w:tcPr>
          <w:p w14:paraId="4F6E7EB8" w14:textId="16E31BC0" w:rsidR="00F06A92" w:rsidRPr="00280F56" w:rsidRDefault="00F06A92" w:rsidP="00804241">
            <w:pPr>
              <w:rPr>
                <w:sz w:val="16"/>
                <w:szCs w:val="16"/>
              </w:rPr>
            </w:pPr>
            <w:r w:rsidRPr="00280F56">
              <w:rPr>
                <w:sz w:val="16"/>
                <w:szCs w:val="16"/>
              </w:rPr>
              <w:t>-0.02925765</w:t>
            </w:r>
          </w:p>
        </w:tc>
      </w:tr>
      <w:tr w:rsidR="00E4716A" w:rsidRPr="00280F56" w14:paraId="53439A74" w14:textId="77777777" w:rsidTr="00804241">
        <w:tc>
          <w:tcPr>
            <w:tcW w:w="496" w:type="dxa"/>
          </w:tcPr>
          <w:p w14:paraId="07B36849" w14:textId="3053A078" w:rsidR="00876927" w:rsidRPr="00280F56" w:rsidRDefault="00876927" w:rsidP="00876927">
            <w:pPr>
              <w:rPr>
                <w:sz w:val="16"/>
                <w:szCs w:val="16"/>
              </w:rPr>
            </w:pPr>
            <w:r w:rsidRPr="00280F56">
              <w:rPr>
                <w:sz w:val="16"/>
                <w:szCs w:val="16"/>
              </w:rPr>
              <w:t>FR</w:t>
            </w:r>
          </w:p>
        </w:tc>
        <w:tc>
          <w:tcPr>
            <w:tcW w:w="1200" w:type="dxa"/>
          </w:tcPr>
          <w:p w14:paraId="08B47A89" w14:textId="71CB8E8F" w:rsidR="00876927" w:rsidRPr="00280F56" w:rsidRDefault="00876927" w:rsidP="00876927">
            <w:pPr>
              <w:rPr>
                <w:sz w:val="16"/>
                <w:szCs w:val="16"/>
              </w:rPr>
            </w:pPr>
            <w:r w:rsidRPr="00280F56">
              <w:rPr>
                <w:sz w:val="16"/>
                <w:szCs w:val="16"/>
              </w:rPr>
              <w:t>-0.03219639</w:t>
            </w:r>
          </w:p>
        </w:tc>
        <w:tc>
          <w:tcPr>
            <w:tcW w:w="1276" w:type="dxa"/>
          </w:tcPr>
          <w:p w14:paraId="0ECD8E39" w14:textId="23734773" w:rsidR="00876927" w:rsidRPr="00280F56" w:rsidRDefault="00876927" w:rsidP="00876927">
            <w:pPr>
              <w:rPr>
                <w:sz w:val="16"/>
                <w:szCs w:val="16"/>
              </w:rPr>
            </w:pPr>
            <w:r w:rsidRPr="00280F56">
              <w:rPr>
                <w:sz w:val="16"/>
                <w:szCs w:val="16"/>
              </w:rPr>
              <w:t>0.00790274</w:t>
            </w:r>
          </w:p>
        </w:tc>
        <w:tc>
          <w:tcPr>
            <w:tcW w:w="1559" w:type="dxa"/>
          </w:tcPr>
          <w:p w14:paraId="7ED5D9E0" w14:textId="7E6199A8" w:rsidR="00876927" w:rsidRPr="00280F56" w:rsidRDefault="00876927" w:rsidP="00876927">
            <w:pPr>
              <w:rPr>
                <w:sz w:val="16"/>
                <w:szCs w:val="16"/>
              </w:rPr>
            </w:pPr>
            <w:r w:rsidRPr="00280F56">
              <w:rPr>
                <w:sz w:val="16"/>
                <w:szCs w:val="16"/>
              </w:rPr>
              <w:t>-7.247779</w:t>
            </w:r>
            <w:r w:rsidR="00804241" w:rsidRPr="00280F56">
              <w:rPr>
                <w:sz w:val="16"/>
                <w:szCs w:val="16"/>
              </w:rPr>
              <w:t>69</w:t>
            </w:r>
            <w:r w:rsidRPr="00280F56">
              <w:rPr>
                <w:sz w:val="16"/>
                <w:szCs w:val="16"/>
              </w:rPr>
              <w:t>85e-05</w:t>
            </w:r>
          </w:p>
        </w:tc>
        <w:tc>
          <w:tcPr>
            <w:tcW w:w="1418" w:type="dxa"/>
          </w:tcPr>
          <w:p w14:paraId="6D1456EA" w14:textId="0E98FD68" w:rsidR="00876927" w:rsidRPr="00280F56" w:rsidRDefault="00876927" w:rsidP="00876927">
            <w:pPr>
              <w:rPr>
                <w:sz w:val="16"/>
                <w:szCs w:val="16"/>
              </w:rPr>
            </w:pPr>
            <w:r w:rsidRPr="00280F56">
              <w:rPr>
                <w:sz w:val="16"/>
                <w:szCs w:val="16"/>
              </w:rPr>
              <w:t>-0.00159294</w:t>
            </w:r>
          </w:p>
        </w:tc>
        <w:tc>
          <w:tcPr>
            <w:tcW w:w="1559" w:type="dxa"/>
          </w:tcPr>
          <w:p w14:paraId="4057489E" w14:textId="0899386F" w:rsidR="00876927" w:rsidRPr="00280F56" w:rsidRDefault="00876927" w:rsidP="00876927">
            <w:pPr>
              <w:rPr>
                <w:sz w:val="16"/>
                <w:szCs w:val="16"/>
              </w:rPr>
            </w:pPr>
            <w:r w:rsidRPr="00280F56">
              <w:rPr>
                <w:sz w:val="16"/>
                <w:szCs w:val="16"/>
              </w:rPr>
              <w:t>0.01550039</w:t>
            </w:r>
          </w:p>
        </w:tc>
        <w:tc>
          <w:tcPr>
            <w:tcW w:w="1553" w:type="dxa"/>
          </w:tcPr>
          <w:p w14:paraId="6F89A7BE" w14:textId="6B8C6AC4" w:rsidR="00876927" w:rsidRPr="00280F56" w:rsidRDefault="00876927" w:rsidP="00876927">
            <w:pPr>
              <w:rPr>
                <w:sz w:val="16"/>
                <w:szCs w:val="16"/>
              </w:rPr>
            </w:pPr>
            <w:r w:rsidRPr="00280F56">
              <w:rPr>
                <w:sz w:val="16"/>
                <w:szCs w:val="16"/>
              </w:rPr>
              <w:t>-0.01817877</w:t>
            </w:r>
          </w:p>
        </w:tc>
      </w:tr>
      <w:tr w:rsidR="00804241" w:rsidRPr="00280F56" w14:paraId="502A6D28" w14:textId="77777777" w:rsidTr="00804241">
        <w:tc>
          <w:tcPr>
            <w:tcW w:w="496" w:type="dxa"/>
          </w:tcPr>
          <w:p w14:paraId="28D7C96D" w14:textId="3673F313" w:rsidR="00876927" w:rsidRPr="00280F56" w:rsidRDefault="00876927" w:rsidP="00876927">
            <w:pPr>
              <w:rPr>
                <w:sz w:val="16"/>
                <w:szCs w:val="16"/>
              </w:rPr>
            </w:pPr>
            <w:r w:rsidRPr="00280F56">
              <w:rPr>
                <w:sz w:val="16"/>
                <w:szCs w:val="16"/>
              </w:rPr>
              <w:t>CM</w:t>
            </w:r>
          </w:p>
        </w:tc>
        <w:tc>
          <w:tcPr>
            <w:tcW w:w="1200" w:type="dxa"/>
          </w:tcPr>
          <w:p w14:paraId="79571710" w14:textId="2FBBF95A" w:rsidR="00876927" w:rsidRPr="00280F56" w:rsidRDefault="00876927" w:rsidP="00876927">
            <w:pPr>
              <w:rPr>
                <w:sz w:val="16"/>
                <w:szCs w:val="16"/>
              </w:rPr>
            </w:pPr>
            <w:r w:rsidRPr="00280F56">
              <w:rPr>
                <w:sz w:val="16"/>
                <w:szCs w:val="16"/>
              </w:rPr>
              <w:t>0.023254980</w:t>
            </w:r>
          </w:p>
        </w:tc>
        <w:tc>
          <w:tcPr>
            <w:tcW w:w="1276" w:type="dxa"/>
          </w:tcPr>
          <w:p w14:paraId="1D1CB10F" w14:textId="546522D2" w:rsidR="00876927" w:rsidRPr="00280F56" w:rsidRDefault="00876927" w:rsidP="00876927">
            <w:pPr>
              <w:rPr>
                <w:sz w:val="16"/>
                <w:szCs w:val="16"/>
              </w:rPr>
            </w:pPr>
            <w:r w:rsidRPr="00280F56">
              <w:rPr>
                <w:sz w:val="16"/>
                <w:szCs w:val="16"/>
              </w:rPr>
              <w:t>0.0028474</w:t>
            </w:r>
            <w:r w:rsidR="00804241" w:rsidRPr="00280F56">
              <w:rPr>
                <w:sz w:val="16"/>
                <w:szCs w:val="16"/>
              </w:rPr>
              <w:t>2</w:t>
            </w:r>
          </w:p>
        </w:tc>
        <w:tc>
          <w:tcPr>
            <w:tcW w:w="1559" w:type="dxa"/>
          </w:tcPr>
          <w:p w14:paraId="70C143D2" w14:textId="26780DF8" w:rsidR="00876927" w:rsidRPr="00280F56" w:rsidRDefault="00876927" w:rsidP="00876927">
            <w:pPr>
              <w:rPr>
                <w:sz w:val="16"/>
                <w:szCs w:val="16"/>
              </w:rPr>
            </w:pPr>
            <w:r w:rsidRPr="00280F56">
              <w:rPr>
                <w:sz w:val="16"/>
                <w:szCs w:val="16"/>
              </w:rPr>
              <w:t xml:space="preserve"> -0.00660733</w:t>
            </w:r>
          </w:p>
        </w:tc>
        <w:tc>
          <w:tcPr>
            <w:tcW w:w="1418" w:type="dxa"/>
          </w:tcPr>
          <w:p w14:paraId="4153B20B" w14:textId="31AA730F" w:rsidR="00876927" w:rsidRPr="00280F56" w:rsidRDefault="00876927" w:rsidP="00876927">
            <w:pPr>
              <w:rPr>
                <w:sz w:val="16"/>
                <w:szCs w:val="16"/>
              </w:rPr>
            </w:pPr>
            <w:r w:rsidRPr="00280F56">
              <w:rPr>
                <w:sz w:val="16"/>
                <w:szCs w:val="16"/>
              </w:rPr>
              <w:t>0.01240663</w:t>
            </w:r>
          </w:p>
        </w:tc>
        <w:tc>
          <w:tcPr>
            <w:tcW w:w="1559" w:type="dxa"/>
          </w:tcPr>
          <w:p w14:paraId="42E2396C" w14:textId="72CC5356" w:rsidR="00876927" w:rsidRPr="00280F56" w:rsidRDefault="00876927" w:rsidP="00876927">
            <w:pPr>
              <w:rPr>
                <w:sz w:val="16"/>
                <w:szCs w:val="16"/>
              </w:rPr>
            </w:pPr>
            <w:r w:rsidRPr="00280F56">
              <w:rPr>
                <w:sz w:val="16"/>
                <w:szCs w:val="16"/>
              </w:rPr>
              <w:t>0.0155684</w:t>
            </w:r>
          </w:p>
        </w:tc>
        <w:tc>
          <w:tcPr>
            <w:tcW w:w="1553" w:type="dxa"/>
          </w:tcPr>
          <w:p w14:paraId="7BC1AD83" w14:textId="21877EE6" w:rsidR="00876927" w:rsidRPr="00280F56" w:rsidRDefault="00876927" w:rsidP="00876927">
            <w:pPr>
              <w:rPr>
                <w:sz w:val="16"/>
                <w:szCs w:val="16"/>
              </w:rPr>
            </w:pPr>
            <w:r w:rsidRPr="00280F56">
              <w:rPr>
                <w:sz w:val="16"/>
                <w:szCs w:val="16"/>
              </w:rPr>
              <w:t>-0.03045218</w:t>
            </w:r>
          </w:p>
        </w:tc>
      </w:tr>
      <w:tr w:rsidR="00804241" w:rsidRPr="00280F56" w14:paraId="1463F2C2" w14:textId="77777777" w:rsidTr="00804241">
        <w:tc>
          <w:tcPr>
            <w:tcW w:w="496" w:type="dxa"/>
          </w:tcPr>
          <w:p w14:paraId="19429C91" w14:textId="1FED0EF7" w:rsidR="00876927" w:rsidRPr="00280F56" w:rsidRDefault="00876927" w:rsidP="00876927">
            <w:pPr>
              <w:rPr>
                <w:sz w:val="16"/>
                <w:szCs w:val="16"/>
              </w:rPr>
            </w:pPr>
            <w:r w:rsidRPr="00280F56">
              <w:rPr>
                <w:sz w:val="16"/>
                <w:szCs w:val="16"/>
              </w:rPr>
              <w:t>FL</w:t>
            </w:r>
          </w:p>
        </w:tc>
        <w:tc>
          <w:tcPr>
            <w:tcW w:w="1200" w:type="dxa"/>
          </w:tcPr>
          <w:p w14:paraId="2B7D1DAD" w14:textId="43526782" w:rsidR="00876927" w:rsidRPr="00280F56" w:rsidRDefault="00876927" w:rsidP="00876927">
            <w:pPr>
              <w:rPr>
                <w:sz w:val="16"/>
                <w:szCs w:val="16"/>
              </w:rPr>
            </w:pPr>
            <w:r w:rsidRPr="00280F56">
              <w:rPr>
                <w:sz w:val="16"/>
                <w:szCs w:val="16"/>
              </w:rPr>
              <w:t>0.008131502</w:t>
            </w:r>
          </w:p>
        </w:tc>
        <w:tc>
          <w:tcPr>
            <w:tcW w:w="1276" w:type="dxa"/>
          </w:tcPr>
          <w:p w14:paraId="79E835C2" w14:textId="5DC8A165" w:rsidR="00876927" w:rsidRPr="00280F56" w:rsidRDefault="00876927" w:rsidP="00876927">
            <w:pPr>
              <w:rPr>
                <w:sz w:val="16"/>
                <w:szCs w:val="16"/>
              </w:rPr>
            </w:pPr>
            <w:r w:rsidRPr="00280F56">
              <w:rPr>
                <w:sz w:val="16"/>
                <w:szCs w:val="16"/>
              </w:rPr>
              <w:t>-0.007085</w:t>
            </w:r>
            <w:r w:rsidR="00804241" w:rsidRPr="00280F56">
              <w:rPr>
                <w:sz w:val="16"/>
                <w:szCs w:val="16"/>
              </w:rPr>
              <w:t>4</w:t>
            </w:r>
            <w:r w:rsidRPr="00280F56">
              <w:rPr>
                <w:sz w:val="16"/>
                <w:szCs w:val="16"/>
              </w:rPr>
              <w:t>7</w:t>
            </w:r>
          </w:p>
        </w:tc>
        <w:tc>
          <w:tcPr>
            <w:tcW w:w="1559" w:type="dxa"/>
          </w:tcPr>
          <w:p w14:paraId="5C63515B" w14:textId="2AE69139" w:rsidR="00876927" w:rsidRPr="00280F56" w:rsidRDefault="00876927" w:rsidP="00876927">
            <w:pPr>
              <w:rPr>
                <w:sz w:val="16"/>
                <w:szCs w:val="16"/>
              </w:rPr>
            </w:pPr>
            <w:r w:rsidRPr="00280F56">
              <w:rPr>
                <w:sz w:val="16"/>
                <w:szCs w:val="16"/>
              </w:rPr>
              <w:t>0.0031216</w:t>
            </w:r>
            <w:r w:rsidR="00804241" w:rsidRPr="00280F56">
              <w:rPr>
                <w:sz w:val="16"/>
                <w:szCs w:val="16"/>
              </w:rPr>
              <w:t>1</w:t>
            </w:r>
          </w:p>
        </w:tc>
        <w:tc>
          <w:tcPr>
            <w:tcW w:w="1418" w:type="dxa"/>
          </w:tcPr>
          <w:p w14:paraId="6934EFE4" w14:textId="211B8BA6" w:rsidR="00876927" w:rsidRPr="00280F56" w:rsidRDefault="00876927" w:rsidP="00876927">
            <w:pPr>
              <w:rPr>
                <w:sz w:val="16"/>
                <w:szCs w:val="16"/>
              </w:rPr>
            </w:pPr>
            <w:r w:rsidRPr="00280F56">
              <w:rPr>
                <w:sz w:val="16"/>
                <w:szCs w:val="16"/>
              </w:rPr>
              <w:t>-0.00665329</w:t>
            </w:r>
          </w:p>
        </w:tc>
        <w:tc>
          <w:tcPr>
            <w:tcW w:w="1559" w:type="dxa"/>
          </w:tcPr>
          <w:p w14:paraId="2EE3E3E2" w14:textId="17D9BDB3" w:rsidR="00876927" w:rsidRPr="00280F56" w:rsidRDefault="00876927" w:rsidP="00876927">
            <w:pPr>
              <w:rPr>
                <w:sz w:val="16"/>
                <w:szCs w:val="16"/>
              </w:rPr>
            </w:pPr>
            <w:r w:rsidRPr="00280F56">
              <w:rPr>
                <w:sz w:val="16"/>
                <w:szCs w:val="16"/>
              </w:rPr>
              <w:t>-0.01244544</w:t>
            </w:r>
          </w:p>
        </w:tc>
        <w:tc>
          <w:tcPr>
            <w:tcW w:w="1553" w:type="dxa"/>
          </w:tcPr>
          <w:p w14:paraId="77AA17B6" w14:textId="5719F1CE" w:rsidR="00876927" w:rsidRPr="00280F56" w:rsidRDefault="00876927" w:rsidP="00876927">
            <w:pPr>
              <w:rPr>
                <w:sz w:val="16"/>
                <w:szCs w:val="16"/>
              </w:rPr>
            </w:pPr>
            <w:r w:rsidRPr="00280F56">
              <w:rPr>
                <w:sz w:val="16"/>
                <w:szCs w:val="16"/>
              </w:rPr>
              <w:t>-0.01997862</w:t>
            </w:r>
          </w:p>
        </w:tc>
      </w:tr>
      <w:tr w:rsidR="00804241" w:rsidRPr="00280F56" w14:paraId="782D8F3F" w14:textId="77777777" w:rsidTr="00804241">
        <w:tc>
          <w:tcPr>
            <w:tcW w:w="496" w:type="dxa"/>
          </w:tcPr>
          <w:p w14:paraId="0E2AD9BB" w14:textId="0BC67A3F" w:rsidR="00876927" w:rsidRPr="00280F56" w:rsidRDefault="00876927" w:rsidP="00876927">
            <w:pPr>
              <w:rPr>
                <w:sz w:val="16"/>
                <w:szCs w:val="16"/>
              </w:rPr>
            </w:pPr>
            <w:r w:rsidRPr="00280F56">
              <w:rPr>
                <w:sz w:val="16"/>
                <w:szCs w:val="16"/>
              </w:rPr>
              <w:t>RL</w:t>
            </w:r>
          </w:p>
        </w:tc>
        <w:tc>
          <w:tcPr>
            <w:tcW w:w="1200" w:type="dxa"/>
          </w:tcPr>
          <w:p w14:paraId="1CEF9588" w14:textId="2F1AB83D" w:rsidR="00876927" w:rsidRPr="00280F56" w:rsidRDefault="00876927" w:rsidP="00876927">
            <w:pPr>
              <w:rPr>
                <w:sz w:val="16"/>
                <w:szCs w:val="16"/>
              </w:rPr>
            </w:pPr>
            <w:r w:rsidRPr="00280F56">
              <w:rPr>
                <w:sz w:val="16"/>
                <w:szCs w:val="16"/>
              </w:rPr>
              <w:t>-0.00307724</w:t>
            </w:r>
          </w:p>
        </w:tc>
        <w:tc>
          <w:tcPr>
            <w:tcW w:w="1276" w:type="dxa"/>
          </w:tcPr>
          <w:p w14:paraId="2E483788" w14:textId="36AB133F" w:rsidR="00876927" w:rsidRPr="00280F56" w:rsidRDefault="00876927" w:rsidP="00876927">
            <w:pPr>
              <w:rPr>
                <w:sz w:val="16"/>
                <w:szCs w:val="16"/>
              </w:rPr>
            </w:pPr>
            <w:r w:rsidRPr="00280F56">
              <w:rPr>
                <w:sz w:val="16"/>
                <w:szCs w:val="16"/>
              </w:rPr>
              <w:t>0.00518083</w:t>
            </w:r>
          </w:p>
        </w:tc>
        <w:tc>
          <w:tcPr>
            <w:tcW w:w="1559" w:type="dxa"/>
          </w:tcPr>
          <w:p w14:paraId="23872DEE" w14:textId="0BA93DA1" w:rsidR="00876927" w:rsidRPr="00280F56" w:rsidRDefault="00876927" w:rsidP="00876927">
            <w:pPr>
              <w:rPr>
                <w:sz w:val="16"/>
                <w:szCs w:val="16"/>
              </w:rPr>
            </w:pPr>
            <w:r w:rsidRPr="00280F56">
              <w:rPr>
                <w:sz w:val="16"/>
                <w:szCs w:val="16"/>
              </w:rPr>
              <w:t>-0.0011448</w:t>
            </w:r>
            <w:r w:rsidR="00804241" w:rsidRPr="00280F56">
              <w:rPr>
                <w:sz w:val="16"/>
                <w:szCs w:val="16"/>
              </w:rPr>
              <w:t>6</w:t>
            </w:r>
          </w:p>
        </w:tc>
        <w:tc>
          <w:tcPr>
            <w:tcW w:w="1418" w:type="dxa"/>
          </w:tcPr>
          <w:p w14:paraId="13F9CEEB" w14:textId="30168260" w:rsidR="00876927" w:rsidRPr="00280F56" w:rsidRDefault="00876927" w:rsidP="00876927">
            <w:pPr>
              <w:rPr>
                <w:sz w:val="16"/>
                <w:szCs w:val="16"/>
              </w:rPr>
            </w:pPr>
            <w:r w:rsidRPr="00280F56">
              <w:rPr>
                <w:sz w:val="16"/>
                <w:szCs w:val="16"/>
              </w:rPr>
              <w:t>0.0027521</w:t>
            </w:r>
          </w:p>
        </w:tc>
        <w:tc>
          <w:tcPr>
            <w:tcW w:w="1559" w:type="dxa"/>
          </w:tcPr>
          <w:p w14:paraId="7183BD79" w14:textId="0DD589FC" w:rsidR="00876927" w:rsidRPr="00280F56" w:rsidRDefault="00876927" w:rsidP="00876927">
            <w:pPr>
              <w:rPr>
                <w:sz w:val="16"/>
                <w:szCs w:val="16"/>
              </w:rPr>
            </w:pPr>
            <w:r w:rsidRPr="00280F56">
              <w:rPr>
                <w:sz w:val="16"/>
                <w:szCs w:val="16"/>
              </w:rPr>
              <w:t>0.0128008</w:t>
            </w:r>
          </w:p>
        </w:tc>
        <w:tc>
          <w:tcPr>
            <w:tcW w:w="1553" w:type="dxa"/>
          </w:tcPr>
          <w:p w14:paraId="6608BC52" w14:textId="17B7C674" w:rsidR="00876927" w:rsidRPr="00280F56" w:rsidRDefault="00876927" w:rsidP="00876927">
            <w:pPr>
              <w:rPr>
                <w:sz w:val="16"/>
                <w:szCs w:val="16"/>
              </w:rPr>
            </w:pPr>
            <w:r w:rsidRPr="00280F56">
              <w:rPr>
                <w:sz w:val="16"/>
                <w:szCs w:val="16"/>
              </w:rPr>
              <w:t>0.00237755</w:t>
            </w:r>
          </w:p>
        </w:tc>
      </w:tr>
    </w:tbl>
    <w:p w14:paraId="2F475B6B" w14:textId="7550BB03" w:rsidR="00934A2D" w:rsidRPr="00280F56" w:rsidRDefault="00876927" w:rsidP="00F06A92">
      <w:pPr>
        <w:pStyle w:val="BodyText"/>
      </w:pPr>
      <w:r w:rsidRPr="00280F56">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br/>
      </w:r>
      <w:r w:rsidRPr="00280F56">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280F56" w:rsidRDefault="00934A2D" w:rsidP="00CD5CBB">
      <w:pPr>
        <w:pStyle w:val="BodyText"/>
      </w:pPr>
    </w:p>
    <w:p w14:paraId="02FD6FC3" w14:textId="77777777" w:rsidR="00876927" w:rsidRPr="00280F56" w:rsidRDefault="00876927" w:rsidP="00CD5CBB">
      <w:pPr>
        <w:pStyle w:val="BodyText"/>
      </w:pPr>
    </w:p>
    <w:p w14:paraId="2283C5FB" w14:textId="77777777" w:rsidR="00876927" w:rsidRPr="00280F56" w:rsidRDefault="00876927" w:rsidP="00CD5CBB">
      <w:pPr>
        <w:pStyle w:val="BodyText"/>
      </w:pPr>
    </w:p>
    <w:p w14:paraId="2DDDB0FB" w14:textId="77777777" w:rsidR="00876927" w:rsidRPr="00280F56" w:rsidRDefault="00876927" w:rsidP="00CD5CBB">
      <w:pPr>
        <w:pStyle w:val="BodyText"/>
      </w:pPr>
    </w:p>
    <w:p w14:paraId="119E0932" w14:textId="77777777" w:rsidR="00876927" w:rsidRPr="00280F56" w:rsidRDefault="00876927" w:rsidP="00CD5CBB">
      <w:pPr>
        <w:pStyle w:val="BodyText"/>
      </w:pPr>
    </w:p>
    <w:p w14:paraId="2EC9CDEB" w14:textId="0693AE3E" w:rsidR="00934A2D" w:rsidRPr="00280F56" w:rsidRDefault="00876927" w:rsidP="00352A0E">
      <w:pPr>
        <w:pStyle w:val="Caption"/>
      </w:pPr>
      <w:bookmarkStart w:id="225" w:name="_Toc146547352"/>
      <w:bookmarkStart w:id="226" w:name="_Toc147143701"/>
      <w:r w:rsidRPr="00280F56">
        <w:t xml:space="preserve">Figure </w:t>
      </w:r>
      <w:r w:rsidR="00607AE2">
        <w:fldChar w:fldCharType="begin"/>
      </w:r>
      <w:r w:rsidR="00607AE2">
        <w:instrText xml:space="preserve"> STYLEREF 1 \s </w:instrText>
      </w:r>
      <w:r w:rsidR="00607AE2">
        <w:fldChar w:fldCharType="separate"/>
      </w:r>
      <w:r w:rsidR="00607AE2">
        <w:t>7</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1</w:t>
      </w:r>
      <w:r w:rsidR="00607AE2">
        <w:fldChar w:fldCharType="end"/>
      </w:r>
      <w:r w:rsidRPr="00280F56">
        <w:t xml:space="preserve">  </w:t>
      </w:r>
      <w:r w:rsidR="00C97540">
        <w:t>IMU</w:t>
      </w:r>
      <w:r w:rsidRPr="00280F56">
        <w:t xml:space="preserve"> Calibration graphs for Central Camera </w:t>
      </w:r>
      <w:r w:rsidR="00C97540">
        <w:t>IMU</w:t>
      </w:r>
      <w:bookmarkEnd w:id="225"/>
      <w:bookmarkEnd w:id="226"/>
      <w:r w:rsidR="00934A2D" w:rsidRPr="00280F56">
        <w:br w:type="page"/>
      </w:r>
    </w:p>
    <w:p w14:paraId="3818EE95" w14:textId="412DCE52" w:rsidR="00876927" w:rsidRPr="00280F56" w:rsidRDefault="00876927" w:rsidP="00352A0E">
      <w:pPr>
        <w:pStyle w:val="Caption"/>
      </w:pPr>
      <w:r w:rsidRPr="00280F56">
        <w:lastRenderedPageBreak/>
        <w:br/>
      </w:r>
      <w:bookmarkStart w:id="227" w:name="_Toc146547353"/>
      <w:bookmarkStart w:id="228" w:name="_Toc147143702"/>
      <w:r w:rsidRPr="00280F56">
        <w:t xml:space="preserve">Figure </w:t>
      </w:r>
      <w:r w:rsidR="00607AE2">
        <w:fldChar w:fldCharType="begin"/>
      </w:r>
      <w:r w:rsidR="00607AE2">
        <w:instrText xml:space="preserve"> STYLEREF 1 \s </w:instrText>
      </w:r>
      <w:r w:rsidR="00607AE2">
        <w:fldChar w:fldCharType="separate"/>
      </w:r>
      <w:r w:rsidR="00607AE2">
        <w:t>7</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2</w:t>
      </w:r>
      <w:r w:rsidR="00607AE2">
        <w:fldChar w:fldCharType="end"/>
      </w:r>
      <w:r w:rsidRPr="00280F56">
        <w:t xml:space="preserve">  </w:t>
      </w:r>
      <w:r w:rsidR="00C97540">
        <w:t>IMU</w:t>
      </w:r>
      <w:r w:rsidRPr="00280F56">
        <w:t xml:space="preserve"> Calibration graphs for Front Left </w:t>
      </w:r>
      <w:r w:rsidR="00C97540">
        <w:t>IMU</w:t>
      </w:r>
      <w:r w:rsidRPr="00280F56">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F56">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bookmarkEnd w:id="227"/>
      <w:bookmarkEnd w:id="228"/>
    </w:p>
    <w:p w14:paraId="37810645" w14:textId="3F8DBA15" w:rsidR="00876927" w:rsidRPr="00280F56" w:rsidRDefault="00876927" w:rsidP="00876927">
      <w:pPr>
        <w:pStyle w:val="BodyText"/>
      </w:pPr>
      <w:r w:rsidRPr="00280F56">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sidRPr="00280F56">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5310D95E" w:rsidR="00876927" w:rsidRPr="00280F56" w:rsidRDefault="00876927" w:rsidP="00352A0E">
      <w:pPr>
        <w:pStyle w:val="Caption"/>
      </w:pPr>
      <w:bookmarkStart w:id="229" w:name="_Toc146547354"/>
      <w:bookmarkStart w:id="230" w:name="_Toc147143703"/>
      <w:r w:rsidRPr="00280F56">
        <w:t xml:space="preserve">Figure </w:t>
      </w:r>
      <w:r w:rsidR="00607AE2">
        <w:fldChar w:fldCharType="begin"/>
      </w:r>
      <w:r w:rsidR="00607AE2">
        <w:instrText xml:space="preserve"> STYLEREF 1 \s </w:instrText>
      </w:r>
      <w:r w:rsidR="00607AE2">
        <w:fldChar w:fldCharType="separate"/>
      </w:r>
      <w:r w:rsidR="00607AE2">
        <w:t>7</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3</w:t>
      </w:r>
      <w:r w:rsidR="00607AE2">
        <w:fldChar w:fldCharType="end"/>
      </w:r>
      <w:r w:rsidRPr="00280F56">
        <w:t xml:space="preserve">  </w:t>
      </w:r>
      <w:r w:rsidR="00C97540">
        <w:t>IMU</w:t>
      </w:r>
      <w:r w:rsidRPr="00280F56">
        <w:t xml:space="preserve"> Calibration graphs for Front Right </w:t>
      </w:r>
      <w:r w:rsidR="00C97540">
        <w:t>IMU</w:t>
      </w:r>
      <w:bookmarkEnd w:id="229"/>
      <w:bookmarkEnd w:id="230"/>
    </w:p>
    <w:p w14:paraId="08930E38" w14:textId="70F34EB6" w:rsidR="00876927" w:rsidRPr="00280F56" w:rsidRDefault="00876927" w:rsidP="00876927">
      <w:pPr>
        <w:pStyle w:val="BodyText"/>
      </w:pPr>
      <w:r w:rsidRPr="00280F56">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sidRPr="00280F56">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737569EE" w:rsidR="00C911F7" w:rsidRPr="00280F56" w:rsidRDefault="00C911F7" w:rsidP="00352A0E">
      <w:pPr>
        <w:pStyle w:val="Caption"/>
      </w:pPr>
      <w:bookmarkStart w:id="231" w:name="_Toc146547355"/>
      <w:bookmarkStart w:id="232" w:name="_Toc147143704"/>
      <w:r w:rsidRPr="00280F56">
        <w:t xml:space="preserve">Figure </w:t>
      </w:r>
      <w:r w:rsidR="00607AE2">
        <w:fldChar w:fldCharType="begin"/>
      </w:r>
      <w:r w:rsidR="00607AE2">
        <w:instrText xml:space="preserve"> STYLEREF 1 \s </w:instrText>
      </w:r>
      <w:r w:rsidR="00607AE2">
        <w:fldChar w:fldCharType="separate"/>
      </w:r>
      <w:r w:rsidR="00607AE2">
        <w:t>7</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4</w:t>
      </w:r>
      <w:r w:rsidR="00607AE2">
        <w:fldChar w:fldCharType="end"/>
      </w:r>
      <w:r w:rsidRPr="00280F56">
        <w:t xml:space="preserve">  </w:t>
      </w:r>
      <w:r w:rsidR="00C97540">
        <w:t>IMU</w:t>
      </w:r>
      <w:r w:rsidRPr="00280F56">
        <w:t xml:space="preserve"> Calibration graphs for Rear Left </w:t>
      </w:r>
      <w:r w:rsidR="00C97540">
        <w:t>IMU</w:t>
      </w:r>
      <w:bookmarkEnd w:id="231"/>
      <w:bookmarkEnd w:id="232"/>
    </w:p>
    <w:p w14:paraId="45BE4D84" w14:textId="77777777" w:rsidR="00C911F7" w:rsidRPr="00280F56" w:rsidRDefault="00C911F7" w:rsidP="00C911F7">
      <w:pPr>
        <w:pStyle w:val="BodyText"/>
      </w:pPr>
    </w:p>
    <w:p w14:paraId="4409365D" w14:textId="77777777" w:rsidR="00C911F7" w:rsidRPr="00280F56" w:rsidRDefault="00C911F7" w:rsidP="00352A0E">
      <w:pPr>
        <w:pStyle w:val="Caption"/>
      </w:pPr>
    </w:p>
    <w:p w14:paraId="70E349EF" w14:textId="77777777" w:rsidR="00C911F7" w:rsidRPr="00280F56" w:rsidRDefault="00C911F7" w:rsidP="00352A0E">
      <w:pPr>
        <w:pStyle w:val="Caption"/>
      </w:pPr>
    </w:p>
    <w:p w14:paraId="7C1CDD96" w14:textId="658C8950" w:rsidR="00C911F7" w:rsidRPr="00280F56" w:rsidRDefault="00C911F7" w:rsidP="00352A0E">
      <w:pPr>
        <w:pStyle w:val="Caption"/>
      </w:pPr>
      <w:bookmarkStart w:id="233" w:name="_Toc146547356"/>
      <w:r w:rsidRPr="00280F56">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rsidRPr="00280F56">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bookmarkEnd w:id="233"/>
    </w:p>
    <w:p w14:paraId="2B99A194" w14:textId="3453A2F0" w:rsidR="00C911F7" w:rsidRPr="00280F56" w:rsidRDefault="00C911F7" w:rsidP="00352A0E">
      <w:pPr>
        <w:pStyle w:val="Caption"/>
      </w:pPr>
      <w:bookmarkStart w:id="234" w:name="_Toc146547357"/>
      <w:bookmarkStart w:id="235" w:name="_Toc147143705"/>
      <w:r w:rsidRPr="00280F56">
        <w:t xml:space="preserve">Figure </w:t>
      </w:r>
      <w:r w:rsidR="00607AE2">
        <w:fldChar w:fldCharType="begin"/>
      </w:r>
      <w:r w:rsidR="00607AE2">
        <w:instrText xml:space="preserve"> STYLEREF 1 \s </w:instrText>
      </w:r>
      <w:r w:rsidR="00607AE2">
        <w:fldChar w:fldCharType="separate"/>
      </w:r>
      <w:r w:rsidR="00607AE2">
        <w:t>7</w:t>
      </w:r>
      <w:r w:rsidR="00607AE2">
        <w:fldChar w:fldCharType="end"/>
      </w:r>
      <w:r w:rsidR="00607AE2">
        <w:t>.</w:t>
      </w:r>
      <w:r w:rsidR="00607AE2">
        <w:fldChar w:fldCharType="begin"/>
      </w:r>
      <w:r w:rsidR="00607AE2">
        <w:instrText xml:space="preserve"> SEQ Figure \* ARABIC \s 1 </w:instrText>
      </w:r>
      <w:r w:rsidR="00607AE2">
        <w:fldChar w:fldCharType="separate"/>
      </w:r>
      <w:r w:rsidR="00607AE2">
        <w:t>5</w:t>
      </w:r>
      <w:r w:rsidR="00607AE2">
        <w:fldChar w:fldCharType="end"/>
      </w:r>
      <w:r w:rsidRPr="00280F56">
        <w:t xml:space="preserve"> Figure  </w:t>
      </w:r>
      <w:r w:rsidR="00C97540">
        <w:t>IMU</w:t>
      </w:r>
      <w:r w:rsidRPr="00280F56">
        <w:t xml:space="preserve"> Calibration graphs for Right Rear </w:t>
      </w:r>
      <w:r w:rsidR="00C97540">
        <w:t>IMU</w:t>
      </w:r>
      <w:bookmarkEnd w:id="234"/>
      <w:bookmarkEnd w:id="235"/>
    </w:p>
    <w:p w14:paraId="6486CAFE" w14:textId="77777777" w:rsidR="000A4CEC" w:rsidRPr="00280F56" w:rsidRDefault="000A4CEC" w:rsidP="000A4CEC">
      <w:pPr>
        <w:pStyle w:val="BodyText"/>
      </w:pPr>
    </w:p>
    <w:p w14:paraId="56906CCD" w14:textId="5F613DDC" w:rsidR="000A4CEC" w:rsidRPr="00280F56" w:rsidRDefault="008B2899" w:rsidP="00846FF2">
      <w:pPr>
        <w:pStyle w:val="Heading2"/>
        <w:rPr>
          <w:noProof w:val="0"/>
          <w:lang w:eastAsia="zh-CN"/>
        </w:rPr>
      </w:pPr>
      <w:bookmarkStart w:id="236" w:name="_Toc146552363"/>
      <w:r w:rsidRPr="00280F56">
        <w:rPr>
          <w:noProof w:val="0"/>
        </w:rPr>
        <w:t>Appendix 3</w:t>
      </w:r>
      <w:r w:rsidR="00C97540">
        <w:rPr>
          <w:noProof w:val="0"/>
        </w:rPr>
        <w:t>.</w:t>
      </w:r>
      <w:r w:rsidRPr="00280F56">
        <w:rPr>
          <w:noProof w:val="0"/>
        </w:rPr>
        <w:t xml:space="preserve"> </w:t>
      </w:r>
      <w:r w:rsidR="000A4CEC" w:rsidRPr="00280F56">
        <w:rPr>
          <w:noProof w:val="0"/>
        </w:rPr>
        <w:t xml:space="preserve">Electrical Characteristics of </w:t>
      </w:r>
      <w:r w:rsidR="00C97540">
        <w:rPr>
          <w:noProof w:val="0"/>
        </w:rPr>
        <w:t>IMU</w:t>
      </w:r>
      <w:r w:rsidR="000A4CEC" w:rsidRPr="00280F56">
        <w:rPr>
          <w:noProof w:val="0"/>
        </w:rPr>
        <w:t xml:space="preserve">-29048 </w:t>
      </w:r>
      <w:r w:rsidR="00C97540">
        <w:rPr>
          <w:noProof w:val="0"/>
        </w:rPr>
        <w:t>IMU</w:t>
      </w:r>
      <w:bookmarkEnd w:id="236"/>
    </w:p>
    <w:tbl>
      <w:tblPr>
        <w:tblW w:w="12390" w:type="dxa"/>
        <w:tblCellMar>
          <w:top w:w="15" w:type="dxa"/>
          <w:left w:w="15" w:type="dxa"/>
          <w:bottom w:w="15" w:type="dxa"/>
          <w:right w:w="15" w:type="dxa"/>
        </w:tblCellMar>
        <w:tblLook w:val="04A0" w:firstRow="1" w:lastRow="0" w:firstColumn="1" w:lastColumn="0" w:noHBand="0" w:noVBand="1"/>
      </w:tblPr>
      <w:tblGrid>
        <w:gridCol w:w="6195"/>
        <w:gridCol w:w="6195"/>
      </w:tblGrid>
      <w:tr w:rsidR="000A4CEC" w:rsidRPr="00280F56" w14:paraId="2A806CC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DAAD7D3" w14:textId="77777777" w:rsidR="000A4CEC" w:rsidRPr="00280F56" w:rsidRDefault="000A4CEC">
            <w:pPr>
              <w:rPr>
                <w:rFonts w:ascii="Times New Roman" w:hAnsi="Times New Roman"/>
                <w:color w:val="5F5F5F"/>
                <w:sz w:val="24"/>
              </w:rPr>
            </w:pPr>
            <w:r w:rsidRPr="00280F56">
              <w:rPr>
                <w:color w:val="5F5F5F"/>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Pr="00280F56" w:rsidRDefault="000A4CEC">
            <w:r w:rsidRPr="00280F56">
              <w:t>I2C</w:t>
            </w:r>
          </w:p>
          <w:p w14:paraId="4DE021E0" w14:textId="77777777" w:rsidR="000A4CEC" w:rsidRPr="00280F56" w:rsidRDefault="000A4CEC">
            <w:r w:rsidRPr="00280F56">
              <w:t>SPI</w:t>
            </w:r>
          </w:p>
        </w:tc>
      </w:tr>
      <w:tr w:rsidR="000A4CEC" w:rsidRPr="00280F56" w14:paraId="3E9E590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BDA2FC4" w14:textId="77777777" w:rsidR="000A4CEC" w:rsidRPr="00280F56" w:rsidRDefault="000A4CEC">
            <w:pPr>
              <w:rPr>
                <w:color w:val="5F5F5F"/>
              </w:rPr>
            </w:pPr>
            <w:r w:rsidRPr="00280F56">
              <w:rPr>
                <w:color w:val="5F5F5F"/>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Pr="00280F56" w:rsidRDefault="000A4CEC">
            <w:r w:rsidRPr="00280F56">
              <w:t>1.71 to 3.6</w:t>
            </w:r>
          </w:p>
        </w:tc>
      </w:tr>
      <w:tr w:rsidR="000A4CEC" w:rsidRPr="00280F56" w14:paraId="738EAF0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BCAD61C" w14:textId="77777777" w:rsidR="000A4CEC" w:rsidRPr="00280F56" w:rsidRDefault="000A4CEC">
            <w:pPr>
              <w:rPr>
                <w:color w:val="5F5F5F"/>
              </w:rPr>
            </w:pPr>
            <w:r w:rsidRPr="00280F56">
              <w:rPr>
                <w:color w:val="5F5F5F"/>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Pr="00280F56" w:rsidRDefault="000A4CEC">
            <w:r w:rsidRPr="00280F56">
              <w:t>1.71 to 3.6</w:t>
            </w:r>
          </w:p>
        </w:tc>
      </w:tr>
      <w:tr w:rsidR="000A4CEC" w:rsidRPr="00280F56" w14:paraId="1AB17868"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43DDE73A" w14:textId="77777777" w:rsidR="000A4CEC" w:rsidRPr="00280F56" w:rsidRDefault="000A4CEC">
            <w:pPr>
              <w:rPr>
                <w:color w:val="5F5F5F"/>
              </w:rPr>
            </w:pPr>
            <w:r w:rsidRPr="00280F56">
              <w:rPr>
                <w:color w:val="5F5F5F"/>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Pr="00280F56" w:rsidRDefault="000A4CEC">
            <w:r w:rsidRPr="00280F56">
              <w:t>±250/500/1000/2000</w:t>
            </w:r>
          </w:p>
        </w:tc>
      </w:tr>
      <w:tr w:rsidR="000A4CEC" w:rsidRPr="00280F56" w14:paraId="596148F1"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2564DDAA" w14:textId="77777777" w:rsidR="000A4CEC" w:rsidRPr="00280F56" w:rsidRDefault="000A4CEC">
            <w:pPr>
              <w:rPr>
                <w:color w:val="5F5F5F"/>
              </w:rPr>
            </w:pPr>
            <w:r w:rsidRPr="00280F56">
              <w:rPr>
                <w:color w:val="5F5F5F"/>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Pr="00280F56" w:rsidRDefault="000A4CEC">
            <w:r w:rsidRPr="00280F56">
              <w:t>±1.5%</w:t>
            </w:r>
          </w:p>
        </w:tc>
      </w:tr>
      <w:tr w:rsidR="000A4CEC" w:rsidRPr="00280F56" w14:paraId="5ADC6B9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04382829" w14:textId="77777777" w:rsidR="000A4CEC" w:rsidRPr="00280F56" w:rsidRDefault="000A4CEC">
            <w:pPr>
              <w:rPr>
                <w:color w:val="5F5F5F"/>
              </w:rPr>
            </w:pPr>
            <w:r w:rsidRPr="00280F56">
              <w:rPr>
                <w:color w:val="5F5F5F"/>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Pr="00280F56" w:rsidRDefault="000A4CEC">
            <w:r w:rsidRPr="00280F56">
              <w:t>0.015dps/√Hz</w:t>
            </w:r>
          </w:p>
        </w:tc>
      </w:tr>
      <w:tr w:rsidR="000A4CEC" w:rsidRPr="00280F56" w14:paraId="299FDC6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518A06D" w14:textId="77777777" w:rsidR="000A4CEC" w:rsidRPr="00280F56" w:rsidRDefault="000A4CEC">
            <w:pPr>
              <w:rPr>
                <w:color w:val="5F5F5F"/>
              </w:rPr>
            </w:pPr>
            <w:r w:rsidRPr="00280F56">
              <w:rPr>
                <w:color w:val="5F5F5F"/>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Pr="00280F56" w:rsidRDefault="000A4CEC">
            <w:r w:rsidRPr="00280F56">
              <w:t>±2/4/8/16</w:t>
            </w:r>
          </w:p>
        </w:tc>
      </w:tr>
      <w:tr w:rsidR="000A4CEC" w:rsidRPr="00280F56" w14:paraId="28D86E8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7CB7C" w14:textId="77777777" w:rsidR="000A4CEC" w:rsidRPr="00280F56" w:rsidRDefault="000A4CEC">
            <w:pPr>
              <w:rPr>
                <w:color w:val="5F5F5F"/>
              </w:rPr>
            </w:pPr>
            <w:r w:rsidRPr="00280F56">
              <w:rPr>
                <w:color w:val="5F5F5F"/>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Pr="00280F56" w:rsidRDefault="000A4CEC">
            <w:r w:rsidRPr="00280F56">
              <w:t>±0.5%</w:t>
            </w:r>
          </w:p>
        </w:tc>
      </w:tr>
      <w:tr w:rsidR="000A4CEC" w:rsidRPr="00280F56" w14:paraId="14C70EBA"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215DC4F" w14:textId="77777777" w:rsidR="000A4CEC" w:rsidRPr="00280F56" w:rsidRDefault="000A4CEC">
            <w:pPr>
              <w:rPr>
                <w:color w:val="5F5F5F"/>
              </w:rPr>
            </w:pPr>
            <w:r w:rsidRPr="00280F56">
              <w:rPr>
                <w:color w:val="5F5F5F"/>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Pr="00280F56" w:rsidRDefault="000A4CEC">
            <w:r w:rsidRPr="00280F56">
              <w:t>230μg/√Hz</w:t>
            </w:r>
          </w:p>
        </w:tc>
      </w:tr>
      <w:tr w:rsidR="000A4CEC" w:rsidRPr="00280F56" w14:paraId="4AED7BBC"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338CA8BF" w14:textId="77777777" w:rsidR="000A4CEC" w:rsidRPr="00280F56" w:rsidRDefault="000A4CEC">
            <w:pPr>
              <w:rPr>
                <w:color w:val="5F5F5F"/>
              </w:rPr>
            </w:pPr>
            <w:r w:rsidRPr="00280F56">
              <w:rPr>
                <w:color w:val="5F5F5F"/>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Pr="00280F56" w:rsidRDefault="000A4CEC">
            <w:r w:rsidRPr="00280F56">
              <w:t>±4900μT</w:t>
            </w:r>
          </w:p>
        </w:tc>
      </w:tr>
      <w:tr w:rsidR="000A4CEC" w:rsidRPr="00280F56" w14:paraId="3348397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3B0A807" w14:textId="77777777" w:rsidR="000A4CEC" w:rsidRPr="00280F56" w:rsidRDefault="000A4CEC">
            <w:pPr>
              <w:rPr>
                <w:color w:val="5F5F5F"/>
              </w:rPr>
            </w:pPr>
            <w:r w:rsidRPr="00280F56">
              <w:rPr>
                <w:color w:val="5F5F5F"/>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Pr="00280F56" w:rsidRDefault="000A4CEC">
            <w:pPr>
              <w:rPr>
                <w:color w:val="5F5F5F"/>
              </w:rPr>
            </w:pPr>
          </w:p>
        </w:tc>
      </w:tr>
      <w:tr w:rsidR="000A4CEC" w:rsidRPr="00280F56" w14:paraId="3C6871B6"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249F2" w14:textId="77777777" w:rsidR="000A4CEC" w:rsidRPr="00280F56" w:rsidRDefault="000A4CEC">
            <w:pPr>
              <w:rPr>
                <w:color w:val="5F5F5F"/>
                <w:sz w:val="24"/>
              </w:rPr>
            </w:pPr>
            <w:r w:rsidRPr="00280F56">
              <w:rPr>
                <w:color w:val="5F5F5F"/>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Pr="00280F56" w:rsidRDefault="000A4CEC">
            <w:pPr>
              <w:rPr>
                <w:color w:val="5F5F5F"/>
              </w:rPr>
            </w:pPr>
          </w:p>
        </w:tc>
      </w:tr>
    </w:tbl>
    <w:p w14:paraId="1BA1DE57" w14:textId="77777777" w:rsidR="000A4CEC" w:rsidRPr="00280F56" w:rsidRDefault="000A4CEC" w:rsidP="00846FF2">
      <w:pPr>
        <w:pStyle w:val="BodyText"/>
      </w:pPr>
    </w:p>
    <w:p w14:paraId="65C0B2C5" w14:textId="40214466" w:rsidR="00BE0D55" w:rsidRDefault="00F826EB" w:rsidP="00F826EB">
      <w:pPr>
        <w:pStyle w:val="Heading1"/>
        <w:numPr>
          <w:ilvl w:val="0"/>
          <w:numId w:val="0"/>
        </w:numPr>
      </w:pPr>
      <w:bookmarkStart w:id="237" w:name="_Toc146552364"/>
      <w:r w:rsidRPr="00280F56">
        <w:lastRenderedPageBreak/>
        <w:t xml:space="preserve">Chapter </w:t>
      </w:r>
      <w:r w:rsidR="00934A2D" w:rsidRPr="00280F56">
        <w:t>8</w:t>
      </w:r>
      <w:r w:rsidR="005275F2">
        <w:t xml:space="preserve">. </w:t>
      </w:r>
      <w:r w:rsidR="00BE0D55" w:rsidRPr="00280F56">
        <w:t>References</w:t>
      </w:r>
      <w:bookmarkEnd w:id="237"/>
    </w:p>
    <w:p w14:paraId="4A6F5E07" w14:textId="30DFB6A8" w:rsidR="0029296F" w:rsidRPr="0029296F" w:rsidRDefault="005275F2" w:rsidP="0029296F">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29296F" w:rsidRPr="0029296F">
        <w:rPr>
          <w:rFonts w:ascii="Calibri" w:hAnsi="Calibri" w:cs="Calibri"/>
          <w:noProof/>
        </w:rPr>
        <w:t xml:space="preserve">Ab Wahab, M. N., Nefti-Meziani, S., &amp; Atyabi, A. (2015). A comprehensive review of swarm optimization algorithms. </w:t>
      </w:r>
      <w:r w:rsidR="0029296F" w:rsidRPr="0029296F">
        <w:rPr>
          <w:rFonts w:ascii="Calibri" w:hAnsi="Calibri" w:cs="Calibri"/>
          <w:i/>
          <w:iCs/>
          <w:noProof/>
        </w:rPr>
        <w:t>PLoS ONE</w:t>
      </w:r>
      <w:r w:rsidR="0029296F" w:rsidRPr="0029296F">
        <w:rPr>
          <w:rFonts w:ascii="Calibri" w:hAnsi="Calibri" w:cs="Calibri"/>
          <w:noProof/>
        </w:rPr>
        <w:t xml:space="preserve">, </w:t>
      </w:r>
      <w:r w:rsidR="0029296F" w:rsidRPr="0029296F">
        <w:rPr>
          <w:rFonts w:ascii="Calibri" w:hAnsi="Calibri" w:cs="Calibri"/>
          <w:i/>
          <w:iCs/>
          <w:noProof/>
        </w:rPr>
        <w:t>10</w:t>
      </w:r>
      <w:r w:rsidR="0029296F" w:rsidRPr="0029296F">
        <w:rPr>
          <w:rFonts w:ascii="Calibri" w:hAnsi="Calibri" w:cs="Calibri"/>
          <w:noProof/>
        </w:rPr>
        <w:t>(5). https://doi.org/10.1371/JOURNAL.PONE.0122827</w:t>
      </w:r>
    </w:p>
    <w:p w14:paraId="2D770AC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dafruit. (2022). </w:t>
      </w:r>
      <w:r w:rsidRPr="0029296F">
        <w:rPr>
          <w:rFonts w:ascii="Calibri" w:hAnsi="Calibri" w:cs="Calibri"/>
          <w:i/>
          <w:iCs/>
          <w:noProof/>
        </w:rPr>
        <w:t>Slamtec RPLIDAR A1 - 360 Laser Range Scanner : ID 4010 : $99.95 : Adafruit Industries, Unique &amp; fun DIY electronics and kits</w:t>
      </w:r>
      <w:r w:rsidRPr="0029296F">
        <w:rPr>
          <w:rFonts w:ascii="Calibri" w:hAnsi="Calibri" w:cs="Calibri"/>
          <w:noProof/>
        </w:rPr>
        <w:t>. https://www.adafruit.com/product/4010</w:t>
      </w:r>
    </w:p>
    <w:p w14:paraId="4AE67FF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delantado, F., Vilajosana, X., Tuset-Peiro, P., Martinez, B., Melia-Segui, J., &amp; Watteyne, T. (2017). Understanding the Limits of LoRaWAN. </w:t>
      </w:r>
      <w:r w:rsidRPr="0029296F">
        <w:rPr>
          <w:rFonts w:ascii="Calibri" w:hAnsi="Calibri" w:cs="Calibri"/>
          <w:i/>
          <w:iCs/>
          <w:noProof/>
        </w:rPr>
        <w:t>IEEE Communications Magazine</w:t>
      </w:r>
      <w:r w:rsidRPr="0029296F">
        <w:rPr>
          <w:rFonts w:ascii="Calibri" w:hAnsi="Calibri" w:cs="Calibri"/>
          <w:noProof/>
        </w:rPr>
        <w:t xml:space="preserve">, </w:t>
      </w:r>
      <w:r w:rsidRPr="0029296F">
        <w:rPr>
          <w:rFonts w:ascii="Calibri" w:hAnsi="Calibri" w:cs="Calibri"/>
          <w:i/>
          <w:iCs/>
          <w:noProof/>
        </w:rPr>
        <w:t>55</w:t>
      </w:r>
      <w:r w:rsidRPr="0029296F">
        <w:rPr>
          <w:rFonts w:ascii="Calibri" w:hAnsi="Calibri" w:cs="Calibri"/>
          <w:noProof/>
        </w:rPr>
        <w:t>(9), 34–40. https://doi.org/10.1109/MCOM.2017.1600613</w:t>
      </w:r>
    </w:p>
    <w:p w14:paraId="07C8F01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hmed, S., Qiu, B., Ahmad, F., Kong, C. W., &amp; Xin, H. (2021). A State-of-the-Art Analysis of Obstacle Avoidance Methods from the Perspective of an Agricultural Sprayer UAV’s Operation Scenario. </w:t>
      </w:r>
      <w:r w:rsidRPr="0029296F">
        <w:rPr>
          <w:rFonts w:ascii="Calibri" w:hAnsi="Calibri" w:cs="Calibri"/>
          <w:i/>
          <w:iCs/>
          <w:noProof/>
        </w:rPr>
        <w:t>Agronomy 2021, Vol. 11, Page 1069</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6), 1069. https://doi.org/10.3390/AGRONOMY11061069</w:t>
      </w:r>
    </w:p>
    <w:p w14:paraId="42B0754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kagawa, K. (1996). </w:t>
      </w:r>
      <w:r w:rsidRPr="0029296F">
        <w:rPr>
          <w:rFonts w:ascii="Calibri" w:hAnsi="Calibri" w:cs="Calibri"/>
          <w:i/>
          <w:iCs/>
          <w:noProof/>
        </w:rPr>
        <w:t>US5994699A - Thermal camera for infrared imaging - Google Patents</w:t>
      </w:r>
      <w:r w:rsidRPr="0029296F">
        <w:rPr>
          <w:rFonts w:ascii="Calibri" w:hAnsi="Calibri" w:cs="Calibri"/>
          <w:noProof/>
        </w:rPr>
        <w:t>. https://patents.google.com/patent/US5994699A/en</w:t>
      </w:r>
    </w:p>
    <w:p w14:paraId="068F2DF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l-Sarawi, S., Anbar, M., Alieyan, K., &amp; Alzubaidi, M. (2017). Internet of Things (IoT) communication protocols: Review. </w:t>
      </w:r>
      <w:r w:rsidRPr="0029296F">
        <w:rPr>
          <w:rFonts w:ascii="Calibri" w:hAnsi="Calibri" w:cs="Calibri"/>
          <w:i/>
          <w:iCs/>
          <w:noProof/>
        </w:rPr>
        <w:t>ICIT 2017 - 8th International Conference on Information Technology, Proceedings</w:t>
      </w:r>
      <w:r w:rsidRPr="0029296F">
        <w:rPr>
          <w:rFonts w:ascii="Calibri" w:hAnsi="Calibri" w:cs="Calibri"/>
          <w:noProof/>
        </w:rPr>
        <w:t>, 685–690. https://doi.org/10.1109/ICITECH.2017.8079928</w:t>
      </w:r>
    </w:p>
    <w:p w14:paraId="3DE2E6B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29296F">
        <w:rPr>
          <w:rFonts w:ascii="Calibri" w:hAnsi="Calibri" w:cs="Calibri"/>
          <w:i/>
          <w:iCs/>
          <w:noProof/>
        </w:rPr>
        <w:t>IEEE Communications Magazine</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9), 32–40. https://doi.org/10.1109/MCOM.2015.7263370</w:t>
      </w:r>
    </w:p>
    <w:p w14:paraId="44B91A9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oid Authority. (n.d.-a). </w:t>
      </w:r>
      <w:r w:rsidRPr="0029296F">
        <w:rPr>
          <w:rFonts w:ascii="Calibri" w:hAnsi="Calibri" w:cs="Calibri"/>
          <w:i/>
          <w:iCs/>
          <w:noProof/>
        </w:rPr>
        <w:t>Image-Stablization-GIF.gif (404×296)</w:t>
      </w:r>
      <w:r w:rsidRPr="0029296F">
        <w:rPr>
          <w:rFonts w:ascii="Calibri" w:hAnsi="Calibri" w:cs="Calibri"/>
          <w:noProof/>
        </w:rPr>
        <w:t>. Retrieved August 17, 2023, from https://www.androidauthority.com/wp-content/uploads/2020/02/Image-Stablization-GIF.gif</w:t>
      </w:r>
    </w:p>
    <w:p w14:paraId="0C3D40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ndroid Authority. (n.d.-b). </w:t>
      </w:r>
      <w:r w:rsidRPr="0029296F">
        <w:rPr>
          <w:rFonts w:ascii="Calibri" w:hAnsi="Calibri" w:cs="Calibri"/>
          <w:i/>
          <w:iCs/>
          <w:noProof/>
        </w:rPr>
        <w:t>Image-Stablization-Perspective.gif (350×261)</w:t>
      </w:r>
      <w:r w:rsidRPr="0029296F">
        <w:rPr>
          <w:rFonts w:ascii="Calibri" w:hAnsi="Calibri" w:cs="Calibri"/>
          <w:noProof/>
        </w:rPr>
        <w:t>. Retrieved August 17, 2023, from https://www.androidauthority.com/wp-content/uploads/2020/02/Image-Stablization-Perspective.gif</w:t>
      </w:r>
    </w:p>
    <w:p w14:paraId="24CF644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rsalan, M., Umair, A., &amp; Kumar Verma, V. (2018). Dash7: Performance. In </w:t>
      </w:r>
      <w:r w:rsidRPr="0029296F">
        <w:rPr>
          <w:rFonts w:ascii="Calibri" w:hAnsi="Calibri" w:cs="Calibri"/>
          <w:i/>
          <w:iCs/>
          <w:noProof/>
        </w:rPr>
        <w:t>IOSR Journal of Electronics and Communication Engineering (IOSRJECE)</w:t>
      </w:r>
      <w:r w:rsidRPr="0029296F">
        <w:rPr>
          <w:rFonts w:ascii="Calibri" w:hAnsi="Calibri" w:cs="Calibri"/>
          <w:noProof/>
        </w:rPr>
        <w:t xml:space="preserve"> (Vol. 2, Issue 5). www.iosrjournals.orgwww.iosrjournals.org</w:t>
      </w:r>
    </w:p>
    <w:p w14:paraId="4347CA8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Augustin, A., Yi, J., Clausen, T., &amp; Townsley, W. M. (2016). A study of Lora: Long range &amp; low power networks for the internet of thing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9). https://doi.org/10.3390/s16091466</w:t>
      </w:r>
    </w:p>
    <w:p w14:paraId="343217E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uysakul, J., Xu, H., &amp; Pooneeth, V. (2018). A Hybrid Motion Estimation for Video Stabilization Based on an IMU Sensor. </w:t>
      </w:r>
      <w:r w:rsidRPr="0029296F">
        <w:rPr>
          <w:rFonts w:ascii="Calibri" w:hAnsi="Calibri" w:cs="Calibri"/>
          <w:i/>
          <w:iCs/>
          <w:noProof/>
        </w:rPr>
        <w:t>Sensors 2018, Vol. 18, Page 2708</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8), 2708. https://doi.org/10.3390/S18082708</w:t>
      </w:r>
    </w:p>
    <w:p w14:paraId="00CBD7D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uysakul, J., Xu, H., &amp; Pooneeth, V. (2019). Video stabilization with a dual system based on an IMU sensor for the mobile robot. </w:t>
      </w:r>
      <w:r w:rsidRPr="0029296F">
        <w:rPr>
          <w:rFonts w:ascii="Calibri" w:hAnsi="Calibri" w:cs="Calibri"/>
          <w:i/>
          <w:iCs/>
          <w:noProof/>
        </w:rPr>
        <w:t>Advances in Intelligent Systems and Computing</w:t>
      </w:r>
      <w:r w:rsidRPr="0029296F">
        <w:rPr>
          <w:rFonts w:ascii="Calibri" w:hAnsi="Calibri" w:cs="Calibri"/>
          <w:noProof/>
        </w:rPr>
        <w:t xml:space="preserve">, </w:t>
      </w:r>
      <w:r w:rsidRPr="0029296F">
        <w:rPr>
          <w:rFonts w:ascii="Calibri" w:hAnsi="Calibri" w:cs="Calibri"/>
          <w:i/>
          <w:iCs/>
          <w:noProof/>
        </w:rPr>
        <w:t>856</w:t>
      </w:r>
      <w:r w:rsidRPr="0029296F">
        <w:rPr>
          <w:rFonts w:ascii="Calibri" w:hAnsi="Calibri" w:cs="Calibri"/>
          <w:noProof/>
        </w:rPr>
        <w:t>, 618–626. https://doi.org/10.1007/978-3-030-00214-5_78/COVER</w:t>
      </w:r>
    </w:p>
    <w:p w14:paraId="2724A55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Aviation Authority of New Zealand, C. (2015). </w:t>
      </w:r>
      <w:r w:rsidRPr="0029296F">
        <w:rPr>
          <w:rFonts w:ascii="Calibri" w:hAnsi="Calibri" w:cs="Calibri"/>
          <w:i/>
          <w:iCs/>
          <w:noProof/>
        </w:rPr>
        <w:t>Published by the Civil Aviation Authority of New Zealand Unmanned Aircraft Operator Certification</w:t>
      </w:r>
      <w:r w:rsidRPr="0029296F">
        <w:rPr>
          <w:rFonts w:ascii="Calibri" w:hAnsi="Calibri" w:cs="Calibri"/>
          <w:noProof/>
        </w:rPr>
        <w:t>. www.caa.govt.nz</w:t>
      </w:r>
    </w:p>
    <w:p w14:paraId="43E861C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aronti, P Pillai, P Chook, V.W.C Chessa, S Gotta, A Hu, F. (2007). Wireless sensor networks: a survey on the state of the art and the 802.15.4 and ZigBee standards. </w:t>
      </w:r>
      <w:r w:rsidRPr="0029296F">
        <w:rPr>
          <w:rFonts w:ascii="Calibri" w:hAnsi="Calibri" w:cs="Calibri"/>
          <w:i/>
          <w:iCs/>
          <w:noProof/>
        </w:rPr>
        <w:t>Computer Communications</w:t>
      </w:r>
      <w:r w:rsidRPr="0029296F">
        <w:rPr>
          <w:rFonts w:ascii="Calibri" w:hAnsi="Calibri" w:cs="Calibri"/>
          <w:noProof/>
        </w:rPr>
        <w:t xml:space="preserve">, </w:t>
      </w:r>
      <w:r w:rsidRPr="0029296F">
        <w:rPr>
          <w:rFonts w:ascii="Calibri" w:hAnsi="Calibri" w:cs="Calibri"/>
          <w:i/>
          <w:iCs/>
          <w:noProof/>
        </w:rPr>
        <w:t>30</w:t>
      </w:r>
      <w:r w:rsidRPr="0029296F">
        <w:rPr>
          <w:rFonts w:ascii="Calibri" w:hAnsi="Calibri" w:cs="Calibri"/>
          <w:noProof/>
        </w:rPr>
        <w:t>(7), 1655–1695.</w:t>
      </w:r>
    </w:p>
    <w:p w14:paraId="44FB42A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attiato, S., Gallo, G., Puglisi, G., &amp; Scellato, S. (2007). SIFT features tracking for video stabilization. </w:t>
      </w:r>
      <w:r w:rsidRPr="0029296F">
        <w:rPr>
          <w:rFonts w:ascii="Calibri" w:hAnsi="Calibri" w:cs="Calibri"/>
          <w:i/>
          <w:iCs/>
          <w:noProof/>
        </w:rPr>
        <w:t>Proceedings - 14th International Conference on Image Analysis and Processing, ICIAP 2007</w:t>
      </w:r>
      <w:r w:rsidRPr="0029296F">
        <w:rPr>
          <w:rFonts w:ascii="Calibri" w:hAnsi="Calibri" w:cs="Calibri"/>
          <w:noProof/>
        </w:rPr>
        <w:t>, 825–830. https://doi.org/10.1109/ICIAP.2007.4362878</w:t>
      </w:r>
    </w:p>
    <w:p w14:paraId="7639DE4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ef &amp; Lamb NZ. (2021). </w:t>
      </w:r>
      <w:r w:rsidRPr="0029296F">
        <w:rPr>
          <w:rFonts w:ascii="Calibri" w:hAnsi="Calibri" w:cs="Calibri"/>
          <w:i/>
          <w:iCs/>
          <w:noProof/>
        </w:rPr>
        <w:t>45Th Edition Farm Facts</w:t>
      </w:r>
      <w:r w:rsidRPr="0029296F">
        <w:rPr>
          <w:rFonts w:ascii="Calibri" w:hAnsi="Calibri" w:cs="Calibri"/>
          <w:noProof/>
        </w:rPr>
        <w:t>. www.beeflambnz.com</w:t>
      </w:r>
    </w:p>
    <w:p w14:paraId="25115E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ef and Lamb NZ. (2017). </w:t>
      </w:r>
      <w:r w:rsidRPr="0029296F">
        <w:rPr>
          <w:rFonts w:ascii="Calibri" w:hAnsi="Calibri" w:cs="Calibri"/>
          <w:i/>
          <w:iCs/>
          <w:noProof/>
        </w:rPr>
        <w:t>Guide to New Zealand Cattle Farming</w:t>
      </w:r>
      <w:r w:rsidRPr="0029296F">
        <w:rPr>
          <w:rFonts w:ascii="Calibri" w:hAnsi="Calibri" w:cs="Calibri"/>
          <w:noProof/>
        </w:rPr>
        <w:t>.</w:t>
      </w:r>
    </w:p>
    <w:p w14:paraId="266429F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liveau, A., Spencer, G. T., Thomas, K. A., &amp; Roberson, S. L. (1999). Evaluation of MEMS capacitive accelerometers. </w:t>
      </w:r>
      <w:r w:rsidRPr="0029296F">
        <w:rPr>
          <w:rFonts w:ascii="Calibri" w:hAnsi="Calibri" w:cs="Calibri"/>
          <w:i/>
          <w:iCs/>
          <w:noProof/>
        </w:rPr>
        <w:t>IEEE Design &amp; Test of Computer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4), 48–56. https://doi.org/10.1109/54.808209</w:t>
      </w:r>
    </w:p>
    <w:p w14:paraId="6BAA1F0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ernini, N., Bertozzi, M., Castangia, L., Patander, M., &amp; Sabbatelli, M. (2014). Real-time obstacle detection using stereo vision for autonomous ground vehicles: A survey. </w:t>
      </w:r>
      <w:r w:rsidRPr="0029296F">
        <w:rPr>
          <w:rFonts w:ascii="Calibri" w:hAnsi="Calibri" w:cs="Calibri"/>
          <w:i/>
          <w:iCs/>
          <w:noProof/>
        </w:rPr>
        <w:t>2014 17th IEEE International Conference on Intelligent Transportation Systems, ITSC 2014</w:t>
      </w:r>
      <w:r w:rsidRPr="0029296F">
        <w:rPr>
          <w:rFonts w:ascii="Calibri" w:hAnsi="Calibri" w:cs="Calibri"/>
          <w:noProof/>
        </w:rPr>
        <w:t>, 873–878. https://doi.org/10.1109/ITSC.2014.6957799</w:t>
      </w:r>
    </w:p>
    <w:p w14:paraId="7874270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HPhotoVideo.com. (n.d.). </w:t>
      </w:r>
      <w:r w:rsidRPr="0029296F">
        <w:rPr>
          <w:rFonts w:ascii="Calibri" w:hAnsi="Calibri" w:cs="Calibri"/>
          <w:i/>
          <w:iCs/>
          <w:noProof/>
        </w:rPr>
        <w:t>13-fisheye_dsc2260.jpg (960×640)</w:t>
      </w:r>
      <w:r w:rsidRPr="0029296F">
        <w:rPr>
          <w:rFonts w:ascii="Calibri" w:hAnsi="Calibri" w:cs="Calibri"/>
          <w:noProof/>
        </w:rPr>
        <w:t>. Retrieved August 17, 2023, from https://static.bhphotovideo.com/explora/sites/default/files/styles/960/public/13-fisheye_dsc2260.jpg?itok=JkCNVbW6</w:t>
      </w:r>
    </w:p>
    <w:p w14:paraId="1B0A244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Blanche, J., Chirayil Nandakumar, S., Mitchell, D., Harper, S., Groves, K., West, A., Lennox, B., Watson, S., Flynn, D., &amp; Yamamoto, I. (n.d.). </w:t>
      </w:r>
      <w:r w:rsidRPr="0029296F">
        <w:rPr>
          <w:rFonts w:ascii="Calibri" w:hAnsi="Calibri" w:cs="Calibri"/>
          <w:i/>
          <w:iCs/>
          <w:noProof/>
        </w:rPr>
        <w:t>Millimeter-Wave Sensing for Avoidance of High-Risk Ground Conditions for Mobile Robots</w:t>
      </w:r>
      <w:r w:rsidRPr="0029296F">
        <w:rPr>
          <w:rFonts w:ascii="Calibri" w:hAnsi="Calibri" w:cs="Calibri"/>
          <w:noProof/>
        </w:rPr>
        <w:t>.</w:t>
      </w:r>
    </w:p>
    <w:p w14:paraId="6F1E0DC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orges De Sousa, J., &amp; Andrade Gonçalves, • G. (2010). </w:t>
      </w:r>
      <w:r w:rsidRPr="0029296F">
        <w:rPr>
          <w:rFonts w:ascii="Calibri" w:hAnsi="Calibri" w:cs="Calibri"/>
          <w:i/>
          <w:iCs/>
          <w:noProof/>
        </w:rPr>
        <w:t>Unmanned vehicles for environmental data collection</w:t>
      </w:r>
      <w:r w:rsidRPr="0029296F">
        <w:rPr>
          <w:rFonts w:ascii="Calibri" w:hAnsi="Calibri" w:cs="Calibri"/>
          <w:noProof/>
        </w:rPr>
        <w:t>. https://doi.org/10.1007/s10098-010-0313-5</w:t>
      </w:r>
    </w:p>
    <w:p w14:paraId="6F02A92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Byeon, M., &amp; Yoon, S. W. (2020). Analysis of Automotive Lidar Sensor Model Considering Scattering Effects in Regional Rain Environments. </w:t>
      </w:r>
      <w:r w:rsidRPr="0029296F">
        <w:rPr>
          <w:rFonts w:ascii="Calibri" w:hAnsi="Calibri" w:cs="Calibri"/>
          <w:i/>
          <w:iCs/>
          <w:noProof/>
        </w:rPr>
        <w:t>IEEE Access</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 102669–102679. https://doi.org/10.1109/ACCESS.2020.2996366</w:t>
      </w:r>
    </w:p>
    <w:p w14:paraId="541F7FA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astano, R., Manduchi, R., &amp; Fox, J. (2014). </w:t>
      </w:r>
      <w:r w:rsidRPr="0029296F">
        <w:rPr>
          <w:rFonts w:ascii="Calibri" w:hAnsi="Calibri" w:cs="Calibri"/>
          <w:i/>
          <w:iCs/>
          <w:noProof/>
        </w:rPr>
        <w:t>Classification experiments on real-world texture</w:t>
      </w:r>
      <w:r w:rsidRPr="0029296F">
        <w:rPr>
          <w:rFonts w:ascii="Calibri" w:hAnsi="Calibri" w:cs="Calibri"/>
          <w:noProof/>
        </w:rPr>
        <w:t>. Jpl.Nasa.Gov. https://trs.jpl.nasa.gov/handle/2014/41475</w:t>
      </w:r>
    </w:p>
    <w:p w14:paraId="5770FEB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29296F">
        <w:rPr>
          <w:rFonts w:ascii="Calibri" w:hAnsi="Calibri" w:cs="Calibri"/>
          <w:i/>
          <w:iCs/>
          <w:noProof/>
        </w:rPr>
        <w:t>Proceedings of IEEE Workshop on Advanced Robotics and Its Social Impacts, ARSO</w:t>
      </w:r>
      <w:r w:rsidRPr="0029296F">
        <w:rPr>
          <w:rFonts w:ascii="Calibri" w:hAnsi="Calibri" w:cs="Calibri"/>
          <w:noProof/>
        </w:rPr>
        <w:t xml:space="preserve">, </w:t>
      </w:r>
      <w:r w:rsidRPr="0029296F">
        <w:rPr>
          <w:rFonts w:ascii="Calibri" w:hAnsi="Calibri" w:cs="Calibri"/>
          <w:i/>
          <w:iCs/>
          <w:noProof/>
        </w:rPr>
        <w:t>2016</w:t>
      </w:r>
      <w:r w:rsidRPr="0029296F">
        <w:rPr>
          <w:rFonts w:ascii="Calibri" w:hAnsi="Calibri" w:cs="Calibri"/>
          <w:noProof/>
        </w:rPr>
        <w:t>-</w:t>
      </w:r>
      <w:r w:rsidRPr="0029296F">
        <w:rPr>
          <w:rFonts w:ascii="Calibri" w:hAnsi="Calibri" w:cs="Calibri"/>
          <w:i/>
          <w:iCs/>
          <w:noProof/>
        </w:rPr>
        <w:t>Novem</w:t>
      </w:r>
      <w:r w:rsidRPr="0029296F">
        <w:rPr>
          <w:rFonts w:ascii="Calibri" w:hAnsi="Calibri" w:cs="Calibri"/>
          <w:noProof/>
        </w:rPr>
        <w:t>, 141–145. https://doi.org/10.1109/ARSO.2016.7736271</w:t>
      </w:r>
    </w:p>
    <w:p w14:paraId="24E86C2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o, H., Gu, Y., Gross, J., Guo, G., Fravolini, M. L., &amp; Napolitano, M. R. (2013). A comparative study of optical flow and traditional sensors in UAV navigation. </w:t>
      </w:r>
      <w:r w:rsidRPr="0029296F">
        <w:rPr>
          <w:rFonts w:ascii="Calibri" w:hAnsi="Calibri" w:cs="Calibri"/>
          <w:i/>
          <w:iCs/>
          <w:noProof/>
        </w:rPr>
        <w:t>Proceedings of the American Control Conference</w:t>
      </w:r>
      <w:r w:rsidRPr="0029296F">
        <w:rPr>
          <w:rFonts w:ascii="Calibri" w:hAnsi="Calibri" w:cs="Calibri"/>
          <w:noProof/>
        </w:rPr>
        <w:t>, 3858–3863. https://doi.org/10.1109/ACC.2013.6580428</w:t>
      </w:r>
    </w:p>
    <w:p w14:paraId="038ACEF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audhary, S., Zakhami, S., &amp; Roy, S. D. (2019). Visual Feedback based Trajectory Planning to Pick an Object and Manipulation using Deep learning. </w:t>
      </w:r>
      <w:r w:rsidRPr="0029296F">
        <w:rPr>
          <w:rFonts w:ascii="Calibri" w:hAnsi="Calibri" w:cs="Calibri"/>
          <w:i/>
          <w:iCs/>
          <w:noProof/>
        </w:rPr>
        <w:t>ACM International Conference Proceeding Series</w:t>
      </w:r>
      <w:r w:rsidRPr="0029296F">
        <w:rPr>
          <w:rFonts w:ascii="Calibri" w:hAnsi="Calibri" w:cs="Calibri"/>
          <w:noProof/>
        </w:rPr>
        <w:t>. https://doi.org/10.1145/3352593.3352616</w:t>
      </w:r>
    </w:p>
    <w:p w14:paraId="7F31D02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mhengcharoen, P., Nilsumrit, P., Pongpetrarat, P., &amp; Phanomchoeng, G. (2019). </w:t>
      </w:r>
      <w:r w:rsidRPr="0029296F">
        <w:rPr>
          <w:rFonts w:ascii="Calibri" w:hAnsi="Calibri" w:cs="Calibri"/>
          <w:i/>
          <w:iCs/>
          <w:noProof/>
        </w:rPr>
        <w:t>Development of a Prototype of Autonomous Vehicle for Agriculture Applications</w:t>
      </w:r>
      <w:r w:rsidRPr="0029296F">
        <w:rPr>
          <w:rFonts w:ascii="Calibri" w:hAnsi="Calibri" w:cs="Calibri"/>
          <w:noProof/>
        </w:rPr>
        <w:t>. https://doi.org/10.1145/3330180.3330191</w:t>
      </w:r>
    </w:p>
    <w:p w14:paraId="350BA23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ong, M. K., Bahiki, M. R., &amp; Azrad, S. (2016). Development of collision avoidance system for useful UAV applications using image sensors with laser transmitter. </w:t>
      </w:r>
      <w:r w:rsidRPr="0029296F">
        <w:rPr>
          <w:rFonts w:ascii="Calibri" w:hAnsi="Calibri" w:cs="Calibri"/>
          <w:i/>
          <w:iCs/>
          <w:noProof/>
        </w:rPr>
        <w:t>IOP Conference Series: Materials Science and Engineering</w:t>
      </w:r>
      <w:r w:rsidRPr="0029296F">
        <w:rPr>
          <w:rFonts w:ascii="Calibri" w:hAnsi="Calibri" w:cs="Calibri"/>
          <w:noProof/>
        </w:rPr>
        <w:t xml:space="preserve">, </w:t>
      </w:r>
      <w:r w:rsidRPr="0029296F">
        <w:rPr>
          <w:rFonts w:ascii="Calibri" w:hAnsi="Calibri" w:cs="Calibri"/>
          <w:i/>
          <w:iCs/>
          <w:noProof/>
        </w:rPr>
        <w:t>152</w:t>
      </w:r>
      <w:r w:rsidRPr="0029296F">
        <w:rPr>
          <w:rFonts w:ascii="Calibri" w:hAnsi="Calibri" w:cs="Calibri"/>
          <w:noProof/>
        </w:rPr>
        <w:t>(1), 012026. https://doi.org/10.1088/1757-899X/152/1/012026</w:t>
      </w:r>
    </w:p>
    <w:p w14:paraId="1A5AF26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eong, P. S., Bergs, J., Hawinkel, C., &amp; Famaey, J. (2017). Comparison of LoRaWAN classes and their power consumption. </w:t>
      </w:r>
      <w:r w:rsidRPr="0029296F">
        <w:rPr>
          <w:rFonts w:ascii="Calibri" w:hAnsi="Calibri" w:cs="Calibri"/>
          <w:i/>
          <w:iCs/>
          <w:noProof/>
        </w:rPr>
        <w:t>2017 IEEE Symposium on Communications and Vehicular Technology, SCVT 2017</w:t>
      </w:r>
      <w:r w:rsidRPr="0029296F">
        <w:rPr>
          <w:rFonts w:ascii="Calibri" w:hAnsi="Calibri" w:cs="Calibri"/>
          <w:noProof/>
        </w:rPr>
        <w:t xml:space="preserve">, </w:t>
      </w:r>
      <w:r w:rsidRPr="0029296F">
        <w:rPr>
          <w:rFonts w:ascii="Calibri" w:hAnsi="Calibri" w:cs="Calibri"/>
          <w:i/>
          <w:iCs/>
          <w:noProof/>
        </w:rPr>
        <w:t>2017</w:t>
      </w:r>
      <w:r w:rsidRPr="0029296F">
        <w:rPr>
          <w:rFonts w:ascii="Calibri" w:hAnsi="Calibri" w:cs="Calibri"/>
          <w:noProof/>
        </w:rPr>
        <w:t>-</w:t>
      </w:r>
      <w:r w:rsidRPr="0029296F">
        <w:rPr>
          <w:rFonts w:ascii="Calibri" w:hAnsi="Calibri" w:cs="Calibri"/>
          <w:i/>
          <w:iCs/>
          <w:noProof/>
        </w:rPr>
        <w:t>December</w:t>
      </w:r>
      <w:r w:rsidRPr="0029296F">
        <w:rPr>
          <w:rFonts w:ascii="Calibri" w:hAnsi="Calibri" w:cs="Calibri"/>
          <w:noProof/>
        </w:rPr>
        <w:t>, 1–6. https://doi.org/10.1109/SCVT.2017.8240313</w:t>
      </w:r>
    </w:p>
    <w:p w14:paraId="2E12D5E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o, Y., Han, J., Kim, J., Lee, P., &amp; Park, S. B. (2019). Experimental validation of a velocity obstacle </w:t>
      </w:r>
      <w:r w:rsidRPr="0029296F">
        <w:rPr>
          <w:rFonts w:ascii="Calibri" w:hAnsi="Calibri" w:cs="Calibri"/>
          <w:noProof/>
        </w:rPr>
        <w:lastRenderedPageBreak/>
        <w:t xml:space="preserve">based collision avoidance algorithm for unmanned surface vehicles. </w:t>
      </w:r>
      <w:r w:rsidRPr="0029296F">
        <w:rPr>
          <w:rFonts w:ascii="Calibri" w:hAnsi="Calibri" w:cs="Calibri"/>
          <w:i/>
          <w:iCs/>
          <w:noProof/>
        </w:rPr>
        <w:t>IFAC-PapersOnLine</w:t>
      </w:r>
      <w:r w:rsidRPr="0029296F">
        <w:rPr>
          <w:rFonts w:ascii="Calibri" w:hAnsi="Calibri" w:cs="Calibri"/>
          <w:noProof/>
        </w:rPr>
        <w:t xml:space="preserve">, </w:t>
      </w:r>
      <w:r w:rsidRPr="0029296F">
        <w:rPr>
          <w:rFonts w:ascii="Calibri" w:hAnsi="Calibri" w:cs="Calibri"/>
          <w:i/>
          <w:iCs/>
          <w:noProof/>
        </w:rPr>
        <w:t>52</w:t>
      </w:r>
      <w:r w:rsidRPr="0029296F">
        <w:rPr>
          <w:rFonts w:ascii="Calibri" w:hAnsi="Calibri" w:cs="Calibri"/>
          <w:noProof/>
        </w:rPr>
        <w:t>(21), 329–334. https://doi.org/10.1016/j.ifacol.2019.12.328</w:t>
      </w:r>
    </w:p>
    <w:p w14:paraId="23A5C3E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hoit, J., Ahnt, S., &amp; Chungt, W. K. (2005). Robust sonar feature detection for the slam of mobile robot. </w:t>
      </w:r>
      <w:r w:rsidRPr="0029296F">
        <w:rPr>
          <w:rFonts w:ascii="Calibri" w:hAnsi="Calibri" w:cs="Calibri"/>
          <w:i/>
          <w:iCs/>
          <w:noProof/>
        </w:rPr>
        <w:t>2005 IEEE/RSJ International Conference on Intelligent Robots and Systems, IROS</w:t>
      </w:r>
      <w:r w:rsidRPr="0029296F">
        <w:rPr>
          <w:rFonts w:ascii="Calibri" w:hAnsi="Calibri" w:cs="Calibri"/>
          <w:noProof/>
        </w:rPr>
        <w:t>, 2083–2088. https://doi.org/10.1109/IROS.2005.1545284</w:t>
      </w:r>
    </w:p>
    <w:p w14:paraId="295886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29296F">
        <w:rPr>
          <w:rFonts w:ascii="Calibri" w:hAnsi="Calibri" w:cs="Calibri"/>
          <w:i/>
          <w:iCs/>
          <w:noProof/>
        </w:rPr>
        <w:t>Journal of Field Robot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8), 599–623. https://doi.org/10.1002/ROB.20127</w:t>
      </w:r>
    </w:p>
    <w:p w14:paraId="4425F4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ai, R., Stein, R. B., Andrews, B. J., James, K. B., &amp; Wieler, M. (1996). Application of tilt sensors in functional electrical stimulation. </w:t>
      </w:r>
      <w:r w:rsidRPr="0029296F">
        <w:rPr>
          <w:rFonts w:ascii="Calibri" w:hAnsi="Calibri" w:cs="Calibri"/>
          <w:i/>
          <w:iCs/>
          <w:noProof/>
        </w:rPr>
        <w:t>IEEE Transactions on Rehabilitation Engineering</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2), 63–72. https://doi.org/10.1109/86.506403</w:t>
      </w:r>
    </w:p>
    <w:p w14:paraId="7F1223A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amlamian, A., &amp; Jaffard, S. (2019). Wavelet methods in mathematical analysis and engineering. </w:t>
      </w:r>
      <w:r w:rsidRPr="0029296F">
        <w:rPr>
          <w:rFonts w:ascii="Calibri" w:hAnsi="Calibri" w:cs="Calibri"/>
          <w:i/>
          <w:iCs/>
          <w:noProof/>
        </w:rPr>
        <w:t>Wavelet Methods in Mathematical Analysis and Engineering</w:t>
      </w:r>
      <w:r w:rsidRPr="0029296F">
        <w:rPr>
          <w:rFonts w:ascii="Calibri" w:hAnsi="Calibri" w:cs="Calibri"/>
          <w:noProof/>
        </w:rPr>
        <w:t>, 1–178. https://doi.org/10.1142/7899</w:t>
      </w:r>
    </w:p>
    <w:p w14:paraId="75EF46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DASH7 Alliance – An open specification</w:t>
      </w:r>
      <w:r w:rsidRPr="0029296F">
        <w:rPr>
          <w:rFonts w:ascii="Calibri" w:hAnsi="Calibri" w:cs="Calibri"/>
          <w:noProof/>
        </w:rPr>
        <w:t>. (n.d.). Retrieved January 14, 2021, from https://dash7-alliance.org/</w:t>
      </w:r>
    </w:p>
    <w:p w14:paraId="7783391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anctis, M., Cianca, E., Araniti, G., Bisio, I., &amp; Prasad, R. (2016). Satellite communications supporting internet of remote things. </w:t>
      </w:r>
      <w:r w:rsidRPr="0029296F">
        <w:rPr>
          <w:rFonts w:ascii="Calibri" w:hAnsi="Calibri" w:cs="Calibri"/>
          <w:i/>
          <w:iCs/>
          <w:noProof/>
        </w:rPr>
        <w:t>IEEE Internet of Things Journal</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1), 113–123. https://doi.org/10.1109/JIOT.2015.2487046</w:t>
      </w:r>
    </w:p>
    <w:p w14:paraId="003217D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imone, M. C., Rivera, Z. B., &amp; Guida, D. (2018a). Obstacle Avoidance System for Unmanned Ground Vehicles by Using Ultrasonic Sensors. </w:t>
      </w:r>
      <w:r w:rsidRPr="0029296F">
        <w:rPr>
          <w:rFonts w:ascii="Calibri" w:hAnsi="Calibri" w:cs="Calibri"/>
          <w:i/>
          <w:iCs/>
          <w:noProof/>
        </w:rPr>
        <w:t>Machines 2018, Vol. 6, Page 18</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8. https://doi.org/10.3390/MACHINES6020018</w:t>
      </w:r>
    </w:p>
    <w:p w14:paraId="1CC8C5D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 Simone, M. C., Rivera, Z. B., &amp; Guida, D. (2018b). Obstacle Avoidance System for Unmanned Ground Vehicles by Using Ultrasonic Sensors. </w:t>
      </w:r>
      <w:r w:rsidRPr="0029296F">
        <w:rPr>
          <w:rFonts w:ascii="Calibri" w:hAnsi="Calibri" w:cs="Calibri"/>
          <w:i/>
          <w:iCs/>
          <w:noProof/>
        </w:rPr>
        <w:t>Machines 2018, Vol. 6, Page 18</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8. https://doi.org/10.3390/MACHINES6020018</w:t>
      </w:r>
    </w:p>
    <w:p w14:paraId="5D5B31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erek W. Bailey, Mark G. Trotter, Colt W. Knight, M. G. T. (2018). Use of GPS tracking collars and accelerometers for rangeland livestock production research. </w:t>
      </w:r>
      <w:r w:rsidRPr="0029296F">
        <w:rPr>
          <w:rFonts w:ascii="Calibri" w:hAnsi="Calibri" w:cs="Calibri"/>
          <w:i/>
          <w:iCs/>
          <w:noProof/>
        </w:rPr>
        <w:t>American Society of Animal Science</w:t>
      </w:r>
      <w:r w:rsidRPr="0029296F">
        <w:rPr>
          <w:rFonts w:ascii="Calibri" w:hAnsi="Calibri" w:cs="Calibri"/>
          <w:noProof/>
        </w:rPr>
        <w:t>, 81–88. https://doi.org/10.1093/tas/txx006</w:t>
      </w:r>
    </w:p>
    <w:p w14:paraId="0E9967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Deruyck, M., Vereecken, W., Tanghe, E., Joseph, W., Pickavet, M., Martens, L., &amp; Demeester, P. (2010). Comparison of power consumption of mobile WiMAX, HSPA and LTE access networks. </w:t>
      </w:r>
      <w:r w:rsidRPr="0029296F">
        <w:rPr>
          <w:rFonts w:ascii="Calibri" w:hAnsi="Calibri" w:cs="Calibri"/>
          <w:i/>
          <w:iCs/>
          <w:noProof/>
        </w:rPr>
        <w:t>2010 9th Conference of Telecommunication, Media and Internet, CTTE 2010</w:t>
      </w:r>
      <w:r w:rsidRPr="0029296F">
        <w:rPr>
          <w:rFonts w:ascii="Calibri" w:hAnsi="Calibri" w:cs="Calibri"/>
          <w:noProof/>
        </w:rPr>
        <w:t>. https://doi.org/10.1109/CTTE.2010.5557715</w:t>
      </w:r>
    </w:p>
    <w:p w14:paraId="2E14AF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ruzhkov, P. N., &amp; Kustikova, V. D. (2016). A survey of deep learning methods and software tools for image classification and object detection. </w:t>
      </w:r>
      <w:r w:rsidRPr="0029296F">
        <w:rPr>
          <w:rFonts w:ascii="Calibri" w:hAnsi="Calibri" w:cs="Calibri"/>
          <w:i/>
          <w:iCs/>
          <w:noProof/>
        </w:rPr>
        <w:t>Pattern Recognition and Image Analysis 2016 26:1</w:t>
      </w:r>
      <w:r w:rsidRPr="0029296F">
        <w:rPr>
          <w:rFonts w:ascii="Calibri" w:hAnsi="Calibri" w:cs="Calibri"/>
          <w:noProof/>
        </w:rPr>
        <w:t xml:space="preserve">, </w:t>
      </w:r>
      <w:r w:rsidRPr="0029296F">
        <w:rPr>
          <w:rFonts w:ascii="Calibri" w:hAnsi="Calibri" w:cs="Calibri"/>
          <w:i/>
          <w:iCs/>
          <w:noProof/>
        </w:rPr>
        <w:t>26</w:t>
      </w:r>
      <w:r w:rsidRPr="0029296F">
        <w:rPr>
          <w:rFonts w:ascii="Calibri" w:hAnsi="Calibri" w:cs="Calibri"/>
          <w:noProof/>
        </w:rPr>
        <w:t>(1), 9–15. https://doi.org/10.1134/S1054661816010065</w:t>
      </w:r>
    </w:p>
    <w:p w14:paraId="6A96F86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uroc, Y. (2022). From Identification to Sensing: RFID Is One of the Key Technologies in the IoT Field. </w:t>
      </w:r>
      <w:r w:rsidRPr="0029296F">
        <w:rPr>
          <w:rFonts w:ascii="Calibri" w:hAnsi="Calibri" w:cs="Calibri"/>
          <w:i/>
          <w:iCs/>
          <w:noProof/>
        </w:rPr>
        <w:t>Sensors 2022, Vol. 22, Page 7523</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19), 7523. https://doi.org/10.3390/S22197523</w:t>
      </w:r>
    </w:p>
    <w:p w14:paraId="3CC4DE9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Dwork, C., McSherry, F., Nissim, K., &amp; Smith, A. (2006). Calibrating noise to sensitivity in private data analysis. </w:t>
      </w:r>
      <w:r w:rsidRPr="0029296F">
        <w:rPr>
          <w:rFonts w:ascii="Calibri" w:hAnsi="Calibri" w:cs="Calibri"/>
          <w:i/>
          <w:iCs/>
          <w:noProof/>
        </w:rPr>
        <w:t>Lecture Notes in Computer Science (Including Subseries Lecture Notes in Artificial Intelligence and Lecture Notes in Bioinformatics)</w:t>
      </w:r>
      <w:r w:rsidRPr="0029296F">
        <w:rPr>
          <w:rFonts w:ascii="Calibri" w:hAnsi="Calibri" w:cs="Calibri"/>
          <w:noProof/>
        </w:rPr>
        <w:t xml:space="preserve">, </w:t>
      </w:r>
      <w:r w:rsidRPr="0029296F">
        <w:rPr>
          <w:rFonts w:ascii="Calibri" w:hAnsi="Calibri" w:cs="Calibri"/>
          <w:i/>
          <w:iCs/>
          <w:noProof/>
        </w:rPr>
        <w:t>3876 LNCS</w:t>
      </w:r>
      <w:r w:rsidRPr="0029296F">
        <w:rPr>
          <w:rFonts w:ascii="Calibri" w:hAnsi="Calibri" w:cs="Calibri"/>
          <w:noProof/>
        </w:rPr>
        <w:t>, 265–284. https://doi.org/10.1007/11681878_14</w:t>
      </w:r>
    </w:p>
    <w:p w14:paraId="679CFA4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Euston, M., Coote, P., Mahony, R., Kim, J., &amp; Hamel, T. (2008). A complementary filter for attitude estimation of a fixed-wing UAV. </w:t>
      </w:r>
      <w:r w:rsidRPr="0029296F">
        <w:rPr>
          <w:rFonts w:ascii="Calibri" w:hAnsi="Calibri" w:cs="Calibri"/>
          <w:i/>
          <w:iCs/>
          <w:noProof/>
        </w:rPr>
        <w:t>2008 IEEE/RSJ International Conference on Intelligent Robots and Systems, IROS</w:t>
      </w:r>
      <w:r w:rsidRPr="0029296F">
        <w:rPr>
          <w:rFonts w:ascii="Calibri" w:hAnsi="Calibri" w:cs="Calibri"/>
          <w:noProof/>
        </w:rPr>
        <w:t>, 340–345. https://doi.org/10.1109/IROS.2008.4650766</w:t>
      </w:r>
    </w:p>
    <w:p w14:paraId="0C3AA6C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an, B., Li, Q., &amp; Liu, T. (2017). How Magnetic Disturbance Influences the Attitude and Heading in Magnetic and Inertial Sensor-Based Orientation Estimation. </w:t>
      </w:r>
      <w:r w:rsidRPr="0029296F">
        <w:rPr>
          <w:rFonts w:ascii="Calibri" w:hAnsi="Calibri" w:cs="Calibri"/>
          <w:i/>
          <w:iCs/>
          <w:noProof/>
        </w:rPr>
        <w:t>Sensors 2018, Vol. 18, Page 76</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 76. https://doi.org/10.3390/S18010076</w:t>
      </w:r>
    </w:p>
    <w:p w14:paraId="411CD51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ang, H., Gutowski, M., Li, N., &amp; Disogra, M. (2013). </w:t>
      </w:r>
      <w:r w:rsidRPr="0029296F">
        <w:rPr>
          <w:rFonts w:ascii="Calibri" w:hAnsi="Calibri" w:cs="Calibri"/>
          <w:i/>
          <w:iCs/>
          <w:noProof/>
        </w:rPr>
        <w:t>Performance Evaluation of NCDOT W-beam Guardrails under MASH TL-2 Conditions</w:t>
      </w:r>
      <w:r w:rsidRPr="0029296F">
        <w:rPr>
          <w:rFonts w:ascii="Calibri" w:hAnsi="Calibri" w:cs="Calibri"/>
          <w:noProof/>
        </w:rPr>
        <w:t>. 5.</w:t>
      </w:r>
    </w:p>
    <w:p w14:paraId="0A28BBE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Fixed link licence | Radio Spectrum Management New Zealand</w:t>
      </w:r>
      <w:r w:rsidRPr="0029296F">
        <w:rPr>
          <w:rFonts w:ascii="Calibri" w:hAnsi="Calibri" w:cs="Calibri"/>
          <w:noProof/>
        </w:rPr>
        <w:t>. (n.d.). Retrieved December 7, 2020, from https://www.rsm.govt.nz/licensing/licences-you-must-pay-for/fixed-location-licences/fixed-link-licence/</w:t>
      </w:r>
    </w:p>
    <w:p w14:paraId="57BDB59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ix, S., Alenyà, G., &amp; Torras, C. (2011). Lock-in time-of-flight (ToF) cameras: A survey. </w:t>
      </w:r>
      <w:r w:rsidRPr="0029296F">
        <w:rPr>
          <w:rFonts w:ascii="Calibri" w:hAnsi="Calibri" w:cs="Calibri"/>
          <w:i/>
          <w:iCs/>
          <w:noProof/>
        </w:rPr>
        <w:t>IEEE Sensors Journal</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9), 1917–1926. https://doi.org/10.1109/JSEN.2010.2101060</w:t>
      </w:r>
    </w:p>
    <w:p w14:paraId="23EBEA1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rmsma, O., Dijkshoorn, N., Van Noort, S., &amp; Visser, A. (2010). </w:t>
      </w:r>
      <w:r w:rsidRPr="0029296F">
        <w:rPr>
          <w:rFonts w:ascii="Calibri" w:hAnsi="Calibri" w:cs="Calibri"/>
          <w:i/>
          <w:iCs/>
          <w:noProof/>
        </w:rPr>
        <w:t>Realistic Simulation of Laser Range Finder Behavior in a Smoky Environment</w:t>
      </w:r>
      <w:r w:rsidRPr="0029296F">
        <w:rPr>
          <w:rFonts w:ascii="Calibri" w:hAnsi="Calibri" w:cs="Calibri"/>
          <w:noProof/>
        </w:rPr>
        <w:t>. http://www.science.uva.nl/research/isla</w:t>
      </w:r>
    </w:p>
    <w:p w14:paraId="2C809A2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Fossum, E. R., &amp; Hondongwa, D. B. (2014). A review of the pinned photodiode for CCD and CMOS image sensors. </w:t>
      </w:r>
      <w:r w:rsidRPr="0029296F">
        <w:rPr>
          <w:rFonts w:ascii="Calibri" w:hAnsi="Calibri" w:cs="Calibri"/>
          <w:i/>
          <w:iCs/>
          <w:noProof/>
        </w:rPr>
        <w:t>IEEE Journal of the Electron Devices Society</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 xml:space="preserve">(3), 33–43. </w:t>
      </w:r>
      <w:r w:rsidRPr="0029296F">
        <w:rPr>
          <w:rFonts w:ascii="Calibri" w:hAnsi="Calibri" w:cs="Calibri"/>
          <w:noProof/>
        </w:rPr>
        <w:lastRenderedPageBreak/>
        <w:t>https://doi.org/10.1109/JEDS.2014.2306412</w:t>
      </w:r>
    </w:p>
    <w:p w14:paraId="5CA762B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ddam, S. C., &amp; Rai, M. K. (2018). A comparative study on various LPWAN and cellular communication technologies for IoT based smart applications. </w:t>
      </w:r>
      <w:r w:rsidRPr="0029296F">
        <w:rPr>
          <w:rFonts w:ascii="Calibri" w:hAnsi="Calibri" w:cs="Calibri"/>
          <w:i/>
          <w:iCs/>
          <w:noProof/>
        </w:rPr>
        <w:t>2018 International Conference on Emerging Trends and Innovations In Engineering And Technological Research, ICETIETR 2018</w:t>
      </w:r>
      <w:r w:rsidRPr="0029296F">
        <w:rPr>
          <w:rFonts w:ascii="Calibri" w:hAnsi="Calibri" w:cs="Calibri"/>
          <w:noProof/>
        </w:rPr>
        <w:t>. https://doi.org/10.1109/ICETIETR.2018.8529060</w:t>
      </w:r>
    </w:p>
    <w:p w14:paraId="1C82494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nesan, P., &amp; Sajiv, G. (2018). A comprehensive study of edge detection for image processing applications. </w:t>
      </w:r>
      <w:r w:rsidRPr="0029296F">
        <w:rPr>
          <w:rFonts w:ascii="Calibri" w:hAnsi="Calibri" w:cs="Calibri"/>
          <w:i/>
          <w:iCs/>
          <w:noProof/>
        </w:rPr>
        <w:t>Proceedings of 2017 International Conference on Innovations in Information, Embedded and Communication Systems, ICIIECS 2017</w:t>
      </w:r>
      <w:r w:rsidRPr="0029296F">
        <w:rPr>
          <w:rFonts w:ascii="Calibri" w:hAnsi="Calibri" w:cs="Calibri"/>
          <w:noProof/>
        </w:rPr>
        <w:t xml:space="preserve">, </w:t>
      </w:r>
      <w:r w:rsidRPr="0029296F">
        <w:rPr>
          <w:rFonts w:ascii="Calibri" w:hAnsi="Calibri" w:cs="Calibri"/>
          <w:i/>
          <w:iCs/>
          <w:noProof/>
        </w:rPr>
        <w:t>2018</w:t>
      </w:r>
      <w:r w:rsidRPr="0029296F">
        <w:rPr>
          <w:rFonts w:ascii="Calibri" w:hAnsi="Calibri" w:cs="Calibri"/>
          <w:noProof/>
        </w:rPr>
        <w:t>-</w:t>
      </w:r>
      <w:r w:rsidRPr="0029296F">
        <w:rPr>
          <w:rFonts w:ascii="Calibri" w:hAnsi="Calibri" w:cs="Calibri"/>
          <w:i/>
          <w:iCs/>
          <w:noProof/>
        </w:rPr>
        <w:t>Janua</w:t>
      </w:r>
      <w:r w:rsidRPr="0029296F">
        <w:rPr>
          <w:rFonts w:ascii="Calibri" w:hAnsi="Calibri" w:cs="Calibri"/>
          <w:noProof/>
        </w:rPr>
        <w:t>, 53–54. https://doi.org/10.1109/ICIIECS.2017.8275968</w:t>
      </w:r>
    </w:p>
    <w:p w14:paraId="4D41802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29296F">
        <w:rPr>
          <w:rFonts w:ascii="Calibri" w:hAnsi="Calibri" w:cs="Calibri"/>
          <w:i/>
          <w:iCs/>
          <w:noProof/>
        </w:rPr>
        <w:t>Article in International Journal of Future Generation Communication and Networking</w:t>
      </w:r>
      <w:r w:rsidRPr="0029296F">
        <w:rPr>
          <w:rFonts w:ascii="Calibri" w:hAnsi="Calibri" w:cs="Calibri"/>
          <w:noProof/>
        </w:rPr>
        <w:t xml:space="preserve">, </w:t>
      </w:r>
      <w:r w:rsidRPr="0029296F">
        <w:rPr>
          <w:rFonts w:ascii="Calibri" w:hAnsi="Calibri" w:cs="Calibri"/>
          <w:i/>
          <w:iCs/>
          <w:noProof/>
        </w:rPr>
        <w:t>9</w:t>
      </w:r>
      <w:r w:rsidRPr="0029296F">
        <w:rPr>
          <w:rFonts w:ascii="Calibri" w:hAnsi="Calibri" w:cs="Calibri"/>
          <w:noProof/>
        </w:rPr>
        <w:t>(8), 111–120. https://doi.org/10.14257/ijfgcn.2016.9.8.11</w:t>
      </w:r>
    </w:p>
    <w:p w14:paraId="64DF53A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haffari, M., Alhaj Ali, S. M., Murthy, V., Liao, X., Gaylor, J., &amp; Hall, E. L. (2004). Design of an unmanned ground vehicle, bearcat III, theory and practice. </w:t>
      </w:r>
      <w:r w:rsidRPr="0029296F">
        <w:rPr>
          <w:rFonts w:ascii="Calibri" w:hAnsi="Calibri" w:cs="Calibri"/>
          <w:i/>
          <w:iCs/>
          <w:noProof/>
        </w:rPr>
        <w:t>Journal of Robotic Systems</w:t>
      </w:r>
      <w:r w:rsidRPr="0029296F">
        <w:rPr>
          <w:rFonts w:ascii="Calibri" w:hAnsi="Calibri" w:cs="Calibri"/>
          <w:noProof/>
        </w:rPr>
        <w:t xml:space="preserve">, </w:t>
      </w:r>
      <w:r w:rsidRPr="0029296F">
        <w:rPr>
          <w:rFonts w:ascii="Calibri" w:hAnsi="Calibri" w:cs="Calibri"/>
          <w:i/>
          <w:iCs/>
          <w:noProof/>
        </w:rPr>
        <w:t>21</w:t>
      </w:r>
      <w:r w:rsidRPr="0029296F">
        <w:rPr>
          <w:rFonts w:ascii="Calibri" w:hAnsi="Calibri" w:cs="Calibri"/>
          <w:noProof/>
        </w:rPr>
        <w:t>(9), 471–480. https://doi.org/10.1002/ROB.20027</w:t>
      </w:r>
    </w:p>
    <w:p w14:paraId="669A146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heorghiu, R., &amp; Iordache, V. (2018). Use of Energy Efficient Sensor Networks to Enhance Dynamic Data Gathering Systems: A Comparative Study between Bluetooth and ZigBee. </w:t>
      </w:r>
      <w:r w:rsidRPr="0029296F">
        <w:rPr>
          <w:rFonts w:ascii="Calibri" w:hAnsi="Calibri" w:cs="Calibri"/>
          <w:i/>
          <w:iCs/>
          <w:noProof/>
        </w:rPr>
        <w:t>Sensors</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6), 1801. https://doi.org/10.3390/s18061801</w:t>
      </w:r>
    </w:p>
    <w:p w14:paraId="400E67C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ilmore, M. S., Castaño, R., Mann, T., Anderson, R. C., Mjolsness, E. D., Manduchi, R., &amp; Saunders, R. S. (n.d.). </w:t>
      </w:r>
      <w:r w:rsidRPr="0029296F">
        <w:rPr>
          <w:rFonts w:ascii="Calibri" w:hAnsi="Calibri" w:cs="Calibri"/>
          <w:i/>
          <w:iCs/>
          <w:noProof/>
        </w:rPr>
        <w:t>Strategies for autonomous rovers at Mars</w:t>
      </w:r>
      <w:r w:rsidRPr="0029296F">
        <w:rPr>
          <w:rFonts w:ascii="Calibri" w:hAnsi="Calibri" w:cs="Calibri"/>
          <w:noProof/>
        </w:rPr>
        <w:t>.</w:t>
      </w:r>
    </w:p>
    <w:p w14:paraId="03AEF58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omez, C., Oller, J., &amp; Paradells, J. (2012). Overview and evaluation of bluetooth low energy: An emerging low-power wireless technology.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9), 11734–11753. https://doi.org/10.3390/s120911734</w:t>
      </w:r>
    </w:p>
    <w:p w14:paraId="6A0E58D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Goodin, C., Carruth, D., Doude, M., &amp; Hudson, C. (2019). Predicting the influence of rain on LIDAR in ADAS. </w:t>
      </w:r>
      <w:r w:rsidRPr="0029296F">
        <w:rPr>
          <w:rFonts w:ascii="Calibri" w:hAnsi="Calibri" w:cs="Calibri"/>
          <w:i/>
          <w:iCs/>
          <w:noProof/>
        </w:rPr>
        <w:t>Electronics (Switzerland)</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1). https://doi.org/10.3390/ELECTRONICS8010089</w:t>
      </w:r>
    </w:p>
    <w:p w14:paraId="43741D2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ll, C. (2021). </w:t>
      </w:r>
      <w:r w:rsidRPr="0029296F">
        <w:rPr>
          <w:rFonts w:ascii="Calibri" w:hAnsi="Calibri" w:cs="Calibri"/>
          <w:i/>
          <w:iCs/>
          <w:noProof/>
        </w:rPr>
        <w:t>Future batteries, coming soon: Charge in seconds, last months a</w:t>
      </w:r>
      <w:r w:rsidRPr="0029296F">
        <w:rPr>
          <w:rFonts w:ascii="Calibri" w:hAnsi="Calibri" w:cs="Calibri"/>
          <w:noProof/>
        </w:rPr>
        <w:t>. https://www.pocket-lint.com/gadgets/news/130380-future-batteries-coming-soon-charge-in-seconds-last-months-and-power-over-the-air</w:t>
      </w:r>
    </w:p>
    <w:p w14:paraId="588F5F9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Haq, I., Anwar, S., Shah, K., Khan, M. T., &amp; Shah, S. A. (2015). Fuzzy Logic Based Edge Detection in Smooth and Noisy Clinical Images. </w:t>
      </w:r>
      <w:r w:rsidRPr="0029296F">
        <w:rPr>
          <w:rFonts w:ascii="Calibri" w:hAnsi="Calibri" w:cs="Calibri"/>
          <w:i/>
          <w:iCs/>
          <w:noProof/>
        </w:rPr>
        <w:t>PLOS ONE</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9), e0138712. https://doi.org/10.1371/JOURNAL.PONE.0138712</w:t>
      </w:r>
    </w:p>
    <w:p w14:paraId="0F524E4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29296F">
        <w:rPr>
          <w:rFonts w:ascii="Calibri" w:hAnsi="Calibri" w:cs="Calibri"/>
          <w:i/>
          <w:iCs/>
          <w:noProof/>
        </w:rPr>
        <w:t>Machine Vision and Applications 2005 17:1</w:t>
      </w:r>
      <w:r w:rsidRPr="0029296F">
        <w:rPr>
          <w:rFonts w:ascii="Calibri" w:hAnsi="Calibri" w:cs="Calibri"/>
          <w:noProof/>
        </w:rPr>
        <w:t xml:space="preserve">, </w:t>
      </w:r>
      <w:r w:rsidRPr="0029296F">
        <w:rPr>
          <w:rFonts w:ascii="Calibri" w:hAnsi="Calibri" w:cs="Calibri"/>
          <w:i/>
          <w:iCs/>
          <w:noProof/>
        </w:rPr>
        <w:t>17</w:t>
      </w:r>
      <w:r w:rsidRPr="0029296F">
        <w:rPr>
          <w:rFonts w:ascii="Calibri" w:hAnsi="Calibri" w:cs="Calibri"/>
          <w:noProof/>
        </w:rPr>
        <w:t>(1), 8–20. https://doi.org/10.1007/S00138-005-0011-1</w:t>
      </w:r>
    </w:p>
    <w:p w14:paraId="6392361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xhibeqiri, J., De Poorter, E., Moerman, I., &amp; Hoebeke, J. (2018a). A survey of LoRaWAN for IoT: From technology to application. In </w:t>
      </w:r>
      <w:r w:rsidRPr="0029296F">
        <w:rPr>
          <w:rFonts w:ascii="Calibri" w:hAnsi="Calibri" w:cs="Calibri"/>
          <w:i/>
          <w:iCs/>
          <w:noProof/>
        </w:rPr>
        <w:t>Sensors (Switzerland)</w:t>
      </w:r>
      <w:r w:rsidRPr="0029296F">
        <w:rPr>
          <w:rFonts w:ascii="Calibri" w:hAnsi="Calibri" w:cs="Calibri"/>
          <w:noProof/>
        </w:rPr>
        <w:t xml:space="preserve"> (Vol. 18, Issue 11). MDPI AG. https://doi.org/10.3390/s18113995</w:t>
      </w:r>
    </w:p>
    <w:p w14:paraId="7B31D59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axhibeqiri, J., De Poorter, E., Moerman, I., &amp; Hoebeke, J. (2018b). A Survey of LoRaWAN for IoT: From Technology to Application. </w:t>
      </w:r>
      <w:r w:rsidRPr="0029296F">
        <w:rPr>
          <w:rFonts w:ascii="Calibri" w:hAnsi="Calibri" w:cs="Calibri"/>
          <w:i/>
          <w:iCs/>
          <w:noProof/>
        </w:rPr>
        <w:t>Sensors 2018, Vol. 18, Page 3995</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1), 3995. https://doi.org/10.3390/S18113995</w:t>
      </w:r>
    </w:p>
    <w:p w14:paraId="41DBD56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iggins, W. T. (1975). A Comparison of Complementary and Kalman Filtering. </w:t>
      </w:r>
      <w:r w:rsidRPr="0029296F">
        <w:rPr>
          <w:rFonts w:ascii="Calibri" w:hAnsi="Calibri" w:cs="Calibri"/>
          <w:i/>
          <w:iCs/>
          <w:noProof/>
        </w:rPr>
        <w:t>IEEE Transactions on Aerospace and Electronic Systems</w:t>
      </w:r>
      <w:r w:rsidRPr="0029296F">
        <w:rPr>
          <w:rFonts w:ascii="Calibri" w:hAnsi="Calibri" w:cs="Calibri"/>
          <w:noProof/>
        </w:rPr>
        <w:t xml:space="preserve">, </w:t>
      </w:r>
      <w:r w:rsidRPr="0029296F">
        <w:rPr>
          <w:rFonts w:ascii="Calibri" w:hAnsi="Calibri" w:cs="Calibri"/>
          <w:i/>
          <w:iCs/>
          <w:noProof/>
        </w:rPr>
        <w:t>AES</w:t>
      </w:r>
      <w:r w:rsidRPr="0029296F">
        <w:rPr>
          <w:rFonts w:ascii="Calibri" w:hAnsi="Calibri" w:cs="Calibri"/>
          <w:noProof/>
        </w:rPr>
        <w:t>-</w:t>
      </w:r>
      <w:r w:rsidRPr="0029296F">
        <w:rPr>
          <w:rFonts w:ascii="Calibri" w:hAnsi="Calibri" w:cs="Calibri"/>
          <w:i/>
          <w:iCs/>
          <w:noProof/>
        </w:rPr>
        <w:t>11</w:t>
      </w:r>
      <w:r w:rsidRPr="0029296F">
        <w:rPr>
          <w:rFonts w:ascii="Calibri" w:hAnsi="Calibri" w:cs="Calibri"/>
          <w:noProof/>
        </w:rPr>
        <w:t>(3), 321–325. https://doi.org/10.1109/TAES.1975.308081</w:t>
      </w:r>
    </w:p>
    <w:p w14:paraId="2996984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ffman, B. D., Baumgartner, E. T., Huntsberger, T. L., &amp; Schenker, P. S. (1999). Improved Rover State Estimation in Challenging Terrain. </w:t>
      </w:r>
      <w:r w:rsidRPr="0029296F">
        <w:rPr>
          <w:rFonts w:ascii="Calibri" w:hAnsi="Calibri" w:cs="Calibri"/>
          <w:i/>
          <w:iCs/>
          <w:noProof/>
        </w:rPr>
        <w:t>Autonomous Robots 1999 6:2</w:t>
      </w:r>
      <w:r w:rsidRPr="0029296F">
        <w:rPr>
          <w:rFonts w:ascii="Calibri" w:hAnsi="Calibri" w:cs="Calibri"/>
          <w:noProof/>
        </w:rPr>
        <w:t xml:space="preserve">, </w:t>
      </w:r>
      <w:r w:rsidRPr="0029296F">
        <w:rPr>
          <w:rFonts w:ascii="Calibri" w:hAnsi="Calibri" w:cs="Calibri"/>
          <w:i/>
          <w:iCs/>
          <w:noProof/>
        </w:rPr>
        <w:t>6</w:t>
      </w:r>
      <w:r w:rsidRPr="0029296F">
        <w:rPr>
          <w:rFonts w:ascii="Calibri" w:hAnsi="Calibri" w:cs="Calibri"/>
          <w:noProof/>
        </w:rPr>
        <w:t>(2), 113–130. https://doi.org/10.1023/A:1008879310128</w:t>
      </w:r>
    </w:p>
    <w:p w14:paraId="115C96B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ffmann, J., Jüngel, M., &amp; Lötzsch, M. (2004). </w:t>
      </w:r>
      <w:r w:rsidRPr="0029296F">
        <w:rPr>
          <w:rFonts w:ascii="Calibri" w:hAnsi="Calibri" w:cs="Calibri"/>
          <w:i/>
          <w:iCs/>
          <w:noProof/>
        </w:rPr>
        <w:t>LNAI 3276 - A Vision Based System for Goal-Directed Obstacle Avoidance</w:t>
      </w:r>
      <w:r w:rsidRPr="0029296F">
        <w:rPr>
          <w:rFonts w:ascii="Calibri" w:hAnsi="Calibri" w:cs="Calibri"/>
          <w:noProof/>
        </w:rPr>
        <w:t>. http://www.aiboteamhumboldt.com</w:t>
      </w:r>
    </w:p>
    <w:p w14:paraId="280DAEF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ornik, K., Stinchcombe, M., &amp; White, H. (1989). Sci-Hub | Multilayer feedforward networks are universal approximators. Neural Networks, 2(5), 359–366 | 10.1016/0893-6080(89)90020-8. </w:t>
      </w:r>
      <w:r w:rsidRPr="0029296F">
        <w:rPr>
          <w:rFonts w:ascii="Calibri" w:hAnsi="Calibri" w:cs="Calibri"/>
          <w:i/>
          <w:iCs/>
          <w:noProof/>
        </w:rPr>
        <w:t>Nerual Networks</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 359–366. https://sci-hub.se/10.1016/0893-6080(89)90020-8</w:t>
      </w:r>
    </w:p>
    <w:p w14:paraId="2FFCEE3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su, S. C., Liang, S. F., &amp; Lin, C. T. (2005). A robust digital image stabilization technique based on inverse triangle method and background detection. </w:t>
      </w:r>
      <w:r w:rsidRPr="0029296F">
        <w:rPr>
          <w:rFonts w:ascii="Calibri" w:hAnsi="Calibri" w:cs="Calibri"/>
          <w:i/>
          <w:iCs/>
          <w:noProof/>
        </w:rPr>
        <w:t>IEEE Transactions on Consumer Electronics</w:t>
      </w:r>
      <w:r w:rsidRPr="0029296F">
        <w:rPr>
          <w:rFonts w:ascii="Calibri" w:hAnsi="Calibri" w:cs="Calibri"/>
          <w:noProof/>
        </w:rPr>
        <w:t xml:space="preserve">, </w:t>
      </w:r>
      <w:r w:rsidRPr="0029296F">
        <w:rPr>
          <w:rFonts w:ascii="Calibri" w:hAnsi="Calibri" w:cs="Calibri"/>
          <w:i/>
          <w:iCs/>
          <w:noProof/>
        </w:rPr>
        <w:t>51</w:t>
      </w:r>
      <w:r w:rsidRPr="0029296F">
        <w:rPr>
          <w:rFonts w:ascii="Calibri" w:hAnsi="Calibri" w:cs="Calibri"/>
          <w:noProof/>
        </w:rPr>
        <w:t>(2), 335–345. https://doi.org/10.1109/TCE.2005.1467968</w:t>
      </w:r>
    </w:p>
    <w:p w14:paraId="154BF40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Huang, J., Jiang, S., &amp; Lu, X. (2001). Rain backscattering properties and effects on the radar performance at MM wave band. </w:t>
      </w:r>
      <w:r w:rsidRPr="0029296F">
        <w:rPr>
          <w:rFonts w:ascii="Calibri" w:hAnsi="Calibri" w:cs="Calibri"/>
          <w:i/>
          <w:iCs/>
          <w:noProof/>
        </w:rPr>
        <w:t>International Journal of Infrared and Millimeter Waves</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6), 917–922. https://doi.org/10.1023/A:1014922632540</w:t>
      </w:r>
    </w:p>
    <w:p w14:paraId="1DDD529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29296F">
        <w:rPr>
          <w:rFonts w:ascii="Calibri" w:hAnsi="Calibri" w:cs="Calibri"/>
          <w:i/>
          <w:iCs/>
          <w:noProof/>
        </w:rPr>
        <w:t>IOP Conference Series: Materials Science and Engineering</w:t>
      </w:r>
      <w:r w:rsidRPr="0029296F">
        <w:rPr>
          <w:rFonts w:ascii="Calibri" w:hAnsi="Calibri" w:cs="Calibri"/>
          <w:noProof/>
        </w:rPr>
        <w:t>. https://doi.org/10.1088/1757-899X/806/1/012025</w:t>
      </w:r>
    </w:p>
    <w:p w14:paraId="4EB5239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Irsyad Bin Sahalan, M. (2018). </w:t>
      </w:r>
      <w:r w:rsidRPr="0029296F">
        <w:rPr>
          <w:rFonts w:ascii="Calibri" w:hAnsi="Calibri" w:cs="Calibri"/>
          <w:i/>
          <w:iCs/>
          <w:noProof/>
        </w:rPr>
        <w:t>DEVELOPMENT OF OBSTACLE AVOIDANCE TECHNIQUE FOR MULTI AGENT AUTONOMOUS SURFACE VESSEL USING OPTIMAL RECIPROCAL COLLISION AVOIDANCE</w:t>
      </w:r>
      <w:r w:rsidRPr="0029296F">
        <w:rPr>
          <w:rFonts w:ascii="Calibri" w:hAnsi="Calibri" w:cs="Calibri"/>
          <w:noProof/>
        </w:rPr>
        <w:t>.</w:t>
      </w:r>
    </w:p>
    <w:p w14:paraId="1624654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awad, H. M., Nordin, R., Gharghan, S. K., Jawad, A. M., &amp; Ismail, M. (2017). Energy-efficient wireless sensor networks for precision agriculture: A review. In </w:t>
      </w:r>
      <w:r w:rsidRPr="0029296F">
        <w:rPr>
          <w:rFonts w:ascii="Calibri" w:hAnsi="Calibri" w:cs="Calibri"/>
          <w:i/>
          <w:iCs/>
          <w:noProof/>
        </w:rPr>
        <w:t>Sensors (Switzerland)</w:t>
      </w:r>
      <w:r w:rsidRPr="0029296F">
        <w:rPr>
          <w:rFonts w:ascii="Calibri" w:hAnsi="Calibri" w:cs="Calibri"/>
          <w:noProof/>
        </w:rPr>
        <w:t xml:space="preserve"> (Vol. 17, Issue 8). MDPI AG. https://doi.org/10.3390/s17081781</w:t>
      </w:r>
    </w:p>
    <w:p w14:paraId="0D4E187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aycar Ltd. (2023). </w:t>
      </w:r>
      <w:r w:rsidRPr="0029296F">
        <w:rPr>
          <w:rFonts w:ascii="Calibri" w:hAnsi="Calibri" w:cs="Calibri"/>
          <w:i/>
          <w:iCs/>
          <w:noProof/>
        </w:rPr>
        <w:t>Jaycar KJ8916 Robotic Arm</w:t>
      </w:r>
      <w:r w:rsidRPr="0029296F">
        <w:rPr>
          <w:rFonts w:ascii="Calibri" w:hAnsi="Calibri" w:cs="Calibri"/>
          <w:noProof/>
        </w:rPr>
        <w:t>. https://www.jaycar.com.au/robot-arm-kit-with-controller/p/KJ8916</w:t>
      </w:r>
    </w:p>
    <w:p w14:paraId="080CF4C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a, X., Feng, Q., Fan, T., &amp; Lei, Q. (2012). RFID technology and its applications in Internet of Things (IoT). </w:t>
      </w:r>
      <w:r w:rsidRPr="0029296F">
        <w:rPr>
          <w:rFonts w:ascii="Calibri" w:hAnsi="Calibri" w:cs="Calibri"/>
          <w:i/>
          <w:iCs/>
          <w:noProof/>
        </w:rPr>
        <w:t>2012 2nd International Conference on Consumer Electronics, Communications and Networks, CECNet 2012 - Proceedings</w:t>
      </w:r>
      <w:r w:rsidRPr="0029296F">
        <w:rPr>
          <w:rFonts w:ascii="Calibri" w:hAnsi="Calibri" w:cs="Calibri"/>
          <w:noProof/>
        </w:rPr>
        <w:t>, 1282–1285. https://doi.org/10.1109/CECNET.2012.6201508</w:t>
      </w:r>
    </w:p>
    <w:p w14:paraId="741854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ang, X., Zong, Y., Liu, Z., Wang, X., &amp; Chen, Z. (2010). Research on combinational image stabilization technology based on MEMS IMU. </w:t>
      </w:r>
      <w:r w:rsidRPr="0029296F">
        <w:rPr>
          <w:rFonts w:ascii="Calibri" w:hAnsi="Calibri" w:cs="Calibri"/>
          <w:i/>
          <w:iCs/>
          <w:noProof/>
        </w:rPr>
        <w:t>Optoelectronic Imaging and Multimedia Technology</w:t>
      </w:r>
      <w:r w:rsidRPr="0029296F">
        <w:rPr>
          <w:rFonts w:ascii="Calibri" w:hAnsi="Calibri" w:cs="Calibri"/>
          <w:noProof/>
        </w:rPr>
        <w:t xml:space="preserve">, </w:t>
      </w:r>
      <w:r w:rsidRPr="0029296F">
        <w:rPr>
          <w:rFonts w:ascii="Calibri" w:hAnsi="Calibri" w:cs="Calibri"/>
          <w:i/>
          <w:iCs/>
          <w:noProof/>
        </w:rPr>
        <w:t>7850</w:t>
      </w:r>
      <w:r w:rsidRPr="0029296F">
        <w:rPr>
          <w:rFonts w:ascii="Calibri" w:hAnsi="Calibri" w:cs="Calibri"/>
          <w:noProof/>
        </w:rPr>
        <w:t>, 785002. https://doi.org/10.1117/12.868889</w:t>
      </w:r>
    </w:p>
    <w:p w14:paraId="646BF8B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iménez, F., Naranjo, J. E., Gómez, O., &amp; Anaya, J. J. (2014). Vehicle tracking for an evasive manoeuvres assistant using low-cost ultrasonic sensor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4</w:t>
      </w:r>
      <w:r w:rsidRPr="0029296F">
        <w:rPr>
          <w:rFonts w:ascii="Calibri" w:hAnsi="Calibri" w:cs="Calibri"/>
          <w:noProof/>
        </w:rPr>
        <w:t>(12), 22689–22705. https://doi.org/10.3390/S141222689</w:t>
      </w:r>
    </w:p>
    <w:p w14:paraId="1D3289B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Johnstone-Wallace, D. B., &amp; Kennedy, K. (1944). Grazing management practices and their relationship to the behaviour and grazing habits of cattle. </w:t>
      </w:r>
      <w:r w:rsidRPr="0029296F">
        <w:rPr>
          <w:rFonts w:ascii="Calibri" w:hAnsi="Calibri" w:cs="Calibri"/>
          <w:i/>
          <w:iCs/>
          <w:noProof/>
        </w:rPr>
        <w:t>The Journal of Agricultural Science</w:t>
      </w:r>
      <w:r w:rsidRPr="0029296F">
        <w:rPr>
          <w:rFonts w:ascii="Calibri" w:hAnsi="Calibri" w:cs="Calibri"/>
          <w:noProof/>
        </w:rPr>
        <w:t xml:space="preserve">, </w:t>
      </w:r>
      <w:r w:rsidRPr="0029296F">
        <w:rPr>
          <w:rFonts w:ascii="Calibri" w:hAnsi="Calibri" w:cs="Calibri"/>
          <w:i/>
          <w:iCs/>
          <w:noProof/>
        </w:rPr>
        <w:t>34</w:t>
      </w:r>
      <w:r w:rsidRPr="0029296F">
        <w:rPr>
          <w:rFonts w:ascii="Calibri" w:hAnsi="Calibri" w:cs="Calibri"/>
          <w:noProof/>
        </w:rPr>
        <w:t>(4), 190–197. https://doi.org/10.1017/S0021859600023649</w:t>
      </w:r>
    </w:p>
    <w:p w14:paraId="36DABCA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poor, R., Ramasamy, S., Gardi, A., Van Schyndel, R., &amp; Sabatini, R. (2018). Acoustic sensors for air and surface navigation applications.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2). https://doi.org/10.3390/S18020499</w:t>
      </w:r>
    </w:p>
    <w:p w14:paraId="0085085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rpenko, A., Jacobs, D., Baek, J., &amp; Levoy, M. (2011). </w:t>
      </w:r>
      <w:r w:rsidRPr="0029296F">
        <w:rPr>
          <w:rFonts w:ascii="Calibri" w:hAnsi="Calibri" w:cs="Calibri"/>
          <w:i/>
          <w:iCs/>
          <w:noProof/>
        </w:rPr>
        <w:t>Digital Video Stabilization and Rolling Shutter Correction using Gyroscopes</w:t>
      </w:r>
      <w:r w:rsidRPr="0029296F">
        <w:rPr>
          <w:rFonts w:ascii="Calibri" w:hAnsi="Calibri" w:cs="Calibri"/>
          <w:noProof/>
        </w:rPr>
        <w:t>.</w:t>
      </w:r>
    </w:p>
    <w:p w14:paraId="0A9E0D7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Karuppuswamy, J. (2000). </w:t>
      </w:r>
      <w:r w:rsidRPr="0029296F">
        <w:rPr>
          <w:rFonts w:ascii="Calibri" w:hAnsi="Calibri" w:cs="Calibri"/>
          <w:i/>
          <w:iCs/>
          <w:noProof/>
        </w:rPr>
        <w:t>Detection and Avoidance of Simulated Potholes in Autonomous Vehicles in an Unstructured Environment</w:t>
      </w:r>
      <w:r w:rsidRPr="0029296F">
        <w:rPr>
          <w:rFonts w:ascii="Calibri" w:hAnsi="Calibri" w:cs="Calibri"/>
          <w:noProof/>
        </w:rPr>
        <w:t>.</w:t>
      </w:r>
    </w:p>
    <w:p w14:paraId="6C77142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tiyar, S., &amp; Dutta, A. (n.d.). PSO Based Path Planning and Dynamic Obstacle Avoidance in CG Space of a 10 DOF Rover; PSO Based Path Planning and Dynamic Obstacle Avoidance in CG Space of a 10 DOF Rover. </w:t>
      </w:r>
      <w:r w:rsidRPr="0029296F">
        <w:rPr>
          <w:rFonts w:ascii="Calibri" w:hAnsi="Calibri" w:cs="Calibri"/>
          <w:i/>
          <w:iCs/>
          <w:noProof/>
        </w:rPr>
        <w:t>Advances in Robotics - 5th International Conference of The Robotics Society</w:t>
      </w:r>
      <w:r w:rsidRPr="0029296F">
        <w:rPr>
          <w:rFonts w:ascii="Calibri" w:hAnsi="Calibri" w:cs="Calibri"/>
          <w:noProof/>
        </w:rPr>
        <w:t>. https://doi.org/10.1145/3478586</w:t>
      </w:r>
    </w:p>
    <w:p w14:paraId="2F4CE88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tiyar, S., &amp; Dutta, A. (2019). Path Planning and Obstacle Avoidance in CG Space of a 10 DOF Rover using RRT. </w:t>
      </w:r>
      <w:r w:rsidRPr="0029296F">
        <w:rPr>
          <w:rFonts w:ascii="Calibri" w:hAnsi="Calibri" w:cs="Calibri"/>
          <w:i/>
          <w:iCs/>
          <w:noProof/>
        </w:rPr>
        <w:t>ACM International Conference Proceeding Series</w:t>
      </w:r>
      <w:r w:rsidRPr="0029296F">
        <w:rPr>
          <w:rFonts w:ascii="Calibri" w:hAnsi="Calibri" w:cs="Calibri"/>
          <w:noProof/>
        </w:rPr>
        <w:t>. https://doi.org/10.1145/3352593.3352615</w:t>
      </w:r>
    </w:p>
    <w:p w14:paraId="348283A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awai, S., Takeuchi, K., Shibata, K., &amp; Horita, Y. (2014). A Smart Method to Distinguish Road Surface Conditions at Night-time using a Car-Mounted Camera. </w:t>
      </w:r>
      <w:r w:rsidRPr="0029296F">
        <w:rPr>
          <w:rFonts w:ascii="Calibri" w:hAnsi="Calibri" w:cs="Calibri"/>
          <w:i/>
          <w:iCs/>
          <w:noProof/>
        </w:rPr>
        <w:t>IEEJ Transactions on Electronics, Information and Systems</w:t>
      </w:r>
      <w:r w:rsidRPr="0029296F">
        <w:rPr>
          <w:rFonts w:ascii="Calibri" w:hAnsi="Calibri" w:cs="Calibri"/>
          <w:noProof/>
        </w:rPr>
        <w:t xml:space="preserve">, </w:t>
      </w:r>
      <w:r w:rsidRPr="0029296F">
        <w:rPr>
          <w:rFonts w:ascii="Calibri" w:hAnsi="Calibri" w:cs="Calibri"/>
          <w:i/>
          <w:iCs/>
          <w:noProof/>
        </w:rPr>
        <w:t>134</w:t>
      </w:r>
      <w:r w:rsidRPr="0029296F">
        <w:rPr>
          <w:rFonts w:ascii="Calibri" w:hAnsi="Calibri" w:cs="Calibri"/>
          <w:noProof/>
        </w:rPr>
        <w:t>(6), 878–884. https://doi.org/10.1541/IEEJEISS.134.878</w:t>
      </w:r>
    </w:p>
    <w:p w14:paraId="0E015F0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han, M. N., &amp; Ahmed, M. M. (2021). Weather and surface condition detection based on road-side webcams: Application of pre-trained Convolutional Neural Network. </w:t>
      </w:r>
      <w:r w:rsidRPr="0029296F">
        <w:rPr>
          <w:rFonts w:ascii="Calibri" w:hAnsi="Calibri" w:cs="Calibri"/>
          <w:i/>
          <w:iCs/>
          <w:noProof/>
        </w:rPr>
        <w:t>International Journal of Transportation Science and Technology</w:t>
      </w:r>
      <w:r w:rsidRPr="0029296F">
        <w:rPr>
          <w:rFonts w:ascii="Calibri" w:hAnsi="Calibri" w:cs="Calibri"/>
          <w:noProof/>
        </w:rPr>
        <w:t>. https://doi.org/10.1016/J.IJTST.2021.06.003</w:t>
      </w:r>
    </w:p>
    <w:p w14:paraId="65A6923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ISHORE, P. S. V., P. SURESH, K., SMRUTI, D., &amp; RAMESH, K. (2018). SOLAR POWERED OBSTACLE AVOIDING LAWN MOWER. </w:t>
      </w:r>
      <w:r w:rsidRPr="0029296F">
        <w:rPr>
          <w:rFonts w:ascii="Calibri" w:hAnsi="Calibri" w:cs="Calibri"/>
          <w:i/>
          <w:iCs/>
          <w:noProof/>
        </w:rPr>
        <w:t>I-Manager’s Journal on Electrical Engineering</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2), 1. https://doi.org/10.26634/JEE.12.2.14169</w:t>
      </w:r>
    </w:p>
    <w:p w14:paraId="424319B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leeman, L., &amp; Kuc, R. (2008). Sonar Sensing. </w:t>
      </w:r>
      <w:r w:rsidRPr="0029296F">
        <w:rPr>
          <w:rFonts w:ascii="Calibri" w:hAnsi="Calibri" w:cs="Calibri"/>
          <w:i/>
          <w:iCs/>
          <w:noProof/>
        </w:rPr>
        <w:t>Springer Handbook of Robotics</w:t>
      </w:r>
      <w:r w:rsidRPr="0029296F">
        <w:rPr>
          <w:rFonts w:ascii="Calibri" w:hAnsi="Calibri" w:cs="Calibri"/>
          <w:noProof/>
        </w:rPr>
        <w:t xml:space="preserve">, </w:t>
      </w:r>
      <w:r w:rsidRPr="0029296F">
        <w:rPr>
          <w:rFonts w:ascii="Calibri" w:hAnsi="Calibri" w:cs="Calibri"/>
          <w:i/>
          <w:iCs/>
          <w:noProof/>
        </w:rPr>
        <w:t>January 2008</w:t>
      </w:r>
      <w:r w:rsidRPr="0029296F">
        <w:rPr>
          <w:rFonts w:ascii="Calibri" w:hAnsi="Calibri" w:cs="Calibri"/>
          <w:noProof/>
        </w:rPr>
        <w:t>. https://doi.org/10.1007/978-3-540-30301-5</w:t>
      </w:r>
    </w:p>
    <w:p w14:paraId="233DAED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Koenig, S., Likhachev, M., &amp; Furcy, D. (2004). Lifelong Planning A</w:t>
      </w:r>
      <w:r w:rsidRPr="0029296F">
        <w:rPr>
          <w:rFonts w:ascii="Cambria Math" w:hAnsi="Cambria Math" w:cs="Cambria Math"/>
          <w:noProof/>
        </w:rPr>
        <w:t>∗</w:t>
      </w:r>
      <w:r w:rsidRPr="0029296F">
        <w:rPr>
          <w:rFonts w:ascii="Calibri" w:hAnsi="Calibri" w:cs="Calibri"/>
          <w:noProof/>
        </w:rPr>
        <w:t xml:space="preserve">. </w:t>
      </w:r>
      <w:r w:rsidRPr="0029296F">
        <w:rPr>
          <w:rFonts w:ascii="Calibri" w:hAnsi="Calibri" w:cs="Calibri"/>
          <w:i/>
          <w:iCs/>
          <w:noProof/>
        </w:rPr>
        <w:t>Artificial Intelligence</w:t>
      </w:r>
      <w:r w:rsidRPr="0029296F">
        <w:rPr>
          <w:rFonts w:ascii="Calibri" w:hAnsi="Calibri" w:cs="Calibri"/>
          <w:noProof/>
        </w:rPr>
        <w:t xml:space="preserve">, </w:t>
      </w:r>
      <w:r w:rsidRPr="0029296F">
        <w:rPr>
          <w:rFonts w:ascii="Calibri" w:hAnsi="Calibri" w:cs="Calibri"/>
          <w:i/>
          <w:iCs/>
          <w:noProof/>
        </w:rPr>
        <w:t>155</w:t>
      </w:r>
      <w:r w:rsidRPr="0029296F">
        <w:rPr>
          <w:rFonts w:ascii="Calibri" w:hAnsi="Calibri" w:cs="Calibri"/>
          <w:noProof/>
        </w:rPr>
        <w:t>(1–2), 93–146. https://doi.org/10.1016/J.ARTINT.2003.12.001</w:t>
      </w:r>
    </w:p>
    <w:p w14:paraId="1069142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rotkov, E., Simmons, R., Cozman, F., &amp; Koenig, S. (n.d.). </w:t>
      </w:r>
      <w:r w:rsidRPr="0029296F">
        <w:rPr>
          <w:rFonts w:ascii="Calibri" w:hAnsi="Calibri" w:cs="Calibri"/>
          <w:i/>
          <w:iCs/>
          <w:noProof/>
        </w:rPr>
        <w:t>Safeguarded Teleoperation for Lunar Rovers: From Human Factors to Field Trials</w:t>
      </w:r>
      <w:r w:rsidRPr="0029296F">
        <w:rPr>
          <w:rFonts w:ascii="Calibri" w:hAnsi="Calibri" w:cs="Calibri"/>
          <w:noProof/>
        </w:rPr>
        <w:t>.</w:t>
      </w:r>
    </w:p>
    <w:p w14:paraId="2A3799F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usuma Arbawa, Y., Utaminingrum, F., Setiawan, E., sitasi, C., Arbawa, Y. K., Utaminingrum, F., &amp; Setiawan, E. (2021). Three combination value of extraction features on GLCM for detecting pothole and asphalt road. </w:t>
      </w:r>
      <w:r w:rsidRPr="0029296F">
        <w:rPr>
          <w:rFonts w:ascii="Calibri" w:hAnsi="Calibri" w:cs="Calibri"/>
          <w:i/>
          <w:iCs/>
          <w:noProof/>
        </w:rPr>
        <w:t>Jurnal Teknologi Dan Sistem Komputer</w:t>
      </w:r>
      <w:r w:rsidRPr="0029296F">
        <w:rPr>
          <w:rFonts w:ascii="Calibri" w:hAnsi="Calibri" w:cs="Calibri"/>
          <w:noProof/>
        </w:rPr>
        <w:t xml:space="preserve">, </w:t>
      </w:r>
      <w:r w:rsidRPr="0029296F">
        <w:rPr>
          <w:rFonts w:ascii="Calibri" w:hAnsi="Calibri" w:cs="Calibri"/>
          <w:i/>
          <w:iCs/>
          <w:noProof/>
        </w:rPr>
        <w:t>9</w:t>
      </w:r>
      <w:r w:rsidRPr="0029296F">
        <w:rPr>
          <w:rFonts w:ascii="Calibri" w:hAnsi="Calibri" w:cs="Calibri"/>
          <w:noProof/>
        </w:rPr>
        <w:t>(1), 64–69. https://doi.org/10.14710/JTSISKOM.2020.13828</w:t>
      </w:r>
    </w:p>
    <w:p w14:paraId="3219E16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Kwaśniewski, K. K., &amp; Gosiewski, Z. (2018). Genetic algorithm for mobile robot route planning with obstacle avoidance. </w:t>
      </w:r>
      <w:r w:rsidRPr="0029296F">
        <w:rPr>
          <w:rFonts w:ascii="Calibri" w:hAnsi="Calibri" w:cs="Calibri"/>
          <w:i/>
          <w:iCs/>
          <w:noProof/>
        </w:rPr>
        <w:t>Acta Mechanica et Automatica</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 xml:space="preserve">(2), 151–159. </w:t>
      </w:r>
      <w:r w:rsidRPr="0029296F">
        <w:rPr>
          <w:rFonts w:ascii="Calibri" w:hAnsi="Calibri" w:cs="Calibri"/>
          <w:noProof/>
        </w:rPr>
        <w:lastRenderedPageBreak/>
        <w:t>https://doi.org/10.2478/AMA-2018-0024</w:t>
      </w:r>
    </w:p>
    <w:p w14:paraId="25EA373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 Rosa, F., Celvisia Virzì, M., Bonaccorso, F., &amp; Branciforte STMicroelectronics, M. (n.d.). </w:t>
      </w:r>
      <w:r w:rsidRPr="0029296F">
        <w:rPr>
          <w:rFonts w:ascii="Calibri" w:hAnsi="Calibri" w:cs="Calibri"/>
          <w:i/>
          <w:iCs/>
          <w:noProof/>
        </w:rPr>
        <w:t>Optical Image Stabilization (OIS)</w:t>
      </w:r>
      <w:r w:rsidRPr="0029296F">
        <w:rPr>
          <w:rFonts w:ascii="Calibri" w:hAnsi="Calibri" w:cs="Calibri"/>
          <w:noProof/>
        </w:rPr>
        <w:t>.</w:t>
      </w:r>
    </w:p>
    <w:p w14:paraId="2555154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ndaluce, H., Arjona, L., Perallos, A., Falcone, F., Angulo, I., &amp; Muralter, F. (2020). A Review of IoT Sensing Applications and Challenges Using RFID and Wireless Sensor Networks. </w:t>
      </w:r>
      <w:r w:rsidRPr="0029296F">
        <w:rPr>
          <w:rFonts w:ascii="Calibri" w:hAnsi="Calibri" w:cs="Calibri"/>
          <w:i/>
          <w:iCs/>
          <w:noProof/>
        </w:rPr>
        <w:t>Sensors 2020, Vol. 20, Page 2495</w:t>
      </w:r>
      <w:r w:rsidRPr="0029296F">
        <w:rPr>
          <w:rFonts w:ascii="Calibri" w:hAnsi="Calibri" w:cs="Calibri"/>
          <w:noProof/>
        </w:rPr>
        <w:t xml:space="preserve">, </w:t>
      </w:r>
      <w:r w:rsidRPr="0029296F">
        <w:rPr>
          <w:rFonts w:ascii="Calibri" w:hAnsi="Calibri" w:cs="Calibri"/>
          <w:i/>
          <w:iCs/>
          <w:noProof/>
        </w:rPr>
        <w:t>20</w:t>
      </w:r>
      <w:r w:rsidRPr="0029296F">
        <w:rPr>
          <w:rFonts w:ascii="Calibri" w:hAnsi="Calibri" w:cs="Calibri"/>
          <w:noProof/>
        </w:rPr>
        <w:t>(9), 2495. https://doi.org/10.3390/S20092495</w:t>
      </w:r>
    </w:p>
    <w:p w14:paraId="4C1EAFB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avric, A., &amp; Popa, V. (2018). Performance Evaluation of LoRaWAN Communication Scalability in Large-Scale Wireless Sensor Networks. </w:t>
      </w:r>
      <w:r w:rsidRPr="0029296F">
        <w:rPr>
          <w:rFonts w:ascii="Calibri" w:hAnsi="Calibri" w:cs="Calibri"/>
          <w:i/>
          <w:iCs/>
          <w:noProof/>
        </w:rPr>
        <w:t>Wireless Communications and Mobile Computing</w:t>
      </w:r>
      <w:r w:rsidRPr="0029296F">
        <w:rPr>
          <w:rFonts w:ascii="Calibri" w:hAnsi="Calibri" w:cs="Calibri"/>
          <w:noProof/>
        </w:rPr>
        <w:t xml:space="preserve">, </w:t>
      </w:r>
      <w:r w:rsidRPr="0029296F">
        <w:rPr>
          <w:rFonts w:ascii="Calibri" w:hAnsi="Calibri" w:cs="Calibri"/>
          <w:i/>
          <w:iCs/>
          <w:noProof/>
        </w:rPr>
        <w:t>2018</w:t>
      </w:r>
      <w:r w:rsidRPr="0029296F">
        <w:rPr>
          <w:rFonts w:ascii="Calibri" w:hAnsi="Calibri" w:cs="Calibri"/>
          <w:noProof/>
        </w:rPr>
        <w:t>. https://doi.org/10.1155/2018/6730719</w:t>
      </w:r>
    </w:p>
    <w:p w14:paraId="5047042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ebakula, V., Tang, B., Goodin, C., &amp; Bethel, C. L. (2021). Shape Estimation of Negative Obstacles for Autonomous Navigation. </w:t>
      </w:r>
      <w:r w:rsidRPr="0029296F">
        <w:rPr>
          <w:rFonts w:ascii="Calibri" w:hAnsi="Calibri" w:cs="Calibri"/>
          <w:i/>
          <w:iCs/>
          <w:noProof/>
        </w:rPr>
        <w:t>IEEE International Conference on Intelligent Robots and Systems</w:t>
      </w:r>
      <w:r w:rsidRPr="0029296F">
        <w:rPr>
          <w:rFonts w:ascii="Calibri" w:hAnsi="Calibri" w:cs="Calibri"/>
          <w:noProof/>
        </w:rPr>
        <w:t>, 4525–4531. https://doi.org/10.1109/IROS51168.2021.9636250</w:t>
      </w:r>
    </w:p>
    <w:p w14:paraId="4F77006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ecun, Y., Muller, U., Ben, J., Cosatto, E., &amp; Flepp, B. (n.d.). </w:t>
      </w:r>
      <w:r w:rsidRPr="0029296F">
        <w:rPr>
          <w:rFonts w:ascii="Calibri" w:hAnsi="Calibri" w:cs="Calibri"/>
          <w:i/>
          <w:iCs/>
          <w:noProof/>
        </w:rPr>
        <w:t>Off-Road Obstacle Avoidance through End-to-End Learning</w:t>
      </w:r>
      <w:r w:rsidRPr="0029296F">
        <w:rPr>
          <w:rFonts w:ascii="Calibri" w:hAnsi="Calibri" w:cs="Calibri"/>
          <w:noProof/>
        </w:rPr>
        <w:t>. Retrieved June 6, 2022, from http://yann.lecun.com</w:t>
      </w:r>
    </w:p>
    <w:p w14:paraId="2356ED5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29296F">
        <w:rPr>
          <w:rFonts w:ascii="Calibri" w:hAnsi="Calibri" w:cs="Calibri"/>
          <w:i/>
          <w:iCs/>
          <w:noProof/>
        </w:rPr>
        <w:t>IEEE Transactions on Microwave Theory and Techniques</w:t>
      </w:r>
      <w:r w:rsidRPr="0029296F">
        <w:rPr>
          <w:rFonts w:ascii="Calibri" w:hAnsi="Calibri" w:cs="Calibri"/>
          <w:noProof/>
        </w:rPr>
        <w:t xml:space="preserve">, </w:t>
      </w:r>
      <w:r w:rsidRPr="0029296F">
        <w:rPr>
          <w:rFonts w:ascii="Calibri" w:hAnsi="Calibri" w:cs="Calibri"/>
          <w:i/>
          <w:iCs/>
          <w:noProof/>
        </w:rPr>
        <w:t>65</w:t>
      </w:r>
      <w:r w:rsidRPr="0029296F">
        <w:rPr>
          <w:rFonts w:ascii="Calibri" w:hAnsi="Calibri" w:cs="Calibri"/>
          <w:noProof/>
        </w:rPr>
        <w:t>(5), 1692–1706. https://doi.org/10.1109/TMTT.2017.2650911</w:t>
      </w:r>
    </w:p>
    <w:p w14:paraId="58DB39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i, W., Tan, M., Wang, L., &amp; Wang, Q. (2019). A cubic spline method combing improved particle swarm optimization for robot path planning in dynamic uncertain environment. </w:t>
      </w:r>
      <w:r w:rsidRPr="0029296F">
        <w:rPr>
          <w:rFonts w:ascii="Calibri" w:hAnsi="Calibri" w:cs="Calibri"/>
          <w:i/>
          <w:iCs/>
          <w:noProof/>
        </w:rPr>
        <w:t>International Journal of Advanced Robotic System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6). https://doi.org/10.1177/1729881419891661</w:t>
      </w:r>
    </w:p>
    <w:p w14:paraId="6D3343D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jubičić, R., Strelnikova, D., Perks, M. T., Eltner, A., Peña-Haro, S., Pizarro, A., Fortunato, S., Sasso, D., Scherling, U., Vuono, P., &amp; Manfreda, S. (2021). A comparison of tools and techniques for stabilising UAS imagery for surface flow observations. </w:t>
      </w:r>
      <w:r w:rsidRPr="0029296F">
        <w:rPr>
          <w:rFonts w:ascii="Calibri" w:hAnsi="Calibri" w:cs="Calibri"/>
          <w:i/>
          <w:iCs/>
          <w:noProof/>
        </w:rPr>
        <w:t>Hydrology and Earth System Sciences</w:t>
      </w:r>
      <w:r w:rsidRPr="0029296F">
        <w:rPr>
          <w:rFonts w:ascii="Calibri" w:hAnsi="Calibri" w:cs="Calibri"/>
          <w:noProof/>
        </w:rPr>
        <w:t xml:space="preserve">, </w:t>
      </w:r>
      <w:r w:rsidRPr="0029296F">
        <w:rPr>
          <w:rFonts w:ascii="Calibri" w:hAnsi="Calibri" w:cs="Calibri"/>
          <w:i/>
          <w:iCs/>
          <w:noProof/>
        </w:rPr>
        <w:t>Discussion</w:t>
      </w:r>
      <w:r w:rsidRPr="0029296F">
        <w:rPr>
          <w:rFonts w:ascii="Calibri" w:hAnsi="Calibri" w:cs="Calibri"/>
          <w:noProof/>
        </w:rPr>
        <w:t>. https://doi.org/10.5194/hess-2021-112</w:t>
      </w:r>
    </w:p>
    <w:p w14:paraId="62BED11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u, L., Yunda, A., Carrio, A., &amp; Campoy, P. (2020). Robust autonomous flight in cluttered environment using a depth sensor. </w:t>
      </w:r>
      <w:r w:rsidRPr="0029296F">
        <w:rPr>
          <w:rFonts w:ascii="Calibri" w:hAnsi="Calibri" w:cs="Calibri"/>
          <w:i/>
          <w:iCs/>
          <w:noProof/>
        </w:rPr>
        <w:t>International Journal of Micro Air Vehicles</w:t>
      </w:r>
      <w:r w:rsidRPr="0029296F">
        <w:rPr>
          <w:rFonts w:ascii="Calibri" w:hAnsi="Calibri" w:cs="Calibri"/>
          <w:noProof/>
        </w:rPr>
        <w:t xml:space="preserve">, </w:t>
      </w:r>
      <w:r w:rsidRPr="0029296F">
        <w:rPr>
          <w:rFonts w:ascii="Calibri" w:hAnsi="Calibri" w:cs="Calibri"/>
          <w:i/>
          <w:iCs/>
          <w:noProof/>
        </w:rPr>
        <w:t>12</w:t>
      </w:r>
      <w:r w:rsidRPr="0029296F">
        <w:rPr>
          <w:rFonts w:ascii="Calibri" w:hAnsi="Calibri" w:cs="Calibri"/>
          <w:noProof/>
        </w:rPr>
        <w:t>. https://doi.org/10.1177/1756829320924528</w:t>
      </w:r>
    </w:p>
    <w:p w14:paraId="4D6869E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Lwowski, J., Sun, L., Mexquitic-Saavedra, R., Sharma, R., &amp; Pack, D. (2014). A Reactive bearing angle only obstacle avoidance technique for unmanned ground vehicles. </w:t>
      </w:r>
      <w:r w:rsidRPr="0029296F">
        <w:rPr>
          <w:rFonts w:ascii="Calibri" w:hAnsi="Calibri" w:cs="Calibri"/>
          <w:i/>
          <w:iCs/>
          <w:noProof/>
        </w:rPr>
        <w:t xml:space="preserve">International Conference of </w:t>
      </w:r>
      <w:r w:rsidRPr="0029296F">
        <w:rPr>
          <w:rFonts w:ascii="Calibri" w:hAnsi="Calibri" w:cs="Calibri"/>
          <w:i/>
          <w:iCs/>
          <w:noProof/>
        </w:rPr>
        <w:lastRenderedPageBreak/>
        <w:t>Control, Dynamic Systems, and Robotics</w:t>
      </w:r>
      <w:r w:rsidRPr="0029296F">
        <w:rPr>
          <w:rFonts w:ascii="Calibri" w:hAnsi="Calibri" w:cs="Calibri"/>
          <w:noProof/>
        </w:rPr>
        <w:t>. https://doi.org/10.11159/JACR.2014.004</w:t>
      </w:r>
    </w:p>
    <w:p w14:paraId="39B370C6" w14:textId="1C8B33AB"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2009). </w:t>
      </w:r>
      <w:r w:rsidRPr="0029296F">
        <w:rPr>
          <w:rFonts w:ascii="Calibri" w:hAnsi="Calibri" w:cs="Calibri"/>
          <w:i/>
          <w:iCs/>
          <w:noProof/>
        </w:rPr>
        <w:t>Madgwick Algorithm</w:t>
      </w:r>
      <w:r w:rsidRPr="0029296F">
        <w:rPr>
          <w:rFonts w:ascii="Calibri" w:hAnsi="Calibri" w:cs="Calibri"/>
          <w:noProof/>
        </w:rPr>
        <w:t>. https://x-io.co.uk/downloads/madgwick_algorithm_</w:t>
      </w:r>
      <w:r w:rsidR="00E50DA1">
        <w:rPr>
          <w:rFonts w:ascii="Calibri" w:hAnsi="Calibri" w:cs="Calibri"/>
          <w:noProof/>
        </w:rPr>
        <w:t>MATLAB</w:t>
      </w:r>
      <w:r w:rsidRPr="0029296F">
        <w:rPr>
          <w:rFonts w:ascii="Calibri" w:hAnsi="Calibri" w:cs="Calibri"/>
          <w:noProof/>
        </w:rPr>
        <w:t>.zip</w:t>
      </w:r>
    </w:p>
    <w:p w14:paraId="33FA3C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2010). </w:t>
      </w:r>
      <w:r w:rsidRPr="0029296F">
        <w:rPr>
          <w:rFonts w:ascii="Calibri" w:hAnsi="Calibri" w:cs="Calibri"/>
          <w:i/>
          <w:iCs/>
          <w:noProof/>
        </w:rPr>
        <w:t>An efficient orientation filter for inertial and inertial/magnetic sensor arrays | Resourcium</w:t>
      </w:r>
      <w:r w:rsidRPr="0029296F">
        <w:rPr>
          <w:rFonts w:ascii="Calibri" w:hAnsi="Calibri" w:cs="Calibri"/>
          <w:noProof/>
        </w:rPr>
        <w:t>. https://resourcium.org/resource/efficient-orientation-filter-inertial-and-inertialmagnetic-sensor-arrays</w:t>
      </w:r>
    </w:p>
    <w:p w14:paraId="21DF0D6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29296F">
        <w:rPr>
          <w:rFonts w:ascii="Calibri" w:hAnsi="Calibri" w:cs="Calibri"/>
          <w:i/>
          <w:iCs/>
          <w:noProof/>
        </w:rPr>
        <w:t>Mechatron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5), 518–529. https://doi.org/10.1016/J.MECHATRONICS.2013.04.003</w:t>
      </w:r>
    </w:p>
    <w:p w14:paraId="0510F45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Harrison, A. J. L., &amp; Vaidyanathan, R. (2011). Estimation of IMU and MARG orientation using a gradient descent algorithm. </w:t>
      </w:r>
      <w:r w:rsidRPr="0029296F">
        <w:rPr>
          <w:rFonts w:ascii="Calibri" w:hAnsi="Calibri" w:cs="Calibri"/>
          <w:i/>
          <w:iCs/>
          <w:noProof/>
        </w:rPr>
        <w:t>IEEE International Conference on Rehabilitation Robotics</w:t>
      </w:r>
      <w:r w:rsidRPr="0029296F">
        <w:rPr>
          <w:rFonts w:ascii="Calibri" w:hAnsi="Calibri" w:cs="Calibri"/>
          <w:noProof/>
        </w:rPr>
        <w:t>, 1–7. https://doi.org/10.1109/ICORR.2011.5975346</w:t>
      </w:r>
    </w:p>
    <w:p w14:paraId="767B817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dgwick, S. O. H., Wilson, S., Turk, R., Burridge, J., Kapatos, C., &amp; Vaidyanathan, R. (2020). An Extended Complementary Filter for Full-Body MARG Orientation Estimation. </w:t>
      </w:r>
      <w:r w:rsidRPr="0029296F">
        <w:rPr>
          <w:rFonts w:ascii="Calibri" w:hAnsi="Calibri" w:cs="Calibri"/>
          <w:i/>
          <w:iCs/>
          <w:noProof/>
        </w:rPr>
        <w:t>IEEE/ASME TRANSACTIONS ON MECHATRONICS</w:t>
      </w:r>
      <w:r w:rsidRPr="0029296F">
        <w:rPr>
          <w:rFonts w:ascii="Calibri" w:hAnsi="Calibri" w:cs="Calibri"/>
          <w:noProof/>
        </w:rPr>
        <w:t xml:space="preserve">, </w:t>
      </w:r>
      <w:r w:rsidRPr="0029296F">
        <w:rPr>
          <w:rFonts w:ascii="Calibri" w:hAnsi="Calibri" w:cs="Calibri"/>
          <w:i/>
          <w:iCs/>
          <w:noProof/>
        </w:rPr>
        <w:t>25</w:t>
      </w:r>
      <w:r w:rsidRPr="0029296F">
        <w:rPr>
          <w:rFonts w:ascii="Calibri" w:hAnsi="Calibri" w:cs="Calibri"/>
          <w:noProof/>
        </w:rPr>
        <w:t>(4), 2054–2064. https://ieeexplore.ieee.org/stamp/stamp.jsp?tp=&amp;arnumber=9103115</w:t>
      </w:r>
    </w:p>
    <w:p w14:paraId="7B23228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hony, R., Hamel, T., &amp; Pflimlin, J. M. (2005). Complementary filter design on the special orthogonal group SO(3). </w:t>
      </w:r>
      <w:r w:rsidRPr="0029296F">
        <w:rPr>
          <w:rFonts w:ascii="Calibri" w:hAnsi="Calibri" w:cs="Calibri"/>
          <w:i/>
          <w:iCs/>
          <w:noProof/>
        </w:rPr>
        <w:t>Proceedings of the 44th IEEE Conference on Decision and Control, and the European Control Conference, CDC-ECC ’05</w:t>
      </w:r>
      <w:r w:rsidRPr="0029296F">
        <w:rPr>
          <w:rFonts w:ascii="Calibri" w:hAnsi="Calibri" w:cs="Calibri"/>
          <w:noProof/>
        </w:rPr>
        <w:t xml:space="preserve">, </w:t>
      </w:r>
      <w:r w:rsidRPr="0029296F">
        <w:rPr>
          <w:rFonts w:ascii="Calibri" w:hAnsi="Calibri" w:cs="Calibri"/>
          <w:i/>
          <w:iCs/>
          <w:noProof/>
        </w:rPr>
        <w:t>2005</w:t>
      </w:r>
      <w:r w:rsidRPr="0029296F">
        <w:rPr>
          <w:rFonts w:ascii="Calibri" w:hAnsi="Calibri" w:cs="Calibri"/>
          <w:noProof/>
        </w:rPr>
        <w:t>, 1477–1484. https://doi.org/10.1109/CDC.2005.1582367</w:t>
      </w:r>
    </w:p>
    <w:p w14:paraId="0DF05C9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hony, R., Hamel, T., &amp; Pflimlin, J. M. (2008). Nonlinear complementary filters on the special orthogonal group. </w:t>
      </w:r>
      <w:r w:rsidRPr="0029296F">
        <w:rPr>
          <w:rFonts w:ascii="Calibri" w:hAnsi="Calibri" w:cs="Calibri"/>
          <w:i/>
          <w:iCs/>
          <w:noProof/>
        </w:rPr>
        <w:t>IEEE Transactions on Automatic Control</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5), 1203–1218. https://doi.org/10.1109/TAC.2008.923738</w:t>
      </w:r>
    </w:p>
    <w:p w14:paraId="591D456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i, Y., Zhao, H., &amp; Guo, S. (2012). The analysis of image stabilization technology based on small-UAV airborne video. </w:t>
      </w:r>
      <w:r w:rsidRPr="0029296F">
        <w:rPr>
          <w:rFonts w:ascii="Calibri" w:hAnsi="Calibri" w:cs="Calibri"/>
          <w:i/>
          <w:iCs/>
          <w:noProof/>
        </w:rPr>
        <w:t>Proceedings - 2012 International Conference on Computer Science and Electronics Engineering, ICCSEE 2012</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 586–589. https://doi.org/10.1109/ICCSEE.2012.77</w:t>
      </w:r>
    </w:p>
    <w:p w14:paraId="52FC68D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nderson, A., &amp; Hunt, C. (2013). INTRODUCING THE AGRI-ROVER: AN AUTONOMOUS ON-THE-GO SENSING ROVER FOR SCIENCE AND FARMING. </w:t>
      </w:r>
      <w:r w:rsidRPr="0029296F">
        <w:rPr>
          <w:rFonts w:ascii="Calibri" w:hAnsi="Calibri" w:cs="Calibri"/>
          <w:i/>
          <w:iCs/>
          <w:noProof/>
        </w:rPr>
        <w:t>Accurate and Efficient Use of Nutrients on Farms. Occasional Report No. 26</w:t>
      </w:r>
      <w:r w:rsidRPr="0029296F">
        <w:rPr>
          <w:rFonts w:ascii="Calibri" w:hAnsi="Calibri" w:cs="Calibri"/>
          <w:noProof/>
        </w:rPr>
        <w:t>.</w:t>
      </w:r>
    </w:p>
    <w:p w14:paraId="384FEE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Manduchi, R., Castano, A., Talukder, A., &amp; Matthies, L. (2005). Obstacle Detection and Terrain Classification for Autonomous Off-Road Navigation. </w:t>
      </w:r>
      <w:r w:rsidRPr="0029296F">
        <w:rPr>
          <w:rFonts w:ascii="Calibri" w:hAnsi="Calibri" w:cs="Calibri"/>
          <w:i/>
          <w:iCs/>
          <w:noProof/>
        </w:rPr>
        <w:t>Autonomous Robots 2005 18:1</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1), 81–102. https://doi.org/10.1023/B:AURO.0000047286.62481.1D</w:t>
      </w:r>
    </w:p>
    <w:p w14:paraId="6D7ACD5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nnar, S., Thummalapeta, M., Saksena, S. K., &amp; Omkar, S. N. (2018). </w:t>
      </w:r>
      <w:r w:rsidRPr="0029296F">
        <w:rPr>
          <w:rFonts w:ascii="Calibri" w:hAnsi="Calibri" w:cs="Calibri"/>
          <w:i/>
          <w:iCs/>
          <w:noProof/>
        </w:rPr>
        <w:t>Vision-based Control for Aerial Obstacle Avoidance in Forest Environments</w:t>
      </w:r>
      <w:r w:rsidRPr="0029296F">
        <w:rPr>
          <w:rFonts w:ascii="Calibri" w:hAnsi="Calibri" w:cs="Calibri"/>
          <w:noProof/>
        </w:rPr>
        <w:t xml:space="preserve">. </w:t>
      </w:r>
      <w:r w:rsidRPr="0029296F">
        <w:rPr>
          <w:rFonts w:ascii="Calibri" w:hAnsi="Calibri" w:cs="Calibri"/>
          <w:i/>
          <w:iCs/>
          <w:noProof/>
        </w:rPr>
        <w:t>51</w:t>
      </w:r>
      <w:r w:rsidRPr="0029296F">
        <w:rPr>
          <w:rFonts w:ascii="Calibri" w:hAnsi="Calibri" w:cs="Calibri"/>
          <w:noProof/>
        </w:rPr>
        <w:t>(1), 480–485. https://doi.org/10.1016/J.IFACOL.2018.05.081</w:t>
      </w:r>
    </w:p>
    <w:p w14:paraId="1B25A66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rins, J. L., Yun, X., Bachmann, E. R., McGhee, R. B., &amp; Zyda, M. J. (2001). An extended Kalman filter for quaternion-based orientation estimation using MARG sensors. </w:t>
      </w:r>
      <w:r w:rsidRPr="0029296F">
        <w:rPr>
          <w:rFonts w:ascii="Calibri" w:hAnsi="Calibri" w:cs="Calibri"/>
          <w:i/>
          <w:iCs/>
          <w:noProof/>
        </w:rPr>
        <w:t>IEEE International Conference on Intelligent Robots and Systems</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 2003–2011. https://doi.org/10.1109/IROS.2001.976367</w:t>
      </w:r>
    </w:p>
    <w:p w14:paraId="0E6E999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rtina, N., Hicksona, R., Draganovab, I., Horneb, D., Kenyona, P., &amp; Morris, S. (2015). </w:t>
      </w:r>
      <w:r w:rsidRPr="0029296F">
        <w:rPr>
          <w:rFonts w:ascii="Calibri" w:hAnsi="Calibri" w:cs="Calibri"/>
          <w:i/>
          <w:iCs/>
          <w:noProof/>
        </w:rPr>
        <w:t>Walking distance and energy expenditure of beef cows grazing on hill country in winter</w:t>
      </w:r>
      <w:r w:rsidRPr="0029296F">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4407D2B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sehian, E., &amp; Katebi, Y. (2014). Sensor-based motion planning of wheeled mobile robots in unknown dynamic environments. </w:t>
      </w:r>
      <w:r w:rsidRPr="0029296F">
        <w:rPr>
          <w:rFonts w:ascii="Calibri" w:hAnsi="Calibri" w:cs="Calibri"/>
          <w:i/>
          <w:iCs/>
          <w:noProof/>
        </w:rPr>
        <w:t>Journal of Intelligent and Robotic Systems: Theory and Applications</w:t>
      </w:r>
      <w:r w:rsidRPr="0029296F">
        <w:rPr>
          <w:rFonts w:ascii="Calibri" w:hAnsi="Calibri" w:cs="Calibri"/>
          <w:noProof/>
        </w:rPr>
        <w:t xml:space="preserve">, </w:t>
      </w:r>
      <w:r w:rsidRPr="0029296F">
        <w:rPr>
          <w:rFonts w:ascii="Calibri" w:hAnsi="Calibri" w:cs="Calibri"/>
          <w:i/>
          <w:iCs/>
          <w:noProof/>
        </w:rPr>
        <w:t>74</w:t>
      </w:r>
      <w:r w:rsidRPr="0029296F">
        <w:rPr>
          <w:rFonts w:ascii="Calibri" w:hAnsi="Calibri" w:cs="Calibri"/>
          <w:noProof/>
        </w:rPr>
        <w:t>(3–4), 893–914. https://doi.org/10.1007/S10846-013-9837-3</w:t>
      </w:r>
    </w:p>
    <w:p w14:paraId="7B2C40B3" w14:textId="4541DE38" w:rsidR="0029296F" w:rsidRPr="0029296F" w:rsidRDefault="00E50DA1" w:rsidP="0029296F">
      <w:pPr>
        <w:widowControl w:val="0"/>
        <w:autoSpaceDE w:val="0"/>
        <w:autoSpaceDN w:val="0"/>
        <w:adjustRightInd w:val="0"/>
        <w:spacing w:after="240" w:line="360" w:lineRule="auto"/>
        <w:ind w:left="480" w:hanging="480"/>
        <w:rPr>
          <w:rFonts w:ascii="Calibri" w:hAnsi="Calibri" w:cs="Calibri"/>
          <w:noProof/>
        </w:rPr>
      </w:pPr>
      <w:r>
        <w:rPr>
          <w:rFonts w:ascii="Calibri" w:hAnsi="Calibri" w:cs="Calibri"/>
          <w:noProof/>
        </w:rPr>
        <w:t>MATLAB</w:t>
      </w:r>
      <w:r w:rsidR="0029296F" w:rsidRPr="0029296F">
        <w:rPr>
          <w:rFonts w:ascii="Calibri" w:hAnsi="Calibri" w:cs="Calibri"/>
          <w:noProof/>
        </w:rPr>
        <w:t xml:space="preserve">. (2023). </w:t>
      </w:r>
      <w:r>
        <w:rPr>
          <w:rFonts w:ascii="Calibri" w:hAnsi="Calibri" w:cs="Calibri"/>
          <w:i/>
          <w:iCs/>
          <w:noProof/>
        </w:rPr>
        <w:t>MATLAB</w:t>
      </w:r>
      <w:r w:rsidR="0029296F" w:rsidRPr="0029296F">
        <w:rPr>
          <w:rFonts w:ascii="Calibri" w:hAnsi="Calibri" w:cs="Calibri"/>
          <w:i/>
          <w:iCs/>
          <w:noProof/>
        </w:rPr>
        <w:t xml:space="preserve"> PolyFit function</w:t>
      </w:r>
      <w:r w:rsidR="0029296F" w:rsidRPr="0029296F">
        <w:rPr>
          <w:rFonts w:ascii="Calibri" w:hAnsi="Calibri" w:cs="Calibri"/>
          <w:noProof/>
        </w:rPr>
        <w:t>. https://au.mathworks.com/help/</w:t>
      </w:r>
      <w:r>
        <w:rPr>
          <w:rFonts w:ascii="Calibri" w:hAnsi="Calibri" w:cs="Calibri"/>
          <w:noProof/>
        </w:rPr>
        <w:t>MATLAB</w:t>
      </w:r>
      <w:r w:rsidR="0029296F" w:rsidRPr="0029296F">
        <w:rPr>
          <w:rFonts w:ascii="Calibri" w:hAnsi="Calibri" w:cs="Calibri"/>
          <w:noProof/>
        </w:rPr>
        <w:t>/ref/polyfit.html</w:t>
      </w:r>
    </w:p>
    <w:p w14:paraId="6BBAFB0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tthies, L., &amp; Rankin, A. (2003). Negative Obstacle Detection by Thermal Signature. </w:t>
      </w:r>
      <w:r w:rsidRPr="0029296F">
        <w:rPr>
          <w:rFonts w:ascii="Calibri" w:hAnsi="Calibri" w:cs="Calibri"/>
          <w:i/>
          <w:iCs/>
          <w:noProof/>
        </w:rPr>
        <w:t>IEEE International Conference on Intelligent Robots and Systems</w:t>
      </w:r>
      <w:r w:rsidRPr="0029296F">
        <w:rPr>
          <w:rFonts w:ascii="Calibri" w:hAnsi="Calibri" w:cs="Calibri"/>
          <w:noProof/>
        </w:rPr>
        <w:t xml:space="preserve">, </w:t>
      </w:r>
      <w:r w:rsidRPr="0029296F">
        <w:rPr>
          <w:rFonts w:ascii="Calibri" w:hAnsi="Calibri" w:cs="Calibri"/>
          <w:i/>
          <w:iCs/>
          <w:noProof/>
        </w:rPr>
        <w:t>1</w:t>
      </w:r>
      <w:r w:rsidRPr="0029296F">
        <w:rPr>
          <w:rFonts w:ascii="Calibri" w:hAnsi="Calibri" w:cs="Calibri"/>
          <w:noProof/>
        </w:rPr>
        <w:t>, 906–913. https://doi.org/10.1109/IROS.2003.1250744</w:t>
      </w:r>
    </w:p>
    <w:p w14:paraId="7F3D19E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atthies, Larry, Kelly, A., Litwin, T., &amp; Tharp, G. (1995). Obstacle detection for unmanned ground vehicles: A progress report. </w:t>
      </w:r>
      <w:r w:rsidRPr="0029296F">
        <w:rPr>
          <w:rFonts w:ascii="Calibri" w:hAnsi="Calibri" w:cs="Calibri"/>
          <w:i/>
          <w:iCs/>
          <w:noProof/>
        </w:rPr>
        <w:t>Intelligent Vehicles Symposium, Proceedings</w:t>
      </w:r>
      <w:r w:rsidRPr="0029296F">
        <w:rPr>
          <w:rFonts w:ascii="Calibri" w:hAnsi="Calibri" w:cs="Calibri"/>
          <w:noProof/>
        </w:rPr>
        <w:t>, 66–71. https://doi.org/10.1007/978-1-4471-1021-7_52</w:t>
      </w:r>
    </w:p>
    <w:p w14:paraId="66169A9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ichels, J. (2005). High Speed Obstacle Avoidance using Monocolar Vision and Reinforcement Learning. </w:t>
      </w:r>
      <w:r w:rsidRPr="0029296F">
        <w:rPr>
          <w:rFonts w:ascii="Calibri" w:hAnsi="Calibri" w:cs="Calibri"/>
          <w:i/>
          <w:iCs/>
          <w:noProof/>
        </w:rPr>
        <w:t>Machine Learning</w:t>
      </w:r>
      <w:r w:rsidRPr="0029296F">
        <w:rPr>
          <w:rFonts w:ascii="Calibri" w:hAnsi="Calibri" w:cs="Calibri"/>
          <w:noProof/>
        </w:rPr>
        <w:t>, 1–8.</w:t>
      </w:r>
    </w:p>
    <w:p w14:paraId="0C3562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ingkhwan, E., &amp; Khawsuk, W. (2017). Digital image stabilization technique for fixed camera on small size drone. </w:t>
      </w:r>
      <w:r w:rsidRPr="0029296F">
        <w:rPr>
          <w:rFonts w:ascii="Calibri" w:hAnsi="Calibri" w:cs="Calibri"/>
          <w:i/>
          <w:iCs/>
          <w:noProof/>
        </w:rPr>
        <w:t>Proceedings - ACDT 2017: 3rd Asian Conference on Defence Technology: Advance Research Collaboration on Defence Technology</w:t>
      </w:r>
      <w:r w:rsidRPr="0029296F">
        <w:rPr>
          <w:rFonts w:ascii="Calibri" w:hAnsi="Calibri" w:cs="Calibri"/>
          <w:noProof/>
        </w:rPr>
        <w:t>, 12–19. https://doi.org/10.1109/ACDT.2017.7886149</w:t>
      </w:r>
    </w:p>
    <w:p w14:paraId="77054C7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Moeller, R. (2020). </w:t>
      </w:r>
      <w:r w:rsidRPr="0029296F">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29296F">
        <w:rPr>
          <w:rFonts w:ascii="Calibri" w:hAnsi="Calibri" w:cs="Calibri"/>
          <w:noProof/>
        </w:rPr>
        <w:t>. https://www.researchgate.net/publication/342916625</w:t>
      </w:r>
    </w:p>
    <w:p w14:paraId="215265F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hammed, A. S., Amamou, A., Ayevide, F. K., Kelouwani, S., Agbossou, K., &amp; Zioui, N. (2020). The Perception System of Intelligent Ground Vehicles in All Weather Conditions: A Systematic Literature Review. </w:t>
      </w:r>
      <w:r w:rsidRPr="0029296F">
        <w:rPr>
          <w:rFonts w:ascii="Calibri" w:hAnsi="Calibri" w:cs="Calibri"/>
          <w:i/>
          <w:iCs/>
          <w:noProof/>
        </w:rPr>
        <w:t>Sensors 2020, Vol. 20, Page 6532</w:t>
      </w:r>
      <w:r w:rsidRPr="0029296F">
        <w:rPr>
          <w:rFonts w:ascii="Calibri" w:hAnsi="Calibri" w:cs="Calibri"/>
          <w:noProof/>
        </w:rPr>
        <w:t xml:space="preserve">, </w:t>
      </w:r>
      <w:r w:rsidRPr="0029296F">
        <w:rPr>
          <w:rFonts w:ascii="Calibri" w:hAnsi="Calibri" w:cs="Calibri"/>
          <w:i/>
          <w:iCs/>
          <w:noProof/>
        </w:rPr>
        <w:t>20</w:t>
      </w:r>
      <w:r w:rsidRPr="0029296F">
        <w:rPr>
          <w:rFonts w:ascii="Calibri" w:hAnsi="Calibri" w:cs="Calibri"/>
          <w:noProof/>
        </w:rPr>
        <w:t>(22), 6532. https://doi.org/10.3390/S20226532</w:t>
      </w:r>
    </w:p>
    <w:p w14:paraId="711D8EC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hanty, P. K., &amp; Dewang, H. S. (2021). A smart path planner for wheeled mobile robots using adaptive particle swarm optimization. </w:t>
      </w:r>
      <w:r w:rsidRPr="0029296F">
        <w:rPr>
          <w:rFonts w:ascii="Calibri" w:hAnsi="Calibri" w:cs="Calibri"/>
          <w:i/>
          <w:iCs/>
          <w:noProof/>
        </w:rPr>
        <w:t>Journal of the Brazilian Society of Mechanical Sciences and Engineering</w:t>
      </w:r>
      <w:r w:rsidRPr="0029296F">
        <w:rPr>
          <w:rFonts w:ascii="Calibri" w:hAnsi="Calibri" w:cs="Calibri"/>
          <w:noProof/>
        </w:rPr>
        <w:t xml:space="preserve">, </w:t>
      </w:r>
      <w:r w:rsidRPr="0029296F">
        <w:rPr>
          <w:rFonts w:ascii="Calibri" w:hAnsi="Calibri" w:cs="Calibri"/>
          <w:i/>
          <w:iCs/>
          <w:noProof/>
        </w:rPr>
        <w:t>43</w:t>
      </w:r>
      <w:r w:rsidRPr="0029296F">
        <w:rPr>
          <w:rFonts w:ascii="Calibri" w:hAnsi="Calibri" w:cs="Calibri"/>
          <w:noProof/>
        </w:rPr>
        <w:t>(2). https://doi.org/10.1007/S40430-021-02827-7</w:t>
      </w:r>
    </w:p>
    <w:p w14:paraId="15FAC23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ravec, H. P. (n.d.). </w:t>
      </w:r>
      <w:r w:rsidRPr="0029296F">
        <w:rPr>
          <w:rFonts w:ascii="Calibri" w:hAnsi="Calibri" w:cs="Calibri"/>
          <w:i/>
          <w:iCs/>
          <w:noProof/>
        </w:rPr>
        <w:t>Rover Visual Obstacle Avoidance</w:t>
      </w:r>
      <w:r w:rsidRPr="0029296F">
        <w:rPr>
          <w:rFonts w:ascii="Calibri" w:hAnsi="Calibri" w:cs="Calibri"/>
          <w:noProof/>
        </w:rPr>
        <w:t>.</w:t>
      </w:r>
    </w:p>
    <w:p w14:paraId="4FFA20C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orimoto, C., &amp; Chellappa, R. (1998). Evaluation of image stabilization algorithms. </w:t>
      </w:r>
      <w:r w:rsidRPr="0029296F">
        <w:rPr>
          <w:rFonts w:ascii="Calibri" w:hAnsi="Calibri" w:cs="Calibri"/>
          <w:i/>
          <w:iCs/>
          <w:noProof/>
        </w:rPr>
        <w:t>ICASSP, IEEE International Conference on Acoustics, Speech and Signal Processing - Proceedings</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 2789–2792. https://doi.org/10.1109/ICASSP.1998.678102</w:t>
      </w:r>
    </w:p>
    <w:p w14:paraId="49C880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Mubarak, M. N. (2013). </w:t>
      </w:r>
      <w:r w:rsidRPr="0029296F">
        <w:rPr>
          <w:rFonts w:ascii="Calibri" w:hAnsi="Calibri" w:cs="Calibri"/>
          <w:i/>
          <w:iCs/>
          <w:noProof/>
        </w:rPr>
        <w:t>Degree Programme in Machine Automation Mubarak, Muhammad Nauman: Outdoor Obstacle Detection using Ultrasonic sensors for an autonomous vehicle ensuring safe operations</w:t>
      </w:r>
      <w:r w:rsidRPr="0029296F">
        <w:rPr>
          <w:rFonts w:ascii="Calibri" w:hAnsi="Calibri" w:cs="Calibri"/>
          <w:noProof/>
        </w:rPr>
        <w:t>.</w:t>
      </w:r>
    </w:p>
    <w:p w14:paraId="2BEB4C2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ew Zealand IoT Alliance. (2019). </w:t>
      </w:r>
      <w:r w:rsidRPr="0029296F">
        <w:rPr>
          <w:rFonts w:ascii="Calibri" w:hAnsi="Calibri" w:cs="Calibri"/>
          <w:i/>
          <w:iCs/>
          <w:noProof/>
        </w:rPr>
        <w:t>IoT Spectrum in New Zealand Spectrum available in New Zealand for IoT Systems</w:t>
      </w:r>
      <w:r w:rsidRPr="0029296F">
        <w:rPr>
          <w:rFonts w:ascii="Calibri" w:hAnsi="Calibri" w:cs="Calibri"/>
          <w:noProof/>
        </w:rPr>
        <w:t>. http://www.iot.org.au/wp/wp-content/uploads/2016/12/IoTSpectrumFactSheet.pdf</w:t>
      </w:r>
    </w:p>
    <w:p w14:paraId="7CD4E79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guyen-Huu, P.-N., &amp; Titus, J. (2009). </w:t>
      </w:r>
      <w:r w:rsidRPr="0029296F">
        <w:rPr>
          <w:rFonts w:ascii="Calibri" w:hAnsi="Calibri" w:cs="Calibri"/>
          <w:i/>
          <w:iCs/>
          <w:noProof/>
        </w:rPr>
        <w:t>Reliability and Failure in Unmanned Ground Vehicle (UGV)</w:t>
      </w:r>
      <w:r w:rsidRPr="0029296F">
        <w:rPr>
          <w:rFonts w:ascii="Calibri" w:hAnsi="Calibri" w:cs="Calibri"/>
          <w:noProof/>
        </w:rPr>
        <w:t>. http://grrc.engin.umich.edu/</w:t>
      </w:r>
    </w:p>
    <w:p w14:paraId="0EC5053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guyen Viet, C., &amp; Marshall, I. (n.d.). </w:t>
      </w:r>
      <w:r w:rsidRPr="0029296F">
        <w:rPr>
          <w:rFonts w:ascii="Calibri" w:hAnsi="Calibri" w:cs="Calibri"/>
          <w:i/>
          <w:iCs/>
          <w:noProof/>
        </w:rPr>
        <w:t>VISION-BASED OBSTACLE AVOIDANCE FOR A SMALL, LOW-COST ROBOT</w:t>
      </w:r>
      <w:r w:rsidRPr="0029296F">
        <w:rPr>
          <w:rFonts w:ascii="Calibri" w:hAnsi="Calibri" w:cs="Calibri"/>
          <w:noProof/>
        </w:rPr>
        <w:t>.</w:t>
      </w:r>
    </w:p>
    <w:p w14:paraId="3764D5F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oori, K. K., Kumar Mishra, M., &amp; Abdullah, Z. (n.d.). </w:t>
      </w:r>
      <w:r w:rsidRPr="0029296F">
        <w:rPr>
          <w:rFonts w:ascii="Calibri" w:hAnsi="Calibri" w:cs="Calibri"/>
          <w:i/>
          <w:iCs/>
          <w:noProof/>
        </w:rPr>
        <w:t>VISION-BASED OBSTACLE AVOIDANCE ON QUADCOPTER</w:t>
      </w:r>
      <w:r w:rsidRPr="0029296F">
        <w:rPr>
          <w:rFonts w:ascii="Calibri" w:hAnsi="Calibri" w:cs="Calibri"/>
          <w:noProof/>
        </w:rPr>
        <w:t>. Retrieved June 4, 2022, from www.tjprc.org</w:t>
      </w:r>
    </w:p>
    <w:p w14:paraId="3271EC5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Norouzian, F., Marchetti, E., Hoare, E., Gashinova, M., Constantinou, C., Gardner, P., &amp; Cherniakov, M. (2019). Experimental study on low-THz automotive radar signal attenuation during snowfall. </w:t>
      </w:r>
      <w:r w:rsidRPr="0029296F">
        <w:rPr>
          <w:rFonts w:ascii="Calibri" w:hAnsi="Calibri" w:cs="Calibri"/>
          <w:i/>
          <w:iCs/>
          <w:noProof/>
        </w:rPr>
        <w:t>IET Radar, Sonar and Navigation</w:t>
      </w:r>
      <w:r w:rsidRPr="0029296F">
        <w:rPr>
          <w:rFonts w:ascii="Calibri" w:hAnsi="Calibri" w:cs="Calibri"/>
          <w:noProof/>
        </w:rPr>
        <w:t xml:space="preserve">, </w:t>
      </w:r>
      <w:r w:rsidRPr="0029296F">
        <w:rPr>
          <w:rFonts w:ascii="Calibri" w:hAnsi="Calibri" w:cs="Calibri"/>
          <w:i/>
          <w:iCs/>
          <w:noProof/>
        </w:rPr>
        <w:t>13</w:t>
      </w:r>
      <w:r w:rsidRPr="0029296F">
        <w:rPr>
          <w:rFonts w:ascii="Calibri" w:hAnsi="Calibri" w:cs="Calibri"/>
          <w:noProof/>
        </w:rPr>
        <w:t>(9), 1421–1427. https://doi.org/10.1049/IET-RSN.2018.5644</w:t>
      </w:r>
    </w:p>
    <w:p w14:paraId="57842CC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NZ Government. (2018). </w:t>
      </w:r>
      <w:r w:rsidRPr="0029296F">
        <w:rPr>
          <w:rFonts w:ascii="Calibri" w:hAnsi="Calibri" w:cs="Calibri"/>
          <w:i/>
          <w:iCs/>
          <w:noProof/>
        </w:rPr>
        <w:t>National Animal Identification and Tracing (NAIT) programme | NZ Government</w:t>
      </w:r>
      <w:r w:rsidRPr="0029296F">
        <w:rPr>
          <w:rFonts w:ascii="Calibri" w:hAnsi="Calibri" w:cs="Calibri"/>
          <w:noProof/>
        </w:rPr>
        <w:t>. https://www.mpi.govt.nz/animals/national-animal-identification-tracing-nait-programme/</w:t>
      </w:r>
    </w:p>
    <w:p w14:paraId="04B7AFF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deh, S., &amp; Faqeh, R. (2009). </w:t>
      </w:r>
      <w:r w:rsidRPr="0029296F">
        <w:rPr>
          <w:rFonts w:ascii="Calibri" w:hAnsi="Calibri" w:cs="Calibri"/>
          <w:i/>
          <w:iCs/>
          <w:noProof/>
        </w:rPr>
        <w:t>Vision-Based Obstacle Avoidance of Mobile Robot UsingQuantized Spatial Model Formal Analysis of Attestation in Trusted Execution Environments View project</w:t>
      </w:r>
      <w:r w:rsidRPr="0029296F">
        <w:rPr>
          <w:rFonts w:ascii="Calibri" w:hAnsi="Calibri" w:cs="Calibri"/>
          <w:noProof/>
        </w:rPr>
        <w:t>. https://doi.org/10.3844/ajeassp.2009.611.619</w:t>
      </w:r>
    </w:p>
    <w:p w14:paraId="15E60AA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delga, M., Kochanek, N., &amp; Bulthoff, H. H. (2017). Efficient real-time video stabilization for UAVs using only IMU data. </w:t>
      </w:r>
      <w:r w:rsidRPr="0029296F">
        <w:rPr>
          <w:rFonts w:ascii="Calibri" w:hAnsi="Calibri" w:cs="Calibri"/>
          <w:i/>
          <w:iCs/>
          <w:noProof/>
        </w:rPr>
        <w:t>2017 Workshop on Research, Education and Development of Unmanned Aerial Systems, RED-UAS 2017</w:t>
      </w:r>
      <w:r w:rsidRPr="0029296F">
        <w:rPr>
          <w:rFonts w:ascii="Calibri" w:hAnsi="Calibri" w:cs="Calibri"/>
          <w:noProof/>
        </w:rPr>
        <w:t>, 210–215. https://doi.org/10.1109/RED-UAS.2017.8101668</w:t>
      </w:r>
    </w:p>
    <w:p w14:paraId="3534129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fir, N., Galun, M., Nadler, B., &amp; Basri, R. (n.d.). </w:t>
      </w:r>
      <w:r w:rsidRPr="0029296F">
        <w:rPr>
          <w:rFonts w:ascii="Calibri" w:hAnsi="Calibri" w:cs="Calibri"/>
          <w:i/>
          <w:iCs/>
          <w:noProof/>
        </w:rPr>
        <w:t>Fast Detection of Curved Edges at Low SNR</w:t>
      </w:r>
      <w:r w:rsidRPr="0029296F">
        <w:rPr>
          <w:rFonts w:ascii="Calibri" w:hAnsi="Calibri" w:cs="Calibri"/>
          <w:noProof/>
        </w:rPr>
        <w:t>.</w:t>
      </w:r>
    </w:p>
    <w:p w14:paraId="29BA2E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neNZ. (2023a). </w:t>
      </w:r>
      <w:r w:rsidRPr="0029296F">
        <w:rPr>
          <w:rFonts w:ascii="Calibri" w:hAnsi="Calibri" w:cs="Calibri"/>
          <w:i/>
          <w:iCs/>
          <w:noProof/>
        </w:rPr>
        <w:t>OneNZ and Starlink</w:t>
      </w:r>
      <w:r w:rsidRPr="0029296F">
        <w:rPr>
          <w:rFonts w:ascii="Calibri" w:hAnsi="Calibri" w:cs="Calibri"/>
          <w:noProof/>
        </w:rPr>
        <w:t>. https://one.nz/why-choose-us/spacex/</w:t>
      </w:r>
    </w:p>
    <w:p w14:paraId="668B6AB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OneNZ. (2023b). </w:t>
      </w:r>
      <w:r w:rsidRPr="0029296F">
        <w:rPr>
          <w:rFonts w:ascii="Calibri" w:hAnsi="Calibri" w:cs="Calibri"/>
          <w:i/>
          <w:iCs/>
          <w:noProof/>
        </w:rPr>
        <w:t>OneNZ Network coverage</w:t>
      </w:r>
      <w:r w:rsidRPr="0029296F">
        <w:rPr>
          <w:rFonts w:ascii="Calibri" w:hAnsi="Calibri" w:cs="Calibri"/>
          <w:noProof/>
        </w:rPr>
        <w:t>. https://one.nz/network/coverage/</w:t>
      </w:r>
    </w:p>
    <w:p w14:paraId="0D88CE1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Parhi, D. R., &amp; Mohanty, P. K. (2016). IWO-based adaptive neuro-fuzzy controller for mobile robot navigation in cluttered environments. </w:t>
      </w:r>
      <w:r w:rsidRPr="0029296F">
        <w:rPr>
          <w:rFonts w:ascii="Calibri" w:hAnsi="Calibri" w:cs="Calibri"/>
          <w:i/>
          <w:iCs/>
          <w:noProof/>
        </w:rPr>
        <w:t>International Journal of Advanced Manufacturing Technology</w:t>
      </w:r>
      <w:r w:rsidRPr="0029296F">
        <w:rPr>
          <w:rFonts w:ascii="Calibri" w:hAnsi="Calibri" w:cs="Calibri"/>
          <w:noProof/>
        </w:rPr>
        <w:t xml:space="preserve">, </w:t>
      </w:r>
      <w:r w:rsidRPr="0029296F">
        <w:rPr>
          <w:rFonts w:ascii="Calibri" w:hAnsi="Calibri" w:cs="Calibri"/>
          <w:i/>
          <w:iCs/>
          <w:noProof/>
        </w:rPr>
        <w:t>83</w:t>
      </w:r>
      <w:r w:rsidRPr="0029296F">
        <w:rPr>
          <w:rFonts w:ascii="Calibri" w:hAnsi="Calibri" w:cs="Calibri"/>
          <w:noProof/>
        </w:rPr>
        <w:t>(9–12), 1607–1625. https://doi.org/10.1007/S00170-015-7512-5</w:t>
      </w:r>
    </w:p>
    <w:p w14:paraId="5455F36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Petterson, T. C. (2020). </w:t>
      </w:r>
      <w:r w:rsidRPr="0029296F">
        <w:rPr>
          <w:rFonts w:ascii="Calibri" w:hAnsi="Calibri" w:cs="Calibri"/>
          <w:i/>
          <w:iCs/>
          <w:noProof/>
        </w:rPr>
        <w:t>Development of an electric vehicle for autonomous use on a New Zealand dairy farm</w:t>
      </w:r>
      <w:r w:rsidRPr="0029296F">
        <w:rPr>
          <w:rFonts w:ascii="Calibri" w:hAnsi="Calibri" w:cs="Calibri"/>
          <w:noProof/>
        </w:rPr>
        <w:t>.</w:t>
      </w:r>
    </w:p>
    <w:p w14:paraId="0067D47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javarshini, R., Shruthi, S., Mahanth, P., Kumar, B. C., &amp; Suyampulingam, A. (2021). Comparative analysis of image processing techniques for obstacle avoidance and path deduction. </w:t>
      </w:r>
      <w:r w:rsidRPr="0029296F">
        <w:rPr>
          <w:rFonts w:ascii="Calibri" w:hAnsi="Calibri" w:cs="Calibri"/>
          <w:i/>
          <w:iCs/>
          <w:noProof/>
        </w:rPr>
        <w:t>Journal of Physics, Conference Series</w:t>
      </w:r>
      <w:r w:rsidRPr="0029296F">
        <w:rPr>
          <w:rFonts w:ascii="Calibri" w:hAnsi="Calibri" w:cs="Calibri"/>
          <w:noProof/>
        </w:rPr>
        <w:t xml:space="preserve">, </w:t>
      </w:r>
      <w:r w:rsidRPr="0029296F">
        <w:rPr>
          <w:rFonts w:ascii="Calibri" w:hAnsi="Calibri" w:cs="Calibri"/>
          <w:i/>
          <w:iCs/>
          <w:noProof/>
        </w:rPr>
        <w:t>2070</w:t>
      </w:r>
      <w:r w:rsidRPr="0029296F">
        <w:rPr>
          <w:rFonts w:ascii="Calibri" w:hAnsi="Calibri" w:cs="Calibri"/>
          <w:noProof/>
        </w:rPr>
        <w:t>(1), 1–10. https://doi.org/10.1088/1742-6596/2070/1/012121</w:t>
      </w:r>
    </w:p>
    <w:p w14:paraId="2A4DCFF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mseyer, A., Boissy, A., Thierry, B., &amp; Dumont, B. (2009). Individual and social determinants of spontaneous group movements in cattle and sheep. </w:t>
      </w:r>
      <w:r w:rsidRPr="0029296F">
        <w:rPr>
          <w:rFonts w:ascii="Calibri" w:hAnsi="Calibri" w:cs="Calibri"/>
          <w:i/>
          <w:iCs/>
          <w:noProof/>
        </w:rPr>
        <w:t>Animal</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9), 1319–1326. https://doi.org/10.1017/S1751731109004790</w:t>
      </w:r>
    </w:p>
    <w:p w14:paraId="062FF334" w14:textId="24ADFA71"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aspberry. (n.d.). </w:t>
      </w:r>
      <w:r w:rsidRPr="0029296F">
        <w:rPr>
          <w:rFonts w:ascii="Calibri" w:hAnsi="Calibri" w:cs="Calibri"/>
          <w:i/>
          <w:iCs/>
          <w:noProof/>
        </w:rPr>
        <w:t xml:space="preserve">Buy a </w:t>
      </w:r>
      <w:r w:rsidR="004B080F">
        <w:rPr>
          <w:rFonts w:ascii="Calibri" w:hAnsi="Calibri" w:cs="Calibri"/>
          <w:i/>
          <w:iCs/>
          <w:noProof/>
        </w:rPr>
        <w:t>computer</w:t>
      </w:r>
      <w:r w:rsidRPr="0029296F">
        <w:rPr>
          <w:rFonts w:ascii="Calibri" w:hAnsi="Calibri" w:cs="Calibri"/>
          <w:i/>
          <w:iCs/>
          <w:noProof/>
        </w:rPr>
        <w:t xml:space="preserve"> 4 Model B – </w:t>
      </w:r>
      <w:r w:rsidR="004B080F">
        <w:rPr>
          <w:rFonts w:ascii="Calibri" w:hAnsi="Calibri" w:cs="Calibri"/>
          <w:i/>
          <w:iCs/>
          <w:noProof/>
        </w:rPr>
        <w:t>computer</w:t>
      </w:r>
      <w:r w:rsidRPr="0029296F">
        <w:rPr>
          <w:rFonts w:ascii="Calibri" w:hAnsi="Calibri" w:cs="Calibri"/>
          <w:noProof/>
        </w:rPr>
        <w:t>. Retrieved August 12, 2023, from https://www.raspberrypi.com/products/raspberry-pi-4-model-b/?variant=raspberry-pi-4-model-b-4gb</w:t>
      </w:r>
    </w:p>
    <w:p w14:paraId="7891C3C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en, K., Karlsson, J., Liuska, M., Hartikainen, M., Hansen, I., &amp; Jørgensen, G. H. M. (2020). A sensor-fusion-system for tracking sheep location and behaviour. </w:t>
      </w:r>
      <w:r w:rsidRPr="0029296F">
        <w:rPr>
          <w:rFonts w:ascii="Calibri" w:hAnsi="Calibri" w:cs="Calibri"/>
          <w:i/>
          <w:iCs/>
          <w:noProof/>
        </w:rPr>
        <w:t>International Journal of Distributed Sensor Networks</w:t>
      </w:r>
      <w:r w:rsidRPr="0029296F">
        <w:rPr>
          <w:rFonts w:ascii="Calibri" w:hAnsi="Calibri" w:cs="Calibri"/>
          <w:noProof/>
        </w:rPr>
        <w:t xml:space="preserve">, </w:t>
      </w:r>
      <w:r w:rsidRPr="0029296F">
        <w:rPr>
          <w:rFonts w:ascii="Calibri" w:hAnsi="Calibri" w:cs="Calibri"/>
          <w:i/>
          <w:iCs/>
          <w:noProof/>
        </w:rPr>
        <w:t>16</w:t>
      </w:r>
      <w:r w:rsidRPr="0029296F">
        <w:rPr>
          <w:rFonts w:ascii="Calibri" w:hAnsi="Calibri" w:cs="Calibri"/>
          <w:noProof/>
        </w:rPr>
        <w:t>(5). https://doi.org/10.1177/1550147720921776</w:t>
      </w:r>
    </w:p>
    <w:p w14:paraId="0B111B8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Robots, U. (n.d.). </w:t>
      </w:r>
      <w:r w:rsidRPr="0029296F">
        <w:rPr>
          <w:rFonts w:ascii="Calibri" w:hAnsi="Calibri" w:cs="Calibri"/>
          <w:i/>
          <w:iCs/>
          <w:noProof/>
        </w:rPr>
        <w:t>Universal Robots UR5 robotic arm</w:t>
      </w:r>
      <w:r w:rsidRPr="0029296F">
        <w:rPr>
          <w:rFonts w:ascii="Calibri" w:hAnsi="Calibri" w:cs="Calibri"/>
          <w:noProof/>
        </w:rPr>
        <w:t>. https://www.universal-robots.com/download/manuals-cb-series/user/ur5/315/user-manual-ur5-cb-series-sw315-english-international-en/</w:t>
      </w:r>
    </w:p>
    <w:p w14:paraId="2A5A3A0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odriguez F., S. A., Frémont, V., &amp; Bonnifait, P. (2008). Extrinsic calibration between a multi-layer lidar and a camera. </w:t>
      </w:r>
      <w:r w:rsidRPr="0029296F">
        <w:rPr>
          <w:rFonts w:ascii="Calibri" w:hAnsi="Calibri" w:cs="Calibri"/>
          <w:i/>
          <w:iCs/>
          <w:noProof/>
        </w:rPr>
        <w:t>IEEE International Conference on Multisensor Fusion and Integration for Intelligent Systems</w:t>
      </w:r>
      <w:r w:rsidRPr="0029296F">
        <w:rPr>
          <w:rFonts w:ascii="Calibri" w:hAnsi="Calibri" w:cs="Calibri"/>
          <w:noProof/>
        </w:rPr>
        <w:t>, 214–219. https://doi.org/10.1109/MFI.2008.4648067</w:t>
      </w:r>
    </w:p>
    <w:p w14:paraId="6271D20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osique, F., Navarro, P. J., Fernández, C., &amp; Padilla, A. (2019). A systematic review of perception system and simulators for autonomous vehicles research.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3). https://doi.org/10.3390/S19030648</w:t>
      </w:r>
    </w:p>
    <w:p w14:paraId="4394019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Ryu, Y. G., Roh, H. C., &amp; Chung, M. J. (2010). Video stabilization for robot eye using IMU-aided feature tracker. </w:t>
      </w:r>
      <w:r w:rsidRPr="0029296F">
        <w:rPr>
          <w:rFonts w:ascii="Calibri" w:hAnsi="Calibri" w:cs="Calibri"/>
          <w:i/>
          <w:iCs/>
          <w:noProof/>
        </w:rPr>
        <w:t>ICCAS 2010 - International Conference on Control, Automation and Systems</w:t>
      </w:r>
      <w:r w:rsidRPr="0029296F">
        <w:rPr>
          <w:rFonts w:ascii="Calibri" w:hAnsi="Calibri" w:cs="Calibri"/>
          <w:noProof/>
        </w:rPr>
        <w:t>, 1875–1878. https://doi.org/10.1109/ICCAS.2010.5670177</w:t>
      </w:r>
    </w:p>
    <w:p w14:paraId="200D883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abatini, A. M. (2006). Quaternion-based extended Kalman filter for determining orientation by inertial and magnetic sensing. </w:t>
      </w:r>
      <w:r w:rsidRPr="0029296F">
        <w:rPr>
          <w:rFonts w:ascii="Calibri" w:hAnsi="Calibri" w:cs="Calibri"/>
          <w:i/>
          <w:iCs/>
          <w:noProof/>
        </w:rPr>
        <w:t>IEEE Transactions on Biomedical Engineering</w:t>
      </w:r>
      <w:r w:rsidRPr="0029296F">
        <w:rPr>
          <w:rFonts w:ascii="Calibri" w:hAnsi="Calibri" w:cs="Calibri"/>
          <w:noProof/>
        </w:rPr>
        <w:t xml:space="preserve">, </w:t>
      </w:r>
      <w:r w:rsidRPr="0029296F">
        <w:rPr>
          <w:rFonts w:ascii="Calibri" w:hAnsi="Calibri" w:cs="Calibri"/>
          <w:i/>
          <w:iCs/>
          <w:noProof/>
        </w:rPr>
        <w:t>53</w:t>
      </w:r>
      <w:r w:rsidRPr="0029296F">
        <w:rPr>
          <w:rFonts w:ascii="Calibri" w:hAnsi="Calibri" w:cs="Calibri"/>
          <w:noProof/>
        </w:rPr>
        <w:t>(7), 1346–1356. https://doi.org/10.1109/TBME.2006.875664</w:t>
      </w:r>
    </w:p>
    <w:p w14:paraId="422EC28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amarasinghe, S. (2006). </w:t>
      </w:r>
      <w:r w:rsidRPr="0029296F">
        <w:rPr>
          <w:rFonts w:ascii="Calibri" w:hAnsi="Calibri" w:cs="Calibri"/>
          <w:i/>
          <w:iCs/>
          <w:noProof/>
        </w:rPr>
        <w:t>Neural Networks for Applied Sciences and Engineering: From Fundamentals to Complex Pattern Recognition</w:t>
      </w:r>
      <w:r w:rsidRPr="0029296F">
        <w:rPr>
          <w:rFonts w:ascii="Calibri" w:hAnsi="Calibri" w:cs="Calibri"/>
          <w:noProof/>
        </w:rPr>
        <w:t>. Auerbach Publications. https://www.amazon.com/Neural-Networks-Applied-Sciences-Engineering-ebook/dp/B008GXJR9S</w:t>
      </w:r>
    </w:p>
    <w:p w14:paraId="16EA73A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äfer, B. H., Proetzsch, M., &amp; Berns, K. (2005). </w:t>
      </w:r>
      <w:r w:rsidRPr="0029296F">
        <w:rPr>
          <w:rFonts w:ascii="Calibri" w:hAnsi="Calibri" w:cs="Calibri"/>
          <w:i/>
          <w:iCs/>
          <w:noProof/>
        </w:rPr>
        <w:t>Stereo-Vision-Based Obstacle Avoidance in Rough Outdoor Terrain</w:t>
      </w:r>
      <w:r w:rsidRPr="0029296F">
        <w:rPr>
          <w:rFonts w:ascii="Calibri" w:hAnsi="Calibri" w:cs="Calibri"/>
          <w:noProof/>
        </w:rPr>
        <w:t>. www.deere.com</w:t>
      </w:r>
    </w:p>
    <w:p w14:paraId="3B631AF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neider, R., &amp; Wenger, J. (2003). High resolution radar for automobile applications. </w:t>
      </w:r>
      <w:r w:rsidRPr="0029296F">
        <w:rPr>
          <w:rFonts w:ascii="Calibri" w:hAnsi="Calibri" w:cs="Calibri"/>
          <w:i/>
          <w:iCs/>
          <w:noProof/>
        </w:rPr>
        <w:t>Advances in Radio Science</w:t>
      </w:r>
      <w:r w:rsidRPr="0029296F">
        <w:rPr>
          <w:rFonts w:ascii="Calibri" w:hAnsi="Calibri" w:cs="Calibri"/>
          <w:noProof/>
        </w:rPr>
        <w:t xml:space="preserve">, </w:t>
      </w:r>
      <w:r w:rsidRPr="0029296F">
        <w:rPr>
          <w:rFonts w:ascii="Calibri" w:hAnsi="Calibri" w:cs="Calibri"/>
          <w:i/>
          <w:iCs/>
          <w:noProof/>
        </w:rPr>
        <w:t>1</w:t>
      </w:r>
      <w:r w:rsidRPr="0029296F">
        <w:rPr>
          <w:rFonts w:ascii="Calibri" w:hAnsi="Calibri" w:cs="Calibri"/>
          <w:noProof/>
        </w:rPr>
        <w:t>, 105–111. https://doi.org/10.5194/ARS-1-105-2003</w:t>
      </w:r>
    </w:p>
    <w:p w14:paraId="640D6A8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chwertfeger, S., Birk, A., &amp; Bülow, H. (2011). Using iFMI spectral registration for video stabilization and motion detection by an Unmanned Aerial Vehicle (UAV). </w:t>
      </w:r>
      <w:r w:rsidRPr="0029296F">
        <w:rPr>
          <w:rFonts w:ascii="Calibri" w:hAnsi="Calibri" w:cs="Calibri"/>
          <w:i/>
          <w:iCs/>
          <w:noProof/>
        </w:rPr>
        <w:t>9th IEEE International Symposium on Safety, Security, and Rescue Robotics, SSRR 2011</w:t>
      </w:r>
      <w:r w:rsidRPr="0029296F">
        <w:rPr>
          <w:rFonts w:ascii="Calibri" w:hAnsi="Calibri" w:cs="Calibri"/>
          <w:noProof/>
        </w:rPr>
        <w:t>, 61–67. https://doi.org/10.1109/SSRR.2011.6106770</w:t>
      </w:r>
    </w:p>
    <w:p w14:paraId="71BC110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ethi, P., &amp; Sarangi, S. R. (2017). Internet of Things: Architectures, Protocols, and Applications. </w:t>
      </w:r>
      <w:r w:rsidRPr="0029296F">
        <w:rPr>
          <w:rFonts w:ascii="Calibri" w:hAnsi="Calibri" w:cs="Calibri"/>
          <w:i/>
          <w:iCs/>
          <w:noProof/>
        </w:rPr>
        <w:t>Journal of Electrical and Computer Engineering</w:t>
      </w:r>
      <w:r w:rsidRPr="0029296F">
        <w:rPr>
          <w:rFonts w:ascii="Calibri" w:hAnsi="Calibri" w:cs="Calibri"/>
          <w:noProof/>
        </w:rPr>
        <w:t xml:space="preserve">, </w:t>
      </w:r>
      <w:r w:rsidRPr="0029296F">
        <w:rPr>
          <w:rFonts w:ascii="Calibri" w:hAnsi="Calibri" w:cs="Calibri"/>
          <w:i/>
          <w:iCs/>
          <w:noProof/>
        </w:rPr>
        <w:t>2017</w:t>
      </w:r>
      <w:r w:rsidRPr="0029296F">
        <w:rPr>
          <w:rFonts w:ascii="Calibri" w:hAnsi="Calibri" w:cs="Calibri"/>
          <w:noProof/>
        </w:rPr>
        <w:t>, 1–25. https://doi.org/10.1155/2017/9324035</w:t>
      </w:r>
    </w:p>
    <w:p w14:paraId="56E754C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nmuga Sundaram, B. (2016). A quantitative analysis of 802.11ah wireless standard. </w:t>
      </w:r>
      <w:r w:rsidRPr="0029296F">
        <w:rPr>
          <w:rFonts w:ascii="Calibri" w:hAnsi="Calibri" w:cs="Calibri"/>
          <w:i/>
          <w:iCs/>
          <w:noProof/>
        </w:rPr>
        <w:t xml:space="preserve">International </w:t>
      </w:r>
      <w:r w:rsidRPr="0029296F">
        <w:rPr>
          <w:rFonts w:ascii="Calibri" w:hAnsi="Calibri" w:cs="Calibri"/>
          <w:i/>
          <w:iCs/>
          <w:noProof/>
        </w:rPr>
        <w:lastRenderedPageBreak/>
        <w:t>Journal of Latest Research in Engineering and Technology</w:t>
      </w:r>
      <w:r w:rsidRPr="0029296F">
        <w:rPr>
          <w:rFonts w:ascii="Calibri" w:hAnsi="Calibri" w:cs="Calibri"/>
          <w:noProof/>
        </w:rPr>
        <w:t xml:space="preserve">, </w:t>
      </w:r>
      <w:r w:rsidRPr="0029296F">
        <w:rPr>
          <w:rFonts w:ascii="Calibri" w:hAnsi="Calibri" w:cs="Calibri"/>
          <w:i/>
          <w:iCs/>
          <w:noProof/>
        </w:rPr>
        <w:t>2</w:t>
      </w:r>
      <w:r w:rsidRPr="0029296F">
        <w:rPr>
          <w:rFonts w:ascii="Calibri" w:hAnsi="Calibri" w:cs="Calibri"/>
          <w:noProof/>
        </w:rPr>
        <w:t>.</w:t>
      </w:r>
    </w:p>
    <w:p w14:paraId="03AB1D9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rma, P. S., &amp; Chitaliya, N. G. (2007). Obstacle Avoidance Using Stereo Vision: A Survey. </w:t>
      </w:r>
      <w:r w:rsidRPr="0029296F">
        <w:rPr>
          <w:rFonts w:ascii="Calibri" w:hAnsi="Calibri" w:cs="Calibri"/>
          <w:i/>
          <w:iCs/>
          <w:noProof/>
        </w:rPr>
        <w:t>International Journal of Innovative Research in Computer and Communication Engineering (An ISO</w:t>
      </w:r>
      <w:r w:rsidRPr="0029296F">
        <w:rPr>
          <w:rFonts w:ascii="Calibri" w:hAnsi="Calibri" w:cs="Calibri"/>
          <w:noProof/>
        </w:rPr>
        <w:t xml:space="preserve">, </w:t>
      </w:r>
      <w:r w:rsidRPr="0029296F">
        <w:rPr>
          <w:rFonts w:ascii="Calibri" w:hAnsi="Calibri" w:cs="Calibri"/>
          <w:i/>
          <w:iCs/>
          <w:noProof/>
        </w:rPr>
        <w:t>3297</w:t>
      </w:r>
      <w:r w:rsidRPr="0029296F">
        <w:rPr>
          <w:rFonts w:ascii="Calibri" w:hAnsi="Calibri" w:cs="Calibri"/>
          <w:noProof/>
        </w:rPr>
        <w:t>(1). https://doi.org/10.15680/ijircce.2015.0301005</w:t>
      </w:r>
    </w:p>
    <w:p w14:paraId="569B33D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arma, S. U., &amp; Shah, D. J. (2017). A Practical Animal Detection and Collision Avoidance System Using Computer Vision Technique. </w:t>
      </w:r>
      <w:r w:rsidRPr="0029296F">
        <w:rPr>
          <w:rFonts w:ascii="Calibri" w:hAnsi="Calibri" w:cs="Calibri"/>
          <w:i/>
          <w:iCs/>
          <w:noProof/>
        </w:rPr>
        <w:t>IEEE Access</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 347–358. https://doi.org/10.1109/ACCESS.2016.2642981</w:t>
      </w:r>
    </w:p>
    <w:p w14:paraId="1B21E22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en, H., Pan, Q., Cheng, Y., &amp; Yu, Y. (2009). Fast video stabilization algorithm for UAV. </w:t>
      </w:r>
      <w:r w:rsidRPr="0029296F">
        <w:rPr>
          <w:rFonts w:ascii="Calibri" w:hAnsi="Calibri" w:cs="Calibri"/>
          <w:i/>
          <w:iCs/>
          <w:noProof/>
        </w:rPr>
        <w:t>Proceedings - 2009 IEEE International Conference on Intelligent Computing and Intelligent Systems, ICIS 2009</w:t>
      </w:r>
      <w:r w:rsidRPr="0029296F">
        <w:rPr>
          <w:rFonts w:ascii="Calibri" w:hAnsi="Calibri" w:cs="Calibri"/>
          <w:noProof/>
        </w:rPr>
        <w:t xml:space="preserve">, </w:t>
      </w:r>
      <w:r w:rsidRPr="0029296F">
        <w:rPr>
          <w:rFonts w:ascii="Calibri" w:hAnsi="Calibri" w:cs="Calibri"/>
          <w:i/>
          <w:iCs/>
          <w:noProof/>
        </w:rPr>
        <w:t>4</w:t>
      </w:r>
      <w:r w:rsidRPr="0029296F">
        <w:rPr>
          <w:rFonts w:ascii="Calibri" w:hAnsi="Calibri" w:cs="Calibri"/>
          <w:noProof/>
        </w:rPr>
        <w:t>, 542–546. https://doi.org/10.1109/ICICISYS.2009.5357609</w:t>
      </w:r>
    </w:p>
    <w:p w14:paraId="7DEED5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ene, T. N., Sridharan, K., &amp; Sudha, N. (2016). Real-Time SURF-Based Video Stabilization System for an FPGA-Driven Mobile Robot. </w:t>
      </w:r>
      <w:r w:rsidRPr="0029296F">
        <w:rPr>
          <w:rFonts w:ascii="Calibri" w:hAnsi="Calibri" w:cs="Calibri"/>
          <w:i/>
          <w:iCs/>
          <w:noProof/>
        </w:rPr>
        <w:t>IEEE Transactions on Industrial Electronics</w:t>
      </w:r>
      <w:r w:rsidRPr="0029296F">
        <w:rPr>
          <w:rFonts w:ascii="Calibri" w:hAnsi="Calibri" w:cs="Calibri"/>
          <w:noProof/>
        </w:rPr>
        <w:t xml:space="preserve">, </w:t>
      </w:r>
      <w:r w:rsidRPr="0029296F">
        <w:rPr>
          <w:rFonts w:ascii="Calibri" w:hAnsi="Calibri" w:cs="Calibri"/>
          <w:i/>
          <w:iCs/>
          <w:noProof/>
        </w:rPr>
        <w:t>63</w:t>
      </w:r>
      <w:r w:rsidRPr="0029296F">
        <w:rPr>
          <w:rFonts w:ascii="Calibri" w:hAnsi="Calibri" w:cs="Calibri"/>
          <w:noProof/>
        </w:rPr>
        <w:t>(8), 5012–5021. https://doi.org/10.1109/TIE.2016.2551684</w:t>
      </w:r>
    </w:p>
    <w:p w14:paraId="4E7AD07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hing, L. K., Lwin, K. Z., Sein, K. K., Chan, Y., &amp; Thar, W. W. (2008). </w:t>
      </w:r>
      <w:r w:rsidRPr="0029296F">
        <w:rPr>
          <w:rFonts w:ascii="Calibri" w:hAnsi="Calibri" w:cs="Calibri"/>
          <w:i/>
          <w:iCs/>
          <w:noProof/>
        </w:rPr>
        <w:t>Real-Time Obstacle Avoidance and Fuzzy Dynamic Steering Control for an Unmanned Ground Vehicle</w:t>
      </w:r>
      <w:r w:rsidRPr="0029296F">
        <w:rPr>
          <w:rFonts w:ascii="Calibri" w:hAnsi="Calibri" w:cs="Calibri"/>
          <w:noProof/>
        </w:rPr>
        <w:t>. 978–983.</w:t>
      </w:r>
    </w:p>
    <w:p w14:paraId="589BE35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Short Range Devices GURL | Radio Spectrum Management New Zealand</w:t>
      </w:r>
      <w:r w:rsidRPr="0029296F">
        <w:rPr>
          <w:rFonts w:ascii="Calibri" w:hAnsi="Calibri" w:cs="Calibri"/>
          <w:noProof/>
        </w:rPr>
        <w:t>. (n.d.). Retrieved December 10, 2020, from https://www.rsm.govt.nz/licensing/frequencies-for-anyone/short-range-devices-gurl</w:t>
      </w:r>
    </w:p>
    <w:p w14:paraId="6F6E058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egwart, R., Nourbakhsh, I. R., &amp; Scaramuzza, D. (2011). </w:t>
      </w:r>
      <w:r w:rsidRPr="0029296F">
        <w:rPr>
          <w:rFonts w:ascii="Calibri" w:hAnsi="Calibri" w:cs="Calibri"/>
          <w:i/>
          <w:iCs/>
          <w:noProof/>
        </w:rPr>
        <w:t>Introduction to Autonomous Mobile Robots, Second Edition | The MIT Press</w:t>
      </w:r>
      <w:r w:rsidRPr="0029296F">
        <w:rPr>
          <w:rFonts w:ascii="Calibri" w:hAnsi="Calibri" w:cs="Calibri"/>
          <w:noProof/>
        </w:rPr>
        <w:t>. https://mitpress.mit.edu/books/introduction-autonomous-mobile-robots-second-edition</w:t>
      </w:r>
    </w:p>
    <w:p w14:paraId="6AD611D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gFox. (2023a). </w:t>
      </w:r>
      <w:r w:rsidRPr="0029296F">
        <w:rPr>
          <w:rFonts w:ascii="Calibri" w:hAnsi="Calibri" w:cs="Calibri"/>
          <w:i/>
          <w:iCs/>
          <w:noProof/>
        </w:rPr>
        <w:t>Coverage - Sigfox 0G Technology</w:t>
      </w:r>
      <w:r w:rsidRPr="0029296F">
        <w:rPr>
          <w:rFonts w:ascii="Calibri" w:hAnsi="Calibri" w:cs="Calibri"/>
          <w:noProof/>
        </w:rPr>
        <w:t>. https://www.sigfox.com/coverage/</w:t>
      </w:r>
    </w:p>
    <w:p w14:paraId="31770ED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gFox. (2023b). </w:t>
      </w:r>
      <w:r w:rsidRPr="0029296F">
        <w:rPr>
          <w:rFonts w:ascii="Calibri" w:hAnsi="Calibri" w:cs="Calibri"/>
          <w:i/>
          <w:iCs/>
          <w:noProof/>
        </w:rPr>
        <w:t>What is Sigfox? - Sigfox 0G Technology</w:t>
      </w:r>
      <w:r w:rsidRPr="0029296F">
        <w:rPr>
          <w:rFonts w:ascii="Calibri" w:hAnsi="Calibri" w:cs="Calibri"/>
          <w:noProof/>
        </w:rPr>
        <w:t>. https://www.sigfox.com/what-is-sigfox/</w:t>
      </w:r>
    </w:p>
    <w:p w14:paraId="3F812EB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immons, R., Henriksen, L., Chrisman, L., &amp; Whelan, G. (n.d.). </w:t>
      </w:r>
      <w:r w:rsidRPr="0029296F">
        <w:rPr>
          <w:rFonts w:ascii="Calibri" w:hAnsi="Calibri" w:cs="Calibri"/>
          <w:i/>
          <w:iCs/>
          <w:noProof/>
        </w:rPr>
        <w:t>Obstacle Avoidance and Safeguarding for a Lunar Rover</w:t>
      </w:r>
      <w:r w:rsidRPr="0029296F">
        <w:rPr>
          <w:rFonts w:ascii="Calibri" w:hAnsi="Calibri" w:cs="Calibri"/>
          <w:noProof/>
        </w:rPr>
        <w:t>.</w:t>
      </w:r>
    </w:p>
    <w:p w14:paraId="59E8F4F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29296F">
        <w:rPr>
          <w:rFonts w:ascii="Calibri" w:hAnsi="Calibri" w:cs="Calibri"/>
          <w:i/>
          <w:iCs/>
          <w:noProof/>
        </w:rPr>
        <w:t>Sensors (Switzerland)</w:t>
      </w:r>
      <w:r w:rsidRPr="0029296F">
        <w:rPr>
          <w:rFonts w:ascii="Calibri" w:hAnsi="Calibri" w:cs="Calibri"/>
          <w:noProof/>
        </w:rPr>
        <w:t xml:space="preserve">, </w:t>
      </w:r>
      <w:r w:rsidRPr="0029296F">
        <w:rPr>
          <w:rFonts w:ascii="Calibri" w:hAnsi="Calibri" w:cs="Calibri"/>
          <w:i/>
          <w:iCs/>
          <w:noProof/>
        </w:rPr>
        <w:t>18</w:t>
      </w:r>
      <w:r w:rsidRPr="0029296F">
        <w:rPr>
          <w:rFonts w:ascii="Calibri" w:hAnsi="Calibri" w:cs="Calibri"/>
          <w:noProof/>
        </w:rPr>
        <w:t>(2), 1–28. https://doi.org/10.3390/s18020325</w:t>
      </w:r>
    </w:p>
    <w:p w14:paraId="5909CE0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ark. (2021). </w:t>
      </w:r>
      <w:r w:rsidRPr="0029296F">
        <w:rPr>
          <w:rFonts w:ascii="Calibri" w:hAnsi="Calibri" w:cs="Calibri"/>
          <w:i/>
          <w:iCs/>
          <w:noProof/>
        </w:rPr>
        <w:t>Spark Network Coverage</w:t>
      </w:r>
      <w:r w:rsidRPr="0029296F">
        <w:rPr>
          <w:rFonts w:ascii="Calibri" w:hAnsi="Calibri" w:cs="Calibri"/>
          <w:noProof/>
        </w:rPr>
        <w:t>.</w:t>
      </w:r>
    </w:p>
    <w:p w14:paraId="6832459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Spark NZ. (2023). </w:t>
      </w:r>
      <w:r w:rsidRPr="0029296F">
        <w:rPr>
          <w:rFonts w:ascii="Calibri" w:hAnsi="Calibri" w:cs="Calibri"/>
          <w:i/>
          <w:iCs/>
          <w:noProof/>
        </w:rPr>
        <w:t>Spark NZ network coverage</w:t>
      </w:r>
      <w:r w:rsidRPr="0029296F">
        <w:rPr>
          <w:rFonts w:ascii="Calibri" w:hAnsi="Calibri" w:cs="Calibri"/>
          <w:noProof/>
        </w:rPr>
        <w:t>. https://www.spark.co.nz/shop/mobile/network.html</w:t>
      </w:r>
    </w:p>
    <w:p w14:paraId="6BA4007A"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arkfun. (n.d.). </w:t>
      </w:r>
      <w:r w:rsidRPr="0029296F">
        <w:rPr>
          <w:rFonts w:ascii="Calibri" w:hAnsi="Calibri" w:cs="Calibri"/>
          <w:i/>
          <w:iCs/>
          <w:noProof/>
        </w:rPr>
        <w:t>SparkFun 9DoF IMU Breakout - ICM-20948 (Qwiic) - SEN-15335 - SparkFun Electronics</w:t>
      </w:r>
      <w:r w:rsidRPr="0029296F">
        <w:rPr>
          <w:rFonts w:ascii="Calibri" w:hAnsi="Calibri" w:cs="Calibri"/>
          <w:noProof/>
        </w:rPr>
        <w:t>. Retrieved August 12, 2023, from https://www.sparkfun.com/products/15335</w:t>
      </w:r>
    </w:p>
    <w:p w14:paraId="0DB32DA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penko, M., Kuroda, Y., Dubowsky, S., &amp; Iagnemma, K. (2006). Hazard avoidance for high-speed mobile robots in rough terrain. </w:t>
      </w:r>
      <w:r w:rsidRPr="0029296F">
        <w:rPr>
          <w:rFonts w:ascii="Calibri" w:hAnsi="Calibri" w:cs="Calibri"/>
          <w:i/>
          <w:iCs/>
          <w:noProof/>
        </w:rPr>
        <w:t>Journal of Field Robotics</w:t>
      </w:r>
      <w:r w:rsidRPr="0029296F">
        <w:rPr>
          <w:rFonts w:ascii="Calibri" w:hAnsi="Calibri" w:cs="Calibri"/>
          <w:noProof/>
        </w:rPr>
        <w:t xml:space="preserve">, </w:t>
      </w:r>
      <w:r w:rsidRPr="0029296F">
        <w:rPr>
          <w:rFonts w:ascii="Calibri" w:hAnsi="Calibri" w:cs="Calibri"/>
          <w:i/>
          <w:iCs/>
          <w:noProof/>
        </w:rPr>
        <w:t>23</w:t>
      </w:r>
      <w:r w:rsidRPr="0029296F">
        <w:rPr>
          <w:rFonts w:ascii="Calibri" w:hAnsi="Calibri" w:cs="Calibri"/>
          <w:noProof/>
        </w:rPr>
        <w:t>(5), 311–331. https://doi.org/10.1002/ROB.20118</w:t>
      </w:r>
    </w:p>
    <w:p w14:paraId="2DEA1CC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Standards for the IoT</w:t>
      </w:r>
      <w:r w:rsidRPr="0029296F">
        <w:rPr>
          <w:rFonts w:ascii="Calibri" w:hAnsi="Calibri" w:cs="Calibri"/>
          <w:noProof/>
        </w:rPr>
        <w:t>. (2016). https://www.3gpp.org/news-events/1805-iot_r14</w:t>
      </w:r>
    </w:p>
    <w:p w14:paraId="095EED5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tarlink. (2022). </w:t>
      </w:r>
      <w:r w:rsidRPr="0029296F">
        <w:rPr>
          <w:rFonts w:ascii="Calibri" w:hAnsi="Calibri" w:cs="Calibri"/>
          <w:i/>
          <w:iCs/>
          <w:noProof/>
        </w:rPr>
        <w:t>Starlink satellite coverage</w:t>
      </w:r>
      <w:r w:rsidRPr="0029296F">
        <w:rPr>
          <w:rFonts w:ascii="Calibri" w:hAnsi="Calibri" w:cs="Calibri"/>
          <w:noProof/>
        </w:rPr>
        <w:t>. https://satellitemap.space</w:t>
      </w:r>
    </w:p>
    <w:p w14:paraId="19C3DD6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tarlink. (2023). </w:t>
      </w:r>
      <w:r w:rsidRPr="0029296F">
        <w:rPr>
          <w:rFonts w:ascii="Calibri" w:hAnsi="Calibri" w:cs="Calibri"/>
          <w:i/>
          <w:iCs/>
          <w:noProof/>
        </w:rPr>
        <w:t>Everything you need to know about Starlink in New Zealand</w:t>
      </w:r>
      <w:r w:rsidRPr="0029296F">
        <w:rPr>
          <w:rFonts w:ascii="Calibri" w:hAnsi="Calibri" w:cs="Calibri"/>
          <w:noProof/>
        </w:rPr>
        <w:t>. https://starlink.co.nz/starlink-new-zealand/</w:t>
      </w:r>
    </w:p>
    <w:p w14:paraId="0A1268A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gihara, R., &amp; Gupta, R. K. (2011). Path Planning of Data Mules in Sensor Networks. </w:t>
      </w:r>
      <w:r w:rsidRPr="0029296F">
        <w:rPr>
          <w:rFonts w:ascii="Calibri" w:hAnsi="Calibri" w:cs="Calibri"/>
          <w:i/>
          <w:iCs/>
          <w:noProof/>
        </w:rPr>
        <w:t>ACM Transactions on Sensor Networks (TOSN)</w:t>
      </w:r>
      <w:r w:rsidRPr="0029296F">
        <w:rPr>
          <w:rFonts w:ascii="Calibri" w:hAnsi="Calibri" w:cs="Calibri"/>
          <w:noProof/>
        </w:rPr>
        <w:t xml:space="preserve">, </w:t>
      </w:r>
      <w:r w:rsidRPr="0029296F">
        <w:rPr>
          <w:rFonts w:ascii="Calibri" w:hAnsi="Calibri" w:cs="Calibri"/>
          <w:i/>
          <w:iCs/>
          <w:noProof/>
        </w:rPr>
        <w:t>8</w:t>
      </w:r>
      <w:r w:rsidRPr="0029296F">
        <w:rPr>
          <w:rFonts w:ascii="Calibri" w:hAnsi="Calibri" w:cs="Calibri"/>
          <w:noProof/>
        </w:rPr>
        <w:t>(1), 27. https://doi.org/10.1145/1993042.1993043</w:t>
      </w:r>
    </w:p>
    <w:p w14:paraId="7F44ADA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h, Y. S. (2019). Laser Sensors for Displacement, Distance and Position. </w:t>
      </w:r>
      <w:r w:rsidRPr="0029296F">
        <w:rPr>
          <w:rFonts w:ascii="Calibri" w:hAnsi="Calibri" w:cs="Calibri"/>
          <w:i/>
          <w:iCs/>
          <w:noProof/>
        </w:rPr>
        <w:t>Sensors (Basel, Switzerland)</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8). https://doi.org/10.3390/S19081924</w:t>
      </w:r>
    </w:p>
    <w:p w14:paraId="08C685E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laimon Alli, K., Oluwafemi Onibonoje, M., Oluwole, A. S., Adegoke Ogunlade, M., Mmonyi, A. C., Ayamolowo, O., &amp; Olushola Dada, S. (2018). </w:t>
      </w:r>
      <w:r w:rsidRPr="0029296F">
        <w:rPr>
          <w:rFonts w:ascii="Calibri" w:hAnsi="Calibri" w:cs="Calibri"/>
          <w:i/>
          <w:iCs/>
          <w:noProof/>
        </w:rPr>
        <w:t>DEVELOPMENT OF AN ARDUINO-BASED OBSTACLE AVOIDANCE ROBOTIC SYSTEM FOR AN UNMANNED VEHICLE</w:t>
      </w:r>
      <w:r w:rsidRPr="0029296F">
        <w:rPr>
          <w:rFonts w:ascii="Calibri" w:hAnsi="Calibri" w:cs="Calibri"/>
          <w:noProof/>
        </w:rPr>
        <w:t xml:space="preserve">. </w:t>
      </w:r>
      <w:r w:rsidRPr="0029296F">
        <w:rPr>
          <w:rFonts w:ascii="Calibri" w:hAnsi="Calibri" w:cs="Calibri"/>
          <w:i/>
          <w:iCs/>
          <w:noProof/>
        </w:rPr>
        <w:t>13</w:t>
      </w:r>
      <w:r w:rsidRPr="0029296F">
        <w:rPr>
          <w:rFonts w:ascii="Calibri" w:hAnsi="Calibri" w:cs="Calibri"/>
          <w:noProof/>
        </w:rPr>
        <w:t>(3). www.arpnjournals.com</w:t>
      </w:r>
    </w:p>
    <w:p w14:paraId="430AFB2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un, J., Rehg, J. M., &amp; Bobick, A. (n.d.). </w:t>
      </w:r>
      <w:r w:rsidRPr="0029296F">
        <w:rPr>
          <w:rFonts w:ascii="Calibri" w:hAnsi="Calibri" w:cs="Calibri"/>
          <w:i/>
          <w:iCs/>
          <w:noProof/>
        </w:rPr>
        <w:t>Learning for Ground Robot Navigation with Autonomous Data Collection</w:t>
      </w:r>
      <w:r w:rsidRPr="0029296F">
        <w:rPr>
          <w:rFonts w:ascii="Calibri" w:hAnsi="Calibri" w:cs="Calibri"/>
          <w:noProof/>
        </w:rPr>
        <w:t>.</w:t>
      </w:r>
    </w:p>
    <w:p w14:paraId="1751EF0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Swain, D., Gregg, D., Bishop-Hurley, G., Trotter, M., &amp; Petty, S. (2013). On property benefits of Precision Livestock Management. In </w:t>
      </w:r>
      <w:r w:rsidRPr="0029296F">
        <w:rPr>
          <w:rFonts w:ascii="Calibri" w:hAnsi="Calibri" w:cs="Calibri"/>
          <w:i/>
          <w:iCs/>
          <w:noProof/>
        </w:rPr>
        <w:t>Meat &amp; Livestock Australia</w:t>
      </w:r>
      <w:r w:rsidRPr="0029296F">
        <w:rPr>
          <w:rFonts w:ascii="Calibri" w:hAnsi="Calibri" w:cs="Calibri"/>
          <w:noProof/>
        </w:rPr>
        <w:t xml:space="preserve"> (Vol. 364, Issue July).</w:t>
      </w:r>
    </w:p>
    <w:p w14:paraId="3D4B633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amiya. (2012). </w:t>
      </w:r>
      <w:r w:rsidRPr="0029296F">
        <w:rPr>
          <w:rFonts w:ascii="Calibri" w:hAnsi="Calibri" w:cs="Calibri"/>
          <w:i/>
          <w:iCs/>
          <w:noProof/>
        </w:rPr>
        <w:t>Tamiya Bruiser RC Model</w:t>
      </w:r>
      <w:r w:rsidRPr="0029296F">
        <w:rPr>
          <w:rFonts w:ascii="Calibri" w:hAnsi="Calibri" w:cs="Calibri"/>
          <w:noProof/>
        </w:rPr>
        <w:t>. https://tamiyabase.com/tamiya-models/58519</w:t>
      </w:r>
    </w:p>
    <w:p w14:paraId="102A0B0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ang, P., Zhang, R., Liu, D., Huang, L., Liu, G., &amp; Deng, T. (2015). Local reactive obstacle avoidance approach for high-speed unmanned surface vehicle. </w:t>
      </w:r>
      <w:r w:rsidRPr="0029296F">
        <w:rPr>
          <w:rFonts w:ascii="Calibri" w:hAnsi="Calibri" w:cs="Calibri"/>
          <w:i/>
          <w:iCs/>
          <w:noProof/>
        </w:rPr>
        <w:t>Ocean Engineering</w:t>
      </w:r>
      <w:r w:rsidRPr="0029296F">
        <w:rPr>
          <w:rFonts w:ascii="Calibri" w:hAnsi="Calibri" w:cs="Calibri"/>
          <w:noProof/>
        </w:rPr>
        <w:t xml:space="preserve">, </w:t>
      </w:r>
      <w:r w:rsidRPr="0029296F">
        <w:rPr>
          <w:rFonts w:ascii="Calibri" w:hAnsi="Calibri" w:cs="Calibri"/>
          <w:i/>
          <w:iCs/>
          <w:noProof/>
        </w:rPr>
        <w:t>106</w:t>
      </w:r>
      <w:r w:rsidRPr="0029296F">
        <w:rPr>
          <w:rFonts w:ascii="Calibri" w:hAnsi="Calibri" w:cs="Calibri"/>
          <w:noProof/>
        </w:rPr>
        <w:t>, 128–140. https://doi.org/10.1016/J.OCEANENG.2015.06.055</w:t>
      </w:r>
    </w:p>
    <w:p w14:paraId="37F4C68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eam, E. (2019). </w:t>
      </w:r>
      <w:r w:rsidRPr="0029296F">
        <w:rPr>
          <w:rFonts w:ascii="Calibri" w:hAnsi="Calibri" w:cs="Calibri"/>
          <w:i/>
          <w:iCs/>
          <w:noProof/>
        </w:rPr>
        <w:t>Bluetooth 5 range put to the test</w:t>
      </w:r>
      <w:r w:rsidRPr="0029296F">
        <w:rPr>
          <w:rFonts w:ascii="Calibri" w:hAnsi="Calibri" w:cs="Calibri"/>
          <w:noProof/>
        </w:rPr>
        <w:t>. https://www.eedesignit.com/bluetooth-5-range-put-to-the-test/</w:t>
      </w:r>
    </w:p>
    <w:p w14:paraId="4472215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hillainayagi, R., &amp; Senthil Kumar, K. (2017). Video stabilization technique for thermal infrared Aerial </w:t>
      </w:r>
      <w:r w:rsidRPr="0029296F">
        <w:rPr>
          <w:rFonts w:ascii="Calibri" w:hAnsi="Calibri" w:cs="Calibri"/>
          <w:noProof/>
        </w:rPr>
        <w:lastRenderedPageBreak/>
        <w:t xml:space="preserve">surveillance. </w:t>
      </w:r>
      <w:r w:rsidRPr="0029296F">
        <w:rPr>
          <w:rFonts w:ascii="Calibri" w:hAnsi="Calibri" w:cs="Calibri"/>
          <w:i/>
          <w:iCs/>
          <w:noProof/>
        </w:rPr>
        <w:t>Proceedings of 2016 Online International Conference on Green Engineering and Technologies, IC-GET 2016</w:t>
      </w:r>
      <w:r w:rsidRPr="0029296F">
        <w:rPr>
          <w:rFonts w:ascii="Calibri" w:hAnsi="Calibri" w:cs="Calibri"/>
          <w:noProof/>
        </w:rPr>
        <w:t>. https://doi.org/10.1109/GET.2016.7916630</w:t>
      </w:r>
    </w:p>
    <w:p w14:paraId="69759B5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ian, L., Santi, S., Seferagić, A., Lan, J., &amp; Famaey, J. (2021). Wi-Fi HaLow for the Internet of Things: An up-to-date survey on IEEE 802.11ah research. </w:t>
      </w:r>
      <w:r w:rsidRPr="0029296F">
        <w:rPr>
          <w:rFonts w:ascii="Calibri" w:hAnsi="Calibri" w:cs="Calibri"/>
          <w:i/>
          <w:iCs/>
          <w:noProof/>
        </w:rPr>
        <w:t>Journal of Network and Computer Applications</w:t>
      </w:r>
      <w:r w:rsidRPr="0029296F">
        <w:rPr>
          <w:rFonts w:ascii="Calibri" w:hAnsi="Calibri" w:cs="Calibri"/>
          <w:noProof/>
        </w:rPr>
        <w:t xml:space="preserve">, </w:t>
      </w:r>
      <w:r w:rsidRPr="0029296F">
        <w:rPr>
          <w:rFonts w:ascii="Calibri" w:hAnsi="Calibri" w:cs="Calibri"/>
          <w:i/>
          <w:iCs/>
          <w:noProof/>
        </w:rPr>
        <w:t>182</w:t>
      </w:r>
      <w:r w:rsidRPr="0029296F">
        <w:rPr>
          <w:rFonts w:ascii="Calibri" w:hAnsi="Calibri" w:cs="Calibri"/>
          <w:noProof/>
        </w:rPr>
        <w:t>, 103036. https://doi.org/10.1016/J.JNCA.2021.103036</w:t>
      </w:r>
    </w:p>
    <w:p w14:paraId="5FD5FE53"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Tran, T.-Y., Houre, E., &amp; Clarke, N. (2015). </w:t>
      </w:r>
      <w:r w:rsidRPr="0029296F">
        <w:rPr>
          <w:rFonts w:ascii="Calibri" w:hAnsi="Calibri" w:cs="Calibri"/>
          <w:i/>
          <w:iCs/>
          <w:noProof/>
        </w:rPr>
        <w:t>Wading depth estimation for a vehicle</w:t>
      </w:r>
      <w:r w:rsidRPr="0029296F">
        <w:rPr>
          <w:rFonts w:ascii="Calibri" w:hAnsi="Calibri" w:cs="Calibri"/>
          <w:noProof/>
        </w:rPr>
        <w:t>. United States Patent. https://www.freepatentsonline.com/9026310.pdf</w:t>
      </w:r>
    </w:p>
    <w:p w14:paraId="2F8A913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van Hecke, K., de Croon, G., van der Maaten, L., Hennes, D., &amp; Izzo, D. (2018). Persistent self-supervised learning: From stereo to monocular vision for obstacle avoidance: </w:t>
      </w:r>
      <w:r w:rsidRPr="0029296F">
        <w:rPr>
          <w:rFonts w:ascii="Calibri" w:hAnsi="Calibri" w:cs="Calibri"/>
          <w:i/>
          <w:iCs/>
          <w:noProof/>
        </w:rPr>
        <w:t>Https://Doi.Org/10.1177/1756829318756355</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2), 186–206. https://doi.org/10.1177/1756829318756355</w:t>
      </w:r>
    </w:p>
    <w:p w14:paraId="71F0D2E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itzman, D. (1990). </w:t>
      </w:r>
      <w:r w:rsidRPr="0029296F">
        <w:rPr>
          <w:rFonts w:ascii="Calibri" w:hAnsi="Calibri" w:cs="Calibri"/>
          <w:i/>
          <w:iCs/>
          <w:noProof/>
        </w:rPr>
        <w:t>RFC 1149</w:t>
      </w:r>
      <w:r w:rsidRPr="0029296F">
        <w:rPr>
          <w:rFonts w:ascii="Calibri" w:hAnsi="Calibri" w:cs="Calibri"/>
          <w:noProof/>
        </w:rPr>
        <w:t>. https://datatracker.ietf.org/doc/html/rfc1149</w:t>
      </w:r>
    </w:p>
    <w:p w14:paraId="3ED6BF8E"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llace, A. M., Halimi, A., &amp; Buller, G. S. (2020). Full Waveform LiDAR for Adverse Weather Conditions. </w:t>
      </w:r>
      <w:r w:rsidRPr="0029296F">
        <w:rPr>
          <w:rFonts w:ascii="Calibri" w:hAnsi="Calibri" w:cs="Calibri"/>
          <w:i/>
          <w:iCs/>
          <w:noProof/>
        </w:rPr>
        <w:t>IEEE Transactions on Vehicular Technology</w:t>
      </w:r>
      <w:r w:rsidRPr="0029296F">
        <w:rPr>
          <w:rFonts w:ascii="Calibri" w:hAnsi="Calibri" w:cs="Calibri"/>
          <w:noProof/>
        </w:rPr>
        <w:t xml:space="preserve">, </w:t>
      </w:r>
      <w:r w:rsidRPr="0029296F">
        <w:rPr>
          <w:rFonts w:ascii="Calibri" w:hAnsi="Calibri" w:cs="Calibri"/>
          <w:i/>
          <w:iCs/>
          <w:noProof/>
        </w:rPr>
        <w:t>69</w:t>
      </w:r>
      <w:r w:rsidRPr="0029296F">
        <w:rPr>
          <w:rFonts w:ascii="Calibri" w:hAnsi="Calibri" w:cs="Calibri"/>
          <w:noProof/>
        </w:rPr>
        <w:t>(7), 7064–7077. https://doi.org/10.1109/TVT.2020.2989148</w:t>
      </w:r>
    </w:p>
    <w:p w14:paraId="4F7F7EE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J., Song, Q., Jiang, Z., &amp; Zhou, Z. (2016). A novel InSAR based off-road positive and negative obstacle detection technique for unmanned ground vehicle. </w:t>
      </w:r>
      <w:r w:rsidRPr="0029296F">
        <w:rPr>
          <w:rFonts w:ascii="Calibri" w:hAnsi="Calibri" w:cs="Calibri"/>
          <w:i/>
          <w:iCs/>
          <w:noProof/>
        </w:rPr>
        <w:t>International Geoscience and Remote Sensing Symposium (IGARSS)</w:t>
      </w:r>
      <w:r w:rsidRPr="0029296F">
        <w:rPr>
          <w:rFonts w:ascii="Calibri" w:hAnsi="Calibri" w:cs="Calibri"/>
          <w:noProof/>
        </w:rPr>
        <w:t xml:space="preserve">, </w:t>
      </w:r>
      <w:r w:rsidRPr="0029296F">
        <w:rPr>
          <w:rFonts w:ascii="Calibri" w:hAnsi="Calibri" w:cs="Calibri"/>
          <w:i/>
          <w:iCs/>
          <w:noProof/>
        </w:rPr>
        <w:t>2016</w:t>
      </w:r>
      <w:r w:rsidRPr="0029296F">
        <w:rPr>
          <w:rFonts w:ascii="Calibri" w:hAnsi="Calibri" w:cs="Calibri"/>
          <w:noProof/>
        </w:rPr>
        <w:t>-</w:t>
      </w:r>
      <w:r w:rsidRPr="0029296F">
        <w:rPr>
          <w:rFonts w:ascii="Calibri" w:hAnsi="Calibri" w:cs="Calibri"/>
          <w:i/>
          <w:iCs/>
          <w:noProof/>
        </w:rPr>
        <w:t>November</w:t>
      </w:r>
      <w:r w:rsidRPr="0029296F">
        <w:rPr>
          <w:rFonts w:ascii="Calibri" w:hAnsi="Calibri" w:cs="Calibri"/>
          <w:noProof/>
        </w:rPr>
        <w:t>, 1174–1177. https://doi.org/10.1109/IGARSS.2016.7729297</w:t>
      </w:r>
    </w:p>
    <w:p w14:paraId="693364D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L., Zhao, H., Guo, S., Mai, Y., &amp; Liu, S. (2012). The adaptive compensation algorithm for small UAV image stabilization. </w:t>
      </w:r>
      <w:r w:rsidRPr="0029296F">
        <w:rPr>
          <w:rFonts w:ascii="Calibri" w:hAnsi="Calibri" w:cs="Calibri"/>
          <w:i/>
          <w:iCs/>
          <w:noProof/>
        </w:rPr>
        <w:t>2012 IEEE International Geoscience and Remote Sensing Symposium</w:t>
      </w:r>
      <w:r w:rsidRPr="0029296F">
        <w:rPr>
          <w:rFonts w:ascii="Calibri" w:hAnsi="Calibri" w:cs="Calibri"/>
          <w:noProof/>
        </w:rPr>
        <w:t>, 4391–4394. https://doi.org/10.1109/IGARSS.2012.6350400</w:t>
      </w:r>
    </w:p>
    <w:p w14:paraId="73B0638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 S., Wang, L., He, X., &amp; Cao, Y. (2021). A Monocular Vision Obstacle Avoidance Method Applied to Indoor Tracking Robot. </w:t>
      </w:r>
      <w:r w:rsidRPr="0029296F">
        <w:rPr>
          <w:rFonts w:ascii="Calibri" w:hAnsi="Calibri" w:cs="Calibri"/>
          <w:i/>
          <w:iCs/>
          <w:noProof/>
        </w:rPr>
        <w:t>Drones 2021, Vol. 5, Page 105</w:t>
      </w:r>
      <w:r w:rsidRPr="0029296F">
        <w:rPr>
          <w:rFonts w:ascii="Calibri" w:hAnsi="Calibri" w:cs="Calibri"/>
          <w:noProof/>
        </w:rPr>
        <w:t xml:space="preserve">, </w:t>
      </w:r>
      <w:r w:rsidRPr="0029296F">
        <w:rPr>
          <w:rFonts w:ascii="Calibri" w:hAnsi="Calibri" w:cs="Calibri"/>
          <w:i/>
          <w:iCs/>
          <w:noProof/>
        </w:rPr>
        <w:t>5</w:t>
      </w:r>
      <w:r w:rsidRPr="0029296F">
        <w:rPr>
          <w:rFonts w:ascii="Calibri" w:hAnsi="Calibri" w:cs="Calibri"/>
          <w:noProof/>
        </w:rPr>
        <w:t>(4), 105. https://doi.org/10.3390/DRONES5040105</w:t>
      </w:r>
    </w:p>
    <w:p w14:paraId="50E7CAB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angchuk, K., Wangdi, J., &amp; Mindu, M. (2017). Comparison and reliability of techniques to estimate live cattle body weight. </w:t>
      </w:r>
      <w:r w:rsidRPr="0029296F">
        <w:rPr>
          <w:rFonts w:ascii="Calibri" w:hAnsi="Calibri" w:cs="Calibri"/>
          <w:i/>
          <w:iCs/>
          <w:noProof/>
        </w:rPr>
        <w:t>Http://Www.Tandfonline.Com/Action/JournalInformation?Show=aimsScope&amp;journalCode=taar20#.VsXoziCLRhE</w:t>
      </w:r>
      <w:r w:rsidRPr="0029296F">
        <w:rPr>
          <w:rFonts w:ascii="Calibri" w:hAnsi="Calibri" w:cs="Calibri"/>
          <w:noProof/>
        </w:rPr>
        <w:t xml:space="preserve">, </w:t>
      </w:r>
      <w:r w:rsidRPr="0029296F">
        <w:rPr>
          <w:rFonts w:ascii="Calibri" w:hAnsi="Calibri" w:cs="Calibri"/>
          <w:i/>
          <w:iCs/>
          <w:noProof/>
        </w:rPr>
        <w:t>46</w:t>
      </w:r>
      <w:r w:rsidRPr="0029296F">
        <w:rPr>
          <w:rFonts w:ascii="Calibri" w:hAnsi="Calibri" w:cs="Calibri"/>
          <w:noProof/>
        </w:rPr>
        <w:t>(1), 349–352. https://doi.org/10.1080/09712119.2017.1302876</w:t>
      </w:r>
    </w:p>
    <w:p w14:paraId="675905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i/>
          <w:iCs/>
          <w:noProof/>
        </w:rPr>
        <w:t>What is LoRaWAN® | LoRa Alliance®</w:t>
      </w:r>
      <w:r w:rsidRPr="0029296F">
        <w:rPr>
          <w:rFonts w:ascii="Calibri" w:hAnsi="Calibri" w:cs="Calibri"/>
          <w:noProof/>
        </w:rPr>
        <w:t>. (n.d.). Retrieved November 18, 2020, from https://lora-</w:t>
      </w:r>
      <w:r w:rsidRPr="0029296F">
        <w:rPr>
          <w:rFonts w:ascii="Calibri" w:hAnsi="Calibri" w:cs="Calibri"/>
          <w:noProof/>
        </w:rPr>
        <w:lastRenderedPageBreak/>
        <w:t>alliance.org/resource-hub/what-lorawanr</w:t>
      </w:r>
    </w:p>
    <w:p w14:paraId="5D360294"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illiams, L. R., Fox, D. R., Bishop-Hurley, G. J., &amp; Swain, D. L. (2019). Use of radio frequency identification (RFID) technology to record grazing beef cattle water point use. </w:t>
      </w:r>
      <w:r w:rsidRPr="0029296F">
        <w:rPr>
          <w:rFonts w:ascii="Calibri" w:hAnsi="Calibri" w:cs="Calibri"/>
          <w:i/>
          <w:iCs/>
          <w:noProof/>
        </w:rPr>
        <w:t>Computers and Electronics in Agriculture</w:t>
      </w:r>
      <w:r w:rsidRPr="0029296F">
        <w:rPr>
          <w:rFonts w:ascii="Calibri" w:hAnsi="Calibri" w:cs="Calibri"/>
          <w:noProof/>
        </w:rPr>
        <w:t xml:space="preserve">, </w:t>
      </w:r>
      <w:r w:rsidRPr="0029296F">
        <w:rPr>
          <w:rFonts w:ascii="Calibri" w:hAnsi="Calibri" w:cs="Calibri"/>
          <w:i/>
          <w:iCs/>
          <w:noProof/>
        </w:rPr>
        <w:t>156</w:t>
      </w:r>
      <w:r w:rsidRPr="0029296F">
        <w:rPr>
          <w:rFonts w:ascii="Calibri" w:hAnsi="Calibri" w:cs="Calibri"/>
          <w:noProof/>
        </w:rPr>
        <w:t>, 193–202. https://doi.org/10.1016/j.compag.2018.11.025</w:t>
      </w:r>
    </w:p>
    <w:p w14:paraId="7C0DCF3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iriyaprasat, K., &amp; Ruchanurucks, M. (2015). Realtime VDO stabilizer for small UAVs using a modified homography method. </w:t>
      </w:r>
      <w:r w:rsidRPr="0029296F">
        <w:rPr>
          <w:rFonts w:ascii="Calibri" w:hAnsi="Calibri" w:cs="Calibri"/>
          <w:i/>
          <w:iCs/>
          <w:noProof/>
        </w:rPr>
        <w:t>Proceedings 2015 International Conference on Science and Technology, TICST 2015</w:t>
      </w:r>
      <w:r w:rsidRPr="0029296F">
        <w:rPr>
          <w:rFonts w:ascii="Calibri" w:hAnsi="Calibri" w:cs="Calibri"/>
          <w:noProof/>
        </w:rPr>
        <w:t>, 40–43. https://doi.org/10.1109/TICST.2015.7369337</w:t>
      </w:r>
    </w:p>
    <w:p w14:paraId="38D4517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Wong, D. C., Bui, K., Nguyen, L. H., Smith, G., &amp; Ton, T. T. (2003). Integration of differential global positioning system with ultrawideband synthetic aperture radar for forward imaging. </w:t>
      </w:r>
      <w:r w:rsidRPr="0029296F">
        <w:rPr>
          <w:rFonts w:ascii="Calibri" w:hAnsi="Calibri" w:cs="Calibri"/>
          <w:i/>
          <w:iCs/>
          <w:noProof/>
        </w:rPr>
        <w:t>Https://Doi.Org/10.1117/12.488581</w:t>
      </w:r>
      <w:r w:rsidRPr="0029296F">
        <w:rPr>
          <w:rFonts w:ascii="Calibri" w:hAnsi="Calibri" w:cs="Calibri"/>
          <w:noProof/>
        </w:rPr>
        <w:t xml:space="preserve">, </w:t>
      </w:r>
      <w:r w:rsidRPr="0029296F">
        <w:rPr>
          <w:rFonts w:ascii="Calibri" w:hAnsi="Calibri" w:cs="Calibri"/>
          <w:i/>
          <w:iCs/>
          <w:noProof/>
        </w:rPr>
        <w:t>5083</w:t>
      </w:r>
      <w:r w:rsidRPr="0029296F">
        <w:rPr>
          <w:rFonts w:ascii="Calibri" w:hAnsi="Calibri" w:cs="Calibri"/>
          <w:noProof/>
        </w:rPr>
        <w:t>, 529–538. https://doi.org/10.1117/12.488581</w:t>
      </w:r>
    </w:p>
    <w:p w14:paraId="444546A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X-IO. (2008). </w:t>
      </w:r>
      <w:r w:rsidRPr="0029296F">
        <w:rPr>
          <w:rFonts w:ascii="Calibri" w:hAnsi="Calibri" w:cs="Calibri"/>
          <w:i/>
          <w:iCs/>
          <w:noProof/>
        </w:rPr>
        <w:t>GitHub - xioTechnologies/Fusion</w:t>
      </w:r>
      <w:r w:rsidRPr="0029296F">
        <w:rPr>
          <w:rFonts w:ascii="Calibri" w:hAnsi="Calibri" w:cs="Calibri"/>
          <w:noProof/>
        </w:rPr>
        <w:t>. https://github.com/xioTechnologies/Fusion</w:t>
      </w:r>
    </w:p>
    <w:p w14:paraId="30B5208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 Ropert-Coudert, R. W. (2005). Trends and perspectives in animal-attached remote sensing. </w:t>
      </w:r>
      <w:r w:rsidRPr="0029296F">
        <w:rPr>
          <w:rFonts w:ascii="Calibri" w:hAnsi="Calibri" w:cs="Calibri"/>
          <w:i/>
          <w:iCs/>
          <w:noProof/>
        </w:rPr>
        <w:t>Front Ecol Environ</w:t>
      </w:r>
      <w:r w:rsidRPr="0029296F">
        <w:rPr>
          <w:rFonts w:ascii="Calibri" w:hAnsi="Calibri" w:cs="Calibri"/>
          <w:noProof/>
        </w:rPr>
        <w:t xml:space="preserve">, </w:t>
      </w:r>
      <w:r w:rsidRPr="0029296F">
        <w:rPr>
          <w:rFonts w:ascii="Calibri" w:hAnsi="Calibri" w:cs="Calibri"/>
          <w:i/>
          <w:iCs/>
          <w:noProof/>
        </w:rPr>
        <w:t>3</w:t>
      </w:r>
      <w:r w:rsidRPr="0029296F">
        <w:rPr>
          <w:rFonts w:ascii="Calibri" w:hAnsi="Calibri" w:cs="Calibri"/>
          <w:noProof/>
        </w:rPr>
        <w:t>, 437–444. https://doi.org/10.1890/1540-9295(2005)003[0437:tapiar]2.0.co</w:t>
      </w:r>
    </w:p>
    <w:p w14:paraId="2FADD86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mauchi, B. (2006). Autonomous urban reconnaissance using man-portable UGVs. </w:t>
      </w:r>
      <w:r w:rsidRPr="0029296F">
        <w:rPr>
          <w:rFonts w:ascii="Calibri" w:hAnsi="Calibri" w:cs="Calibri"/>
          <w:i/>
          <w:iCs/>
          <w:noProof/>
        </w:rPr>
        <w:t>Https://Doi.Org/10.1117/12.660435</w:t>
      </w:r>
      <w:r w:rsidRPr="0029296F">
        <w:rPr>
          <w:rFonts w:ascii="Calibri" w:hAnsi="Calibri" w:cs="Calibri"/>
          <w:noProof/>
        </w:rPr>
        <w:t xml:space="preserve">, </w:t>
      </w:r>
      <w:r w:rsidRPr="0029296F">
        <w:rPr>
          <w:rFonts w:ascii="Calibri" w:hAnsi="Calibri" w:cs="Calibri"/>
          <w:i/>
          <w:iCs/>
          <w:noProof/>
        </w:rPr>
        <w:t>6230</w:t>
      </w:r>
      <w:r w:rsidRPr="0029296F">
        <w:rPr>
          <w:rFonts w:ascii="Calibri" w:hAnsi="Calibri" w:cs="Calibri"/>
          <w:noProof/>
        </w:rPr>
        <w:t>, 261–271. https://doi.org/10.1117/12.660435</w:t>
      </w:r>
    </w:p>
    <w:p w14:paraId="3B539679"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mauchi, B. (2008). All-weather perception for small autonomous UGVs. </w:t>
      </w:r>
      <w:r w:rsidRPr="0029296F">
        <w:rPr>
          <w:rFonts w:ascii="Calibri" w:hAnsi="Calibri" w:cs="Calibri"/>
          <w:i/>
          <w:iCs/>
          <w:noProof/>
        </w:rPr>
        <w:t>Https://Doi.Org/10.1117/12.776792</w:t>
      </w:r>
      <w:r w:rsidRPr="0029296F">
        <w:rPr>
          <w:rFonts w:ascii="Calibri" w:hAnsi="Calibri" w:cs="Calibri"/>
          <w:noProof/>
        </w:rPr>
        <w:t xml:space="preserve">, </w:t>
      </w:r>
      <w:r w:rsidRPr="0029296F">
        <w:rPr>
          <w:rFonts w:ascii="Calibri" w:hAnsi="Calibri" w:cs="Calibri"/>
          <w:i/>
          <w:iCs/>
          <w:noProof/>
        </w:rPr>
        <w:t>6962</w:t>
      </w:r>
      <w:r w:rsidRPr="0029296F">
        <w:rPr>
          <w:rFonts w:ascii="Calibri" w:hAnsi="Calibri" w:cs="Calibri"/>
          <w:noProof/>
        </w:rPr>
        <w:t>, 28–37. https://doi.org/10.1117/12.776792</w:t>
      </w:r>
    </w:p>
    <w:p w14:paraId="10C07C7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an, W. Y., Shaker, A., &amp; El-Ashmawy, N. (2015). Urban land cover classification using airborne LiDAR data: A review. </w:t>
      </w:r>
      <w:r w:rsidRPr="0029296F">
        <w:rPr>
          <w:rFonts w:ascii="Calibri" w:hAnsi="Calibri" w:cs="Calibri"/>
          <w:i/>
          <w:iCs/>
          <w:noProof/>
        </w:rPr>
        <w:t>Remote Sensing of Environment</w:t>
      </w:r>
      <w:r w:rsidRPr="0029296F">
        <w:rPr>
          <w:rFonts w:ascii="Calibri" w:hAnsi="Calibri" w:cs="Calibri"/>
          <w:noProof/>
        </w:rPr>
        <w:t xml:space="preserve">, </w:t>
      </w:r>
      <w:r w:rsidRPr="0029296F">
        <w:rPr>
          <w:rFonts w:ascii="Calibri" w:hAnsi="Calibri" w:cs="Calibri"/>
          <w:i/>
          <w:iCs/>
          <w:noProof/>
        </w:rPr>
        <w:t>158</w:t>
      </w:r>
      <w:r w:rsidRPr="0029296F">
        <w:rPr>
          <w:rFonts w:ascii="Calibri" w:hAnsi="Calibri" w:cs="Calibri"/>
          <w:noProof/>
        </w:rPr>
        <w:t>, 295–310. https://doi.org/10.1016/J.RSE.2014.11.001</w:t>
      </w:r>
    </w:p>
    <w:p w14:paraId="4374D420"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ean, S., Lee, B. S., Yeo, C. K., Vun, C. H., &amp; Oh, H. L. (2018). Smartphone Orientation Estimation Algorithm Combining Kalman Filter with Gradient Descent. </w:t>
      </w:r>
      <w:r w:rsidRPr="0029296F">
        <w:rPr>
          <w:rFonts w:ascii="Calibri" w:hAnsi="Calibri" w:cs="Calibri"/>
          <w:i/>
          <w:iCs/>
          <w:noProof/>
        </w:rPr>
        <w:t>IEEE Journal of Biomedical and Health Informatics</w:t>
      </w:r>
      <w:r w:rsidRPr="0029296F">
        <w:rPr>
          <w:rFonts w:ascii="Calibri" w:hAnsi="Calibri" w:cs="Calibri"/>
          <w:noProof/>
        </w:rPr>
        <w:t xml:space="preserve">, </w:t>
      </w:r>
      <w:r w:rsidRPr="0029296F">
        <w:rPr>
          <w:rFonts w:ascii="Calibri" w:hAnsi="Calibri" w:cs="Calibri"/>
          <w:i/>
          <w:iCs/>
          <w:noProof/>
        </w:rPr>
        <w:t>22</w:t>
      </w:r>
      <w:r w:rsidRPr="0029296F">
        <w:rPr>
          <w:rFonts w:ascii="Calibri" w:hAnsi="Calibri" w:cs="Calibri"/>
          <w:noProof/>
        </w:rPr>
        <w:t>(5), 1421–1433. https://doi.org/10.1109/JBHI.2017.2780879</w:t>
      </w:r>
    </w:p>
    <w:p w14:paraId="73FAAE1B"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ibin, L., Caihong, L., &amp; Zijian, Z. (2006). Q-learning based method of adaptive path planning for mobile robot. </w:t>
      </w:r>
      <w:r w:rsidRPr="0029296F">
        <w:rPr>
          <w:rFonts w:ascii="Calibri" w:hAnsi="Calibri" w:cs="Calibri"/>
          <w:i/>
          <w:iCs/>
          <w:noProof/>
        </w:rPr>
        <w:t>Proceedings of IEEE ICIA 2006 - 2006 IEEE International Conference on Information Acquisition</w:t>
      </w:r>
      <w:r w:rsidRPr="0029296F">
        <w:rPr>
          <w:rFonts w:ascii="Calibri" w:hAnsi="Calibri" w:cs="Calibri"/>
          <w:noProof/>
        </w:rPr>
        <w:t>, 983–987. https://doi.org/10.1109/ICIA.2006.305871</w:t>
      </w:r>
    </w:p>
    <w:p w14:paraId="72F643E2"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Yoo, T. S., Hong, S. K., Yoon, H. M., &amp; Park, S. (2011). Gain-Scheduled Complementary Filter Design for a MEMS Based Attitude and Heading Reference System. </w:t>
      </w:r>
      <w:r w:rsidRPr="0029296F">
        <w:rPr>
          <w:rFonts w:ascii="Calibri" w:hAnsi="Calibri" w:cs="Calibri"/>
          <w:i/>
          <w:iCs/>
          <w:noProof/>
        </w:rPr>
        <w:t>Sensors 2011, Vol. 11, Pages 3816-3830</w:t>
      </w:r>
      <w:r w:rsidRPr="0029296F">
        <w:rPr>
          <w:rFonts w:ascii="Calibri" w:hAnsi="Calibri" w:cs="Calibri"/>
          <w:noProof/>
        </w:rPr>
        <w:t xml:space="preserve">, </w:t>
      </w:r>
      <w:r w:rsidRPr="0029296F">
        <w:rPr>
          <w:rFonts w:ascii="Calibri" w:hAnsi="Calibri" w:cs="Calibri"/>
          <w:i/>
          <w:iCs/>
          <w:noProof/>
        </w:rPr>
        <w:t>11</w:t>
      </w:r>
      <w:r w:rsidRPr="0029296F">
        <w:rPr>
          <w:rFonts w:ascii="Calibri" w:hAnsi="Calibri" w:cs="Calibri"/>
          <w:noProof/>
        </w:rPr>
        <w:t>(4), 3816–3830. https://doi.org/10.3390/S110403816</w:t>
      </w:r>
    </w:p>
    <w:p w14:paraId="6C971B87"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lastRenderedPageBreak/>
        <w:t xml:space="preserve">Yuan, Q., Asadi, E., Lu, Q., Yang, G., &amp; Chen, I. M. (2019). Uncertainty-Based IMU Orientation Tracking Algorithm for Dynamic Motions. </w:t>
      </w:r>
      <w:r w:rsidRPr="0029296F">
        <w:rPr>
          <w:rFonts w:ascii="Calibri" w:hAnsi="Calibri" w:cs="Calibri"/>
          <w:i/>
          <w:iCs/>
          <w:noProof/>
        </w:rPr>
        <w:t>IEEE/ASME Transactions on Mechatronics</w:t>
      </w:r>
      <w:r w:rsidRPr="0029296F">
        <w:rPr>
          <w:rFonts w:ascii="Calibri" w:hAnsi="Calibri" w:cs="Calibri"/>
          <w:noProof/>
        </w:rPr>
        <w:t xml:space="preserve">, </w:t>
      </w:r>
      <w:r w:rsidRPr="0029296F">
        <w:rPr>
          <w:rFonts w:ascii="Calibri" w:hAnsi="Calibri" w:cs="Calibri"/>
          <w:i/>
          <w:iCs/>
          <w:noProof/>
        </w:rPr>
        <w:t>24</w:t>
      </w:r>
      <w:r w:rsidRPr="0029296F">
        <w:rPr>
          <w:rFonts w:ascii="Calibri" w:hAnsi="Calibri" w:cs="Calibri"/>
          <w:noProof/>
        </w:rPr>
        <w:t>(2), 872–882. https://doi.org/10.1109/TMECH.2019.2892069</w:t>
      </w:r>
    </w:p>
    <w:p w14:paraId="7C07EF91"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ang, J., Huang, M., Jin, X., &amp; Li, X. (2017). A real-time Chinese traffic sign detection algorithm based on modified YOLOv2. </w:t>
      </w:r>
      <w:r w:rsidRPr="0029296F">
        <w:rPr>
          <w:rFonts w:ascii="Calibri" w:hAnsi="Calibri" w:cs="Calibri"/>
          <w:i/>
          <w:iCs/>
          <w:noProof/>
        </w:rPr>
        <w:t>Algorithms</w:t>
      </w:r>
      <w:r w:rsidRPr="0029296F">
        <w:rPr>
          <w:rFonts w:ascii="Calibri" w:hAnsi="Calibri" w:cs="Calibri"/>
          <w:noProof/>
        </w:rPr>
        <w:t xml:space="preserve">, </w:t>
      </w:r>
      <w:r w:rsidRPr="0029296F">
        <w:rPr>
          <w:rFonts w:ascii="Calibri" w:hAnsi="Calibri" w:cs="Calibri"/>
          <w:i/>
          <w:iCs/>
          <w:noProof/>
        </w:rPr>
        <w:t>10</w:t>
      </w:r>
      <w:r w:rsidRPr="0029296F">
        <w:rPr>
          <w:rFonts w:ascii="Calibri" w:hAnsi="Calibri" w:cs="Calibri"/>
          <w:noProof/>
        </w:rPr>
        <w:t>(4). https://doi.org/10.3390/A10040127</w:t>
      </w:r>
    </w:p>
    <w:p w14:paraId="577E92AC"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ang, Z. (2012). Microsoft kinect sensor and its effect. </w:t>
      </w:r>
      <w:r w:rsidRPr="0029296F">
        <w:rPr>
          <w:rFonts w:ascii="Calibri" w:hAnsi="Calibri" w:cs="Calibri"/>
          <w:i/>
          <w:iCs/>
          <w:noProof/>
        </w:rPr>
        <w:t>IEEE Multimedia</w:t>
      </w:r>
      <w:r w:rsidRPr="0029296F">
        <w:rPr>
          <w:rFonts w:ascii="Calibri" w:hAnsi="Calibri" w:cs="Calibri"/>
          <w:noProof/>
        </w:rPr>
        <w:t xml:space="preserve">, </w:t>
      </w:r>
      <w:r w:rsidRPr="0029296F">
        <w:rPr>
          <w:rFonts w:ascii="Calibri" w:hAnsi="Calibri" w:cs="Calibri"/>
          <w:i/>
          <w:iCs/>
          <w:noProof/>
        </w:rPr>
        <w:t>19</w:t>
      </w:r>
      <w:r w:rsidRPr="0029296F">
        <w:rPr>
          <w:rFonts w:ascii="Calibri" w:hAnsi="Calibri" w:cs="Calibri"/>
          <w:noProof/>
        </w:rPr>
        <w:t>(2), 4–10. https://doi.org/10.1109/MMUL.2012.24</w:t>
      </w:r>
    </w:p>
    <w:p w14:paraId="2DCDBA36"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ong, Z., Wang, Z., Lin, L., Liang, H., &amp; Xu, F. (2020). Robust Negative Obstacle Detection in Off-Road Environments Using Multiple LiDARs. </w:t>
      </w:r>
      <w:r w:rsidRPr="0029296F">
        <w:rPr>
          <w:rFonts w:ascii="Calibri" w:hAnsi="Calibri" w:cs="Calibri"/>
          <w:i/>
          <w:iCs/>
          <w:noProof/>
        </w:rPr>
        <w:t>2020 6th International Conference on Control, Automation and Robotics, ICCAR 2020</w:t>
      </w:r>
      <w:r w:rsidRPr="0029296F">
        <w:rPr>
          <w:rFonts w:ascii="Calibri" w:hAnsi="Calibri" w:cs="Calibri"/>
          <w:noProof/>
        </w:rPr>
        <w:t>, 700–705. https://doi.org/10.1109/ICCAR49639.2020.9108058</w:t>
      </w:r>
    </w:p>
    <w:p w14:paraId="486D6868"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ou, L., Li, Z., &amp; Kaess, M. (2018). Automatic Extrinsic Calibration of a Camera and a 3D LiDAR Using Line and Plane Correspondences. </w:t>
      </w:r>
      <w:r w:rsidRPr="0029296F">
        <w:rPr>
          <w:rFonts w:ascii="Calibri" w:hAnsi="Calibri" w:cs="Calibri"/>
          <w:i/>
          <w:iCs/>
          <w:noProof/>
        </w:rPr>
        <w:t>IEEE International Conference on Intelligent Robots and Systems</w:t>
      </w:r>
      <w:r w:rsidRPr="0029296F">
        <w:rPr>
          <w:rFonts w:ascii="Calibri" w:hAnsi="Calibri" w:cs="Calibri"/>
          <w:noProof/>
        </w:rPr>
        <w:t>, 5562–5569. https://doi.org/10.1109/IROS.2018.8593660</w:t>
      </w:r>
    </w:p>
    <w:p w14:paraId="284B3FDD"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u, J., Li, C., &amp; Xu, J. (2016). Digital Image Stabilization for Cameras on Moving Platform. </w:t>
      </w:r>
      <w:r w:rsidRPr="0029296F">
        <w:rPr>
          <w:rFonts w:ascii="Calibri" w:hAnsi="Calibri" w:cs="Calibri"/>
          <w:i/>
          <w:iCs/>
          <w:noProof/>
        </w:rPr>
        <w:t>Proceedings - 2015 International Conference on Intelligent Information Hiding and Multimedia Signal Processing, IIH-MSP 2015</w:t>
      </w:r>
      <w:r w:rsidRPr="0029296F">
        <w:rPr>
          <w:rFonts w:ascii="Calibri" w:hAnsi="Calibri" w:cs="Calibri"/>
          <w:noProof/>
        </w:rPr>
        <w:t>, 255–258. https://doi.org/10.1109/IIH-MSP.2015.23</w:t>
      </w:r>
    </w:p>
    <w:p w14:paraId="69DDD235"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hu, W. H., &amp; Lamarche, T. (2007). Velocity estimation by using position and acceleration sensors. </w:t>
      </w:r>
      <w:r w:rsidRPr="0029296F">
        <w:rPr>
          <w:rFonts w:ascii="Calibri" w:hAnsi="Calibri" w:cs="Calibri"/>
          <w:i/>
          <w:iCs/>
          <w:noProof/>
        </w:rPr>
        <w:t>IEEE Transactions on Industrial Electronics</w:t>
      </w:r>
      <w:r w:rsidRPr="0029296F">
        <w:rPr>
          <w:rFonts w:ascii="Calibri" w:hAnsi="Calibri" w:cs="Calibri"/>
          <w:noProof/>
        </w:rPr>
        <w:t xml:space="preserve">, </w:t>
      </w:r>
      <w:r w:rsidRPr="0029296F">
        <w:rPr>
          <w:rFonts w:ascii="Calibri" w:hAnsi="Calibri" w:cs="Calibri"/>
          <w:i/>
          <w:iCs/>
          <w:noProof/>
        </w:rPr>
        <w:t>54</w:t>
      </w:r>
      <w:r w:rsidRPr="0029296F">
        <w:rPr>
          <w:rFonts w:ascii="Calibri" w:hAnsi="Calibri" w:cs="Calibri"/>
          <w:noProof/>
        </w:rPr>
        <w:t>(5), 2706–2715. https://doi.org/10.1109/TIE.2007.899936</w:t>
      </w:r>
    </w:p>
    <w:p w14:paraId="7DD61BAF" w14:textId="77777777" w:rsidR="0029296F" w:rsidRPr="0029296F" w:rsidRDefault="0029296F" w:rsidP="0029296F">
      <w:pPr>
        <w:widowControl w:val="0"/>
        <w:autoSpaceDE w:val="0"/>
        <w:autoSpaceDN w:val="0"/>
        <w:adjustRightInd w:val="0"/>
        <w:spacing w:after="240" w:line="360" w:lineRule="auto"/>
        <w:ind w:left="480" w:hanging="480"/>
        <w:rPr>
          <w:rFonts w:ascii="Calibri" w:hAnsi="Calibri" w:cs="Calibri"/>
          <w:noProof/>
        </w:rPr>
      </w:pPr>
      <w:r w:rsidRPr="0029296F">
        <w:rPr>
          <w:rFonts w:ascii="Calibri" w:hAnsi="Calibri" w:cs="Calibri"/>
          <w:noProof/>
        </w:rPr>
        <w:t xml:space="preserve">Zogopoulos, E. (2021). </w:t>
      </w:r>
      <w:r w:rsidRPr="0029296F">
        <w:rPr>
          <w:rFonts w:ascii="Calibri" w:hAnsi="Calibri" w:cs="Calibri"/>
          <w:i/>
          <w:iCs/>
          <w:noProof/>
        </w:rPr>
        <w:t>Battery Technology: A New Era Emerging | Energy Industry Review</w:t>
      </w:r>
      <w:r w:rsidRPr="0029296F">
        <w:rPr>
          <w:rFonts w:ascii="Calibri" w:hAnsi="Calibri" w:cs="Calibri"/>
          <w:noProof/>
        </w:rPr>
        <w:t>. Energy Industry Review. https://energyindustryreview.com/analysis/battery-technology-a-new-era-emerging/</w:t>
      </w:r>
    </w:p>
    <w:p w14:paraId="34B09D44" w14:textId="5758579F" w:rsidR="005275F2" w:rsidRPr="005275F2" w:rsidRDefault="005275F2" w:rsidP="005275F2">
      <w:pPr>
        <w:pStyle w:val="BodyText"/>
      </w:pPr>
      <w:r>
        <w:fldChar w:fldCharType="end"/>
      </w:r>
    </w:p>
    <w:p w14:paraId="6380706F" w14:textId="7EA3222A" w:rsidR="00D40BA6" w:rsidRPr="00D40BA6" w:rsidRDefault="00D40BA6" w:rsidP="00D40BA6">
      <w:pPr>
        <w:pStyle w:val="BodyText"/>
      </w:pPr>
    </w:p>
    <w:sectPr w:rsidR="00D40BA6" w:rsidRPr="00D40BA6" w:rsidSect="00EB4EFE">
      <w:footerReference w:type="default" r:id="rId78"/>
      <w:pgSz w:w="11906" w:h="16838" w:code="9"/>
      <w:pgMar w:top="1134" w:right="1134" w:bottom="1134" w:left="1701" w:header="567" w:footer="567" w:gutter="0"/>
      <w:pgNumType w:start="1"/>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D3B0E" w14:textId="77777777" w:rsidR="009E53AD" w:rsidRPr="00280F56" w:rsidRDefault="009E53AD">
      <w:r w:rsidRPr="00280F56">
        <w:separator/>
      </w:r>
    </w:p>
  </w:endnote>
  <w:endnote w:type="continuationSeparator" w:id="0">
    <w:p w14:paraId="1880460B" w14:textId="77777777" w:rsidR="009E53AD" w:rsidRPr="00280F56" w:rsidRDefault="009E53AD">
      <w:r w:rsidRPr="00280F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Pr="00280F56" w:rsidRDefault="0036357A" w:rsidP="00BF65C2">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end"/>
    </w:r>
  </w:p>
  <w:p w14:paraId="0E06263E" w14:textId="77777777" w:rsidR="0036357A" w:rsidRPr="00280F56"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Pr="00280F56" w:rsidRDefault="0036357A" w:rsidP="007228C4">
    <w:pPr>
      <w:pStyle w:val="Footer"/>
      <w:framePr w:wrap="around" w:vAnchor="text" w:hAnchor="margin" w:xAlign="right" w:y="1"/>
      <w:rPr>
        <w:rStyle w:val="PageNumber"/>
      </w:rPr>
    </w:pPr>
    <w:r w:rsidRPr="00280F56">
      <w:rPr>
        <w:rStyle w:val="PageNumber"/>
      </w:rPr>
      <w:fldChar w:fldCharType="begin"/>
    </w:r>
    <w:r w:rsidRPr="00280F56">
      <w:rPr>
        <w:rStyle w:val="PageNumber"/>
      </w:rPr>
      <w:instrText xml:space="preserve">PAGE  </w:instrText>
    </w:r>
    <w:r w:rsidRPr="00280F56">
      <w:rPr>
        <w:rStyle w:val="PageNumber"/>
      </w:rPr>
      <w:fldChar w:fldCharType="separate"/>
    </w:r>
    <w:r w:rsidR="00BE0D55" w:rsidRPr="00280F56">
      <w:rPr>
        <w:rStyle w:val="PageNumber"/>
      </w:rPr>
      <w:t>10</w:t>
    </w:r>
    <w:r w:rsidRPr="00280F56">
      <w:rPr>
        <w:rStyle w:val="PageNumber"/>
      </w:rPr>
      <w:fldChar w:fldCharType="end"/>
    </w:r>
  </w:p>
  <w:p w14:paraId="789A9EF3" w14:textId="77777777" w:rsidR="0036357A" w:rsidRPr="00280F56"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814420" w14:textId="77777777" w:rsidR="009E53AD" w:rsidRPr="00280F56" w:rsidRDefault="009E53AD">
      <w:r w:rsidRPr="00280F56">
        <w:separator/>
      </w:r>
    </w:p>
  </w:footnote>
  <w:footnote w:type="continuationSeparator" w:id="0">
    <w:p w14:paraId="4A0E0C83" w14:textId="77777777" w:rsidR="009E53AD" w:rsidRPr="00280F56" w:rsidRDefault="009E53AD">
      <w:r w:rsidRPr="00280F5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2977"/>
        </w:tabs>
        <w:ind w:left="2977"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E07D55"/>
    <w:multiLevelType w:val="hybridMultilevel"/>
    <w:tmpl w:val="35707E1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2351A55"/>
    <w:multiLevelType w:val="hybridMultilevel"/>
    <w:tmpl w:val="BDF884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16cid:durableId="629945964">
    <w:abstractNumId w:val="1"/>
  </w:num>
  <w:num w:numId="2" w16cid:durableId="1415660632">
    <w:abstractNumId w:val="0"/>
  </w:num>
  <w:num w:numId="3" w16cid:durableId="1339649481">
    <w:abstractNumId w:val="4"/>
  </w:num>
  <w:num w:numId="4" w16cid:durableId="2131626547">
    <w:abstractNumId w:val="2"/>
  </w:num>
  <w:num w:numId="5" w16cid:durableId="29696831">
    <w:abstractNumId w:val="8"/>
  </w:num>
  <w:num w:numId="6" w16cid:durableId="1082217556">
    <w:abstractNumId w:val="7"/>
  </w:num>
  <w:num w:numId="7" w16cid:durableId="667749530">
    <w:abstractNumId w:val="5"/>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9409656">
    <w:abstractNumId w:val="6"/>
  </w:num>
  <w:num w:numId="14" w16cid:durableId="663629640">
    <w:abstractNumId w:val="3"/>
  </w:num>
  <w:num w:numId="15" w16cid:durableId="283194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820353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469D"/>
    <w:rsid w:val="000277E2"/>
    <w:rsid w:val="000306EA"/>
    <w:rsid w:val="00030A9C"/>
    <w:rsid w:val="00032777"/>
    <w:rsid w:val="00033C30"/>
    <w:rsid w:val="0003469D"/>
    <w:rsid w:val="0003482D"/>
    <w:rsid w:val="000400C5"/>
    <w:rsid w:val="0004182F"/>
    <w:rsid w:val="0004233E"/>
    <w:rsid w:val="00044542"/>
    <w:rsid w:val="0005384B"/>
    <w:rsid w:val="00062E96"/>
    <w:rsid w:val="00063F74"/>
    <w:rsid w:val="000672AC"/>
    <w:rsid w:val="00070DB3"/>
    <w:rsid w:val="00073B22"/>
    <w:rsid w:val="00076D12"/>
    <w:rsid w:val="00077AE0"/>
    <w:rsid w:val="00077CC8"/>
    <w:rsid w:val="00082D3E"/>
    <w:rsid w:val="0008318E"/>
    <w:rsid w:val="00084C62"/>
    <w:rsid w:val="00085D17"/>
    <w:rsid w:val="00086B0D"/>
    <w:rsid w:val="000874B3"/>
    <w:rsid w:val="00090DA5"/>
    <w:rsid w:val="000912C0"/>
    <w:rsid w:val="000921E4"/>
    <w:rsid w:val="0009235C"/>
    <w:rsid w:val="000929B0"/>
    <w:rsid w:val="00094835"/>
    <w:rsid w:val="00095B23"/>
    <w:rsid w:val="000A4CEC"/>
    <w:rsid w:val="000A51C5"/>
    <w:rsid w:val="000A771E"/>
    <w:rsid w:val="000B01F4"/>
    <w:rsid w:val="000B0EA2"/>
    <w:rsid w:val="000B22F8"/>
    <w:rsid w:val="000B2A05"/>
    <w:rsid w:val="000B4701"/>
    <w:rsid w:val="000B76FE"/>
    <w:rsid w:val="000B7B02"/>
    <w:rsid w:val="000C413B"/>
    <w:rsid w:val="000C4258"/>
    <w:rsid w:val="000C5642"/>
    <w:rsid w:val="000C5E07"/>
    <w:rsid w:val="000C693D"/>
    <w:rsid w:val="000C6E60"/>
    <w:rsid w:val="000D0FC6"/>
    <w:rsid w:val="000D1B4C"/>
    <w:rsid w:val="000D2BD7"/>
    <w:rsid w:val="000D3090"/>
    <w:rsid w:val="000D4BF9"/>
    <w:rsid w:val="000D63C7"/>
    <w:rsid w:val="000D6BA2"/>
    <w:rsid w:val="000E1417"/>
    <w:rsid w:val="000E2EBF"/>
    <w:rsid w:val="000E4E58"/>
    <w:rsid w:val="000E74AE"/>
    <w:rsid w:val="000F1774"/>
    <w:rsid w:val="000F33C5"/>
    <w:rsid w:val="000F67F0"/>
    <w:rsid w:val="000F69BD"/>
    <w:rsid w:val="000F6B6C"/>
    <w:rsid w:val="00102617"/>
    <w:rsid w:val="001044A6"/>
    <w:rsid w:val="00105489"/>
    <w:rsid w:val="001060CB"/>
    <w:rsid w:val="00110571"/>
    <w:rsid w:val="0011177B"/>
    <w:rsid w:val="0011329C"/>
    <w:rsid w:val="00113540"/>
    <w:rsid w:val="00117454"/>
    <w:rsid w:val="00120CAA"/>
    <w:rsid w:val="00121E21"/>
    <w:rsid w:val="00121E32"/>
    <w:rsid w:val="00123B3D"/>
    <w:rsid w:val="001249E2"/>
    <w:rsid w:val="00126841"/>
    <w:rsid w:val="00126CFE"/>
    <w:rsid w:val="00127186"/>
    <w:rsid w:val="00131DD7"/>
    <w:rsid w:val="0013564D"/>
    <w:rsid w:val="00140B92"/>
    <w:rsid w:val="0014123B"/>
    <w:rsid w:val="0014204F"/>
    <w:rsid w:val="00145CC7"/>
    <w:rsid w:val="00145F40"/>
    <w:rsid w:val="00147169"/>
    <w:rsid w:val="001511A0"/>
    <w:rsid w:val="001513DF"/>
    <w:rsid w:val="00151CEC"/>
    <w:rsid w:val="0015274C"/>
    <w:rsid w:val="001528A7"/>
    <w:rsid w:val="00153687"/>
    <w:rsid w:val="0015529B"/>
    <w:rsid w:val="00156C65"/>
    <w:rsid w:val="00160380"/>
    <w:rsid w:val="00160A88"/>
    <w:rsid w:val="00166BEB"/>
    <w:rsid w:val="00167ED7"/>
    <w:rsid w:val="001723A6"/>
    <w:rsid w:val="001727C5"/>
    <w:rsid w:val="00172DCD"/>
    <w:rsid w:val="00176A4A"/>
    <w:rsid w:val="00176C07"/>
    <w:rsid w:val="001778DB"/>
    <w:rsid w:val="00180C01"/>
    <w:rsid w:val="00181C2B"/>
    <w:rsid w:val="00182581"/>
    <w:rsid w:val="001846BD"/>
    <w:rsid w:val="00185A46"/>
    <w:rsid w:val="00187B76"/>
    <w:rsid w:val="00194A95"/>
    <w:rsid w:val="001A157F"/>
    <w:rsid w:val="001A1B6F"/>
    <w:rsid w:val="001A253A"/>
    <w:rsid w:val="001A2D83"/>
    <w:rsid w:val="001A41BB"/>
    <w:rsid w:val="001A481A"/>
    <w:rsid w:val="001A48A0"/>
    <w:rsid w:val="001B0417"/>
    <w:rsid w:val="001B24C0"/>
    <w:rsid w:val="001B3FEB"/>
    <w:rsid w:val="001B485E"/>
    <w:rsid w:val="001B73B5"/>
    <w:rsid w:val="001B7D45"/>
    <w:rsid w:val="001C0A32"/>
    <w:rsid w:val="001C34AD"/>
    <w:rsid w:val="001C486B"/>
    <w:rsid w:val="001D0B63"/>
    <w:rsid w:val="001D1D46"/>
    <w:rsid w:val="001D49DA"/>
    <w:rsid w:val="001D5983"/>
    <w:rsid w:val="001D6978"/>
    <w:rsid w:val="001D7C84"/>
    <w:rsid w:val="001E68C1"/>
    <w:rsid w:val="001E6FAF"/>
    <w:rsid w:val="001F0BC5"/>
    <w:rsid w:val="001F2522"/>
    <w:rsid w:val="001F38A5"/>
    <w:rsid w:val="00202319"/>
    <w:rsid w:val="002030A1"/>
    <w:rsid w:val="00203576"/>
    <w:rsid w:val="00203764"/>
    <w:rsid w:val="00206460"/>
    <w:rsid w:val="00210D86"/>
    <w:rsid w:val="002113C0"/>
    <w:rsid w:val="00213105"/>
    <w:rsid w:val="00213EB5"/>
    <w:rsid w:val="00215277"/>
    <w:rsid w:val="00215D1B"/>
    <w:rsid w:val="00215D5E"/>
    <w:rsid w:val="002216A2"/>
    <w:rsid w:val="002245F1"/>
    <w:rsid w:val="0022541E"/>
    <w:rsid w:val="00225639"/>
    <w:rsid w:val="002258BD"/>
    <w:rsid w:val="002270E7"/>
    <w:rsid w:val="002276C0"/>
    <w:rsid w:val="002317BA"/>
    <w:rsid w:val="002337A6"/>
    <w:rsid w:val="002358AF"/>
    <w:rsid w:val="002364AB"/>
    <w:rsid w:val="002372AF"/>
    <w:rsid w:val="002417FE"/>
    <w:rsid w:val="00243D0A"/>
    <w:rsid w:val="00245280"/>
    <w:rsid w:val="00245385"/>
    <w:rsid w:val="002466E9"/>
    <w:rsid w:val="00252943"/>
    <w:rsid w:val="00253974"/>
    <w:rsid w:val="0026037B"/>
    <w:rsid w:val="00260385"/>
    <w:rsid w:val="00260F5B"/>
    <w:rsid w:val="002630AA"/>
    <w:rsid w:val="00263B65"/>
    <w:rsid w:val="00264867"/>
    <w:rsid w:val="00266551"/>
    <w:rsid w:val="002668B3"/>
    <w:rsid w:val="002676DB"/>
    <w:rsid w:val="00270088"/>
    <w:rsid w:val="00276D40"/>
    <w:rsid w:val="00280F56"/>
    <w:rsid w:val="002810EF"/>
    <w:rsid w:val="00283CB1"/>
    <w:rsid w:val="00286A9C"/>
    <w:rsid w:val="00287840"/>
    <w:rsid w:val="0029296F"/>
    <w:rsid w:val="00292B5F"/>
    <w:rsid w:val="00293367"/>
    <w:rsid w:val="0029511A"/>
    <w:rsid w:val="002955F3"/>
    <w:rsid w:val="002A16BA"/>
    <w:rsid w:val="002A3E0D"/>
    <w:rsid w:val="002A6F11"/>
    <w:rsid w:val="002A7F81"/>
    <w:rsid w:val="002B0A77"/>
    <w:rsid w:val="002B25FF"/>
    <w:rsid w:val="002B33EC"/>
    <w:rsid w:val="002B384B"/>
    <w:rsid w:val="002B4DA0"/>
    <w:rsid w:val="002C0374"/>
    <w:rsid w:val="002C2EFA"/>
    <w:rsid w:val="002C3941"/>
    <w:rsid w:val="002C3E0F"/>
    <w:rsid w:val="002C402A"/>
    <w:rsid w:val="002C4263"/>
    <w:rsid w:val="002C7293"/>
    <w:rsid w:val="002D0C8C"/>
    <w:rsid w:val="002D0DA0"/>
    <w:rsid w:val="002D3B3A"/>
    <w:rsid w:val="002D3DFC"/>
    <w:rsid w:val="002E07DE"/>
    <w:rsid w:val="002E0C18"/>
    <w:rsid w:val="002E1D35"/>
    <w:rsid w:val="002E72C1"/>
    <w:rsid w:val="002F0A2D"/>
    <w:rsid w:val="002F0B6B"/>
    <w:rsid w:val="002F1331"/>
    <w:rsid w:val="002F218C"/>
    <w:rsid w:val="002F2F64"/>
    <w:rsid w:val="002F30D3"/>
    <w:rsid w:val="002F3200"/>
    <w:rsid w:val="00310625"/>
    <w:rsid w:val="00312595"/>
    <w:rsid w:val="00313114"/>
    <w:rsid w:val="0031478C"/>
    <w:rsid w:val="003210DB"/>
    <w:rsid w:val="003211B6"/>
    <w:rsid w:val="00321225"/>
    <w:rsid w:val="00323E7E"/>
    <w:rsid w:val="00325301"/>
    <w:rsid w:val="00325799"/>
    <w:rsid w:val="00327169"/>
    <w:rsid w:val="00330421"/>
    <w:rsid w:val="00330FCB"/>
    <w:rsid w:val="003315F8"/>
    <w:rsid w:val="00335887"/>
    <w:rsid w:val="0033683C"/>
    <w:rsid w:val="00336B1C"/>
    <w:rsid w:val="00336F2C"/>
    <w:rsid w:val="00345910"/>
    <w:rsid w:val="00347356"/>
    <w:rsid w:val="00352936"/>
    <w:rsid w:val="00352A0E"/>
    <w:rsid w:val="00353F4B"/>
    <w:rsid w:val="0035760E"/>
    <w:rsid w:val="0036000E"/>
    <w:rsid w:val="0036357A"/>
    <w:rsid w:val="00365BDE"/>
    <w:rsid w:val="00370B31"/>
    <w:rsid w:val="003742D3"/>
    <w:rsid w:val="003744E0"/>
    <w:rsid w:val="003745C7"/>
    <w:rsid w:val="00375FB6"/>
    <w:rsid w:val="00376242"/>
    <w:rsid w:val="003766E9"/>
    <w:rsid w:val="00377AFB"/>
    <w:rsid w:val="00380CC6"/>
    <w:rsid w:val="00382D74"/>
    <w:rsid w:val="0038371E"/>
    <w:rsid w:val="00384E13"/>
    <w:rsid w:val="00385819"/>
    <w:rsid w:val="00386253"/>
    <w:rsid w:val="00387E47"/>
    <w:rsid w:val="003900AE"/>
    <w:rsid w:val="0039026B"/>
    <w:rsid w:val="00390398"/>
    <w:rsid w:val="00392CE6"/>
    <w:rsid w:val="00393D86"/>
    <w:rsid w:val="00394E22"/>
    <w:rsid w:val="003A002D"/>
    <w:rsid w:val="003A1E4F"/>
    <w:rsid w:val="003A1EE4"/>
    <w:rsid w:val="003A3359"/>
    <w:rsid w:val="003A47B3"/>
    <w:rsid w:val="003A5587"/>
    <w:rsid w:val="003A7197"/>
    <w:rsid w:val="003A733D"/>
    <w:rsid w:val="003B308B"/>
    <w:rsid w:val="003B4F3B"/>
    <w:rsid w:val="003B57C2"/>
    <w:rsid w:val="003B7727"/>
    <w:rsid w:val="003C599B"/>
    <w:rsid w:val="003C7AF3"/>
    <w:rsid w:val="003C7C28"/>
    <w:rsid w:val="003D4F3A"/>
    <w:rsid w:val="003D525A"/>
    <w:rsid w:val="003D60A9"/>
    <w:rsid w:val="003D6CA2"/>
    <w:rsid w:val="003E15B7"/>
    <w:rsid w:val="003E34E5"/>
    <w:rsid w:val="003E57BD"/>
    <w:rsid w:val="003F224D"/>
    <w:rsid w:val="003F2E4C"/>
    <w:rsid w:val="003F350E"/>
    <w:rsid w:val="003F37B5"/>
    <w:rsid w:val="003F44EB"/>
    <w:rsid w:val="003F6189"/>
    <w:rsid w:val="003F6592"/>
    <w:rsid w:val="003F68CD"/>
    <w:rsid w:val="00401B6A"/>
    <w:rsid w:val="00401E81"/>
    <w:rsid w:val="004042C1"/>
    <w:rsid w:val="004049CD"/>
    <w:rsid w:val="004057CF"/>
    <w:rsid w:val="00410F29"/>
    <w:rsid w:val="00411554"/>
    <w:rsid w:val="00412328"/>
    <w:rsid w:val="00413BC7"/>
    <w:rsid w:val="00416E6A"/>
    <w:rsid w:val="00423770"/>
    <w:rsid w:val="00423F57"/>
    <w:rsid w:val="00424AAB"/>
    <w:rsid w:val="00424FD0"/>
    <w:rsid w:val="004257A8"/>
    <w:rsid w:val="00425CA8"/>
    <w:rsid w:val="0043643E"/>
    <w:rsid w:val="00436549"/>
    <w:rsid w:val="00442247"/>
    <w:rsid w:val="004445E2"/>
    <w:rsid w:val="00447C39"/>
    <w:rsid w:val="00452E46"/>
    <w:rsid w:val="00453FBF"/>
    <w:rsid w:val="004542CE"/>
    <w:rsid w:val="00454644"/>
    <w:rsid w:val="00454F16"/>
    <w:rsid w:val="0045743D"/>
    <w:rsid w:val="00461337"/>
    <w:rsid w:val="004616F4"/>
    <w:rsid w:val="00461E39"/>
    <w:rsid w:val="004631CF"/>
    <w:rsid w:val="00466359"/>
    <w:rsid w:val="00466738"/>
    <w:rsid w:val="004713D2"/>
    <w:rsid w:val="00474BBB"/>
    <w:rsid w:val="00475427"/>
    <w:rsid w:val="00477B51"/>
    <w:rsid w:val="00483195"/>
    <w:rsid w:val="00490568"/>
    <w:rsid w:val="00493834"/>
    <w:rsid w:val="00497DA4"/>
    <w:rsid w:val="004A2375"/>
    <w:rsid w:val="004A6BC3"/>
    <w:rsid w:val="004A722D"/>
    <w:rsid w:val="004A7CA8"/>
    <w:rsid w:val="004A7D4C"/>
    <w:rsid w:val="004A7D9B"/>
    <w:rsid w:val="004B080F"/>
    <w:rsid w:val="004B0D28"/>
    <w:rsid w:val="004B166A"/>
    <w:rsid w:val="004B3066"/>
    <w:rsid w:val="004B372A"/>
    <w:rsid w:val="004B39FB"/>
    <w:rsid w:val="004B4F25"/>
    <w:rsid w:val="004C330D"/>
    <w:rsid w:val="004C58AE"/>
    <w:rsid w:val="004C5D9F"/>
    <w:rsid w:val="004D2BEE"/>
    <w:rsid w:val="004D3C62"/>
    <w:rsid w:val="004D3FF2"/>
    <w:rsid w:val="004D6343"/>
    <w:rsid w:val="004D7AF8"/>
    <w:rsid w:val="004E10C9"/>
    <w:rsid w:val="004E4313"/>
    <w:rsid w:val="004E53CB"/>
    <w:rsid w:val="004E5A29"/>
    <w:rsid w:val="004F14C7"/>
    <w:rsid w:val="004F36DA"/>
    <w:rsid w:val="004F681D"/>
    <w:rsid w:val="0050061E"/>
    <w:rsid w:val="00501421"/>
    <w:rsid w:val="00502238"/>
    <w:rsid w:val="00505D0C"/>
    <w:rsid w:val="00507AD1"/>
    <w:rsid w:val="005111D2"/>
    <w:rsid w:val="00511D4A"/>
    <w:rsid w:val="0051206B"/>
    <w:rsid w:val="00517A50"/>
    <w:rsid w:val="00520AD7"/>
    <w:rsid w:val="0052461A"/>
    <w:rsid w:val="00524900"/>
    <w:rsid w:val="00524C6A"/>
    <w:rsid w:val="00526262"/>
    <w:rsid w:val="0052646E"/>
    <w:rsid w:val="005275F2"/>
    <w:rsid w:val="00535804"/>
    <w:rsid w:val="00536182"/>
    <w:rsid w:val="00544F65"/>
    <w:rsid w:val="005468AE"/>
    <w:rsid w:val="005472BB"/>
    <w:rsid w:val="005473A1"/>
    <w:rsid w:val="00550C7C"/>
    <w:rsid w:val="00551468"/>
    <w:rsid w:val="00551D1B"/>
    <w:rsid w:val="00552026"/>
    <w:rsid w:val="00553D8F"/>
    <w:rsid w:val="005602E4"/>
    <w:rsid w:val="00560D59"/>
    <w:rsid w:val="00562817"/>
    <w:rsid w:val="0056427C"/>
    <w:rsid w:val="00567D42"/>
    <w:rsid w:val="00574F11"/>
    <w:rsid w:val="005850B0"/>
    <w:rsid w:val="00586617"/>
    <w:rsid w:val="00591D4C"/>
    <w:rsid w:val="0059352D"/>
    <w:rsid w:val="00594529"/>
    <w:rsid w:val="00594B51"/>
    <w:rsid w:val="00594FDA"/>
    <w:rsid w:val="00594FE7"/>
    <w:rsid w:val="005A0F07"/>
    <w:rsid w:val="005A14DE"/>
    <w:rsid w:val="005A413E"/>
    <w:rsid w:val="005A44F6"/>
    <w:rsid w:val="005A6CC0"/>
    <w:rsid w:val="005B1093"/>
    <w:rsid w:val="005B508B"/>
    <w:rsid w:val="005B69EF"/>
    <w:rsid w:val="005B6BF8"/>
    <w:rsid w:val="005C3776"/>
    <w:rsid w:val="005C3C70"/>
    <w:rsid w:val="005C438C"/>
    <w:rsid w:val="005C4408"/>
    <w:rsid w:val="005C4942"/>
    <w:rsid w:val="005D128A"/>
    <w:rsid w:val="005D30EB"/>
    <w:rsid w:val="005D6B29"/>
    <w:rsid w:val="005E1281"/>
    <w:rsid w:val="005E2BCC"/>
    <w:rsid w:val="005E6285"/>
    <w:rsid w:val="005E766F"/>
    <w:rsid w:val="005F1C92"/>
    <w:rsid w:val="005F4308"/>
    <w:rsid w:val="005F6880"/>
    <w:rsid w:val="006009DB"/>
    <w:rsid w:val="006038F0"/>
    <w:rsid w:val="00607029"/>
    <w:rsid w:val="00607AE2"/>
    <w:rsid w:val="00611257"/>
    <w:rsid w:val="0061505A"/>
    <w:rsid w:val="00615619"/>
    <w:rsid w:val="00617FF9"/>
    <w:rsid w:val="006247D2"/>
    <w:rsid w:val="006251D1"/>
    <w:rsid w:val="00627E58"/>
    <w:rsid w:val="00630224"/>
    <w:rsid w:val="00630C50"/>
    <w:rsid w:val="00631640"/>
    <w:rsid w:val="00632AA9"/>
    <w:rsid w:val="00633561"/>
    <w:rsid w:val="00633D62"/>
    <w:rsid w:val="00635A05"/>
    <w:rsid w:val="00636B00"/>
    <w:rsid w:val="00637050"/>
    <w:rsid w:val="0063774D"/>
    <w:rsid w:val="006409EA"/>
    <w:rsid w:val="00643922"/>
    <w:rsid w:val="00646A50"/>
    <w:rsid w:val="00650413"/>
    <w:rsid w:val="006520ED"/>
    <w:rsid w:val="006560A9"/>
    <w:rsid w:val="0065746C"/>
    <w:rsid w:val="006601A7"/>
    <w:rsid w:val="0066363D"/>
    <w:rsid w:val="00664B04"/>
    <w:rsid w:val="00667C2A"/>
    <w:rsid w:val="00676273"/>
    <w:rsid w:val="00681012"/>
    <w:rsid w:val="006812BC"/>
    <w:rsid w:val="00682B1D"/>
    <w:rsid w:val="00683049"/>
    <w:rsid w:val="00684F9E"/>
    <w:rsid w:val="0068564C"/>
    <w:rsid w:val="006874D3"/>
    <w:rsid w:val="00687B72"/>
    <w:rsid w:val="006911EF"/>
    <w:rsid w:val="00697B44"/>
    <w:rsid w:val="00697FDE"/>
    <w:rsid w:val="006A0AC6"/>
    <w:rsid w:val="006A0E9E"/>
    <w:rsid w:val="006A1671"/>
    <w:rsid w:val="006A41EB"/>
    <w:rsid w:val="006A4545"/>
    <w:rsid w:val="006A7C7E"/>
    <w:rsid w:val="006B21D7"/>
    <w:rsid w:val="006B3FF5"/>
    <w:rsid w:val="006B6002"/>
    <w:rsid w:val="006B77AB"/>
    <w:rsid w:val="006B7973"/>
    <w:rsid w:val="006B7D77"/>
    <w:rsid w:val="006C0506"/>
    <w:rsid w:val="006C05A4"/>
    <w:rsid w:val="006C2D20"/>
    <w:rsid w:val="006C6F24"/>
    <w:rsid w:val="006D5D23"/>
    <w:rsid w:val="006E37C3"/>
    <w:rsid w:val="006E5610"/>
    <w:rsid w:val="006E5A34"/>
    <w:rsid w:val="006E5D54"/>
    <w:rsid w:val="006F32ED"/>
    <w:rsid w:val="006F3651"/>
    <w:rsid w:val="00702151"/>
    <w:rsid w:val="00702952"/>
    <w:rsid w:val="00704F67"/>
    <w:rsid w:val="0070768E"/>
    <w:rsid w:val="007106AF"/>
    <w:rsid w:val="00710A5E"/>
    <w:rsid w:val="00710B1B"/>
    <w:rsid w:val="00713165"/>
    <w:rsid w:val="00720CE4"/>
    <w:rsid w:val="007211F0"/>
    <w:rsid w:val="007226CB"/>
    <w:rsid w:val="007228C4"/>
    <w:rsid w:val="00724C2F"/>
    <w:rsid w:val="00724ED0"/>
    <w:rsid w:val="00734208"/>
    <w:rsid w:val="00735AD8"/>
    <w:rsid w:val="00736AA8"/>
    <w:rsid w:val="007422A3"/>
    <w:rsid w:val="00744898"/>
    <w:rsid w:val="007477A3"/>
    <w:rsid w:val="00750B8C"/>
    <w:rsid w:val="00756427"/>
    <w:rsid w:val="007605F0"/>
    <w:rsid w:val="00762396"/>
    <w:rsid w:val="00764B65"/>
    <w:rsid w:val="00764C05"/>
    <w:rsid w:val="007701F4"/>
    <w:rsid w:val="007701F5"/>
    <w:rsid w:val="007720B1"/>
    <w:rsid w:val="00772513"/>
    <w:rsid w:val="007741FB"/>
    <w:rsid w:val="00775A6A"/>
    <w:rsid w:val="007771EC"/>
    <w:rsid w:val="007816F2"/>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638"/>
    <w:rsid w:val="007A2974"/>
    <w:rsid w:val="007A2F4F"/>
    <w:rsid w:val="007A7126"/>
    <w:rsid w:val="007B30B5"/>
    <w:rsid w:val="007B3FB6"/>
    <w:rsid w:val="007C0135"/>
    <w:rsid w:val="007C15B7"/>
    <w:rsid w:val="007C1FE1"/>
    <w:rsid w:val="007C3CAB"/>
    <w:rsid w:val="007C5465"/>
    <w:rsid w:val="007C6C4D"/>
    <w:rsid w:val="007C7D6C"/>
    <w:rsid w:val="007C7E3C"/>
    <w:rsid w:val="007D12C6"/>
    <w:rsid w:val="007D5164"/>
    <w:rsid w:val="007D758A"/>
    <w:rsid w:val="007E0926"/>
    <w:rsid w:val="007E150E"/>
    <w:rsid w:val="007E573A"/>
    <w:rsid w:val="007E60B5"/>
    <w:rsid w:val="007E6A89"/>
    <w:rsid w:val="007E7F3D"/>
    <w:rsid w:val="007F1173"/>
    <w:rsid w:val="007F1BA8"/>
    <w:rsid w:val="007F7AD2"/>
    <w:rsid w:val="008024C5"/>
    <w:rsid w:val="00804241"/>
    <w:rsid w:val="00804E46"/>
    <w:rsid w:val="00811DC8"/>
    <w:rsid w:val="008145B0"/>
    <w:rsid w:val="00820C2C"/>
    <w:rsid w:val="00821AB7"/>
    <w:rsid w:val="0082226E"/>
    <w:rsid w:val="00825A1E"/>
    <w:rsid w:val="008320F1"/>
    <w:rsid w:val="00835EB9"/>
    <w:rsid w:val="00840DE4"/>
    <w:rsid w:val="00841042"/>
    <w:rsid w:val="00842CFB"/>
    <w:rsid w:val="00845111"/>
    <w:rsid w:val="00846FF2"/>
    <w:rsid w:val="00852C71"/>
    <w:rsid w:val="008533DA"/>
    <w:rsid w:val="0085438B"/>
    <w:rsid w:val="00855814"/>
    <w:rsid w:val="00857CAE"/>
    <w:rsid w:val="0086088E"/>
    <w:rsid w:val="008617A2"/>
    <w:rsid w:val="00861963"/>
    <w:rsid w:val="008628F2"/>
    <w:rsid w:val="00863E62"/>
    <w:rsid w:val="00865E08"/>
    <w:rsid w:val="0086670A"/>
    <w:rsid w:val="00866BAC"/>
    <w:rsid w:val="00867355"/>
    <w:rsid w:val="00867534"/>
    <w:rsid w:val="00870A42"/>
    <w:rsid w:val="008756B5"/>
    <w:rsid w:val="00876927"/>
    <w:rsid w:val="008840C7"/>
    <w:rsid w:val="008850A6"/>
    <w:rsid w:val="00887405"/>
    <w:rsid w:val="00887A5E"/>
    <w:rsid w:val="00887F59"/>
    <w:rsid w:val="008969A9"/>
    <w:rsid w:val="00896FCF"/>
    <w:rsid w:val="00897066"/>
    <w:rsid w:val="00897078"/>
    <w:rsid w:val="008978DF"/>
    <w:rsid w:val="008A1219"/>
    <w:rsid w:val="008A12AF"/>
    <w:rsid w:val="008A159B"/>
    <w:rsid w:val="008B2899"/>
    <w:rsid w:val="008B49F8"/>
    <w:rsid w:val="008B53A7"/>
    <w:rsid w:val="008B5B10"/>
    <w:rsid w:val="008B63D7"/>
    <w:rsid w:val="008B7345"/>
    <w:rsid w:val="008C13AC"/>
    <w:rsid w:val="008C40F5"/>
    <w:rsid w:val="008C4D59"/>
    <w:rsid w:val="008D340A"/>
    <w:rsid w:val="008E16F6"/>
    <w:rsid w:val="008E29D2"/>
    <w:rsid w:val="008E4642"/>
    <w:rsid w:val="008E6D33"/>
    <w:rsid w:val="008F187A"/>
    <w:rsid w:val="008F45CE"/>
    <w:rsid w:val="0090290C"/>
    <w:rsid w:val="00903EB8"/>
    <w:rsid w:val="009073CA"/>
    <w:rsid w:val="00911BC0"/>
    <w:rsid w:val="00911C34"/>
    <w:rsid w:val="00913AF4"/>
    <w:rsid w:val="00915A87"/>
    <w:rsid w:val="0091718B"/>
    <w:rsid w:val="009179A6"/>
    <w:rsid w:val="00921EE4"/>
    <w:rsid w:val="00933FF3"/>
    <w:rsid w:val="00934791"/>
    <w:rsid w:val="00934A2D"/>
    <w:rsid w:val="00935F43"/>
    <w:rsid w:val="009434D2"/>
    <w:rsid w:val="0094417A"/>
    <w:rsid w:val="00944E35"/>
    <w:rsid w:val="00951044"/>
    <w:rsid w:val="009517EE"/>
    <w:rsid w:val="00952362"/>
    <w:rsid w:val="00961BA8"/>
    <w:rsid w:val="00962867"/>
    <w:rsid w:val="00965896"/>
    <w:rsid w:val="0096643B"/>
    <w:rsid w:val="009666E8"/>
    <w:rsid w:val="009668E3"/>
    <w:rsid w:val="009669DF"/>
    <w:rsid w:val="0096733C"/>
    <w:rsid w:val="009675CC"/>
    <w:rsid w:val="00982402"/>
    <w:rsid w:val="00982CFB"/>
    <w:rsid w:val="00983782"/>
    <w:rsid w:val="009852BE"/>
    <w:rsid w:val="00985413"/>
    <w:rsid w:val="00985E0F"/>
    <w:rsid w:val="0099105D"/>
    <w:rsid w:val="00991EA8"/>
    <w:rsid w:val="0099441D"/>
    <w:rsid w:val="00996CBD"/>
    <w:rsid w:val="009A0E65"/>
    <w:rsid w:val="009A3506"/>
    <w:rsid w:val="009A7691"/>
    <w:rsid w:val="009B1BEA"/>
    <w:rsid w:val="009B4116"/>
    <w:rsid w:val="009B44E2"/>
    <w:rsid w:val="009B4828"/>
    <w:rsid w:val="009B5721"/>
    <w:rsid w:val="009C2EB0"/>
    <w:rsid w:val="009C743F"/>
    <w:rsid w:val="009D4E23"/>
    <w:rsid w:val="009D78AA"/>
    <w:rsid w:val="009D7F89"/>
    <w:rsid w:val="009E1944"/>
    <w:rsid w:val="009E25F6"/>
    <w:rsid w:val="009E2883"/>
    <w:rsid w:val="009E4308"/>
    <w:rsid w:val="009E43ED"/>
    <w:rsid w:val="009E53AD"/>
    <w:rsid w:val="009E5667"/>
    <w:rsid w:val="009E5AF8"/>
    <w:rsid w:val="009E79B8"/>
    <w:rsid w:val="009F0794"/>
    <w:rsid w:val="009F34E3"/>
    <w:rsid w:val="009F560F"/>
    <w:rsid w:val="009F79F9"/>
    <w:rsid w:val="00A00817"/>
    <w:rsid w:val="00A01C4F"/>
    <w:rsid w:val="00A02722"/>
    <w:rsid w:val="00A02C09"/>
    <w:rsid w:val="00A04174"/>
    <w:rsid w:val="00A079FB"/>
    <w:rsid w:val="00A10D77"/>
    <w:rsid w:val="00A11397"/>
    <w:rsid w:val="00A125C7"/>
    <w:rsid w:val="00A12605"/>
    <w:rsid w:val="00A166C9"/>
    <w:rsid w:val="00A173CC"/>
    <w:rsid w:val="00A2015B"/>
    <w:rsid w:val="00A23224"/>
    <w:rsid w:val="00A242A4"/>
    <w:rsid w:val="00A26D89"/>
    <w:rsid w:val="00A2753E"/>
    <w:rsid w:val="00A275CE"/>
    <w:rsid w:val="00A27E96"/>
    <w:rsid w:val="00A325DF"/>
    <w:rsid w:val="00A32FE8"/>
    <w:rsid w:val="00A34589"/>
    <w:rsid w:val="00A3459A"/>
    <w:rsid w:val="00A35CDC"/>
    <w:rsid w:val="00A40276"/>
    <w:rsid w:val="00A411E4"/>
    <w:rsid w:val="00A42829"/>
    <w:rsid w:val="00A46BDE"/>
    <w:rsid w:val="00A50361"/>
    <w:rsid w:val="00A50A77"/>
    <w:rsid w:val="00A53E76"/>
    <w:rsid w:val="00A55F20"/>
    <w:rsid w:val="00A65C91"/>
    <w:rsid w:val="00A662F9"/>
    <w:rsid w:val="00A66321"/>
    <w:rsid w:val="00A66325"/>
    <w:rsid w:val="00A701B1"/>
    <w:rsid w:val="00A70A14"/>
    <w:rsid w:val="00A7254B"/>
    <w:rsid w:val="00A742C6"/>
    <w:rsid w:val="00A76C12"/>
    <w:rsid w:val="00A80594"/>
    <w:rsid w:val="00A8145C"/>
    <w:rsid w:val="00A84ADC"/>
    <w:rsid w:val="00A85A82"/>
    <w:rsid w:val="00A861DD"/>
    <w:rsid w:val="00A90348"/>
    <w:rsid w:val="00A90592"/>
    <w:rsid w:val="00A92E03"/>
    <w:rsid w:val="00A96622"/>
    <w:rsid w:val="00A96BC9"/>
    <w:rsid w:val="00AA0D6E"/>
    <w:rsid w:val="00AA20B5"/>
    <w:rsid w:val="00AA2545"/>
    <w:rsid w:val="00AA4C29"/>
    <w:rsid w:val="00AA4C2F"/>
    <w:rsid w:val="00AA7E08"/>
    <w:rsid w:val="00AB0F6E"/>
    <w:rsid w:val="00AB2680"/>
    <w:rsid w:val="00AB4647"/>
    <w:rsid w:val="00AB4E80"/>
    <w:rsid w:val="00AB6B90"/>
    <w:rsid w:val="00AB77BB"/>
    <w:rsid w:val="00AC0255"/>
    <w:rsid w:val="00AC22DE"/>
    <w:rsid w:val="00AC242C"/>
    <w:rsid w:val="00AD2307"/>
    <w:rsid w:val="00AD5EE1"/>
    <w:rsid w:val="00AE04CF"/>
    <w:rsid w:val="00AE3DC1"/>
    <w:rsid w:val="00AE7517"/>
    <w:rsid w:val="00AF3668"/>
    <w:rsid w:val="00B00643"/>
    <w:rsid w:val="00B03033"/>
    <w:rsid w:val="00B0576D"/>
    <w:rsid w:val="00B060E0"/>
    <w:rsid w:val="00B06C0D"/>
    <w:rsid w:val="00B14623"/>
    <w:rsid w:val="00B14725"/>
    <w:rsid w:val="00B14AED"/>
    <w:rsid w:val="00B15CF0"/>
    <w:rsid w:val="00B2771E"/>
    <w:rsid w:val="00B301B7"/>
    <w:rsid w:val="00B303CE"/>
    <w:rsid w:val="00B304F7"/>
    <w:rsid w:val="00B3345C"/>
    <w:rsid w:val="00B34581"/>
    <w:rsid w:val="00B361FB"/>
    <w:rsid w:val="00B42584"/>
    <w:rsid w:val="00B43F40"/>
    <w:rsid w:val="00B44FE0"/>
    <w:rsid w:val="00B50EC4"/>
    <w:rsid w:val="00B52ABF"/>
    <w:rsid w:val="00B53521"/>
    <w:rsid w:val="00B54C4F"/>
    <w:rsid w:val="00B556FC"/>
    <w:rsid w:val="00B55B32"/>
    <w:rsid w:val="00B57E17"/>
    <w:rsid w:val="00B601E9"/>
    <w:rsid w:val="00B64425"/>
    <w:rsid w:val="00B64A43"/>
    <w:rsid w:val="00B719FB"/>
    <w:rsid w:val="00B71C20"/>
    <w:rsid w:val="00B72232"/>
    <w:rsid w:val="00B74B4B"/>
    <w:rsid w:val="00B84ACC"/>
    <w:rsid w:val="00B84C49"/>
    <w:rsid w:val="00B84D44"/>
    <w:rsid w:val="00B85666"/>
    <w:rsid w:val="00B90A6E"/>
    <w:rsid w:val="00B928F2"/>
    <w:rsid w:val="00B92EB7"/>
    <w:rsid w:val="00BA4D72"/>
    <w:rsid w:val="00BA51F8"/>
    <w:rsid w:val="00BB13E4"/>
    <w:rsid w:val="00BB151D"/>
    <w:rsid w:val="00BB22B0"/>
    <w:rsid w:val="00BB23F6"/>
    <w:rsid w:val="00BB49C4"/>
    <w:rsid w:val="00BB4A79"/>
    <w:rsid w:val="00BB5D02"/>
    <w:rsid w:val="00BC2088"/>
    <w:rsid w:val="00BC2835"/>
    <w:rsid w:val="00BC29A3"/>
    <w:rsid w:val="00BC3115"/>
    <w:rsid w:val="00BC41C9"/>
    <w:rsid w:val="00BC7E46"/>
    <w:rsid w:val="00BD05B4"/>
    <w:rsid w:val="00BD2783"/>
    <w:rsid w:val="00BD35F8"/>
    <w:rsid w:val="00BD5F33"/>
    <w:rsid w:val="00BD64C9"/>
    <w:rsid w:val="00BD669F"/>
    <w:rsid w:val="00BE0D55"/>
    <w:rsid w:val="00BE0D9C"/>
    <w:rsid w:val="00BE2162"/>
    <w:rsid w:val="00BE55DC"/>
    <w:rsid w:val="00BE5FB2"/>
    <w:rsid w:val="00BF2695"/>
    <w:rsid w:val="00BF2B96"/>
    <w:rsid w:val="00BF3430"/>
    <w:rsid w:val="00BF3E26"/>
    <w:rsid w:val="00BF500F"/>
    <w:rsid w:val="00BF65C2"/>
    <w:rsid w:val="00BF6904"/>
    <w:rsid w:val="00BF7238"/>
    <w:rsid w:val="00BF76C2"/>
    <w:rsid w:val="00C01AD8"/>
    <w:rsid w:val="00C0269F"/>
    <w:rsid w:val="00C037BE"/>
    <w:rsid w:val="00C0493D"/>
    <w:rsid w:val="00C06888"/>
    <w:rsid w:val="00C06E6A"/>
    <w:rsid w:val="00C072D7"/>
    <w:rsid w:val="00C11155"/>
    <w:rsid w:val="00C117A4"/>
    <w:rsid w:val="00C11D5F"/>
    <w:rsid w:val="00C13F68"/>
    <w:rsid w:val="00C140F4"/>
    <w:rsid w:val="00C1461D"/>
    <w:rsid w:val="00C1507F"/>
    <w:rsid w:val="00C160D6"/>
    <w:rsid w:val="00C165E5"/>
    <w:rsid w:val="00C16BF9"/>
    <w:rsid w:val="00C17AD5"/>
    <w:rsid w:val="00C20530"/>
    <w:rsid w:val="00C2066A"/>
    <w:rsid w:val="00C23649"/>
    <w:rsid w:val="00C30B76"/>
    <w:rsid w:val="00C3111D"/>
    <w:rsid w:val="00C31583"/>
    <w:rsid w:val="00C3237C"/>
    <w:rsid w:val="00C32489"/>
    <w:rsid w:val="00C35D74"/>
    <w:rsid w:val="00C36922"/>
    <w:rsid w:val="00C41D99"/>
    <w:rsid w:val="00C461A3"/>
    <w:rsid w:val="00C50795"/>
    <w:rsid w:val="00C50C57"/>
    <w:rsid w:val="00C52BA8"/>
    <w:rsid w:val="00C612B7"/>
    <w:rsid w:val="00C63086"/>
    <w:rsid w:val="00C645EE"/>
    <w:rsid w:val="00C65007"/>
    <w:rsid w:val="00C6573E"/>
    <w:rsid w:val="00C65974"/>
    <w:rsid w:val="00C65F3D"/>
    <w:rsid w:val="00C66355"/>
    <w:rsid w:val="00C703FB"/>
    <w:rsid w:val="00C709CE"/>
    <w:rsid w:val="00C7118D"/>
    <w:rsid w:val="00C7238C"/>
    <w:rsid w:val="00C73D30"/>
    <w:rsid w:val="00C7451F"/>
    <w:rsid w:val="00C74F4B"/>
    <w:rsid w:val="00C777A6"/>
    <w:rsid w:val="00C818E1"/>
    <w:rsid w:val="00C840DB"/>
    <w:rsid w:val="00C84630"/>
    <w:rsid w:val="00C84764"/>
    <w:rsid w:val="00C90D24"/>
    <w:rsid w:val="00C911F7"/>
    <w:rsid w:val="00C91793"/>
    <w:rsid w:val="00C91F69"/>
    <w:rsid w:val="00C93E00"/>
    <w:rsid w:val="00C94263"/>
    <w:rsid w:val="00C944CE"/>
    <w:rsid w:val="00C94A4F"/>
    <w:rsid w:val="00C97540"/>
    <w:rsid w:val="00CA1A06"/>
    <w:rsid w:val="00CA2F6C"/>
    <w:rsid w:val="00CA6906"/>
    <w:rsid w:val="00CA707E"/>
    <w:rsid w:val="00CB3C9C"/>
    <w:rsid w:val="00CB5451"/>
    <w:rsid w:val="00CB59CD"/>
    <w:rsid w:val="00CB6D2A"/>
    <w:rsid w:val="00CB743D"/>
    <w:rsid w:val="00CB7D19"/>
    <w:rsid w:val="00CB7F46"/>
    <w:rsid w:val="00CC3BE4"/>
    <w:rsid w:val="00CC484C"/>
    <w:rsid w:val="00CC49ED"/>
    <w:rsid w:val="00CC4FAC"/>
    <w:rsid w:val="00CC60E8"/>
    <w:rsid w:val="00CD2302"/>
    <w:rsid w:val="00CD23A7"/>
    <w:rsid w:val="00CD57C9"/>
    <w:rsid w:val="00CD5CBB"/>
    <w:rsid w:val="00CD6F75"/>
    <w:rsid w:val="00CD7D6F"/>
    <w:rsid w:val="00CE1259"/>
    <w:rsid w:val="00CE4003"/>
    <w:rsid w:val="00CE60CF"/>
    <w:rsid w:val="00CE6661"/>
    <w:rsid w:val="00CE75C2"/>
    <w:rsid w:val="00CF13D7"/>
    <w:rsid w:val="00CF3CE4"/>
    <w:rsid w:val="00CF4DDE"/>
    <w:rsid w:val="00D014BF"/>
    <w:rsid w:val="00D026B8"/>
    <w:rsid w:val="00D03434"/>
    <w:rsid w:val="00D04000"/>
    <w:rsid w:val="00D04C5D"/>
    <w:rsid w:val="00D13E0F"/>
    <w:rsid w:val="00D140AE"/>
    <w:rsid w:val="00D153F6"/>
    <w:rsid w:val="00D156F5"/>
    <w:rsid w:val="00D17BAE"/>
    <w:rsid w:val="00D24AF6"/>
    <w:rsid w:val="00D2502A"/>
    <w:rsid w:val="00D255B1"/>
    <w:rsid w:val="00D261C2"/>
    <w:rsid w:val="00D31450"/>
    <w:rsid w:val="00D330AA"/>
    <w:rsid w:val="00D3363A"/>
    <w:rsid w:val="00D35BAC"/>
    <w:rsid w:val="00D40AD9"/>
    <w:rsid w:val="00D40BA6"/>
    <w:rsid w:val="00D42099"/>
    <w:rsid w:val="00D430FA"/>
    <w:rsid w:val="00D44E3C"/>
    <w:rsid w:val="00D45040"/>
    <w:rsid w:val="00D508A2"/>
    <w:rsid w:val="00D52737"/>
    <w:rsid w:val="00D56C3A"/>
    <w:rsid w:val="00D57137"/>
    <w:rsid w:val="00D75431"/>
    <w:rsid w:val="00D75566"/>
    <w:rsid w:val="00D76809"/>
    <w:rsid w:val="00D86BCE"/>
    <w:rsid w:val="00D92304"/>
    <w:rsid w:val="00D927FC"/>
    <w:rsid w:val="00D932D7"/>
    <w:rsid w:val="00D93A76"/>
    <w:rsid w:val="00D940A7"/>
    <w:rsid w:val="00D94B10"/>
    <w:rsid w:val="00D96D14"/>
    <w:rsid w:val="00DA79CF"/>
    <w:rsid w:val="00DB53A4"/>
    <w:rsid w:val="00DB57A0"/>
    <w:rsid w:val="00DB7099"/>
    <w:rsid w:val="00DC30A1"/>
    <w:rsid w:val="00DC5BAD"/>
    <w:rsid w:val="00DC5CB0"/>
    <w:rsid w:val="00DC5D50"/>
    <w:rsid w:val="00DD3A5C"/>
    <w:rsid w:val="00DD3F49"/>
    <w:rsid w:val="00DD5162"/>
    <w:rsid w:val="00DD6A4E"/>
    <w:rsid w:val="00DE35E1"/>
    <w:rsid w:val="00DE3C83"/>
    <w:rsid w:val="00DF3A4D"/>
    <w:rsid w:val="00DF7731"/>
    <w:rsid w:val="00E00F57"/>
    <w:rsid w:val="00E02553"/>
    <w:rsid w:val="00E03879"/>
    <w:rsid w:val="00E04761"/>
    <w:rsid w:val="00E0586F"/>
    <w:rsid w:val="00E137A2"/>
    <w:rsid w:val="00E15419"/>
    <w:rsid w:val="00E175F9"/>
    <w:rsid w:val="00E17D8C"/>
    <w:rsid w:val="00E2006E"/>
    <w:rsid w:val="00E22788"/>
    <w:rsid w:val="00E23D9D"/>
    <w:rsid w:val="00E24A48"/>
    <w:rsid w:val="00E25511"/>
    <w:rsid w:val="00E260FC"/>
    <w:rsid w:val="00E414EE"/>
    <w:rsid w:val="00E41655"/>
    <w:rsid w:val="00E42977"/>
    <w:rsid w:val="00E4373B"/>
    <w:rsid w:val="00E44444"/>
    <w:rsid w:val="00E449ED"/>
    <w:rsid w:val="00E4716A"/>
    <w:rsid w:val="00E479E4"/>
    <w:rsid w:val="00E47A73"/>
    <w:rsid w:val="00E50D3B"/>
    <w:rsid w:val="00E50DA1"/>
    <w:rsid w:val="00E51297"/>
    <w:rsid w:val="00E52802"/>
    <w:rsid w:val="00E5409B"/>
    <w:rsid w:val="00E545DC"/>
    <w:rsid w:val="00E56FD8"/>
    <w:rsid w:val="00E6471D"/>
    <w:rsid w:val="00E65888"/>
    <w:rsid w:val="00E66CC8"/>
    <w:rsid w:val="00E7231E"/>
    <w:rsid w:val="00E729BB"/>
    <w:rsid w:val="00E73247"/>
    <w:rsid w:val="00E74685"/>
    <w:rsid w:val="00E75CA3"/>
    <w:rsid w:val="00E7635E"/>
    <w:rsid w:val="00E80307"/>
    <w:rsid w:val="00E83D5F"/>
    <w:rsid w:val="00E85FAE"/>
    <w:rsid w:val="00E86C6E"/>
    <w:rsid w:val="00E91431"/>
    <w:rsid w:val="00E917CB"/>
    <w:rsid w:val="00E930F0"/>
    <w:rsid w:val="00E97B0F"/>
    <w:rsid w:val="00EA06E2"/>
    <w:rsid w:val="00EA0D46"/>
    <w:rsid w:val="00EA1C3B"/>
    <w:rsid w:val="00EA27AE"/>
    <w:rsid w:val="00EA50A9"/>
    <w:rsid w:val="00EA5B73"/>
    <w:rsid w:val="00EB10DA"/>
    <w:rsid w:val="00EB1E73"/>
    <w:rsid w:val="00EB4EFE"/>
    <w:rsid w:val="00EB516C"/>
    <w:rsid w:val="00EC019B"/>
    <w:rsid w:val="00EC5A3E"/>
    <w:rsid w:val="00EC70B9"/>
    <w:rsid w:val="00EC7ED1"/>
    <w:rsid w:val="00ED3279"/>
    <w:rsid w:val="00ED44A5"/>
    <w:rsid w:val="00ED5B03"/>
    <w:rsid w:val="00EE2475"/>
    <w:rsid w:val="00EE349C"/>
    <w:rsid w:val="00EE5321"/>
    <w:rsid w:val="00EF0816"/>
    <w:rsid w:val="00F01390"/>
    <w:rsid w:val="00F02DC9"/>
    <w:rsid w:val="00F06A92"/>
    <w:rsid w:val="00F07657"/>
    <w:rsid w:val="00F22489"/>
    <w:rsid w:val="00F2375F"/>
    <w:rsid w:val="00F237A9"/>
    <w:rsid w:val="00F24157"/>
    <w:rsid w:val="00F24F35"/>
    <w:rsid w:val="00F2620F"/>
    <w:rsid w:val="00F27B71"/>
    <w:rsid w:val="00F3484E"/>
    <w:rsid w:val="00F40F6B"/>
    <w:rsid w:val="00F421DE"/>
    <w:rsid w:val="00F4325D"/>
    <w:rsid w:val="00F446A3"/>
    <w:rsid w:val="00F446C9"/>
    <w:rsid w:val="00F44C72"/>
    <w:rsid w:val="00F46CFB"/>
    <w:rsid w:val="00F60495"/>
    <w:rsid w:val="00F63FD4"/>
    <w:rsid w:val="00F64B91"/>
    <w:rsid w:val="00F66E83"/>
    <w:rsid w:val="00F66F14"/>
    <w:rsid w:val="00F67348"/>
    <w:rsid w:val="00F73A27"/>
    <w:rsid w:val="00F73FBF"/>
    <w:rsid w:val="00F7573E"/>
    <w:rsid w:val="00F773D9"/>
    <w:rsid w:val="00F826EB"/>
    <w:rsid w:val="00F82966"/>
    <w:rsid w:val="00F83ED1"/>
    <w:rsid w:val="00F861F9"/>
    <w:rsid w:val="00F87422"/>
    <w:rsid w:val="00F92E1C"/>
    <w:rsid w:val="00F94D59"/>
    <w:rsid w:val="00F9596C"/>
    <w:rsid w:val="00F96324"/>
    <w:rsid w:val="00F968EF"/>
    <w:rsid w:val="00F96CCC"/>
    <w:rsid w:val="00FA0AF6"/>
    <w:rsid w:val="00FB022A"/>
    <w:rsid w:val="00FB251B"/>
    <w:rsid w:val="00FB3418"/>
    <w:rsid w:val="00FB38A0"/>
    <w:rsid w:val="00FB7970"/>
    <w:rsid w:val="00FC07CA"/>
    <w:rsid w:val="00FC080E"/>
    <w:rsid w:val="00FC27D1"/>
    <w:rsid w:val="00FC3C29"/>
    <w:rsid w:val="00FC6D91"/>
    <w:rsid w:val="00FC6DDF"/>
    <w:rsid w:val="00FD0332"/>
    <w:rsid w:val="00FD0E6D"/>
    <w:rsid w:val="00FD304F"/>
    <w:rsid w:val="00FD3C6A"/>
    <w:rsid w:val="00FD5396"/>
    <w:rsid w:val="00FD5A5B"/>
    <w:rsid w:val="00FD63F9"/>
    <w:rsid w:val="00FE47C8"/>
    <w:rsid w:val="00FE7F2E"/>
    <w:rsid w:val="00FF2275"/>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tabs>
        <w:tab w:val="clear" w:pos="2977"/>
        <w:tab w:val="num" w:pos="1984"/>
      </w:tabs>
      <w:spacing w:before="240" w:after="240"/>
      <w:ind w:left="1984"/>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tabs>
        <w:tab w:val="clear" w:pos="1152"/>
        <w:tab w:val="num" w:pos="360"/>
      </w:tabs>
      <w:spacing w:before="120" w:after="120"/>
      <w:ind w:left="0" w:firstLine="0"/>
      <w:outlineLvl w:val="5"/>
    </w:pPr>
    <w:rPr>
      <w:b/>
      <w:bCs/>
      <w:szCs w:val="22"/>
    </w:rPr>
  </w:style>
  <w:style w:type="paragraph" w:styleId="Heading7">
    <w:name w:val="heading 7"/>
    <w:basedOn w:val="Normal"/>
    <w:next w:val="Normal"/>
    <w:qFormat/>
    <w:rsid w:val="00A173CC"/>
    <w:pPr>
      <w:numPr>
        <w:ilvl w:val="6"/>
        <w:numId w:val="2"/>
      </w:numPr>
      <w:tabs>
        <w:tab w:val="clear" w:pos="1296"/>
        <w:tab w:val="num" w:pos="360"/>
      </w:tabs>
      <w:spacing w:before="240" w:after="60"/>
      <w:ind w:left="0" w:firstLine="0"/>
      <w:outlineLvl w:val="6"/>
    </w:pPr>
  </w:style>
  <w:style w:type="paragraph" w:styleId="Heading8">
    <w:name w:val="heading 8"/>
    <w:basedOn w:val="Normal"/>
    <w:next w:val="Normal"/>
    <w:qFormat/>
    <w:rsid w:val="00A173CC"/>
    <w:pPr>
      <w:numPr>
        <w:ilvl w:val="7"/>
        <w:numId w:val="2"/>
      </w:numPr>
      <w:tabs>
        <w:tab w:val="clear" w:pos="1440"/>
        <w:tab w:val="num" w:pos="360"/>
      </w:tabs>
      <w:spacing w:before="240" w:after="60"/>
      <w:ind w:left="0" w:firstLine="0"/>
      <w:outlineLvl w:val="7"/>
    </w:pPr>
    <w:rPr>
      <w:i/>
      <w:iCs/>
    </w:rPr>
  </w:style>
  <w:style w:type="paragraph" w:styleId="Heading9">
    <w:name w:val="heading 9"/>
    <w:basedOn w:val="Normal"/>
    <w:next w:val="Normal"/>
    <w:qFormat/>
    <w:rsid w:val="00A173CC"/>
    <w:pPr>
      <w:numPr>
        <w:ilvl w:val="8"/>
        <w:numId w:val="2"/>
      </w:numPr>
      <w:tabs>
        <w:tab w:val="clear" w:pos="1584"/>
        <w:tab w:val="num" w:pos="360"/>
      </w:tabs>
      <w:spacing w:before="240" w:after="60"/>
      <w:ind w:left="0" w:firstLine="0"/>
      <w:outlineLvl w:val="8"/>
    </w:pPr>
    <w:rPr>
      <w:rFonts w:ascii="Arial" w:hAnsi="Arial"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B928F2"/>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009DB"/>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744898"/>
    <w:pPr>
      <w:spacing w:before="240" w:after="240"/>
    </w:pPr>
    <w:rPr>
      <w:rFonts w:ascii="Calibri" w:hAnsi="Calibri"/>
      <w:noProof/>
      <w:szCs w:val="20"/>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B928F2"/>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744898"/>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7" Type="http://schemas.openxmlformats.org/officeDocument/2006/relationships/styles" Target="styl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4.jpg"/><Relationship Id="rId29" Type="http://schemas.openxmlformats.org/officeDocument/2006/relationships/image" Target="media/image17.png"/><Relationship Id="rId11" Type="http://schemas.openxmlformats.org/officeDocument/2006/relationships/endnotes" Target="endnotes.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fontTable" Target="fontTable.xml"/><Relationship Id="rId5" Type="http://schemas.openxmlformats.org/officeDocument/2006/relationships/customXml" Target="../customXml/item4.xml"/><Relationship Id="rId61" Type="http://schemas.openxmlformats.org/officeDocument/2006/relationships/image" Target="media/image49.png"/><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footer" Target="footer2.xml"/><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image" Target="media/image2.jp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settings" Target="setting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theme" Target="theme/theme1.xml"/><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image" Target="media/image3.jp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customXml/itemProps2.xml><?xml version="1.0" encoding="utf-8"?>
<ds:datastoreItem xmlns:ds="http://schemas.openxmlformats.org/officeDocument/2006/customXml" ds:itemID="{733DDDFA-3060-4A64-9B3E-59E07711DC0A}">
  <ds:schemaRefs>
    <ds:schemaRef ds:uri="http://schemas.microsoft.com/sharepoint/v3/contenttype/forms"/>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8</TotalTime>
  <Pages>113</Pages>
  <Words>109932</Words>
  <Characters>626618</Characters>
  <Application>Microsoft Office Word</Application>
  <DocSecurity>0</DocSecurity>
  <Lines>5221</Lines>
  <Paragraphs>1470</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35080</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31</cp:revision>
  <cp:lastPrinted>2009-07-29T03:38:00Z</cp:lastPrinted>
  <dcterms:created xsi:type="dcterms:W3CDTF">2023-09-22T19:25:00Z</dcterms:created>
  <dcterms:modified xsi:type="dcterms:W3CDTF">2023-10-01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